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A836A7" w14:textId="77777777" w:rsidR="00F02752" w:rsidRPr="00702488" w:rsidRDefault="0085232D" w:rsidP="00834AC1">
      <w:pPr>
        <w:pStyle w:val="Reporttype"/>
      </w:pPr>
      <w:r w:rsidRPr="00702488">
        <w:rPr>
          <w:noProof/>
        </w:rPr>
        <mc:AlternateContent>
          <mc:Choice Requires="wps">
            <w:drawing>
              <wp:anchor distT="0" distB="0" distL="114300" distR="114300" simplePos="0" relativeHeight="251658240" behindDoc="0" locked="0" layoutInCell="1" allowOverlap="1" wp14:anchorId="282137F4" wp14:editId="1D6C54C6">
                <wp:simplePos x="1295400" y="885825"/>
                <wp:positionH relativeFrom="page">
                  <wp:align>left</wp:align>
                </wp:positionH>
                <wp:positionV relativeFrom="page">
                  <wp:align>top</wp:align>
                </wp:positionV>
                <wp:extent cx="7560000" cy="10692000"/>
                <wp:effectExtent l="0" t="0" r="3175" b="0"/>
                <wp:wrapTopAndBottom/>
                <wp:docPr id="1" name="Text Box 1"/>
                <wp:cNvGraphicFramePr/>
                <a:graphic xmlns:a="http://schemas.openxmlformats.org/drawingml/2006/main">
                  <a:graphicData uri="http://schemas.microsoft.com/office/word/2010/wordprocessingShape">
                    <wps:wsp>
                      <wps:cNvSpPr txBox="1"/>
                      <wps:spPr>
                        <a:xfrm>
                          <a:off x="0" y="0"/>
                          <a:ext cx="7560000" cy="10692000"/>
                        </a:xfrm>
                        <a:prstGeom prst="rect">
                          <a:avLst/>
                        </a:prstGeom>
                        <a:solidFill>
                          <a:srgbClr val="C8D5EF"/>
                        </a:solidFill>
                        <a:ln w="6350">
                          <a:noFill/>
                        </a:ln>
                      </wps:spPr>
                      <wps:txbx>
                        <w:txbxContent>
                          <w:tbl>
                            <w:tblPr>
                              <w:tblW w:w="0" w:type="auto"/>
                              <w:tblLook w:val="04A0" w:firstRow="1" w:lastRow="0" w:firstColumn="1" w:lastColumn="0" w:noHBand="0" w:noVBand="1"/>
                            </w:tblPr>
                            <w:tblGrid>
                              <w:gridCol w:w="397"/>
                              <w:gridCol w:w="3005"/>
                              <w:gridCol w:w="8505"/>
                            </w:tblGrid>
                            <w:tr w:rsidR="007A640F" w14:paraId="736FC94E" w14:textId="77777777" w:rsidTr="007A640F">
                              <w:trPr>
                                <w:cantSplit/>
                                <w:trHeight w:hRule="exact" w:val="680"/>
                              </w:trPr>
                              <w:tc>
                                <w:tcPr>
                                  <w:tcW w:w="397" w:type="dxa"/>
                                  <w:shd w:val="clear" w:color="auto" w:fill="164194"/>
                                </w:tcPr>
                                <w:p w14:paraId="696B04C5" w14:textId="77777777" w:rsidR="007A640F" w:rsidRDefault="007A640F"/>
                              </w:tc>
                              <w:tc>
                                <w:tcPr>
                                  <w:tcW w:w="3005" w:type="dxa"/>
                                </w:tcPr>
                                <w:p w14:paraId="49A2EADC" w14:textId="77777777" w:rsidR="007A640F" w:rsidRDefault="007A640F"/>
                              </w:tc>
                              <w:tc>
                                <w:tcPr>
                                  <w:tcW w:w="8505" w:type="dxa"/>
                                  <w:shd w:val="clear" w:color="auto" w:fill="E5EBF8"/>
                                </w:tcPr>
                                <w:p w14:paraId="0A18C5FA" w14:textId="77777777" w:rsidR="007A640F" w:rsidRDefault="007A640F"/>
                              </w:tc>
                            </w:tr>
                            <w:tr w:rsidR="007A640F" w14:paraId="482B87A3" w14:textId="77777777" w:rsidTr="007A640F">
                              <w:trPr>
                                <w:cantSplit/>
                                <w:trHeight w:hRule="exact" w:val="2835"/>
                              </w:trPr>
                              <w:tc>
                                <w:tcPr>
                                  <w:tcW w:w="397" w:type="dxa"/>
                                  <w:shd w:val="clear" w:color="auto" w:fill="164194"/>
                                </w:tcPr>
                                <w:p w14:paraId="228AAC19" w14:textId="77777777" w:rsidR="007A640F" w:rsidRDefault="007A640F"/>
                              </w:tc>
                              <w:tc>
                                <w:tcPr>
                                  <w:tcW w:w="3005" w:type="dxa"/>
                                </w:tcPr>
                                <w:p w14:paraId="3CF9112D" w14:textId="77777777" w:rsidR="007A640F" w:rsidRDefault="007A640F"/>
                              </w:tc>
                              <w:tc>
                                <w:tcPr>
                                  <w:tcW w:w="8505" w:type="dxa"/>
                                  <w:shd w:val="clear" w:color="auto" w:fill="E5EBF8"/>
                                </w:tcPr>
                                <w:p w14:paraId="3A14B9E0" w14:textId="77777777" w:rsidR="00BF153A" w:rsidRDefault="007D1886" w:rsidP="007D1886">
                                  <w:pPr>
                                    <w:pStyle w:val="Publicationtype"/>
                                  </w:pPr>
                                  <w:r>
                                    <w:rPr>
                                      <w:noProof/>
                                    </w:rPr>
                                    <w:drawing>
                                      <wp:inline distT="0" distB="0" distL="0" distR="0" wp14:anchorId="4CDF2743" wp14:editId="27F21E3E">
                                        <wp:extent cx="2412497" cy="1086614"/>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ker til woed_pos logo.png"/>
                                                <pic:cNvPicPr/>
                                              </pic:nvPicPr>
                                              <pic:blipFill>
                                                <a:blip r:embed="rId12">
                                                  <a:extLst>
                                                    <a:ext uri="{28A0092B-C50C-407E-A947-70E740481C1C}">
                                                      <a14:useLocalDpi xmlns:a14="http://schemas.microsoft.com/office/drawing/2010/main" val="0"/>
                                                    </a:ext>
                                                  </a:extLst>
                                                </a:blip>
                                                <a:stretch>
                                                  <a:fillRect/>
                                                </a:stretch>
                                              </pic:blipFill>
                                              <pic:spPr>
                                                <a:xfrm>
                                                  <a:off x="0" y="0"/>
                                                  <a:ext cx="2412497" cy="1086614"/>
                                                </a:xfrm>
                                                <a:prstGeom prst="rect">
                                                  <a:avLst/>
                                                </a:prstGeom>
                                              </pic:spPr>
                                            </pic:pic>
                                          </a:graphicData>
                                        </a:graphic>
                                      </wp:inline>
                                    </w:drawing>
                                  </w:r>
                                </w:p>
                              </w:tc>
                            </w:tr>
                            <w:tr w:rsidR="007A640F" w14:paraId="7A5FBC23" w14:textId="77777777" w:rsidTr="007A640F">
                              <w:trPr>
                                <w:cantSplit/>
                                <w:trHeight w:hRule="exact" w:val="4990"/>
                              </w:trPr>
                              <w:tc>
                                <w:tcPr>
                                  <w:tcW w:w="397" w:type="dxa"/>
                                  <w:shd w:val="clear" w:color="auto" w:fill="164194"/>
                                </w:tcPr>
                                <w:p w14:paraId="48FF5A12" w14:textId="77777777" w:rsidR="007A640F" w:rsidRDefault="007A640F"/>
                              </w:tc>
                              <w:tc>
                                <w:tcPr>
                                  <w:tcW w:w="3005" w:type="dxa"/>
                                </w:tcPr>
                                <w:p w14:paraId="072F46EC" w14:textId="77777777" w:rsidR="007A640F" w:rsidRDefault="007A640F"/>
                              </w:tc>
                              <w:tc>
                                <w:tcPr>
                                  <w:tcW w:w="8505" w:type="dxa"/>
                                  <w:shd w:val="clear" w:color="auto" w:fill="E5EBF8"/>
                                </w:tcPr>
                                <w:p w14:paraId="3BC0922B" w14:textId="08157EDF" w:rsidR="007A640F" w:rsidRPr="001952A3" w:rsidRDefault="006C658F" w:rsidP="001952A3">
                                  <w:pPr>
                                    <w:pStyle w:val="Publicationtype"/>
                                  </w:pPr>
                                  <w:r>
                                    <w:t>ESPON targeted Analysis</w:t>
                                  </w:r>
                                </w:p>
                                <w:sdt>
                                  <w:sdtPr>
                                    <w:alias w:val="Title"/>
                                    <w:tag w:val="Title"/>
                                    <w:id w:val="1824235353"/>
                                    <w:placeholder>
                                      <w:docPart w:val="EAA3B44C3571994B8C699F0177BF4327"/>
                                    </w:placeholder>
                                    <w:dataBinding w:prefixMappings="xmlns:ns0='http://www.getsharp.dk/gsit_espon_report' " w:xpath="/ns0:gsit_espon_report[1]/ns0:publicationdata[1]/ns0:reporttitle[1]" w:storeItemID="{A9FD399A-B783-48CD-9A92-4847D56C8A13}"/>
                                    <w:text w:multiLine="1"/>
                                  </w:sdtPr>
                                  <w:sdtEndPr/>
                                  <w:sdtContent>
                                    <w:p w14:paraId="65B44B91" w14:textId="230AC923" w:rsidR="001952A3" w:rsidRPr="001952A3" w:rsidRDefault="006C658F" w:rsidP="001952A3">
                                      <w:pPr>
                                        <w:pStyle w:val="Title"/>
                                      </w:pPr>
                                      <w:r>
                                        <w:t>TEVI 2050</w:t>
                                      </w:r>
                                    </w:p>
                                  </w:sdtContent>
                                </w:sdt>
                                <w:sdt>
                                  <w:sdtPr>
                                    <w:alias w:val="Subtitle"/>
                                    <w:tag w:val="Subtitle"/>
                                    <w:id w:val="451209198"/>
                                    <w:placeholder>
                                      <w:docPart w:val="E4839C2DD4595041BF7F95C9FA6F004F"/>
                                    </w:placeholder>
                                    <w:dataBinding w:prefixMappings="xmlns:ns0='http://www.getsharp.dk/gsit_espon_report' " w:xpath="/ns0:gsit_espon_report[1]/ns0:publicationdata[1]/ns0:reportsubtitle[1]" w:storeItemID="{A9FD399A-B783-48CD-9A92-4847D56C8A13}"/>
                                    <w:text w:multiLine="1"/>
                                  </w:sdtPr>
                                  <w:sdtEndPr/>
                                  <w:sdtContent>
                                    <w:p w14:paraId="50C3F29C" w14:textId="44CDFE0A" w:rsidR="001952A3" w:rsidRPr="001952A3" w:rsidRDefault="006C658F" w:rsidP="001952A3">
                                      <w:pPr>
                                        <w:pStyle w:val="Subtitle"/>
                                      </w:pPr>
                                      <w:r>
                                        <w:t>Territorial Scenarios for the Danube and Adriatic Ionian Macro-regions</w:t>
                                      </w:r>
                                    </w:p>
                                  </w:sdtContent>
                                </w:sdt>
                                <w:p w14:paraId="083F2AF5" w14:textId="11C325C5" w:rsidR="001952A3" w:rsidRPr="001952A3" w:rsidRDefault="008619E9" w:rsidP="001952A3">
                                  <w:pPr>
                                    <w:pStyle w:val="Reporttype"/>
                                  </w:pPr>
                                  <w:sdt>
                                    <w:sdtPr>
                                      <w:alias w:val="Type of Report, Annex, etc."/>
                                      <w:tag w:val="Type of Report, Annex, etc."/>
                                      <w:id w:val="-383708224"/>
                                      <w:placeholder>
                                        <w:docPart w:val="7E48E9A832FC1F4C9A2DB0DB4CFF7A14"/>
                                      </w:placeholder>
                                      <w:dataBinding w:prefixMappings="xmlns:ns0='http://www.getsharp.dk/gsit_espon_report' " w:xpath="/ns0:gsit_espon_report[1]/ns0:publicationdata[1]/ns0:reporttype[1]" w:storeItemID="{A9FD399A-B783-48CD-9A92-4847D56C8A13}"/>
                                      <w:text/>
                                    </w:sdtPr>
                                    <w:sdtEndPr/>
                                    <w:sdtContent>
                                      <w:r>
                                        <w:t>Final Report, PART III – Possible territorial scenarios for the EUSAIR</w:t>
                                      </w:r>
                                    </w:sdtContent>
                                  </w:sdt>
                                  <w:r w:rsidR="007D51EA">
                                    <w:t xml:space="preserve"> // </w:t>
                                  </w:r>
                                  <w:sdt>
                                    <w:sdtPr>
                                      <w:alias w:val="Month Year"/>
                                      <w:tag w:val="Month Year"/>
                                      <w:id w:val="-1966956467"/>
                                      <w:placeholder>
                                        <w:docPart w:val="B1E8066E4A97484DBFFFE7ED539029CD"/>
                                      </w:placeholder>
                                      <w:dataBinding w:prefixMappings="xmlns:ns0='http://www.getsharp.dk/gsit_espon_report' " w:xpath="/ns0:gsit_espon_report[1]/ns0:publicationdata[1]/ns0:published[1]" w:storeItemID="{A9FD399A-B783-48CD-9A92-4847D56C8A13}"/>
                                      <w:text/>
                                    </w:sdtPr>
                                    <w:sdtEndPr/>
                                    <w:sdtContent>
                                      <w:r w:rsidR="00D1138D">
                                        <w:t>11 April 2022</w:t>
                                      </w:r>
                                    </w:sdtContent>
                                  </w:sdt>
                                </w:p>
                              </w:tc>
                            </w:tr>
                          </w:tbl>
                          <w:p w14:paraId="45C18154" w14:textId="77777777" w:rsidR="0085232D" w:rsidRDefault="0085232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82137F4" id="_x0000_t202" coordsize="21600,21600" o:spt="202" path="m,l,21600r21600,l21600,xe">
                <v:stroke joinstyle="miter"/>
                <v:path gradientshapeok="t" o:connecttype="rect"/>
              </v:shapetype>
              <v:shape id="Text Box 1" o:spid="_x0000_s1026" type="#_x0000_t202" style="position:absolute;left:0;text-align:left;margin-left:0;margin-top:0;width:595.3pt;height:841.9pt;z-index:25165824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" fillcolor="#c8d5ef" stroked="f" strokeweight=".5pt">
                <v:textbox inset="0,0,0,0">
                  <w:txbxContent>
                    <w:tbl>
                      <w:tblPr>
                        <w:tblW w:w="0" w:type="auto"/>
                        <w:tblLook w:val="04A0" w:firstRow="1" w:lastRow="0" w:firstColumn="1" w:lastColumn="0" w:noHBand="0" w:noVBand="1"/>
                      </w:tblPr>
                      <w:tblGrid>
                        <w:gridCol w:w="397"/>
                        <w:gridCol w:w="3005"/>
                        <w:gridCol w:w="8505"/>
                      </w:tblGrid>
                      <w:tr w:rsidR="007A640F" w14:paraId="736FC94E" w14:textId="77777777" w:rsidTr="007A640F">
                        <w:trPr>
                          <w:cantSplit/>
                          <w:trHeight w:hRule="exact" w:val="680"/>
                        </w:trPr>
                        <w:tc>
                          <w:tcPr>
                            <w:tcW w:w="397" w:type="dxa"/>
                            <w:shd w:val="clear" w:color="auto" w:fill="164194"/>
                          </w:tcPr>
                          <w:p w14:paraId="696B04C5" w14:textId="77777777" w:rsidR="007A640F" w:rsidRDefault="007A640F"/>
                        </w:tc>
                        <w:tc>
                          <w:tcPr>
                            <w:tcW w:w="3005" w:type="dxa"/>
                          </w:tcPr>
                          <w:p w14:paraId="49A2EADC" w14:textId="77777777" w:rsidR="007A640F" w:rsidRDefault="007A640F"/>
                        </w:tc>
                        <w:tc>
                          <w:tcPr>
                            <w:tcW w:w="8505" w:type="dxa"/>
                            <w:shd w:val="clear" w:color="auto" w:fill="E5EBF8"/>
                          </w:tcPr>
                          <w:p w14:paraId="0A18C5FA" w14:textId="77777777" w:rsidR="007A640F" w:rsidRDefault="007A640F"/>
                        </w:tc>
                      </w:tr>
                      <w:tr w:rsidR="007A640F" w14:paraId="482B87A3" w14:textId="77777777" w:rsidTr="007A640F">
                        <w:trPr>
                          <w:cantSplit/>
                          <w:trHeight w:hRule="exact" w:val="2835"/>
                        </w:trPr>
                        <w:tc>
                          <w:tcPr>
                            <w:tcW w:w="397" w:type="dxa"/>
                            <w:shd w:val="clear" w:color="auto" w:fill="164194"/>
                          </w:tcPr>
                          <w:p w14:paraId="228AAC19" w14:textId="77777777" w:rsidR="007A640F" w:rsidRDefault="007A640F"/>
                        </w:tc>
                        <w:tc>
                          <w:tcPr>
                            <w:tcW w:w="3005" w:type="dxa"/>
                          </w:tcPr>
                          <w:p w14:paraId="3CF9112D" w14:textId="77777777" w:rsidR="007A640F" w:rsidRDefault="007A640F"/>
                        </w:tc>
                        <w:tc>
                          <w:tcPr>
                            <w:tcW w:w="8505" w:type="dxa"/>
                            <w:shd w:val="clear" w:color="auto" w:fill="E5EBF8"/>
                          </w:tcPr>
                          <w:p w14:paraId="3A14B9E0" w14:textId="77777777" w:rsidR="00BF153A" w:rsidRDefault="007D1886" w:rsidP="007D1886">
                            <w:pPr>
                              <w:pStyle w:val="Publicationtype"/>
                            </w:pPr>
                            <w:r>
                              <w:rPr>
                                <w:noProof/>
                              </w:rPr>
                              <w:drawing>
                                <wp:inline distT="0" distB="0" distL="0" distR="0" wp14:anchorId="4CDF2743" wp14:editId="27F21E3E">
                                  <wp:extent cx="2412497" cy="1086614"/>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ker til woed_pos logo.png"/>
                                          <pic:cNvPicPr/>
                                        </pic:nvPicPr>
                                        <pic:blipFill>
                                          <a:blip r:embed="rId12">
                                            <a:extLst>
                                              <a:ext uri="{28A0092B-C50C-407E-A947-70E740481C1C}">
                                                <a14:useLocalDpi xmlns:a14="http://schemas.microsoft.com/office/drawing/2010/main" val="0"/>
                                              </a:ext>
                                            </a:extLst>
                                          </a:blip>
                                          <a:stretch>
                                            <a:fillRect/>
                                          </a:stretch>
                                        </pic:blipFill>
                                        <pic:spPr>
                                          <a:xfrm>
                                            <a:off x="0" y="0"/>
                                            <a:ext cx="2412497" cy="1086614"/>
                                          </a:xfrm>
                                          <a:prstGeom prst="rect">
                                            <a:avLst/>
                                          </a:prstGeom>
                                        </pic:spPr>
                                      </pic:pic>
                                    </a:graphicData>
                                  </a:graphic>
                                </wp:inline>
                              </w:drawing>
                            </w:r>
                          </w:p>
                        </w:tc>
                      </w:tr>
                      <w:tr w:rsidR="007A640F" w14:paraId="7A5FBC23" w14:textId="77777777" w:rsidTr="007A640F">
                        <w:trPr>
                          <w:cantSplit/>
                          <w:trHeight w:hRule="exact" w:val="4990"/>
                        </w:trPr>
                        <w:tc>
                          <w:tcPr>
                            <w:tcW w:w="397" w:type="dxa"/>
                            <w:shd w:val="clear" w:color="auto" w:fill="164194"/>
                          </w:tcPr>
                          <w:p w14:paraId="48FF5A12" w14:textId="77777777" w:rsidR="007A640F" w:rsidRDefault="007A640F"/>
                        </w:tc>
                        <w:tc>
                          <w:tcPr>
                            <w:tcW w:w="3005" w:type="dxa"/>
                          </w:tcPr>
                          <w:p w14:paraId="072F46EC" w14:textId="77777777" w:rsidR="007A640F" w:rsidRDefault="007A640F"/>
                        </w:tc>
                        <w:tc>
                          <w:tcPr>
                            <w:tcW w:w="8505" w:type="dxa"/>
                            <w:shd w:val="clear" w:color="auto" w:fill="E5EBF8"/>
                          </w:tcPr>
                          <w:p w14:paraId="3BC0922B" w14:textId="08157EDF" w:rsidR="007A640F" w:rsidRPr="001952A3" w:rsidRDefault="006C658F" w:rsidP="001952A3">
                            <w:pPr>
                              <w:pStyle w:val="Publicationtype"/>
                            </w:pPr>
                            <w:r>
                              <w:t>ESPON targeted Analysis</w:t>
                            </w:r>
                          </w:p>
                          <w:sdt>
                            <w:sdtPr>
                              <w:alias w:val="Title"/>
                              <w:tag w:val="Title"/>
                              <w:id w:val="1824235353"/>
                              <w:placeholder>
                                <w:docPart w:val="EAA3B44C3571994B8C699F0177BF4327"/>
                              </w:placeholder>
                              <w:dataBinding w:prefixMappings="xmlns:ns0='http://www.getsharp.dk/gsit_espon_report' " w:xpath="/ns0:gsit_espon_report[1]/ns0:publicationdata[1]/ns0:reporttitle[1]" w:storeItemID="{A9FD399A-B783-48CD-9A92-4847D56C8A13}"/>
                              <w:text w:multiLine="1"/>
                            </w:sdtPr>
                            <w:sdtEndPr/>
                            <w:sdtContent>
                              <w:p w14:paraId="65B44B91" w14:textId="230AC923" w:rsidR="001952A3" w:rsidRPr="001952A3" w:rsidRDefault="006C658F" w:rsidP="001952A3">
                                <w:pPr>
                                  <w:pStyle w:val="Title"/>
                                </w:pPr>
                                <w:r>
                                  <w:t>TEVI 2050</w:t>
                                </w:r>
                              </w:p>
                            </w:sdtContent>
                          </w:sdt>
                          <w:sdt>
                            <w:sdtPr>
                              <w:alias w:val="Subtitle"/>
                              <w:tag w:val="Subtitle"/>
                              <w:id w:val="451209198"/>
                              <w:placeholder>
                                <w:docPart w:val="E4839C2DD4595041BF7F95C9FA6F004F"/>
                              </w:placeholder>
                              <w:dataBinding w:prefixMappings="xmlns:ns0='http://www.getsharp.dk/gsit_espon_report' " w:xpath="/ns0:gsit_espon_report[1]/ns0:publicationdata[1]/ns0:reportsubtitle[1]" w:storeItemID="{A9FD399A-B783-48CD-9A92-4847D56C8A13}"/>
                              <w:text w:multiLine="1"/>
                            </w:sdtPr>
                            <w:sdtEndPr/>
                            <w:sdtContent>
                              <w:p w14:paraId="50C3F29C" w14:textId="44CDFE0A" w:rsidR="001952A3" w:rsidRPr="001952A3" w:rsidRDefault="006C658F" w:rsidP="001952A3">
                                <w:pPr>
                                  <w:pStyle w:val="Subtitle"/>
                                </w:pPr>
                                <w:r>
                                  <w:t>Territorial Scenarios for the Danube and Adriatic Ionian Macro-regions</w:t>
                                </w:r>
                              </w:p>
                            </w:sdtContent>
                          </w:sdt>
                          <w:p w14:paraId="083F2AF5" w14:textId="11C325C5" w:rsidR="001952A3" w:rsidRPr="001952A3" w:rsidRDefault="008619E9" w:rsidP="001952A3">
                            <w:pPr>
                              <w:pStyle w:val="Reporttype"/>
                            </w:pPr>
                            <w:sdt>
                              <w:sdtPr>
                                <w:alias w:val="Type of Report, Annex, etc."/>
                                <w:tag w:val="Type of Report, Annex, etc."/>
                                <w:id w:val="-383708224"/>
                                <w:placeholder>
                                  <w:docPart w:val="7E48E9A832FC1F4C9A2DB0DB4CFF7A14"/>
                                </w:placeholder>
                                <w:dataBinding w:prefixMappings="xmlns:ns0='http://www.getsharp.dk/gsit_espon_report' " w:xpath="/ns0:gsit_espon_report[1]/ns0:publicationdata[1]/ns0:reporttype[1]" w:storeItemID="{A9FD399A-B783-48CD-9A92-4847D56C8A13}"/>
                                <w:text/>
                              </w:sdtPr>
                              <w:sdtEndPr/>
                              <w:sdtContent>
                                <w:r>
                                  <w:t>Final Report, PART III – Possible territorial scenarios for the EUSAIR</w:t>
                                </w:r>
                              </w:sdtContent>
                            </w:sdt>
                            <w:r w:rsidR="007D51EA">
                              <w:t xml:space="preserve"> // </w:t>
                            </w:r>
                            <w:sdt>
                              <w:sdtPr>
                                <w:alias w:val="Month Year"/>
                                <w:tag w:val="Month Year"/>
                                <w:id w:val="-1966956467"/>
                                <w:placeholder>
                                  <w:docPart w:val="B1E8066E4A97484DBFFFE7ED539029CD"/>
                                </w:placeholder>
                                <w:dataBinding w:prefixMappings="xmlns:ns0='http://www.getsharp.dk/gsit_espon_report' " w:xpath="/ns0:gsit_espon_report[1]/ns0:publicationdata[1]/ns0:published[1]" w:storeItemID="{A9FD399A-B783-48CD-9A92-4847D56C8A13}"/>
                                <w:text/>
                              </w:sdtPr>
                              <w:sdtEndPr/>
                              <w:sdtContent>
                                <w:r w:rsidR="00D1138D">
                                  <w:t>11 April 2022</w:t>
                                </w:r>
                              </w:sdtContent>
                            </w:sdt>
                          </w:p>
                        </w:tc>
                      </w:tr>
                    </w:tbl>
                    <w:p w14:paraId="45C18154" w14:textId="77777777" w:rsidR="0085232D" w:rsidRDefault="0085232D"/>
                  </w:txbxContent>
                </v:textbox>
                <w10:wrap type="topAndBottom" anchorx="page" anchory="page"/>
              </v:shape>
            </w:pict>
          </mc:Fallback>
        </mc:AlternateContent>
      </w:r>
    </w:p>
    <w:p w14:paraId="4545968F" w14:textId="525E249B" w:rsidR="0027522D" w:rsidRPr="00702488" w:rsidRDefault="0027522D" w:rsidP="0027522D">
      <w:pPr>
        <w:pStyle w:val="Imprintbody"/>
      </w:pPr>
      <w:r w:rsidRPr="00702488">
        <w:lastRenderedPageBreak/>
        <w:t xml:space="preserve">This </w:t>
      </w:r>
      <w:sdt>
        <w:sdtPr>
          <w:alias w:val="Type of publication"/>
          <w:tag w:val="Type of publication"/>
          <w:id w:val="938865588"/>
          <w:placeholder>
            <w:docPart w:val="062966A14E7AC94EB6ADB51DAE6D1BC9"/>
          </w:placeholder>
          <w:dataBinding w:prefixMappings="xmlns:ns0='http://www.getsharp.dk/gsit_espon_report' " w:xpath="/ns0:gsit_espon_report[1]/ns0:publicationdata[1]/ns0:publicationtype[1]" w:storeItemID="{A9FD399A-B783-48CD-9A92-4847D56C8A13}"/>
          <w:text/>
        </w:sdtPr>
        <w:sdtEndPr/>
        <w:sdtContent>
          <w:r w:rsidR="002D21C7" w:rsidRPr="00702488">
            <w:t>ESPON targeted analysis</w:t>
          </w:r>
        </w:sdtContent>
      </w:sdt>
      <w:r w:rsidR="00AE1D92" w:rsidRPr="00702488">
        <w:t xml:space="preserve"> </w:t>
      </w:r>
      <w:r w:rsidRPr="00702488">
        <w:t>is conducted within the framework of the ESPON 2020 Cooperation Programme, partly financed by the European Regional Development Fund.</w:t>
      </w:r>
    </w:p>
    <w:p w14:paraId="19ADC963" w14:textId="77777777" w:rsidR="0027522D" w:rsidRPr="00702488" w:rsidRDefault="0027522D" w:rsidP="0027522D">
      <w:pPr>
        <w:pStyle w:val="Imprintbody"/>
      </w:pPr>
      <w:r w:rsidRPr="00702488">
        <w:t>The ESPON EGTC is the Single Beneficiary of the ESPON 2020 Cooperation Programme. The Single Operation within the programme is implemented by the ESPON EGTC and co-financed by the European Regional Development Fund, the EU Member States and the Partner States, Iceland, Liechtenstein, Norway and Switzerland.</w:t>
      </w:r>
    </w:p>
    <w:p w14:paraId="3B13A1D9" w14:textId="77777777" w:rsidR="00CD52A9" w:rsidRPr="00702488" w:rsidRDefault="0027522D" w:rsidP="0027522D">
      <w:pPr>
        <w:pStyle w:val="Imprintbody"/>
      </w:pPr>
      <w:r w:rsidRPr="00702488">
        <w:t>This delivery does not necessarily reflect the opinions of members of the ESPON 2020 Monitoring Committee.</w:t>
      </w:r>
    </w:p>
    <w:p w14:paraId="2C558063" w14:textId="77777777" w:rsidR="0027522D" w:rsidRPr="00702488" w:rsidRDefault="0027522D" w:rsidP="0027522D">
      <w:pPr>
        <w:pStyle w:val="Imprintheading"/>
      </w:pPr>
      <w:r w:rsidRPr="00702488">
        <w:t>Authors</w:t>
      </w:r>
    </w:p>
    <w:p w14:paraId="500344A9" w14:textId="77777777" w:rsidR="00D82134" w:rsidRPr="00702488" w:rsidRDefault="00D82134" w:rsidP="00D82134">
      <w:pPr>
        <w:pStyle w:val="Imprintbody"/>
      </w:pPr>
      <w:r w:rsidRPr="00702488">
        <w:t>Maria Toptsidou, Frank Holstein, Clément Corbineau, Sebastian Hans, Kai Böhme, Spatial Foresight, Luxembourg.</w:t>
      </w:r>
    </w:p>
    <w:p w14:paraId="195E185F" w14:textId="77777777" w:rsidR="00D82134" w:rsidRPr="00702488" w:rsidRDefault="00D82134" w:rsidP="00D82134">
      <w:pPr>
        <w:pStyle w:val="Imprintbody"/>
      </w:pPr>
      <w:r w:rsidRPr="00702488">
        <w:t>Alexandru Ghita, CDUT, Romania.</w:t>
      </w:r>
    </w:p>
    <w:p w14:paraId="3D50AF1E" w14:textId="3EA9A5FE" w:rsidR="00D82134" w:rsidRPr="00702488" w:rsidRDefault="00D82134" w:rsidP="00D82134">
      <w:pPr>
        <w:pStyle w:val="Imprintbody"/>
      </w:pPr>
      <w:r w:rsidRPr="00702488">
        <w:t>Marko Peterlin,</w:t>
      </w:r>
      <w:r w:rsidR="00697A0D" w:rsidRPr="00697A0D">
        <w:t xml:space="preserve"> </w:t>
      </w:r>
      <w:r w:rsidR="00697A0D">
        <w:t>Nina Plevnik,</w:t>
      </w:r>
      <w:r w:rsidRPr="00702488">
        <w:t xml:space="preserve"> IPoP, Slovenia.</w:t>
      </w:r>
    </w:p>
    <w:p w14:paraId="4A857E29" w14:textId="77777777" w:rsidR="00D82134" w:rsidRPr="00702488" w:rsidRDefault="00D82134" w:rsidP="00D82134">
      <w:pPr>
        <w:pStyle w:val="Imprintbody"/>
      </w:pPr>
      <w:r w:rsidRPr="00702488">
        <w:t>Ana Nikolov, AEBR Balkans.</w:t>
      </w:r>
    </w:p>
    <w:p w14:paraId="53D30667" w14:textId="4FC24CA1" w:rsidR="00D82134" w:rsidRPr="00702488" w:rsidRDefault="00D82134" w:rsidP="00D82134">
      <w:pPr>
        <w:pStyle w:val="Imprintbody"/>
      </w:pPr>
      <w:r w:rsidRPr="00702488">
        <w:t xml:space="preserve">Gyula Ocskay, </w:t>
      </w:r>
      <w:r w:rsidR="008D28FC">
        <w:t xml:space="preserve">Matyas Jaschitz, </w:t>
      </w:r>
      <w:r w:rsidRPr="00702488">
        <w:t>CESCI, Hungary.</w:t>
      </w:r>
    </w:p>
    <w:p w14:paraId="3D17733C" w14:textId="7E149816" w:rsidR="00D82134" w:rsidRPr="00702488" w:rsidRDefault="00D82134" w:rsidP="00D82134">
      <w:pPr>
        <w:pStyle w:val="Imprintbody"/>
      </w:pPr>
      <w:r w:rsidRPr="00702488">
        <w:t xml:space="preserve">Rudina Toto, </w:t>
      </w:r>
      <w:r w:rsidR="00FC64C4">
        <w:t xml:space="preserve">Kejt Dhrami, </w:t>
      </w:r>
      <w:r w:rsidRPr="00702488">
        <w:t>Co-PLAN, Albania.</w:t>
      </w:r>
    </w:p>
    <w:p w14:paraId="672B2948" w14:textId="53765C6E" w:rsidR="0027522D" w:rsidRPr="00702488" w:rsidRDefault="00D82134" w:rsidP="00D82134">
      <w:pPr>
        <w:pStyle w:val="Imprintbody"/>
      </w:pPr>
      <w:r w:rsidRPr="00702488">
        <w:t>Franziska Sielker, University of Cambridge, United Kingdom.</w:t>
      </w:r>
    </w:p>
    <w:p w14:paraId="068CEBBA" w14:textId="100AE521" w:rsidR="00420D57" w:rsidRPr="00702488" w:rsidRDefault="00420D57" w:rsidP="00D82134">
      <w:pPr>
        <w:pStyle w:val="Imprintbody"/>
      </w:pPr>
      <w:r w:rsidRPr="00702488">
        <w:t>Language review by Tim Wills</w:t>
      </w:r>
    </w:p>
    <w:p w14:paraId="25457582" w14:textId="77777777" w:rsidR="0027522D" w:rsidRPr="00702488" w:rsidRDefault="0027522D" w:rsidP="004C5C1A">
      <w:pPr>
        <w:pStyle w:val="Imprintheading"/>
      </w:pPr>
      <w:r w:rsidRPr="00702488">
        <w:t>Acknowledgements</w:t>
      </w:r>
    </w:p>
    <w:p w14:paraId="74B9D038" w14:textId="3F8DBB7D" w:rsidR="0027522D" w:rsidRPr="00702488" w:rsidRDefault="002D21C7" w:rsidP="0027522D">
      <w:pPr>
        <w:pStyle w:val="Imprintbody"/>
      </w:pPr>
      <w:r w:rsidRPr="00702488">
        <w:t>To all the ESPON TEVI 2050 EUSDR and EUSAIR steering committees’ members.</w:t>
      </w:r>
    </w:p>
    <w:p w14:paraId="1775E5F0" w14:textId="77777777" w:rsidR="0027522D" w:rsidRPr="00702488" w:rsidRDefault="0027522D" w:rsidP="0027522D">
      <w:pPr>
        <w:pStyle w:val="Imprintheading"/>
      </w:pPr>
      <w:r w:rsidRPr="00702488">
        <w:t>Information on ESPON and its projects can be found at www.espon.eu.</w:t>
      </w:r>
    </w:p>
    <w:p w14:paraId="2102E9C1" w14:textId="77777777" w:rsidR="0027522D" w:rsidRPr="00702488" w:rsidRDefault="0027522D" w:rsidP="009E27B8">
      <w:pPr>
        <w:pStyle w:val="Imprintbody"/>
      </w:pPr>
      <w:r w:rsidRPr="00702488">
        <w:t>The website provides the possibility to download and examine the most recent documents produced by finalised and ongoing ESPON projects.</w:t>
      </w:r>
    </w:p>
    <w:p w14:paraId="07CE421F" w14:textId="77777777" w:rsidR="0027522D" w:rsidRPr="00702488" w:rsidRDefault="0027522D" w:rsidP="0027522D">
      <w:pPr>
        <w:pStyle w:val="Imprintbody"/>
      </w:pPr>
      <w:r w:rsidRPr="00702488">
        <w:t xml:space="preserve">ISBN: </w:t>
      </w:r>
      <w:sdt>
        <w:sdtPr>
          <w:id w:val="866642653"/>
          <w:placeholder>
            <w:docPart w:val="AEF4166D8B042B44B45EFF54C562F9FA"/>
          </w:placeholder>
          <w:temporary/>
          <w:showingPlcHdr/>
          <w:text/>
        </w:sdtPr>
        <w:sdtEndPr/>
        <w:sdtContent>
          <w:r w:rsidRPr="00702488">
            <w:rPr>
              <w:rStyle w:val="PlaceholderText"/>
            </w:rPr>
            <w:t>Click or tap here to enter text.</w:t>
          </w:r>
        </w:sdtContent>
      </w:sdt>
    </w:p>
    <w:p w14:paraId="0ECB4ACC" w14:textId="77777777" w:rsidR="0027522D" w:rsidRPr="00702488" w:rsidRDefault="0027522D" w:rsidP="0027522D">
      <w:pPr>
        <w:pStyle w:val="Imprintheading"/>
      </w:pPr>
      <w:r w:rsidRPr="00702488">
        <w:t>© ESPON, 2020</w:t>
      </w:r>
    </w:p>
    <w:p w14:paraId="28013C0B" w14:textId="77777777" w:rsidR="0027522D" w:rsidRPr="00702488" w:rsidRDefault="006A3997" w:rsidP="0027522D">
      <w:pPr>
        <w:pStyle w:val="Imprintbody"/>
      </w:pPr>
      <w:r w:rsidRPr="00702488">
        <w:t>Published</w:t>
      </w:r>
      <w:r w:rsidR="0027522D" w:rsidRPr="00702488">
        <w:t xml:space="preserve"> in </w:t>
      </w:r>
      <w:sdt>
        <w:sdtPr>
          <w:id w:val="1818601335"/>
          <w:placeholder>
            <w:docPart w:val="FD5D4DF5964DDD40A3DE5EC13505C6B4"/>
          </w:placeholder>
          <w:temporary/>
          <w:showingPlcHdr/>
          <w:text/>
        </w:sdtPr>
        <w:sdtEndPr/>
        <w:sdtContent>
          <w:r w:rsidR="0027522D" w:rsidRPr="00702488">
            <w:rPr>
              <w:rStyle w:val="PlaceholderText"/>
            </w:rPr>
            <w:t>Click or tap here to enter text.</w:t>
          </w:r>
        </w:sdtContent>
      </w:sdt>
    </w:p>
    <w:p w14:paraId="526933DB" w14:textId="77777777" w:rsidR="0027522D" w:rsidRPr="00702488" w:rsidRDefault="006A3997" w:rsidP="0027522D">
      <w:pPr>
        <w:pStyle w:val="Imprintbody"/>
      </w:pPr>
      <w:r w:rsidRPr="00702488">
        <w:t>G</w:t>
      </w:r>
      <w:r w:rsidR="0027522D" w:rsidRPr="00702488">
        <w:t>raphic design by BGRAPHIC, Denmark</w:t>
      </w:r>
    </w:p>
    <w:p w14:paraId="28F74BCD" w14:textId="77777777" w:rsidR="0027522D" w:rsidRPr="00702488" w:rsidRDefault="0027522D" w:rsidP="0027522D">
      <w:pPr>
        <w:pStyle w:val="Imprintbody"/>
      </w:pPr>
      <w:r w:rsidRPr="00702488">
        <w:t>Printing, reproduction or quotation is authorised provided the source is acknowledged and a copy is forwarded to the ESPON EGTC in Luxembourg.</w:t>
      </w:r>
    </w:p>
    <w:p w14:paraId="3223B8E3" w14:textId="77777777" w:rsidR="0027522D" w:rsidRPr="00702488" w:rsidRDefault="0027522D" w:rsidP="0027522D">
      <w:pPr>
        <w:pStyle w:val="Imprintbody"/>
      </w:pPr>
      <w:r w:rsidRPr="00702488">
        <w:t xml:space="preserve">Contact: </w:t>
      </w:r>
      <w:hyperlink r:id="rId13" w:history="1">
        <w:r w:rsidRPr="00702488">
          <w:t>info@espon.eu</w:t>
        </w:r>
      </w:hyperlink>
    </w:p>
    <w:p w14:paraId="1F78A5E6" w14:textId="77777777" w:rsidR="00524A38" w:rsidRPr="00702488" w:rsidRDefault="00524A38" w:rsidP="001952A3"/>
    <w:p w14:paraId="72811C54" w14:textId="77777777" w:rsidR="0027522D" w:rsidRPr="00702488" w:rsidRDefault="0027522D" w:rsidP="001952A3">
      <w:pPr>
        <w:sectPr w:rsidR="0027522D" w:rsidRPr="00702488" w:rsidSect="00433E69">
          <w:headerReference w:type="even" r:id="rId14"/>
          <w:headerReference w:type="default" r:id="rId15"/>
          <w:pgSz w:w="11906" w:h="16838" w:code="9"/>
          <w:pgMar w:top="1418" w:right="3402" w:bottom="1418" w:left="1701" w:header="567" w:footer="737" w:gutter="0"/>
          <w:cols w:space="708"/>
          <w:titlePg/>
          <w:docGrid w:linePitch="360"/>
        </w:sectPr>
      </w:pPr>
    </w:p>
    <w:tbl>
      <w:tblPr>
        <w:tblpPr w:leftFromText="142" w:rightFromText="142" w:vertAnchor="page" w:horzAnchor="page" w:tblpY="1"/>
        <w:tblOverlap w:val="never"/>
        <w:tblW w:w="11057" w:type="dxa"/>
        <w:tblLayout w:type="fixed"/>
        <w:tblLook w:val="04A0" w:firstRow="1" w:lastRow="0" w:firstColumn="1" w:lastColumn="0" w:noHBand="0" w:noVBand="1"/>
      </w:tblPr>
      <w:tblGrid>
        <w:gridCol w:w="397"/>
        <w:gridCol w:w="3005"/>
        <w:gridCol w:w="7655"/>
      </w:tblGrid>
      <w:tr w:rsidR="00A25F4D" w:rsidRPr="00702488" w14:paraId="4A139A7C" w14:textId="77777777" w:rsidTr="009E27B8">
        <w:trPr>
          <w:cantSplit/>
          <w:trHeight w:hRule="exact" w:val="680"/>
        </w:trPr>
        <w:tc>
          <w:tcPr>
            <w:tcW w:w="397" w:type="dxa"/>
            <w:shd w:val="clear" w:color="auto" w:fill="auto"/>
          </w:tcPr>
          <w:p w14:paraId="5E28B00F" w14:textId="77777777" w:rsidR="00A25F4D" w:rsidRPr="00702488" w:rsidRDefault="00A25F4D" w:rsidP="009E27B8"/>
        </w:tc>
        <w:tc>
          <w:tcPr>
            <w:tcW w:w="3005" w:type="dxa"/>
            <w:shd w:val="clear" w:color="auto" w:fill="auto"/>
          </w:tcPr>
          <w:p w14:paraId="59F71EDE" w14:textId="77777777" w:rsidR="00A25F4D" w:rsidRPr="00702488" w:rsidRDefault="00A25F4D" w:rsidP="009E27B8"/>
        </w:tc>
        <w:tc>
          <w:tcPr>
            <w:tcW w:w="7655" w:type="dxa"/>
            <w:shd w:val="clear" w:color="auto" w:fill="auto"/>
          </w:tcPr>
          <w:p w14:paraId="7868084E" w14:textId="77777777" w:rsidR="00A25F4D" w:rsidRPr="00702488" w:rsidRDefault="00A25F4D" w:rsidP="009E27B8"/>
        </w:tc>
      </w:tr>
      <w:tr w:rsidR="00A25F4D" w:rsidRPr="00702488" w14:paraId="72958D28" w14:textId="77777777" w:rsidTr="009E27B8">
        <w:trPr>
          <w:cantSplit/>
          <w:trHeight w:hRule="exact" w:val="2835"/>
        </w:trPr>
        <w:tc>
          <w:tcPr>
            <w:tcW w:w="397" w:type="dxa"/>
            <w:shd w:val="clear" w:color="auto" w:fill="auto"/>
          </w:tcPr>
          <w:p w14:paraId="6D1A7484" w14:textId="77777777" w:rsidR="00A25F4D" w:rsidRPr="00702488" w:rsidRDefault="00A25F4D" w:rsidP="009E27B8"/>
        </w:tc>
        <w:tc>
          <w:tcPr>
            <w:tcW w:w="3005" w:type="dxa"/>
            <w:shd w:val="clear" w:color="auto" w:fill="auto"/>
          </w:tcPr>
          <w:p w14:paraId="2AF4D441" w14:textId="77777777" w:rsidR="00A25F4D" w:rsidRPr="00702488" w:rsidRDefault="00A25F4D" w:rsidP="009E27B8"/>
        </w:tc>
        <w:tc>
          <w:tcPr>
            <w:tcW w:w="7655" w:type="dxa"/>
            <w:shd w:val="clear" w:color="auto" w:fill="auto"/>
          </w:tcPr>
          <w:p w14:paraId="0D7F9576" w14:textId="77777777" w:rsidR="00A25F4D" w:rsidRPr="00702488" w:rsidRDefault="007D1886" w:rsidP="007D1886">
            <w:pPr>
              <w:pStyle w:val="Publicationtype"/>
              <w:rPr>
                <w:lang w:val="en-GB"/>
              </w:rPr>
            </w:pPr>
            <w:r w:rsidRPr="00702488">
              <w:rPr>
                <w:noProof/>
                <w:lang w:val="en-GB"/>
              </w:rPr>
              <w:drawing>
                <wp:inline distT="0" distB="0" distL="0" distR="0" wp14:anchorId="5FFCEE32" wp14:editId="054ACBD6">
                  <wp:extent cx="2412497" cy="1086614"/>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ker til woed_pos log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12497" cy="1086614"/>
                          </a:xfrm>
                          <a:prstGeom prst="rect">
                            <a:avLst/>
                          </a:prstGeom>
                        </pic:spPr>
                      </pic:pic>
                    </a:graphicData>
                  </a:graphic>
                </wp:inline>
              </w:drawing>
            </w:r>
          </w:p>
        </w:tc>
      </w:tr>
      <w:tr w:rsidR="00A25F4D" w:rsidRPr="00702488" w14:paraId="5FCB92B2" w14:textId="77777777" w:rsidTr="009E27B8">
        <w:trPr>
          <w:cantSplit/>
          <w:trHeight w:hRule="exact" w:val="4990"/>
        </w:trPr>
        <w:tc>
          <w:tcPr>
            <w:tcW w:w="397" w:type="dxa"/>
            <w:shd w:val="clear" w:color="auto" w:fill="auto"/>
          </w:tcPr>
          <w:p w14:paraId="6E5527B2" w14:textId="77777777" w:rsidR="00A25F4D" w:rsidRPr="00702488" w:rsidRDefault="00A25F4D" w:rsidP="009E27B8"/>
        </w:tc>
        <w:tc>
          <w:tcPr>
            <w:tcW w:w="3005" w:type="dxa"/>
            <w:shd w:val="clear" w:color="auto" w:fill="auto"/>
          </w:tcPr>
          <w:p w14:paraId="53E0D4B8" w14:textId="77777777" w:rsidR="00A25F4D" w:rsidRPr="00702488" w:rsidRDefault="00A25F4D" w:rsidP="009E27B8"/>
        </w:tc>
        <w:tc>
          <w:tcPr>
            <w:tcW w:w="7655" w:type="dxa"/>
            <w:shd w:val="clear" w:color="auto" w:fill="auto"/>
          </w:tcPr>
          <w:p w14:paraId="734D76D3" w14:textId="5AEBE83E" w:rsidR="00A25F4D" w:rsidRPr="00702488" w:rsidRDefault="008619E9" w:rsidP="009E27B8">
            <w:pPr>
              <w:pStyle w:val="Publicationtype"/>
              <w:rPr>
                <w:lang w:val="en-GB"/>
              </w:rPr>
            </w:pPr>
            <w:sdt>
              <w:sdtPr>
                <w:rPr>
                  <w:lang w:val="en-GB"/>
                </w:rPr>
                <w:alias w:val="Type of publication"/>
                <w:tag w:val="Type of publication"/>
                <w:id w:val="792724066"/>
                <w:placeholder>
                  <w:docPart w:val="04C3FD4F8FFE7242968CE8649C9A9438"/>
                </w:placeholder>
                <w:dataBinding w:prefixMappings="xmlns:ns0='http://www.getsharp.dk/gsit_espon_report' " w:xpath="/ns0:gsit_espon_report[1]/ns0:publicationdata[1]/ns0:publicationtype[1]" w:storeItemID="{A9FD399A-B783-48CD-9A92-4847D56C8A13}"/>
                <w:text/>
              </w:sdtPr>
              <w:sdtEndPr/>
              <w:sdtContent>
                <w:r w:rsidR="002D21C7" w:rsidRPr="00702488">
                  <w:rPr>
                    <w:lang w:val="en-GB"/>
                  </w:rPr>
                  <w:t>ESPON targeted analysis</w:t>
                </w:r>
              </w:sdtContent>
            </w:sdt>
            <w:r w:rsidR="00A25F4D" w:rsidRPr="00702488">
              <w:rPr>
                <w:lang w:val="en-GB"/>
              </w:rPr>
              <w:t xml:space="preserve"> //</w:t>
            </w:r>
          </w:p>
          <w:sdt>
            <w:sdtPr>
              <w:alias w:val="Title"/>
              <w:tag w:val="Title"/>
              <w:id w:val="-1145586803"/>
              <w:placeholder>
                <w:docPart w:val="D69785AC108FAB4DBAB96BCDEB29D37C"/>
              </w:placeholder>
              <w:dataBinding w:prefixMappings="xmlns:ns0='http://www.getsharp.dk/gsit_espon_report' " w:xpath="/ns0:gsit_espon_report[1]/ns0:publicationdata[1]/ns0:reporttitle[1]" w:storeItemID="{A9FD399A-B783-48CD-9A92-4847D56C8A13}"/>
              <w:text w:multiLine="1"/>
            </w:sdtPr>
            <w:sdtEndPr/>
            <w:sdtContent>
              <w:p w14:paraId="7DD470A3" w14:textId="0CFCF1FC" w:rsidR="00A25F4D" w:rsidRPr="00702488" w:rsidRDefault="006C658F" w:rsidP="009E27B8">
                <w:pPr>
                  <w:pStyle w:val="Title"/>
                </w:pPr>
                <w:r w:rsidRPr="00702488">
                  <w:t>TEVI 2050</w:t>
                </w:r>
              </w:p>
            </w:sdtContent>
          </w:sdt>
          <w:sdt>
            <w:sdtPr>
              <w:alias w:val="Subtitle"/>
              <w:tag w:val="Subtitle"/>
              <w:id w:val="2129119009"/>
              <w:placeholder>
                <w:docPart w:val="716503AC85AEFC46AA5840CC0F9C4390"/>
              </w:placeholder>
              <w:dataBinding w:prefixMappings="xmlns:ns0='http://www.getsharp.dk/gsit_espon_report' " w:xpath="/ns0:gsit_espon_report[1]/ns0:publicationdata[1]/ns0:reportsubtitle[1]" w:storeItemID="{A9FD399A-B783-48CD-9A92-4847D56C8A13}"/>
              <w:text w:multiLine="1"/>
            </w:sdtPr>
            <w:sdtEndPr/>
            <w:sdtContent>
              <w:p w14:paraId="59F2244F" w14:textId="2AB14EF2" w:rsidR="00A25F4D" w:rsidRPr="00702488" w:rsidRDefault="006C658F" w:rsidP="009E27B8">
                <w:pPr>
                  <w:pStyle w:val="Subtitle"/>
                </w:pPr>
                <w:r w:rsidRPr="00702488">
                  <w:t>Territorial Scenarios for the Danube and Adriatic Ionian Macro-regions</w:t>
                </w:r>
              </w:p>
            </w:sdtContent>
          </w:sdt>
          <w:p w14:paraId="3967D7B8" w14:textId="5E612E49" w:rsidR="00A25F4D" w:rsidRPr="00702488" w:rsidRDefault="008619E9" w:rsidP="009E27B8">
            <w:pPr>
              <w:pStyle w:val="Reporttype"/>
            </w:pPr>
            <w:sdt>
              <w:sdtPr>
                <w:alias w:val="Type of Report, Annex, etc."/>
                <w:tag w:val="Type of Report, Annex, etc."/>
                <w:id w:val="-1475984646"/>
                <w:placeholder>
                  <w:docPart w:val="C9A7C9819E48714C996C6480E50396F5"/>
                </w:placeholder>
                <w:dataBinding w:prefixMappings="xmlns:ns0='http://www.getsharp.dk/gsit_espon_report' " w:xpath="/ns0:gsit_espon_report[1]/ns0:publicationdata[1]/ns0:reporttype[1]" w:storeItemID="{A9FD399A-B783-48CD-9A92-4847D56C8A13}"/>
                <w:text/>
              </w:sdtPr>
              <w:sdtEndPr/>
              <w:sdtContent>
                <w:r>
                  <w:t>Final Report, PART III – Possible territorial scenarios for the EUSAIR</w:t>
                </w:r>
              </w:sdtContent>
            </w:sdt>
            <w:r w:rsidR="00A25F4D" w:rsidRPr="00702488">
              <w:t xml:space="preserve"> </w:t>
            </w:r>
            <w:sdt>
              <w:sdtPr>
                <w:alias w:val="Month Year"/>
                <w:tag w:val="Month Year"/>
                <w:id w:val="-926803433"/>
                <w:placeholder>
                  <w:docPart w:val="89129A2E5270B14E94F9401F5333E95C"/>
                </w:placeholder>
                <w:dataBinding w:prefixMappings="xmlns:ns0='http://www.getsharp.dk/gsit_espon_report' " w:xpath="/ns0:gsit_espon_report[1]/ns0:publicationdata[1]/ns0:published[1]" w:storeItemID="{A9FD399A-B783-48CD-9A92-4847D56C8A13}"/>
                <w:text/>
              </w:sdtPr>
              <w:sdtEndPr/>
              <w:sdtContent>
                <w:r w:rsidR="00D1138D" w:rsidRPr="00702488">
                  <w:t>11 April 2022</w:t>
                </w:r>
              </w:sdtContent>
            </w:sdt>
          </w:p>
        </w:tc>
      </w:tr>
    </w:tbl>
    <w:tbl>
      <w:tblPr>
        <w:tblpPr w:leftFromText="142" w:rightFromText="142" w:horzAnchor="page" w:tblpYSpec="bottom"/>
        <w:tblOverlap w:val="never"/>
        <w:tblW w:w="11057" w:type="dxa"/>
        <w:tblLayout w:type="fixed"/>
        <w:tblLook w:val="04A0" w:firstRow="1" w:lastRow="0" w:firstColumn="1" w:lastColumn="0" w:noHBand="0" w:noVBand="1"/>
      </w:tblPr>
      <w:tblGrid>
        <w:gridCol w:w="397"/>
        <w:gridCol w:w="3005"/>
        <w:gridCol w:w="7655"/>
      </w:tblGrid>
      <w:tr w:rsidR="00A25F4D" w:rsidRPr="00702488" w14:paraId="7D019B74" w14:textId="77777777" w:rsidTr="009E27B8">
        <w:trPr>
          <w:cantSplit/>
        </w:trPr>
        <w:tc>
          <w:tcPr>
            <w:tcW w:w="397" w:type="dxa"/>
            <w:shd w:val="clear" w:color="auto" w:fill="auto"/>
          </w:tcPr>
          <w:p w14:paraId="1FC7A33D" w14:textId="77777777" w:rsidR="00A25F4D" w:rsidRPr="00702488" w:rsidRDefault="00A25F4D" w:rsidP="009E27B8"/>
        </w:tc>
        <w:tc>
          <w:tcPr>
            <w:tcW w:w="3005" w:type="dxa"/>
            <w:shd w:val="clear" w:color="auto" w:fill="auto"/>
          </w:tcPr>
          <w:p w14:paraId="48CE1634" w14:textId="77777777" w:rsidR="00A25F4D" w:rsidRPr="00702488" w:rsidRDefault="00A25F4D" w:rsidP="009E27B8"/>
        </w:tc>
        <w:tc>
          <w:tcPr>
            <w:tcW w:w="7655" w:type="dxa"/>
            <w:shd w:val="clear" w:color="auto" w:fill="auto"/>
            <w:vAlign w:val="bottom"/>
          </w:tcPr>
          <w:p w14:paraId="2536A7D4" w14:textId="77777777" w:rsidR="00A25F4D" w:rsidRPr="00702488" w:rsidRDefault="009E27B8" w:rsidP="009E27B8">
            <w:pPr>
              <w:pStyle w:val="Disclaimerheading"/>
            </w:pPr>
            <w:r w:rsidRPr="00702488">
              <w:t>Disclaimer</w:t>
            </w:r>
          </w:p>
          <w:p w14:paraId="3CD128D0" w14:textId="5D5FC63D" w:rsidR="009E27B8" w:rsidRPr="00702488" w:rsidRDefault="009E27B8" w:rsidP="009E27B8">
            <w:pPr>
              <w:pStyle w:val="Disclaimerbody"/>
              <w:spacing w:after="110"/>
            </w:pPr>
            <w:r w:rsidRPr="00702488">
              <w:t xml:space="preserve">This document is a </w:t>
            </w:r>
            <w:sdt>
              <w:sdtPr>
                <w:id w:val="-1825657294"/>
                <w:placeholder>
                  <w:docPart w:val="A8DD16DD25FA2549AEB36E6CABC270A1"/>
                </w:placeholder>
                <w:comboBox>
                  <w:listItem w:value="Choose an item."/>
                  <w:listItem w:displayText="inception" w:value="inception"/>
                  <w:listItem w:displayText="interim" w:value="interim"/>
                  <w:listItem w:displayText="draft" w:value="draft"/>
                  <w:listItem w:displayText="final" w:value="final"/>
                </w:comboBox>
              </w:sdtPr>
              <w:sdtEndPr/>
              <w:sdtContent>
                <w:r w:rsidR="00860D8A">
                  <w:t>f</w:t>
                </w:r>
                <w:r w:rsidR="002D21C7" w:rsidRPr="00702488">
                  <w:t>inal</w:t>
                </w:r>
              </w:sdtContent>
            </w:sdt>
            <w:r w:rsidRPr="00702488">
              <w:t xml:space="preserve"> report.</w:t>
            </w:r>
          </w:p>
          <w:p w14:paraId="3F178143" w14:textId="77777777" w:rsidR="009E27B8" w:rsidRPr="00702488" w:rsidRDefault="009E27B8" w:rsidP="009E27B8">
            <w:pPr>
              <w:pStyle w:val="Disclaimerbody"/>
              <w:spacing w:after="110"/>
            </w:pPr>
            <w:r w:rsidRPr="00702488">
              <w:t>The information contained herein is subject to change and does not commit the ESPON EGTC and the countries participating in the ESPON 2020 Cooperation Programme.</w:t>
            </w:r>
          </w:p>
          <w:p w14:paraId="03C6CF0B" w14:textId="77777777" w:rsidR="009E27B8" w:rsidRPr="00702488" w:rsidRDefault="009E27B8" w:rsidP="009E27B8">
            <w:pPr>
              <w:pStyle w:val="Disclaimerbody"/>
            </w:pPr>
            <w:r w:rsidRPr="00702488">
              <w:t>The final version of the report will be published as soon as approved.</w:t>
            </w:r>
          </w:p>
        </w:tc>
      </w:tr>
    </w:tbl>
    <w:p w14:paraId="41B5B5C4" w14:textId="77777777" w:rsidR="004161B2" w:rsidRPr="00702488" w:rsidRDefault="004161B2" w:rsidP="009E27B8">
      <w:pPr>
        <w:sectPr w:rsidR="004161B2" w:rsidRPr="00702488" w:rsidSect="00E71F5F">
          <w:headerReference w:type="default" r:id="rId17"/>
          <w:pgSz w:w="11906" w:h="16838" w:code="9"/>
          <w:pgMar w:top="1418" w:right="1418" w:bottom="1418" w:left="1985" w:header="567" w:footer="737" w:gutter="0"/>
          <w:cols w:space="708"/>
          <w:docGrid w:linePitch="360"/>
        </w:sectPr>
      </w:pPr>
    </w:p>
    <w:sdt>
      <w:sdtPr>
        <w:rPr>
          <w:rFonts w:asciiTheme="minorHAnsi" w:eastAsiaTheme="minorHAnsi" w:hAnsiTheme="minorHAnsi" w:cstheme="minorBidi"/>
          <w:b w:val="0"/>
          <w:color w:val="auto"/>
          <w:sz w:val="18"/>
          <w:szCs w:val="18"/>
        </w:rPr>
        <w:id w:val="585350001"/>
        <w:docPartObj>
          <w:docPartGallery w:val="Table of Contents"/>
          <w:docPartUnique/>
        </w:docPartObj>
      </w:sdtPr>
      <w:sdtEndPr>
        <w:rPr>
          <w:bCs/>
          <w:noProof/>
        </w:rPr>
      </w:sdtEndPr>
      <w:sdtContent>
        <w:p w14:paraId="730AE728" w14:textId="77777777" w:rsidR="008F6C52" w:rsidRPr="00702488" w:rsidRDefault="008F6C52" w:rsidP="00651F74">
          <w:pPr>
            <w:pStyle w:val="TOCHeading"/>
          </w:pPr>
          <w:r w:rsidRPr="00702488">
            <w:t>Table of contents</w:t>
          </w:r>
        </w:p>
        <w:p w14:paraId="7F36A581" w14:textId="2911B7A9" w:rsidR="00C54DC6" w:rsidRDefault="008F6C52">
          <w:pPr>
            <w:pStyle w:val="TOC1"/>
            <w:rPr>
              <w:rFonts w:eastAsiaTheme="minorEastAsia"/>
              <w:b w:val="0"/>
              <w:noProof/>
              <w:color w:val="auto"/>
              <w:sz w:val="24"/>
              <w:szCs w:val="24"/>
              <w:lang w:val="en-LU" w:eastAsia="en-GB"/>
            </w:rPr>
          </w:pPr>
          <w:r w:rsidRPr="00702488">
            <w:fldChar w:fldCharType="begin"/>
          </w:r>
          <w:r w:rsidRPr="00702488">
            <w:instrText xml:space="preserve"> TOC \o "1-</w:instrText>
          </w:r>
          <w:r w:rsidR="00323BAA" w:rsidRPr="00702488">
            <w:instrText>4</w:instrText>
          </w:r>
          <w:r w:rsidRPr="00702488">
            <w:instrText xml:space="preserve">" \h \z \u </w:instrText>
          </w:r>
          <w:r w:rsidRPr="00702488">
            <w:fldChar w:fldCharType="separate"/>
          </w:r>
          <w:hyperlink w:anchor="_Toc100584689" w:history="1">
            <w:r w:rsidR="00C54DC6" w:rsidRPr="003529B9">
              <w:rPr>
                <w:rStyle w:val="Hyperlink"/>
                <w:noProof/>
              </w:rPr>
              <w:t>Abbreviations</w:t>
            </w:r>
            <w:r w:rsidR="00C54DC6">
              <w:rPr>
                <w:noProof/>
                <w:webHidden/>
              </w:rPr>
              <w:tab/>
            </w:r>
            <w:r w:rsidR="00C54DC6">
              <w:rPr>
                <w:noProof/>
                <w:webHidden/>
              </w:rPr>
              <w:fldChar w:fldCharType="begin"/>
            </w:r>
            <w:r w:rsidR="00C54DC6">
              <w:rPr>
                <w:noProof/>
                <w:webHidden/>
              </w:rPr>
              <w:instrText xml:space="preserve"> PAGEREF _Toc100584689 \h </w:instrText>
            </w:r>
            <w:r w:rsidR="00C54DC6">
              <w:rPr>
                <w:noProof/>
                <w:webHidden/>
              </w:rPr>
            </w:r>
            <w:r w:rsidR="00C54DC6">
              <w:rPr>
                <w:noProof/>
                <w:webHidden/>
              </w:rPr>
              <w:fldChar w:fldCharType="separate"/>
            </w:r>
            <w:r w:rsidR="008619E9">
              <w:rPr>
                <w:noProof/>
                <w:webHidden/>
              </w:rPr>
              <w:t>6</w:t>
            </w:r>
            <w:r w:rsidR="00C54DC6">
              <w:rPr>
                <w:noProof/>
                <w:webHidden/>
              </w:rPr>
              <w:fldChar w:fldCharType="end"/>
            </w:r>
          </w:hyperlink>
        </w:p>
        <w:p w14:paraId="6E7839B3" w14:textId="715197C5" w:rsidR="00C54DC6" w:rsidRDefault="008619E9">
          <w:pPr>
            <w:pStyle w:val="TOC1"/>
            <w:rPr>
              <w:rFonts w:eastAsiaTheme="minorEastAsia"/>
              <w:b w:val="0"/>
              <w:noProof/>
              <w:color w:val="auto"/>
              <w:sz w:val="24"/>
              <w:szCs w:val="24"/>
              <w:lang w:val="en-LU" w:eastAsia="en-GB"/>
            </w:rPr>
          </w:pPr>
          <w:hyperlink w:anchor="_Toc100584690" w:history="1">
            <w:r w:rsidR="00C54DC6" w:rsidRPr="003529B9">
              <w:rPr>
                <w:rStyle w:val="Hyperlink"/>
                <w:noProof/>
              </w:rPr>
              <w:t>1</w:t>
            </w:r>
            <w:r w:rsidR="00C54DC6">
              <w:rPr>
                <w:rFonts w:eastAsiaTheme="minorEastAsia"/>
                <w:b w:val="0"/>
                <w:noProof/>
                <w:color w:val="auto"/>
                <w:sz w:val="24"/>
                <w:szCs w:val="24"/>
                <w:lang w:val="en-LU" w:eastAsia="en-GB"/>
              </w:rPr>
              <w:tab/>
            </w:r>
            <w:r w:rsidR="00C54DC6" w:rsidRPr="003529B9">
              <w:rPr>
                <w:rStyle w:val="Hyperlink"/>
                <w:noProof/>
              </w:rPr>
              <w:t>Introduction</w:t>
            </w:r>
            <w:r w:rsidR="00C54DC6">
              <w:rPr>
                <w:noProof/>
                <w:webHidden/>
              </w:rPr>
              <w:tab/>
            </w:r>
            <w:r w:rsidR="00C54DC6">
              <w:rPr>
                <w:noProof/>
                <w:webHidden/>
              </w:rPr>
              <w:fldChar w:fldCharType="begin"/>
            </w:r>
            <w:r w:rsidR="00C54DC6">
              <w:rPr>
                <w:noProof/>
                <w:webHidden/>
              </w:rPr>
              <w:instrText xml:space="preserve"> PAGEREF _Toc100584690 \h </w:instrText>
            </w:r>
            <w:r w:rsidR="00C54DC6">
              <w:rPr>
                <w:noProof/>
                <w:webHidden/>
              </w:rPr>
            </w:r>
            <w:r w:rsidR="00C54DC6">
              <w:rPr>
                <w:noProof/>
                <w:webHidden/>
              </w:rPr>
              <w:fldChar w:fldCharType="separate"/>
            </w:r>
            <w:r>
              <w:rPr>
                <w:noProof/>
                <w:webHidden/>
              </w:rPr>
              <w:t>7</w:t>
            </w:r>
            <w:r w:rsidR="00C54DC6">
              <w:rPr>
                <w:noProof/>
                <w:webHidden/>
              </w:rPr>
              <w:fldChar w:fldCharType="end"/>
            </w:r>
          </w:hyperlink>
        </w:p>
        <w:p w14:paraId="154A8157" w14:textId="283E5361" w:rsidR="00C54DC6" w:rsidRDefault="008619E9">
          <w:pPr>
            <w:pStyle w:val="TOC2"/>
            <w:rPr>
              <w:rFonts w:eastAsiaTheme="minorEastAsia"/>
              <w:noProof/>
              <w:sz w:val="24"/>
              <w:szCs w:val="24"/>
              <w:lang w:val="en-LU" w:eastAsia="en-GB"/>
            </w:rPr>
          </w:pPr>
          <w:hyperlink w:anchor="_Toc100584691" w:history="1">
            <w:r w:rsidR="00C54DC6" w:rsidRPr="003529B9">
              <w:rPr>
                <w:rStyle w:val="Hyperlink"/>
                <w:noProof/>
              </w:rPr>
              <w:t>1.1</w:t>
            </w:r>
            <w:r w:rsidR="00C54DC6">
              <w:rPr>
                <w:rFonts w:eastAsiaTheme="minorEastAsia"/>
                <w:noProof/>
                <w:sz w:val="24"/>
                <w:szCs w:val="24"/>
                <w:lang w:val="en-LU" w:eastAsia="en-GB"/>
              </w:rPr>
              <w:tab/>
            </w:r>
            <w:r w:rsidR="00C54DC6" w:rsidRPr="003529B9">
              <w:rPr>
                <w:rStyle w:val="Hyperlink"/>
                <w:noProof/>
              </w:rPr>
              <w:t>Introduction to the study</w:t>
            </w:r>
            <w:r w:rsidR="00C54DC6">
              <w:rPr>
                <w:noProof/>
                <w:webHidden/>
              </w:rPr>
              <w:tab/>
            </w:r>
            <w:r w:rsidR="00C54DC6">
              <w:rPr>
                <w:noProof/>
                <w:webHidden/>
              </w:rPr>
              <w:fldChar w:fldCharType="begin"/>
            </w:r>
            <w:r w:rsidR="00C54DC6">
              <w:rPr>
                <w:noProof/>
                <w:webHidden/>
              </w:rPr>
              <w:instrText xml:space="preserve"> PAGEREF _Toc100584691 \h </w:instrText>
            </w:r>
            <w:r w:rsidR="00C54DC6">
              <w:rPr>
                <w:noProof/>
                <w:webHidden/>
              </w:rPr>
            </w:r>
            <w:r w:rsidR="00C54DC6">
              <w:rPr>
                <w:noProof/>
                <w:webHidden/>
              </w:rPr>
              <w:fldChar w:fldCharType="separate"/>
            </w:r>
            <w:r>
              <w:rPr>
                <w:noProof/>
                <w:webHidden/>
              </w:rPr>
              <w:t>7</w:t>
            </w:r>
            <w:r w:rsidR="00C54DC6">
              <w:rPr>
                <w:noProof/>
                <w:webHidden/>
              </w:rPr>
              <w:fldChar w:fldCharType="end"/>
            </w:r>
          </w:hyperlink>
        </w:p>
        <w:p w14:paraId="66509D14" w14:textId="0E0A9185" w:rsidR="00C54DC6" w:rsidRDefault="008619E9">
          <w:pPr>
            <w:pStyle w:val="TOC2"/>
            <w:rPr>
              <w:rFonts w:eastAsiaTheme="minorEastAsia"/>
              <w:noProof/>
              <w:sz w:val="24"/>
              <w:szCs w:val="24"/>
              <w:lang w:val="en-LU" w:eastAsia="en-GB"/>
            </w:rPr>
          </w:pPr>
          <w:hyperlink w:anchor="_Toc100584692" w:history="1">
            <w:r w:rsidR="00C54DC6" w:rsidRPr="003529B9">
              <w:rPr>
                <w:rStyle w:val="Hyperlink"/>
                <w:noProof/>
              </w:rPr>
              <w:t>1.2</w:t>
            </w:r>
            <w:r w:rsidR="00C54DC6">
              <w:rPr>
                <w:rFonts w:eastAsiaTheme="minorEastAsia"/>
                <w:noProof/>
                <w:sz w:val="24"/>
                <w:szCs w:val="24"/>
                <w:lang w:val="en-LU" w:eastAsia="en-GB"/>
              </w:rPr>
              <w:tab/>
            </w:r>
            <w:r w:rsidR="00C54DC6" w:rsidRPr="003529B9">
              <w:rPr>
                <w:rStyle w:val="Hyperlink"/>
                <w:noProof/>
              </w:rPr>
              <w:t>Introduction to Part III</w:t>
            </w:r>
            <w:r w:rsidR="00C54DC6">
              <w:rPr>
                <w:noProof/>
                <w:webHidden/>
              </w:rPr>
              <w:tab/>
            </w:r>
            <w:r w:rsidR="00C54DC6">
              <w:rPr>
                <w:noProof/>
                <w:webHidden/>
              </w:rPr>
              <w:fldChar w:fldCharType="begin"/>
            </w:r>
            <w:r w:rsidR="00C54DC6">
              <w:rPr>
                <w:noProof/>
                <w:webHidden/>
              </w:rPr>
              <w:instrText xml:space="preserve"> PAGEREF _Toc100584692 \h </w:instrText>
            </w:r>
            <w:r w:rsidR="00C54DC6">
              <w:rPr>
                <w:noProof/>
                <w:webHidden/>
              </w:rPr>
            </w:r>
            <w:r w:rsidR="00C54DC6">
              <w:rPr>
                <w:noProof/>
                <w:webHidden/>
              </w:rPr>
              <w:fldChar w:fldCharType="separate"/>
            </w:r>
            <w:r>
              <w:rPr>
                <w:noProof/>
                <w:webHidden/>
              </w:rPr>
              <w:t>7</w:t>
            </w:r>
            <w:r w:rsidR="00C54DC6">
              <w:rPr>
                <w:noProof/>
                <w:webHidden/>
              </w:rPr>
              <w:fldChar w:fldCharType="end"/>
            </w:r>
          </w:hyperlink>
        </w:p>
        <w:p w14:paraId="3DA6E421" w14:textId="4F2AE017" w:rsidR="00C54DC6" w:rsidRDefault="008619E9">
          <w:pPr>
            <w:pStyle w:val="TOC2"/>
            <w:rPr>
              <w:rFonts w:eastAsiaTheme="minorEastAsia"/>
              <w:noProof/>
              <w:sz w:val="24"/>
              <w:szCs w:val="24"/>
              <w:lang w:val="en-LU" w:eastAsia="en-GB"/>
            </w:rPr>
          </w:pPr>
          <w:hyperlink w:anchor="_Toc100584693" w:history="1">
            <w:r w:rsidR="00C54DC6" w:rsidRPr="003529B9">
              <w:rPr>
                <w:rStyle w:val="Hyperlink"/>
                <w:noProof/>
              </w:rPr>
              <w:t>1.3</w:t>
            </w:r>
            <w:r w:rsidR="00C54DC6">
              <w:rPr>
                <w:rFonts w:eastAsiaTheme="minorEastAsia"/>
                <w:noProof/>
                <w:sz w:val="24"/>
                <w:szCs w:val="24"/>
                <w:lang w:val="en-LU" w:eastAsia="en-GB"/>
              </w:rPr>
              <w:tab/>
            </w:r>
            <w:r w:rsidR="00C54DC6" w:rsidRPr="003529B9">
              <w:rPr>
                <w:rStyle w:val="Hyperlink"/>
                <w:noProof/>
              </w:rPr>
              <w:t>How to read the scenarios</w:t>
            </w:r>
            <w:r w:rsidR="00C54DC6">
              <w:rPr>
                <w:noProof/>
                <w:webHidden/>
              </w:rPr>
              <w:tab/>
            </w:r>
            <w:r w:rsidR="00C54DC6">
              <w:rPr>
                <w:noProof/>
                <w:webHidden/>
              </w:rPr>
              <w:fldChar w:fldCharType="begin"/>
            </w:r>
            <w:r w:rsidR="00C54DC6">
              <w:rPr>
                <w:noProof/>
                <w:webHidden/>
              </w:rPr>
              <w:instrText xml:space="preserve"> PAGEREF _Toc100584693 \h </w:instrText>
            </w:r>
            <w:r w:rsidR="00C54DC6">
              <w:rPr>
                <w:noProof/>
                <w:webHidden/>
              </w:rPr>
            </w:r>
            <w:r w:rsidR="00C54DC6">
              <w:rPr>
                <w:noProof/>
                <w:webHidden/>
              </w:rPr>
              <w:fldChar w:fldCharType="separate"/>
            </w:r>
            <w:r>
              <w:rPr>
                <w:noProof/>
                <w:webHidden/>
              </w:rPr>
              <w:t>7</w:t>
            </w:r>
            <w:r w:rsidR="00C54DC6">
              <w:rPr>
                <w:noProof/>
                <w:webHidden/>
              </w:rPr>
              <w:fldChar w:fldCharType="end"/>
            </w:r>
          </w:hyperlink>
        </w:p>
        <w:p w14:paraId="468A93FD" w14:textId="4E48A9B1" w:rsidR="00C54DC6" w:rsidRDefault="008619E9">
          <w:pPr>
            <w:pStyle w:val="TOC1"/>
            <w:rPr>
              <w:rFonts w:eastAsiaTheme="minorEastAsia"/>
              <w:b w:val="0"/>
              <w:noProof/>
              <w:color w:val="auto"/>
              <w:sz w:val="24"/>
              <w:szCs w:val="24"/>
              <w:lang w:val="en-LU" w:eastAsia="en-GB"/>
            </w:rPr>
          </w:pPr>
          <w:hyperlink w:anchor="_Toc100584694" w:history="1">
            <w:r w:rsidR="00C54DC6" w:rsidRPr="003529B9">
              <w:rPr>
                <w:rStyle w:val="Hyperlink"/>
                <w:noProof/>
              </w:rPr>
              <w:t>2</w:t>
            </w:r>
            <w:r w:rsidR="00C54DC6">
              <w:rPr>
                <w:rFonts w:eastAsiaTheme="minorEastAsia"/>
                <w:b w:val="0"/>
                <w:noProof/>
                <w:color w:val="auto"/>
                <w:sz w:val="24"/>
                <w:szCs w:val="24"/>
                <w:lang w:val="en-LU" w:eastAsia="en-GB"/>
              </w:rPr>
              <w:tab/>
            </w:r>
            <w:r w:rsidR="00C54DC6" w:rsidRPr="003529B9">
              <w:rPr>
                <w:rStyle w:val="Hyperlink"/>
                <w:noProof/>
              </w:rPr>
              <w:t>Key findings on EUSAIR</w:t>
            </w:r>
            <w:r w:rsidR="00C54DC6">
              <w:rPr>
                <w:noProof/>
                <w:webHidden/>
              </w:rPr>
              <w:tab/>
            </w:r>
            <w:r w:rsidR="00C54DC6">
              <w:rPr>
                <w:noProof/>
                <w:webHidden/>
              </w:rPr>
              <w:fldChar w:fldCharType="begin"/>
            </w:r>
            <w:r w:rsidR="00C54DC6">
              <w:rPr>
                <w:noProof/>
                <w:webHidden/>
              </w:rPr>
              <w:instrText xml:space="preserve"> PAGEREF _Toc100584694 \h </w:instrText>
            </w:r>
            <w:r w:rsidR="00C54DC6">
              <w:rPr>
                <w:noProof/>
                <w:webHidden/>
              </w:rPr>
            </w:r>
            <w:r w:rsidR="00C54DC6">
              <w:rPr>
                <w:noProof/>
                <w:webHidden/>
              </w:rPr>
              <w:fldChar w:fldCharType="separate"/>
            </w:r>
            <w:r>
              <w:rPr>
                <w:noProof/>
                <w:webHidden/>
              </w:rPr>
              <w:t>9</w:t>
            </w:r>
            <w:r w:rsidR="00C54DC6">
              <w:rPr>
                <w:noProof/>
                <w:webHidden/>
              </w:rPr>
              <w:fldChar w:fldCharType="end"/>
            </w:r>
          </w:hyperlink>
        </w:p>
        <w:p w14:paraId="4D5C2E1F" w14:textId="070F5E1C" w:rsidR="00C54DC6" w:rsidRDefault="008619E9">
          <w:pPr>
            <w:pStyle w:val="TOC1"/>
            <w:rPr>
              <w:rFonts w:eastAsiaTheme="minorEastAsia"/>
              <w:b w:val="0"/>
              <w:noProof/>
              <w:color w:val="auto"/>
              <w:sz w:val="24"/>
              <w:szCs w:val="24"/>
              <w:lang w:val="en-LU" w:eastAsia="en-GB"/>
            </w:rPr>
          </w:pPr>
          <w:hyperlink w:anchor="_Toc100584695" w:history="1">
            <w:r w:rsidR="00C54DC6" w:rsidRPr="003529B9">
              <w:rPr>
                <w:rStyle w:val="Hyperlink"/>
                <w:noProof/>
              </w:rPr>
              <w:t>3</w:t>
            </w:r>
            <w:r w:rsidR="00C54DC6">
              <w:rPr>
                <w:rFonts w:eastAsiaTheme="minorEastAsia"/>
                <w:b w:val="0"/>
                <w:noProof/>
                <w:color w:val="auto"/>
                <w:sz w:val="24"/>
                <w:szCs w:val="24"/>
                <w:lang w:val="en-LU" w:eastAsia="en-GB"/>
              </w:rPr>
              <w:tab/>
            </w:r>
            <w:r w:rsidR="00C54DC6" w:rsidRPr="003529B9">
              <w:rPr>
                <w:rStyle w:val="Hyperlink"/>
                <w:noProof/>
              </w:rPr>
              <w:t>Setting the scene</w:t>
            </w:r>
            <w:r w:rsidR="00C54DC6">
              <w:rPr>
                <w:noProof/>
                <w:webHidden/>
              </w:rPr>
              <w:tab/>
            </w:r>
            <w:r w:rsidR="00C54DC6">
              <w:rPr>
                <w:noProof/>
                <w:webHidden/>
              </w:rPr>
              <w:fldChar w:fldCharType="begin"/>
            </w:r>
            <w:r w:rsidR="00C54DC6">
              <w:rPr>
                <w:noProof/>
                <w:webHidden/>
              </w:rPr>
              <w:instrText xml:space="preserve"> PAGEREF _Toc100584695 \h </w:instrText>
            </w:r>
            <w:r w:rsidR="00C54DC6">
              <w:rPr>
                <w:noProof/>
                <w:webHidden/>
              </w:rPr>
            </w:r>
            <w:r w:rsidR="00C54DC6">
              <w:rPr>
                <w:noProof/>
                <w:webHidden/>
              </w:rPr>
              <w:fldChar w:fldCharType="separate"/>
            </w:r>
            <w:r>
              <w:rPr>
                <w:noProof/>
                <w:webHidden/>
              </w:rPr>
              <w:t>11</w:t>
            </w:r>
            <w:r w:rsidR="00C54DC6">
              <w:rPr>
                <w:noProof/>
                <w:webHidden/>
              </w:rPr>
              <w:fldChar w:fldCharType="end"/>
            </w:r>
          </w:hyperlink>
        </w:p>
        <w:p w14:paraId="6462339A" w14:textId="7A081697" w:rsidR="00C54DC6" w:rsidRDefault="008619E9">
          <w:pPr>
            <w:pStyle w:val="TOC2"/>
            <w:rPr>
              <w:rFonts w:eastAsiaTheme="minorEastAsia"/>
              <w:noProof/>
              <w:sz w:val="24"/>
              <w:szCs w:val="24"/>
              <w:lang w:val="en-LU" w:eastAsia="en-GB"/>
            </w:rPr>
          </w:pPr>
          <w:hyperlink w:anchor="_Toc100584696" w:history="1">
            <w:r w:rsidR="00C54DC6" w:rsidRPr="003529B9">
              <w:rPr>
                <w:rStyle w:val="Hyperlink"/>
                <w:noProof/>
              </w:rPr>
              <w:t>3.1</w:t>
            </w:r>
            <w:r w:rsidR="00C54DC6">
              <w:rPr>
                <w:rFonts w:eastAsiaTheme="minorEastAsia"/>
                <w:noProof/>
                <w:sz w:val="24"/>
                <w:szCs w:val="24"/>
                <w:lang w:val="en-LU" w:eastAsia="en-GB"/>
              </w:rPr>
              <w:tab/>
            </w:r>
            <w:r w:rsidR="00C54DC6" w:rsidRPr="003529B9">
              <w:rPr>
                <w:rStyle w:val="Hyperlink"/>
                <w:noProof/>
              </w:rPr>
              <w:t>What is in it for cooperation?</w:t>
            </w:r>
            <w:r w:rsidR="00C54DC6">
              <w:rPr>
                <w:noProof/>
                <w:webHidden/>
              </w:rPr>
              <w:tab/>
            </w:r>
            <w:r w:rsidR="00C54DC6">
              <w:rPr>
                <w:noProof/>
                <w:webHidden/>
              </w:rPr>
              <w:fldChar w:fldCharType="begin"/>
            </w:r>
            <w:r w:rsidR="00C54DC6">
              <w:rPr>
                <w:noProof/>
                <w:webHidden/>
              </w:rPr>
              <w:instrText xml:space="preserve"> PAGEREF _Toc100584696 \h </w:instrText>
            </w:r>
            <w:r w:rsidR="00C54DC6">
              <w:rPr>
                <w:noProof/>
                <w:webHidden/>
              </w:rPr>
            </w:r>
            <w:r w:rsidR="00C54DC6">
              <w:rPr>
                <w:noProof/>
                <w:webHidden/>
              </w:rPr>
              <w:fldChar w:fldCharType="separate"/>
            </w:r>
            <w:r>
              <w:rPr>
                <w:noProof/>
                <w:webHidden/>
              </w:rPr>
              <w:t>13</w:t>
            </w:r>
            <w:r w:rsidR="00C54DC6">
              <w:rPr>
                <w:noProof/>
                <w:webHidden/>
              </w:rPr>
              <w:fldChar w:fldCharType="end"/>
            </w:r>
          </w:hyperlink>
        </w:p>
        <w:p w14:paraId="26627AB5" w14:textId="73F0CF05" w:rsidR="00C54DC6" w:rsidRDefault="008619E9">
          <w:pPr>
            <w:pStyle w:val="TOC1"/>
            <w:rPr>
              <w:rFonts w:eastAsiaTheme="minorEastAsia"/>
              <w:b w:val="0"/>
              <w:noProof/>
              <w:color w:val="auto"/>
              <w:sz w:val="24"/>
              <w:szCs w:val="24"/>
              <w:lang w:val="en-LU" w:eastAsia="en-GB"/>
            </w:rPr>
          </w:pPr>
          <w:hyperlink w:anchor="_Toc100584697" w:history="1">
            <w:r w:rsidR="00C54DC6" w:rsidRPr="003529B9">
              <w:rPr>
                <w:rStyle w:val="Hyperlink"/>
                <w:noProof/>
              </w:rPr>
              <w:t>4</w:t>
            </w:r>
            <w:r w:rsidR="00C54DC6">
              <w:rPr>
                <w:rFonts w:eastAsiaTheme="minorEastAsia"/>
                <w:b w:val="0"/>
                <w:noProof/>
                <w:color w:val="auto"/>
                <w:sz w:val="24"/>
                <w:szCs w:val="24"/>
                <w:lang w:val="en-LU" w:eastAsia="en-GB"/>
              </w:rPr>
              <w:tab/>
            </w:r>
            <w:r w:rsidR="00C54DC6" w:rsidRPr="003529B9">
              <w:rPr>
                <w:rStyle w:val="Hyperlink"/>
                <w:noProof/>
              </w:rPr>
              <w:t>EUSAIR baseline scenario</w:t>
            </w:r>
            <w:r w:rsidR="00C54DC6">
              <w:rPr>
                <w:noProof/>
                <w:webHidden/>
              </w:rPr>
              <w:tab/>
            </w:r>
            <w:r w:rsidR="00C54DC6">
              <w:rPr>
                <w:noProof/>
                <w:webHidden/>
              </w:rPr>
              <w:fldChar w:fldCharType="begin"/>
            </w:r>
            <w:r w:rsidR="00C54DC6">
              <w:rPr>
                <w:noProof/>
                <w:webHidden/>
              </w:rPr>
              <w:instrText xml:space="preserve"> PAGEREF _Toc100584697 \h </w:instrText>
            </w:r>
            <w:r w:rsidR="00C54DC6">
              <w:rPr>
                <w:noProof/>
                <w:webHidden/>
              </w:rPr>
            </w:r>
            <w:r w:rsidR="00C54DC6">
              <w:rPr>
                <w:noProof/>
                <w:webHidden/>
              </w:rPr>
              <w:fldChar w:fldCharType="separate"/>
            </w:r>
            <w:r>
              <w:rPr>
                <w:noProof/>
                <w:webHidden/>
              </w:rPr>
              <w:t>15</w:t>
            </w:r>
            <w:r w:rsidR="00C54DC6">
              <w:rPr>
                <w:noProof/>
                <w:webHidden/>
              </w:rPr>
              <w:fldChar w:fldCharType="end"/>
            </w:r>
          </w:hyperlink>
        </w:p>
        <w:p w14:paraId="2B0A2A7A" w14:textId="3AB7010C" w:rsidR="00C54DC6" w:rsidRDefault="008619E9">
          <w:pPr>
            <w:pStyle w:val="TOC2"/>
            <w:rPr>
              <w:rFonts w:eastAsiaTheme="minorEastAsia"/>
              <w:noProof/>
              <w:sz w:val="24"/>
              <w:szCs w:val="24"/>
              <w:lang w:val="en-LU" w:eastAsia="en-GB"/>
            </w:rPr>
          </w:pPr>
          <w:hyperlink w:anchor="_Toc100584698" w:history="1">
            <w:r w:rsidR="00C54DC6" w:rsidRPr="003529B9">
              <w:rPr>
                <w:rStyle w:val="Hyperlink"/>
                <w:noProof/>
              </w:rPr>
              <w:t>4.1</w:t>
            </w:r>
            <w:r w:rsidR="00C54DC6">
              <w:rPr>
                <w:rFonts w:eastAsiaTheme="minorEastAsia"/>
                <w:noProof/>
                <w:sz w:val="24"/>
                <w:szCs w:val="24"/>
                <w:lang w:val="en-LU" w:eastAsia="en-GB"/>
              </w:rPr>
              <w:tab/>
            </w:r>
            <w:r w:rsidR="00C54DC6" w:rsidRPr="003529B9">
              <w:rPr>
                <w:rStyle w:val="Hyperlink"/>
                <w:noProof/>
              </w:rPr>
              <w:t>The Adriatic Ionian macro-region by 2050</w:t>
            </w:r>
            <w:r w:rsidR="00C54DC6">
              <w:rPr>
                <w:noProof/>
                <w:webHidden/>
              </w:rPr>
              <w:tab/>
            </w:r>
            <w:r w:rsidR="00C54DC6">
              <w:rPr>
                <w:noProof/>
                <w:webHidden/>
              </w:rPr>
              <w:fldChar w:fldCharType="begin"/>
            </w:r>
            <w:r w:rsidR="00C54DC6">
              <w:rPr>
                <w:noProof/>
                <w:webHidden/>
              </w:rPr>
              <w:instrText xml:space="preserve"> PAGEREF _Toc100584698 \h </w:instrText>
            </w:r>
            <w:r w:rsidR="00C54DC6">
              <w:rPr>
                <w:noProof/>
                <w:webHidden/>
              </w:rPr>
            </w:r>
            <w:r w:rsidR="00C54DC6">
              <w:rPr>
                <w:noProof/>
                <w:webHidden/>
              </w:rPr>
              <w:fldChar w:fldCharType="separate"/>
            </w:r>
            <w:r>
              <w:rPr>
                <w:noProof/>
                <w:webHidden/>
              </w:rPr>
              <w:t>16</w:t>
            </w:r>
            <w:r w:rsidR="00C54DC6">
              <w:rPr>
                <w:noProof/>
                <w:webHidden/>
              </w:rPr>
              <w:fldChar w:fldCharType="end"/>
            </w:r>
          </w:hyperlink>
        </w:p>
        <w:p w14:paraId="400C510E" w14:textId="0CA6392C" w:rsidR="00C54DC6" w:rsidRDefault="008619E9">
          <w:pPr>
            <w:pStyle w:val="TOC2"/>
            <w:rPr>
              <w:rFonts w:eastAsiaTheme="minorEastAsia"/>
              <w:noProof/>
              <w:sz w:val="24"/>
              <w:szCs w:val="24"/>
              <w:lang w:val="en-LU" w:eastAsia="en-GB"/>
            </w:rPr>
          </w:pPr>
          <w:hyperlink w:anchor="_Toc100584699" w:history="1">
            <w:r w:rsidR="00C54DC6" w:rsidRPr="003529B9">
              <w:rPr>
                <w:rStyle w:val="Hyperlink"/>
                <w:noProof/>
              </w:rPr>
              <w:t>4.2</w:t>
            </w:r>
            <w:r w:rsidR="00C54DC6">
              <w:rPr>
                <w:rFonts w:eastAsiaTheme="minorEastAsia"/>
                <w:noProof/>
                <w:sz w:val="24"/>
                <w:szCs w:val="24"/>
                <w:lang w:val="en-LU" w:eastAsia="en-GB"/>
              </w:rPr>
              <w:tab/>
            </w:r>
            <w:r w:rsidR="00C54DC6" w:rsidRPr="003529B9">
              <w:rPr>
                <w:rStyle w:val="Hyperlink"/>
                <w:noProof/>
              </w:rPr>
              <w:t>Conclusions</w:t>
            </w:r>
            <w:r w:rsidR="00C54DC6">
              <w:rPr>
                <w:noProof/>
                <w:webHidden/>
              </w:rPr>
              <w:tab/>
            </w:r>
            <w:r w:rsidR="00C54DC6">
              <w:rPr>
                <w:noProof/>
                <w:webHidden/>
              </w:rPr>
              <w:fldChar w:fldCharType="begin"/>
            </w:r>
            <w:r w:rsidR="00C54DC6">
              <w:rPr>
                <w:noProof/>
                <w:webHidden/>
              </w:rPr>
              <w:instrText xml:space="preserve"> PAGEREF _Toc100584699 \h </w:instrText>
            </w:r>
            <w:r w:rsidR="00C54DC6">
              <w:rPr>
                <w:noProof/>
                <w:webHidden/>
              </w:rPr>
            </w:r>
            <w:r w:rsidR="00C54DC6">
              <w:rPr>
                <w:noProof/>
                <w:webHidden/>
              </w:rPr>
              <w:fldChar w:fldCharType="separate"/>
            </w:r>
            <w:r>
              <w:rPr>
                <w:noProof/>
                <w:webHidden/>
              </w:rPr>
              <w:t>21</w:t>
            </w:r>
            <w:r w:rsidR="00C54DC6">
              <w:rPr>
                <w:noProof/>
                <w:webHidden/>
              </w:rPr>
              <w:fldChar w:fldCharType="end"/>
            </w:r>
          </w:hyperlink>
        </w:p>
        <w:p w14:paraId="338E4B8C" w14:textId="7ECB9EA7" w:rsidR="00C54DC6" w:rsidRDefault="008619E9">
          <w:pPr>
            <w:pStyle w:val="TOC1"/>
            <w:rPr>
              <w:rFonts w:eastAsiaTheme="minorEastAsia"/>
              <w:b w:val="0"/>
              <w:noProof/>
              <w:color w:val="auto"/>
              <w:sz w:val="24"/>
              <w:szCs w:val="24"/>
              <w:lang w:val="en-LU" w:eastAsia="en-GB"/>
            </w:rPr>
          </w:pPr>
          <w:hyperlink w:anchor="_Toc100584700" w:history="1">
            <w:r w:rsidR="00C54DC6" w:rsidRPr="003529B9">
              <w:rPr>
                <w:rStyle w:val="Hyperlink"/>
                <w:noProof/>
              </w:rPr>
              <w:t>5</w:t>
            </w:r>
            <w:r w:rsidR="00C54DC6">
              <w:rPr>
                <w:rFonts w:eastAsiaTheme="minorEastAsia"/>
                <w:b w:val="0"/>
                <w:noProof/>
                <w:color w:val="auto"/>
                <w:sz w:val="24"/>
                <w:szCs w:val="24"/>
                <w:lang w:val="en-LU" w:eastAsia="en-GB"/>
              </w:rPr>
              <w:tab/>
            </w:r>
            <w:r w:rsidR="00C54DC6" w:rsidRPr="003529B9">
              <w:rPr>
                <w:rStyle w:val="Hyperlink"/>
                <w:noProof/>
              </w:rPr>
              <w:t>Flourishing in green and social wellbeing</w:t>
            </w:r>
            <w:r w:rsidR="00C54DC6">
              <w:rPr>
                <w:noProof/>
                <w:webHidden/>
              </w:rPr>
              <w:tab/>
            </w:r>
            <w:r w:rsidR="00C54DC6">
              <w:rPr>
                <w:noProof/>
                <w:webHidden/>
              </w:rPr>
              <w:fldChar w:fldCharType="begin"/>
            </w:r>
            <w:r w:rsidR="00C54DC6">
              <w:rPr>
                <w:noProof/>
                <w:webHidden/>
              </w:rPr>
              <w:instrText xml:space="preserve"> PAGEREF _Toc100584700 \h </w:instrText>
            </w:r>
            <w:r w:rsidR="00C54DC6">
              <w:rPr>
                <w:noProof/>
                <w:webHidden/>
              </w:rPr>
            </w:r>
            <w:r w:rsidR="00C54DC6">
              <w:rPr>
                <w:noProof/>
                <w:webHidden/>
              </w:rPr>
              <w:fldChar w:fldCharType="separate"/>
            </w:r>
            <w:r>
              <w:rPr>
                <w:noProof/>
                <w:webHidden/>
              </w:rPr>
              <w:t>23</w:t>
            </w:r>
            <w:r w:rsidR="00C54DC6">
              <w:rPr>
                <w:noProof/>
                <w:webHidden/>
              </w:rPr>
              <w:fldChar w:fldCharType="end"/>
            </w:r>
          </w:hyperlink>
        </w:p>
        <w:p w14:paraId="74F4FBF1" w14:textId="5F81831A" w:rsidR="00C54DC6" w:rsidRDefault="008619E9">
          <w:pPr>
            <w:pStyle w:val="TOC1"/>
            <w:rPr>
              <w:rFonts w:eastAsiaTheme="minorEastAsia"/>
              <w:b w:val="0"/>
              <w:noProof/>
              <w:color w:val="auto"/>
              <w:sz w:val="24"/>
              <w:szCs w:val="24"/>
              <w:lang w:val="en-LU" w:eastAsia="en-GB"/>
            </w:rPr>
          </w:pPr>
          <w:hyperlink w:anchor="_Toc100584701" w:history="1">
            <w:r w:rsidR="00C54DC6" w:rsidRPr="003529B9">
              <w:rPr>
                <w:rStyle w:val="Hyperlink"/>
                <w:noProof/>
              </w:rPr>
              <w:t>6</w:t>
            </w:r>
            <w:r w:rsidR="00C54DC6">
              <w:rPr>
                <w:rFonts w:eastAsiaTheme="minorEastAsia"/>
                <w:b w:val="0"/>
                <w:noProof/>
                <w:color w:val="auto"/>
                <w:sz w:val="24"/>
                <w:szCs w:val="24"/>
                <w:lang w:val="en-LU" w:eastAsia="en-GB"/>
              </w:rPr>
              <w:tab/>
            </w:r>
            <w:r w:rsidR="00C54DC6" w:rsidRPr="003529B9">
              <w:rPr>
                <w:rStyle w:val="Hyperlink"/>
                <w:noProof/>
              </w:rPr>
              <w:t>Concluding reflections</w:t>
            </w:r>
            <w:r w:rsidR="00C54DC6">
              <w:rPr>
                <w:noProof/>
                <w:webHidden/>
              </w:rPr>
              <w:tab/>
            </w:r>
            <w:r w:rsidR="00C54DC6">
              <w:rPr>
                <w:noProof/>
                <w:webHidden/>
              </w:rPr>
              <w:fldChar w:fldCharType="begin"/>
            </w:r>
            <w:r w:rsidR="00C54DC6">
              <w:rPr>
                <w:noProof/>
                <w:webHidden/>
              </w:rPr>
              <w:instrText xml:space="preserve"> PAGEREF _Toc100584701 \h </w:instrText>
            </w:r>
            <w:r w:rsidR="00C54DC6">
              <w:rPr>
                <w:noProof/>
                <w:webHidden/>
              </w:rPr>
            </w:r>
            <w:r w:rsidR="00C54DC6">
              <w:rPr>
                <w:noProof/>
                <w:webHidden/>
              </w:rPr>
              <w:fldChar w:fldCharType="separate"/>
            </w:r>
            <w:r>
              <w:rPr>
                <w:noProof/>
                <w:webHidden/>
              </w:rPr>
              <w:t>32</w:t>
            </w:r>
            <w:r w:rsidR="00C54DC6">
              <w:rPr>
                <w:noProof/>
                <w:webHidden/>
              </w:rPr>
              <w:fldChar w:fldCharType="end"/>
            </w:r>
          </w:hyperlink>
        </w:p>
        <w:p w14:paraId="757254B1" w14:textId="4851EDA0" w:rsidR="00C54DC6" w:rsidRDefault="008619E9">
          <w:pPr>
            <w:pStyle w:val="TOC2"/>
            <w:rPr>
              <w:rFonts w:eastAsiaTheme="minorEastAsia"/>
              <w:noProof/>
              <w:sz w:val="24"/>
              <w:szCs w:val="24"/>
              <w:lang w:val="en-LU" w:eastAsia="en-GB"/>
            </w:rPr>
          </w:pPr>
          <w:hyperlink w:anchor="_Toc100584702" w:history="1">
            <w:r w:rsidR="00C54DC6" w:rsidRPr="003529B9">
              <w:rPr>
                <w:rStyle w:val="Hyperlink"/>
                <w:noProof/>
              </w:rPr>
              <w:t>6.1</w:t>
            </w:r>
            <w:r w:rsidR="00C54DC6">
              <w:rPr>
                <w:rFonts w:eastAsiaTheme="minorEastAsia"/>
                <w:noProof/>
                <w:sz w:val="24"/>
                <w:szCs w:val="24"/>
                <w:lang w:val="en-LU" w:eastAsia="en-GB"/>
              </w:rPr>
              <w:tab/>
            </w:r>
            <w:r w:rsidR="00C54DC6" w:rsidRPr="003529B9">
              <w:rPr>
                <w:rStyle w:val="Hyperlink"/>
                <w:noProof/>
              </w:rPr>
              <w:t>What are the foundations of the scenario?</w:t>
            </w:r>
            <w:r w:rsidR="00C54DC6">
              <w:rPr>
                <w:noProof/>
                <w:webHidden/>
              </w:rPr>
              <w:tab/>
            </w:r>
            <w:r w:rsidR="00C54DC6">
              <w:rPr>
                <w:noProof/>
                <w:webHidden/>
              </w:rPr>
              <w:fldChar w:fldCharType="begin"/>
            </w:r>
            <w:r w:rsidR="00C54DC6">
              <w:rPr>
                <w:noProof/>
                <w:webHidden/>
              </w:rPr>
              <w:instrText xml:space="preserve"> PAGEREF _Toc100584702 \h </w:instrText>
            </w:r>
            <w:r w:rsidR="00C54DC6">
              <w:rPr>
                <w:noProof/>
                <w:webHidden/>
              </w:rPr>
            </w:r>
            <w:r w:rsidR="00C54DC6">
              <w:rPr>
                <w:noProof/>
                <w:webHidden/>
              </w:rPr>
              <w:fldChar w:fldCharType="separate"/>
            </w:r>
            <w:r>
              <w:rPr>
                <w:noProof/>
                <w:webHidden/>
              </w:rPr>
              <w:t>32</w:t>
            </w:r>
            <w:r w:rsidR="00C54DC6">
              <w:rPr>
                <w:noProof/>
                <w:webHidden/>
              </w:rPr>
              <w:fldChar w:fldCharType="end"/>
            </w:r>
          </w:hyperlink>
        </w:p>
        <w:p w14:paraId="3E280C27" w14:textId="061C7250" w:rsidR="00C54DC6" w:rsidRDefault="008619E9">
          <w:pPr>
            <w:pStyle w:val="TOC2"/>
            <w:rPr>
              <w:rFonts w:eastAsiaTheme="minorEastAsia"/>
              <w:noProof/>
              <w:sz w:val="24"/>
              <w:szCs w:val="24"/>
              <w:lang w:val="en-LU" w:eastAsia="en-GB"/>
            </w:rPr>
          </w:pPr>
          <w:hyperlink w:anchor="_Toc100584703" w:history="1">
            <w:r w:rsidR="00C54DC6" w:rsidRPr="003529B9">
              <w:rPr>
                <w:rStyle w:val="Hyperlink"/>
                <w:noProof/>
              </w:rPr>
              <w:t>6.2</w:t>
            </w:r>
            <w:r w:rsidR="00C54DC6">
              <w:rPr>
                <w:rFonts w:eastAsiaTheme="minorEastAsia"/>
                <w:noProof/>
                <w:sz w:val="24"/>
                <w:szCs w:val="24"/>
                <w:lang w:val="en-LU" w:eastAsia="en-GB"/>
              </w:rPr>
              <w:tab/>
            </w:r>
            <w:r w:rsidR="00C54DC6" w:rsidRPr="003529B9">
              <w:rPr>
                <w:rStyle w:val="Hyperlink"/>
                <w:noProof/>
              </w:rPr>
              <w:t>What are the territorial implications of the scenario foundations?</w:t>
            </w:r>
            <w:r w:rsidR="00C54DC6">
              <w:rPr>
                <w:noProof/>
                <w:webHidden/>
              </w:rPr>
              <w:tab/>
            </w:r>
            <w:r w:rsidR="00C54DC6">
              <w:rPr>
                <w:noProof/>
                <w:webHidden/>
              </w:rPr>
              <w:fldChar w:fldCharType="begin"/>
            </w:r>
            <w:r w:rsidR="00C54DC6">
              <w:rPr>
                <w:noProof/>
                <w:webHidden/>
              </w:rPr>
              <w:instrText xml:space="preserve"> PAGEREF _Toc100584703 \h </w:instrText>
            </w:r>
            <w:r w:rsidR="00C54DC6">
              <w:rPr>
                <w:noProof/>
                <w:webHidden/>
              </w:rPr>
            </w:r>
            <w:r w:rsidR="00C54DC6">
              <w:rPr>
                <w:noProof/>
                <w:webHidden/>
              </w:rPr>
              <w:fldChar w:fldCharType="separate"/>
            </w:r>
            <w:r>
              <w:rPr>
                <w:noProof/>
                <w:webHidden/>
              </w:rPr>
              <w:t>33</w:t>
            </w:r>
            <w:r w:rsidR="00C54DC6">
              <w:rPr>
                <w:noProof/>
                <w:webHidden/>
              </w:rPr>
              <w:fldChar w:fldCharType="end"/>
            </w:r>
          </w:hyperlink>
        </w:p>
        <w:p w14:paraId="216705C4" w14:textId="763AA301" w:rsidR="00C54DC6" w:rsidRDefault="008619E9">
          <w:pPr>
            <w:pStyle w:val="TOC1"/>
            <w:rPr>
              <w:rFonts w:eastAsiaTheme="minorEastAsia"/>
              <w:b w:val="0"/>
              <w:noProof/>
              <w:color w:val="auto"/>
              <w:sz w:val="24"/>
              <w:szCs w:val="24"/>
              <w:lang w:val="en-LU" w:eastAsia="en-GB"/>
            </w:rPr>
          </w:pPr>
          <w:hyperlink w:anchor="_Toc100584704" w:history="1">
            <w:r w:rsidR="00C54DC6" w:rsidRPr="003529B9">
              <w:rPr>
                <w:rStyle w:val="Hyperlink"/>
                <w:noProof/>
              </w:rPr>
              <w:t>7</w:t>
            </w:r>
            <w:r w:rsidR="00C54DC6">
              <w:rPr>
                <w:rFonts w:eastAsiaTheme="minorEastAsia"/>
                <w:b w:val="0"/>
                <w:noProof/>
                <w:color w:val="auto"/>
                <w:sz w:val="24"/>
                <w:szCs w:val="24"/>
                <w:lang w:val="en-LU" w:eastAsia="en-GB"/>
              </w:rPr>
              <w:tab/>
            </w:r>
            <w:r w:rsidR="00C54DC6" w:rsidRPr="003529B9">
              <w:rPr>
                <w:rStyle w:val="Hyperlink"/>
                <w:noProof/>
              </w:rPr>
              <w:t>Restoring nature for a revived ecosystem</w:t>
            </w:r>
            <w:r w:rsidR="00C54DC6">
              <w:rPr>
                <w:noProof/>
                <w:webHidden/>
              </w:rPr>
              <w:tab/>
            </w:r>
            <w:r w:rsidR="00C54DC6">
              <w:rPr>
                <w:noProof/>
                <w:webHidden/>
              </w:rPr>
              <w:fldChar w:fldCharType="begin"/>
            </w:r>
            <w:r w:rsidR="00C54DC6">
              <w:rPr>
                <w:noProof/>
                <w:webHidden/>
              </w:rPr>
              <w:instrText xml:space="preserve"> PAGEREF _Toc100584704 \h </w:instrText>
            </w:r>
            <w:r w:rsidR="00C54DC6">
              <w:rPr>
                <w:noProof/>
                <w:webHidden/>
              </w:rPr>
            </w:r>
            <w:r w:rsidR="00C54DC6">
              <w:rPr>
                <w:noProof/>
                <w:webHidden/>
              </w:rPr>
              <w:fldChar w:fldCharType="separate"/>
            </w:r>
            <w:r>
              <w:rPr>
                <w:noProof/>
                <w:webHidden/>
              </w:rPr>
              <w:t>36</w:t>
            </w:r>
            <w:r w:rsidR="00C54DC6">
              <w:rPr>
                <w:noProof/>
                <w:webHidden/>
              </w:rPr>
              <w:fldChar w:fldCharType="end"/>
            </w:r>
          </w:hyperlink>
        </w:p>
        <w:p w14:paraId="085502A1" w14:textId="19C3E555" w:rsidR="00C54DC6" w:rsidRDefault="008619E9">
          <w:pPr>
            <w:pStyle w:val="TOC1"/>
            <w:rPr>
              <w:rFonts w:eastAsiaTheme="minorEastAsia"/>
              <w:b w:val="0"/>
              <w:noProof/>
              <w:color w:val="auto"/>
              <w:sz w:val="24"/>
              <w:szCs w:val="24"/>
              <w:lang w:val="en-LU" w:eastAsia="en-GB"/>
            </w:rPr>
          </w:pPr>
          <w:hyperlink w:anchor="_Toc100584705" w:history="1">
            <w:r w:rsidR="00C54DC6" w:rsidRPr="003529B9">
              <w:rPr>
                <w:rStyle w:val="Hyperlink"/>
                <w:noProof/>
              </w:rPr>
              <w:t>8</w:t>
            </w:r>
            <w:r w:rsidR="00C54DC6">
              <w:rPr>
                <w:rFonts w:eastAsiaTheme="minorEastAsia"/>
                <w:b w:val="0"/>
                <w:noProof/>
                <w:color w:val="auto"/>
                <w:sz w:val="24"/>
                <w:szCs w:val="24"/>
                <w:lang w:val="en-LU" w:eastAsia="en-GB"/>
              </w:rPr>
              <w:tab/>
            </w:r>
            <w:r w:rsidR="00C54DC6" w:rsidRPr="003529B9">
              <w:rPr>
                <w:rStyle w:val="Hyperlink"/>
                <w:noProof/>
              </w:rPr>
              <w:t>Concluding reflections</w:t>
            </w:r>
            <w:r w:rsidR="00C54DC6">
              <w:rPr>
                <w:noProof/>
                <w:webHidden/>
              </w:rPr>
              <w:tab/>
            </w:r>
            <w:r w:rsidR="00C54DC6">
              <w:rPr>
                <w:noProof/>
                <w:webHidden/>
              </w:rPr>
              <w:fldChar w:fldCharType="begin"/>
            </w:r>
            <w:r w:rsidR="00C54DC6">
              <w:rPr>
                <w:noProof/>
                <w:webHidden/>
              </w:rPr>
              <w:instrText xml:space="preserve"> PAGEREF _Toc100584705 \h </w:instrText>
            </w:r>
            <w:r w:rsidR="00C54DC6">
              <w:rPr>
                <w:noProof/>
                <w:webHidden/>
              </w:rPr>
            </w:r>
            <w:r w:rsidR="00C54DC6">
              <w:rPr>
                <w:noProof/>
                <w:webHidden/>
              </w:rPr>
              <w:fldChar w:fldCharType="separate"/>
            </w:r>
            <w:r>
              <w:rPr>
                <w:noProof/>
                <w:webHidden/>
              </w:rPr>
              <w:t>48</w:t>
            </w:r>
            <w:r w:rsidR="00C54DC6">
              <w:rPr>
                <w:noProof/>
                <w:webHidden/>
              </w:rPr>
              <w:fldChar w:fldCharType="end"/>
            </w:r>
          </w:hyperlink>
        </w:p>
        <w:p w14:paraId="40528679" w14:textId="6EEF1C34" w:rsidR="00C54DC6" w:rsidRDefault="008619E9">
          <w:pPr>
            <w:pStyle w:val="TOC2"/>
            <w:rPr>
              <w:rFonts w:eastAsiaTheme="minorEastAsia"/>
              <w:noProof/>
              <w:sz w:val="24"/>
              <w:szCs w:val="24"/>
              <w:lang w:val="en-LU" w:eastAsia="en-GB"/>
            </w:rPr>
          </w:pPr>
          <w:hyperlink w:anchor="_Toc100584706" w:history="1">
            <w:r w:rsidR="00C54DC6" w:rsidRPr="003529B9">
              <w:rPr>
                <w:rStyle w:val="Hyperlink"/>
                <w:noProof/>
              </w:rPr>
              <w:t>8.1</w:t>
            </w:r>
            <w:r w:rsidR="00C54DC6">
              <w:rPr>
                <w:rFonts w:eastAsiaTheme="minorEastAsia"/>
                <w:noProof/>
                <w:sz w:val="24"/>
                <w:szCs w:val="24"/>
                <w:lang w:val="en-LU" w:eastAsia="en-GB"/>
              </w:rPr>
              <w:tab/>
            </w:r>
            <w:r w:rsidR="00C54DC6" w:rsidRPr="003529B9">
              <w:rPr>
                <w:rStyle w:val="Hyperlink"/>
                <w:noProof/>
              </w:rPr>
              <w:t>What are the foundations of the scenario?</w:t>
            </w:r>
            <w:r w:rsidR="00C54DC6">
              <w:rPr>
                <w:noProof/>
                <w:webHidden/>
              </w:rPr>
              <w:tab/>
            </w:r>
            <w:r w:rsidR="00C54DC6">
              <w:rPr>
                <w:noProof/>
                <w:webHidden/>
              </w:rPr>
              <w:fldChar w:fldCharType="begin"/>
            </w:r>
            <w:r w:rsidR="00C54DC6">
              <w:rPr>
                <w:noProof/>
                <w:webHidden/>
              </w:rPr>
              <w:instrText xml:space="preserve"> PAGEREF _Toc100584706 \h </w:instrText>
            </w:r>
            <w:r w:rsidR="00C54DC6">
              <w:rPr>
                <w:noProof/>
                <w:webHidden/>
              </w:rPr>
            </w:r>
            <w:r w:rsidR="00C54DC6">
              <w:rPr>
                <w:noProof/>
                <w:webHidden/>
              </w:rPr>
              <w:fldChar w:fldCharType="separate"/>
            </w:r>
            <w:r>
              <w:rPr>
                <w:noProof/>
                <w:webHidden/>
              </w:rPr>
              <w:t>48</w:t>
            </w:r>
            <w:r w:rsidR="00C54DC6">
              <w:rPr>
                <w:noProof/>
                <w:webHidden/>
              </w:rPr>
              <w:fldChar w:fldCharType="end"/>
            </w:r>
          </w:hyperlink>
        </w:p>
        <w:p w14:paraId="38FD9B56" w14:textId="0B6019F5" w:rsidR="00C54DC6" w:rsidRDefault="008619E9">
          <w:pPr>
            <w:pStyle w:val="TOC2"/>
            <w:rPr>
              <w:rFonts w:eastAsiaTheme="minorEastAsia"/>
              <w:noProof/>
              <w:sz w:val="24"/>
              <w:szCs w:val="24"/>
              <w:lang w:val="en-LU" w:eastAsia="en-GB"/>
            </w:rPr>
          </w:pPr>
          <w:hyperlink w:anchor="_Toc100584707" w:history="1">
            <w:r w:rsidR="00C54DC6" w:rsidRPr="003529B9">
              <w:rPr>
                <w:rStyle w:val="Hyperlink"/>
                <w:noProof/>
              </w:rPr>
              <w:t>8.2</w:t>
            </w:r>
            <w:r w:rsidR="00C54DC6">
              <w:rPr>
                <w:rFonts w:eastAsiaTheme="minorEastAsia"/>
                <w:noProof/>
                <w:sz w:val="24"/>
                <w:szCs w:val="24"/>
                <w:lang w:val="en-LU" w:eastAsia="en-GB"/>
              </w:rPr>
              <w:tab/>
            </w:r>
            <w:r w:rsidR="00C54DC6" w:rsidRPr="003529B9">
              <w:rPr>
                <w:rStyle w:val="Hyperlink"/>
                <w:noProof/>
              </w:rPr>
              <w:t>What are the territorial implications of the scenario foundations?</w:t>
            </w:r>
            <w:r w:rsidR="00C54DC6">
              <w:rPr>
                <w:noProof/>
                <w:webHidden/>
              </w:rPr>
              <w:tab/>
            </w:r>
            <w:r w:rsidR="00C54DC6">
              <w:rPr>
                <w:noProof/>
                <w:webHidden/>
              </w:rPr>
              <w:fldChar w:fldCharType="begin"/>
            </w:r>
            <w:r w:rsidR="00C54DC6">
              <w:rPr>
                <w:noProof/>
                <w:webHidden/>
              </w:rPr>
              <w:instrText xml:space="preserve"> PAGEREF _Toc100584707 \h </w:instrText>
            </w:r>
            <w:r w:rsidR="00C54DC6">
              <w:rPr>
                <w:noProof/>
                <w:webHidden/>
              </w:rPr>
            </w:r>
            <w:r w:rsidR="00C54DC6">
              <w:rPr>
                <w:noProof/>
                <w:webHidden/>
              </w:rPr>
              <w:fldChar w:fldCharType="separate"/>
            </w:r>
            <w:r>
              <w:rPr>
                <w:noProof/>
                <w:webHidden/>
              </w:rPr>
              <w:t>49</w:t>
            </w:r>
            <w:r w:rsidR="00C54DC6">
              <w:rPr>
                <w:noProof/>
                <w:webHidden/>
              </w:rPr>
              <w:fldChar w:fldCharType="end"/>
            </w:r>
          </w:hyperlink>
        </w:p>
        <w:p w14:paraId="743D01BD" w14:textId="5A1BFED4" w:rsidR="00C54DC6" w:rsidRDefault="008619E9">
          <w:pPr>
            <w:pStyle w:val="TOC1"/>
            <w:rPr>
              <w:rFonts w:eastAsiaTheme="minorEastAsia"/>
              <w:b w:val="0"/>
              <w:noProof/>
              <w:color w:val="auto"/>
              <w:sz w:val="24"/>
              <w:szCs w:val="24"/>
              <w:lang w:val="en-LU" w:eastAsia="en-GB"/>
            </w:rPr>
          </w:pPr>
          <w:hyperlink w:anchor="_Toc100584708" w:history="1">
            <w:r w:rsidR="00C54DC6" w:rsidRPr="003529B9">
              <w:rPr>
                <w:rStyle w:val="Hyperlink"/>
                <w:noProof/>
              </w:rPr>
              <w:t>9</w:t>
            </w:r>
            <w:r w:rsidR="00C54DC6">
              <w:rPr>
                <w:rFonts w:eastAsiaTheme="minorEastAsia"/>
                <w:b w:val="0"/>
                <w:noProof/>
                <w:color w:val="auto"/>
                <w:sz w:val="24"/>
                <w:szCs w:val="24"/>
                <w:lang w:val="en-LU" w:eastAsia="en-GB"/>
              </w:rPr>
              <w:tab/>
            </w:r>
            <w:r w:rsidR="00C54DC6" w:rsidRPr="003529B9">
              <w:rPr>
                <w:rStyle w:val="Hyperlink"/>
                <w:noProof/>
              </w:rPr>
              <w:t>Conclusions &amp; recommendations</w:t>
            </w:r>
            <w:r w:rsidR="00C54DC6">
              <w:rPr>
                <w:noProof/>
                <w:webHidden/>
              </w:rPr>
              <w:tab/>
            </w:r>
            <w:r w:rsidR="00C54DC6">
              <w:rPr>
                <w:noProof/>
                <w:webHidden/>
              </w:rPr>
              <w:fldChar w:fldCharType="begin"/>
            </w:r>
            <w:r w:rsidR="00C54DC6">
              <w:rPr>
                <w:noProof/>
                <w:webHidden/>
              </w:rPr>
              <w:instrText xml:space="preserve"> PAGEREF _Toc100584708 \h </w:instrText>
            </w:r>
            <w:r w:rsidR="00C54DC6">
              <w:rPr>
                <w:noProof/>
                <w:webHidden/>
              </w:rPr>
            </w:r>
            <w:r w:rsidR="00C54DC6">
              <w:rPr>
                <w:noProof/>
                <w:webHidden/>
              </w:rPr>
              <w:fldChar w:fldCharType="separate"/>
            </w:r>
            <w:r>
              <w:rPr>
                <w:noProof/>
                <w:webHidden/>
              </w:rPr>
              <w:t>52</w:t>
            </w:r>
            <w:r w:rsidR="00C54DC6">
              <w:rPr>
                <w:noProof/>
                <w:webHidden/>
              </w:rPr>
              <w:fldChar w:fldCharType="end"/>
            </w:r>
          </w:hyperlink>
        </w:p>
        <w:p w14:paraId="6378A525" w14:textId="07A7D391" w:rsidR="00C54DC6" w:rsidRDefault="008619E9">
          <w:pPr>
            <w:pStyle w:val="TOC2"/>
            <w:rPr>
              <w:rFonts w:eastAsiaTheme="minorEastAsia"/>
              <w:noProof/>
              <w:sz w:val="24"/>
              <w:szCs w:val="24"/>
              <w:lang w:val="en-LU" w:eastAsia="en-GB"/>
            </w:rPr>
          </w:pPr>
          <w:hyperlink w:anchor="_Toc100584709" w:history="1">
            <w:r w:rsidR="00C54DC6" w:rsidRPr="003529B9">
              <w:rPr>
                <w:rStyle w:val="Hyperlink"/>
                <w:noProof/>
              </w:rPr>
              <w:t>9.1</w:t>
            </w:r>
            <w:r w:rsidR="00C54DC6">
              <w:rPr>
                <w:rFonts w:eastAsiaTheme="minorEastAsia"/>
                <w:noProof/>
                <w:sz w:val="24"/>
                <w:szCs w:val="24"/>
                <w:lang w:val="en-LU" w:eastAsia="en-GB"/>
              </w:rPr>
              <w:tab/>
            </w:r>
            <w:r w:rsidR="00C54DC6" w:rsidRPr="003529B9">
              <w:rPr>
                <w:rStyle w:val="Hyperlink"/>
                <w:noProof/>
              </w:rPr>
              <w:t>Conclusions and recommendations for the EUSAIR</w:t>
            </w:r>
            <w:r w:rsidR="00C54DC6">
              <w:rPr>
                <w:noProof/>
                <w:webHidden/>
              </w:rPr>
              <w:tab/>
            </w:r>
            <w:r w:rsidR="00C54DC6">
              <w:rPr>
                <w:noProof/>
                <w:webHidden/>
              </w:rPr>
              <w:fldChar w:fldCharType="begin"/>
            </w:r>
            <w:r w:rsidR="00C54DC6">
              <w:rPr>
                <w:noProof/>
                <w:webHidden/>
              </w:rPr>
              <w:instrText xml:space="preserve"> PAGEREF _Toc100584709 \h </w:instrText>
            </w:r>
            <w:r w:rsidR="00C54DC6">
              <w:rPr>
                <w:noProof/>
                <w:webHidden/>
              </w:rPr>
            </w:r>
            <w:r w:rsidR="00C54DC6">
              <w:rPr>
                <w:noProof/>
                <w:webHidden/>
              </w:rPr>
              <w:fldChar w:fldCharType="separate"/>
            </w:r>
            <w:r>
              <w:rPr>
                <w:noProof/>
                <w:webHidden/>
              </w:rPr>
              <w:t>52</w:t>
            </w:r>
            <w:r w:rsidR="00C54DC6">
              <w:rPr>
                <w:noProof/>
                <w:webHidden/>
              </w:rPr>
              <w:fldChar w:fldCharType="end"/>
            </w:r>
          </w:hyperlink>
        </w:p>
        <w:p w14:paraId="26647574" w14:textId="6AAABCDF" w:rsidR="00C54DC6" w:rsidRDefault="008619E9">
          <w:pPr>
            <w:pStyle w:val="TOC2"/>
            <w:rPr>
              <w:rFonts w:eastAsiaTheme="minorEastAsia"/>
              <w:noProof/>
              <w:sz w:val="24"/>
              <w:szCs w:val="24"/>
              <w:lang w:val="en-LU" w:eastAsia="en-GB"/>
            </w:rPr>
          </w:pPr>
          <w:hyperlink w:anchor="_Toc100584710" w:history="1">
            <w:r w:rsidR="00C54DC6" w:rsidRPr="003529B9">
              <w:rPr>
                <w:rStyle w:val="Hyperlink"/>
                <w:noProof/>
              </w:rPr>
              <w:t>9.2</w:t>
            </w:r>
            <w:r w:rsidR="00C54DC6">
              <w:rPr>
                <w:rFonts w:eastAsiaTheme="minorEastAsia"/>
                <w:noProof/>
                <w:sz w:val="24"/>
                <w:szCs w:val="24"/>
                <w:lang w:val="en-LU" w:eastAsia="en-GB"/>
              </w:rPr>
              <w:tab/>
            </w:r>
            <w:r w:rsidR="00C54DC6" w:rsidRPr="003529B9">
              <w:rPr>
                <w:rStyle w:val="Hyperlink"/>
                <w:noProof/>
              </w:rPr>
              <w:t>Cross-cutting recommendations</w:t>
            </w:r>
            <w:r w:rsidR="00C54DC6">
              <w:rPr>
                <w:noProof/>
                <w:webHidden/>
              </w:rPr>
              <w:tab/>
            </w:r>
            <w:r w:rsidR="00C54DC6">
              <w:rPr>
                <w:noProof/>
                <w:webHidden/>
              </w:rPr>
              <w:fldChar w:fldCharType="begin"/>
            </w:r>
            <w:r w:rsidR="00C54DC6">
              <w:rPr>
                <w:noProof/>
                <w:webHidden/>
              </w:rPr>
              <w:instrText xml:space="preserve"> PAGEREF _Toc100584710 \h </w:instrText>
            </w:r>
            <w:r w:rsidR="00C54DC6">
              <w:rPr>
                <w:noProof/>
                <w:webHidden/>
              </w:rPr>
            </w:r>
            <w:r w:rsidR="00C54DC6">
              <w:rPr>
                <w:noProof/>
                <w:webHidden/>
              </w:rPr>
              <w:fldChar w:fldCharType="separate"/>
            </w:r>
            <w:r>
              <w:rPr>
                <w:noProof/>
                <w:webHidden/>
              </w:rPr>
              <w:t>56</w:t>
            </w:r>
            <w:r w:rsidR="00C54DC6">
              <w:rPr>
                <w:noProof/>
                <w:webHidden/>
              </w:rPr>
              <w:fldChar w:fldCharType="end"/>
            </w:r>
          </w:hyperlink>
        </w:p>
        <w:p w14:paraId="76FAA407" w14:textId="6C26F342" w:rsidR="00C54DC6" w:rsidRDefault="008619E9">
          <w:pPr>
            <w:pStyle w:val="TOC3"/>
            <w:rPr>
              <w:rFonts w:eastAsiaTheme="minorEastAsia"/>
              <w:sz w:val="24"/>
              <w:szCs w:val="24"/>
              <w:lang w:val="en-LU" w:eastAsia="en-GB"/>
            </w:rPr>
          </w:pPr>
          <w:hyperlink w:anchor="_Toc100584711" w:history="1">
            <w:r w:rsidR="00C54DC6" w:rsidRPr="003529B9">
              <w:rPr>
                <w:rStyle w:val="Hyperlink"/>
              </w:rPr>
              <w:t>9.2.1</w:t>
            </w:r>
            <w:r w:rsidR="00C54DC6">
              <w:rPr>
                <w:rFonts w:eastAsiaTheme="minorEastAsia"/>
                <w:sz w:val="24"/>
                <w:szCs w:val="24"/>
                <w:lang w:val="en-LU" w:eastAsia="en-GB"/>
              </w:rPr>
              <w:tab/>
            </w:r>
            <w:r w:rsidR="00C54DC6" w:rsidRPr="003529B9">
              <w:rPr>
                <w:rStyle w:val="Hyperlink"/>
              </w:rPr>
              <w:t>Cooperation between macro-regional strategies</w:t>
            </w:r>
            <w:r w:rsidR="00C54DC6">
              <w:rPr>
                <w:webHidden/>
              </w:rPr>
              <w:tab/>
            </w:r>
            <w:r w:rsidR="00C54DC6">
              <w:rPr>
                <w:webHidden/>
              </w:rPr>
              <w:fldChar w:fldCharType="begin"/>
            </w:r>
            <w:r w:rsidR="00C54DC6">
              <w:rPr>
                <w:webHidden/>
              </w:rPr>
              <w:instrText xml:space="preserve"> PAGEREF _Toc100584711 \h </w:instrText>
            </w:r>
            <w:r w:rsidR="00C54DC6">
              <w:rPr>
                <w:webHidden/>
              </w:rPr>
            </w:r>
            <w:r w:rsidR="00C54DC6">
              <w:rPr>
                <w:webHidden/>
              </w:rPr>
              <w:fldChar w:fldCharType="separate"/>
            </w:r>
            <w:r>
              <w:rPr>
                <w:webHidden/>
              </w:rPr>
              <w:t>56</w:t>
            </w:r>
            <w:r w:rsidR="00C54DC6">
              <w:rPr>
                <w:webHidden/>
              </w:rPr>
              <w:fldChar w:fldCharType="end"/>
            </w:r>
          </w:hyperlink>
        </w:p>
        <w:p w14:paraId="087385ED" w14:textId="4F9A6814" w:rsidR="00C54DC6" w:rsidRDefault="008619E9">
          <w:pPr>
            <w:pStyle w:val="TOC3"/>
            <w:rPr>
              <w:rFonts w:eastAsiaTheme="minorEastAsia"/>
              <w:sz w:val="24"/>
              <w:szCs w:val="24"/>
              <w:lang w:val="en-LU" w:eastAsia="en-GB"/>
            </w:rPr>
          </w:pPr>
          <w:hyperlink w:anchor="_Toc100584712" w:history="1">
            <w:r w:rsidR="00C54DC6" w:rsidRPr="003529B9">
              <w:rPr>
                <w:rStyle w:val="Hyperlink"/>
              </w:rPr>
              <w:t>9.2.2</w:t>
            </w:r>
            <w:r w:rsidR="00C54DC6">
              <w:rPr>
                <w:rFonts w:eastAsiaTheme="minorEastAsia"/>
                <w:sz w:val="24"/>
                <w:szCs w:val="24"/>
                <w:lang w:val="en-LU" w:eastAsia="en-GB"/>
              </w:rPr>
              <w:tab/>
            </w:r>
            <w:r w:rsidR="00C54DC6" w:rsidRPr="003529B9">
              <w:rPr>
                <w:rStyle w:val="Hyperlink"/>
              </w:rPr>
              <w:t>ESPON</w:t>
            </w:r>
            <w:r w:rsidR="00C54DC6">
              <w:rPr>
                <w:webHidden/>
              </w:rPr>
              <w:tab/>
            </w:r>
            <w:r w:rsidR="00C54DC6">
              <w:rPr>
                <w:webHidden/>
              </w:rPr>
              <w:fldChar w:fldCharType="begin"/>
            </w:r>
            <w:r w:rsidR="00C54DC6">
              <w:rPr>
                <w:webHidden/>
              </w:rPr>
              <w:instrText xml:space="preserve"> PAGEREF _Toc100584712 \h </w:instrText>
            </w:r>
            <w:r w:rsidR="00C54DC6">
              <w:rPr>
                <w:webHidden/>
              </w:rPr>
            </w:r>
            <w:r w:rsidR="00C54DC6">
              <w:rPr>
                <w:webHidden/>
              </w:rPr>
              <w:fldChar w:fldCharType="separate"/>
            </w:r>
            <w:r>
              <w:rPr>
                <w:webHidden/>
              </w:rPr>
              <w:t>57</w:t>
            </w:r>
            <w:r w:rsidR="00C54DC6">
              <w:rPr>
                <w:webHidden/>
              </w:rPr>
              <w:fldChar w:fldCharType="end"/>
            </w:r>
          </w:hyperlink>
        </w:p>
        <w:p w14:paraId="52E57F6E" w14:textId="64B85030" w:rsidR="00C54DC6" w:rsidRDefault="008619E9">
          <w:pPr>
            <w:pStyle w:val="TOC1"/>
            <w:rPr>
              <w:rFonts w:eastAsiaTheme="minorEastAsia"/>
              <w:b w:val="0"/>
              <w:noProof/>
              <w:color w:val="auto"/>
              <w:sz w:val="24"/>
              <w:szCs w:val="24"/>
              <w:lang w:val="en-LU" w:eastAsia="en-GB"/>
            </w:rPr>
          </w:pPr>
          <w:hyperlink w:anchor="_Toc100584713" w:history="1">
            <w:r w:rsidR="00C54DC6" w:rsidRPr="003529B9">
              <w:rPr>
                <w:rStyle w:val="Hyperlink"/>
                <w:noProof/>
              </w:rPr>
              <w:t>References</w:t>
            </w:r>
            <w:r w:rsidR="00C54DC6">
              <w:rPr>
                <w:noProof/>
                <w:webHidden/>
              </w:rPr>
              <w:tab/>
            </w:r>
            <w:r w:rsidR="00C54DC6">
              <w:rPr>
                <w:noProof/>
                <w:webHidden/>
              </w:rPr>
              <w:fldChar w:fldCharType="begin"/>
            </w:r>
            <w:r w:rsidR="00C54DC6">
              <w:rPr>
                <w:noProof/>
                <w:webHidden/>
              </w:rPr>
              <w:instrText xml:space="preserve"> PAGEREF _Toc100584713 \h </w:instrText>
            </w:r>
            <w:r w:rsidR="00C54DC6">
              <w:rPr>
                <w:noProof/>
                <w:webHidden/>
              </w:rPr>
            </w:r>
            <w:r w:rsidR="00C54DC6">
              <w:rPr>
                <w:noProof/>
                <w:webHidden/>
              </w:rPr>
              <w:fldChar w:fldCharType="separate"/>
            </w:r>
            <w:r>
              <w:rPr>
                <w:noProof/>
                <w:webHidden/>
              </w:rPr>
              <w:t>58</w:t>
            </w:r>
            <w:r w:rsidR="00C54DC6">
              <w:rPr>
                <w:noProof/>
                <w:webHidden/>
              </w:rPr>
              <w:fldChar w:fldCharType="end"/>
            </w:r>
          </w:hyperlink>
        </w:p>
        <w:p w14:paraId="4026BEEB" w14:textId="495690DA" w:rsidR="008F6C52" w:rsidRPr="00702488" w:rsidRDefault="008F6C52">
          <w:r w:rsidRPr="00702488">
            <w:rPr>
              <w:b/>
              <w:bCs/>
              <w:noProof/>
            </w:rPr>
            <w:fldChar w:fldCharType="end"/>
          </w:r>
        </w:p>
      </w:sdtContent>
    </w:sdt>
    <w:p w14:paraId="126C3E2A" w14:textId="6BFC199A" w:rsidR="00866D52" w:rsidRPr="00866D52" w:rsidRDefault="00B91890" w:rsidP="00781C87">
      <w:pPr>
        <w:pStyle w:val="TOCHeading"/>
      </w:pPr>
      <w:r w:rsidRPr="00702488">
        <w:t>List of maps, figures and tables</w:t>
      </w:r>
    </w:p>
    <w:p w14:paraId="55BA2735" w14:textId="77777777" w:rsidR="00B91890" w:rsidRPr="00702488" w:rsidRDefault="008A27F2" w:rsidP="008A27F2">
      <w:pPr>
        <w:pStyle w:val="TOCBold"/>
      </w:pPr>
      <w:r w:rsidRPr="00702488">
        <w:t>List of maps</w:t>
      </w:r>
    </w:p>
    <w:p w14:paraId="5C12A663" w14:textId="0FA94365" w:rsidR="00C54DC6" w:rsidRDefault="00F61D9A">
      <w:pPr>
        <w:pStyle w:val="TableofFigures"/>
        <w:rPr>
          <w:rFonts w:eastAsiaTheme="minorEastAsia"/>
          <w:noProof/>
          <w:sz w:val="24"/>
          <w:szCs w:val="24"/>
          <w:lang w:val="en-LU" w:eastAsia="en-GB"/>
        </w:rPr>
      </w:pPr>
      <w:r w:rsidRPr="00702488">
        <w:fldChar w:fldCharType="begin"/>
      </w:r>
      <w:r w:rsidRPr="00702488">
        <w:instrText xml:space="preserve"> TOC \h \z \c "Map" </w:instrText>
      </w:r>
      <w:r w:rsidRPr="00702488">
        <w:fldChar w:fldCharType="separate"/>
      </w:r>
      <w:hyperlink w:anchor="_Toc100584714" w:history="1">
        <w:r w:rsidR="00C54DC6" w:rsidRPr="00755FA4">
          <w:rPr>
            <w:rStyle w:val="Hyperlink"/>
            <w:noProof/>
          </w:rPr>
          <w:t>Map 3</w:t>
        </w:r>
        <w:r w:rsidR="00C54DC6" w:rsidRPr="00755FA4">
          <w:rPr>
            <w:rStyle w:val="Hyperlink"/>
            <w:noProof/>
          </w:rPr>
          <w:noBreakHyphen/>
          <w:t>1 The EUSAIR Mapshot</w:t>
        </w:r>
        <w:r w:rsidR="00C54DC6">
          <w:rPr>
            <w:noProof/>
            <w:webHidden/>
          </w:rPr>
          <w:tab/>
        </w:r>
        <w:r w:rsidR="00C54DC6">
          <w:rPr>
            <w:noProof/>
            <w:webHidden/>
          </w:rPr>
          <w:fldChar w:fldCharType="begin"/>
        </w:r>
        <w:r w:rsidR="00C54DC6">
          <w:rPr>
            <w:noProof/>
            <w:webHidden/>
          </w:rPr>
          <w:instrText xml:space="preserve"> PAGEREF _Toc100584714 \h </w:instrText>
        </w:r>
        <w:r w:rsidR="00C54DC6">
          <w:rPr>
            <w:noProof/>
            <w:webHidden/>
          </w:rPr>
        </w:r>
        <w:r w:rsidR="00C54DC6">
          <w:rPr>
            <w:noProof/>
            <w:webHidden/>
          </w:rPr>
          <w:fldChar w:fldCharType="separate"/>
        </w:r>
        <w:r w:rsidR="008619E9">
          <w:rPr>
            <w:noProof/>
            <w:webHidden/>
          </w:rPr>
          <w:t>11</w:t>
        </w:r>
        <w:r w:rsidR="00C54DC6">
          <w:rPr>
            <w:noProof/>
            <w:webHidden/>
          </w:rPr>
          <w:fldChar w:fldCharType="end"/>
        </w:r>
      </w:hyperlink>
    </w:p>
    <w:p w14:paraId="5285F9E8" w14:textId="545FDF20" w:rsidR="00C54DC6" w:rsidRDefault="008619E9">
      <w:pPr>
        <w:pStyle w:val="TableofFigures"/>
        <w:rPr>
          <w:rFonts w:eastAsiaTheme="minorEastAsia"/>
          <w:noProof/>
          <w:sz w:val="24"/>
          <w:szCs w:val="24"/>
          <w:lang w:val="en-LU" w:eastAsia="en-GB"/>
        </w:rPr>
      </w:pPr>
      <w:hyperlink w:anchor="_Toc100584715" w:history="1">
        <w:r w:rsidR="00C54DC6" w:rsidRPr="00755FA4">
          <w:rPr>
            <w:rStyle w:val="Hyperlink"/>
            <w:noProof/>
          </w:rPr>
          <w:t>Map 4</w:t>
        </w:r>
        <w:r w:rsidR="00C54DC6" w:rsidRPr="00755FA4">
          <w:rPr>
            <w:rStyle w:val="Hyperlink"/>
            <w:noProof/>
          </w:rPr>
          <w:noBreakHyphen/>
          <w:t>1 The ‘business as usual’ future for the EUSAIR in 2050 – Baseline scenario</w:t>
        </w:r>
        <w:r w:rsidR="00C54DC6">
          <w:rPr>
            <w:noProof/>
            <w:webHidden/>
          </w:rPr>
          <w:tab/>
        </w:r>
        <w:r w:rsidR="00C54DC6">
          <w:rPr>
            <w:noProof/>
            <w:webHidden/>
          </w:rPr>
          <w:fldChar w:fldCharType="begin"/>
        </w:r>
        <w:r w:rsidR="00C54DC6">
          <w:rPr>
            <w:noProof/>
            <w:webHidden/>
          </w:rPr>
          <w:instrText xml:space="preserve"> PAGEREF _Toc100584715 \h </w:instrText>
        </w:r>
        <w:r w:rsidR="00C54DC6">
          <w:rPr>
            <w:noProof/>
            <w:webHidden/>
          </w:rPr>
        </w:r>
        <w:r w:rsidR="00C54DC6">
          <w:rPr>
            <w:noProof/>
            <w:webHidden/>
          </w:rPr>
          <w:fldChar w:fldCharType="separate"/>
        </w:r>
        <w:r>
          <w:rPr>
            <w:noProof/>
            <w:webHidden/>
          </w:rPr>
          <w:t>17</w:t>
        </w:r>
        <w:r w:rsidR="00C54DC6">
          <w:rPr>
            <w:noProof/>
            <w:webHidden/>
          </w:rPr>
          <w:fldChar w:fldCharType="end"/>
        </w:r>
      </w:hyperlink>
    </w:p>
    <w:p w14:paraId="78D1203B" w14:textId="756D803B" w:rsidR="00C54DC6" w:rsidRDefault="008619E9">
      <w:pPr>
        <w:pStyle w:val="TableofFigures"/>
        <w:rPr>
          <w:rFonts w:eastAsiaTheme="minorEastAsia"/>
          <w:noProof/>
          <w:sz w:val="24"/>
          <w:szCs w:val="24"/>
          <w:lang w:val="en-LU" w:eastAsia="en-GB"/>
        </w:rPr>
      </w:pPr>
      <w:hyperlink w:anchor="_Toc100584716" w:history="1">
        <w:r w:rsidR="00C54DC6" w:rsidRPr="00755FA4">
          <w:rPr>
            <w:rStyle w:val="Hyperlink"/>
            <w:noProof/>
          </w:rPr>
          <w:t>Map 5</w:t>
        </w:r>
        <w:r w:rsidR="00C54DC6" w:rsidRPr="00755FA4">
          <w:rPr>
            <w:rStyle w:val="Hyperlink"/>
            <w:noProof/>
          </w:rPr>
          <w:noBreakHyphen/>
          <w:t>1 Flourishing in green and social wellbeing – Adriatic Ionian Region 2050</w:t>
        </w:r>
        <w:r w:rsidR="00C54DC6">
          <w:rPr>
            <w:noProof/>
            <w:webHidden/>
          </w:rPr>
          <w:tab/>
        </w:r>
        <w:r w:rsidR="00C54DC6">
          <w:rPr>
            <w:noProof/>
            <w:webHidden/>
          </w:rPr>
          <w:fldChar w:fldCharType="begin"/>
        </w:r>
        <w:r w:rsidR="00C54DC6">
          <w:rPr>
            <w:noProof/>
            <w:webHidden/>
          </w:rPr>
          <w:instrText xml:space="preserve"> PAGEREF _Toc100584716 \h </w:instrText>
        </w:r>
        <w:r w:rsidR="00C54DC6">
          <w:rPr>
            <w:noProof/>
            <w:webHidden/>
          </w:rPr>
        </w:r>
        <w:r w:rsidR="00C54DC6">
          <w:rPr>
            <w:noProof/>
            <w:webHidden/>
          </w:rPr>
          <w:fldChar w:fldCharType="separate"/>
        </w:r>
        <w:r>
          <w:rPr>
            <w:noProof/>
            <w:webHidden/>
          </w:rPr>
          <w:t>25</w:t>
        </w:r>
        <w:r w:rsidR="00C54DC6">
          <w:rPr>
            <w:noProof/>
            <w:webHidden/>
          </w:rPr>
          <w:fldChar w:fldCharType="end"/>
        </w:r>
      </w:hyperlink>
    </w:p>
    <w:p w14:paraId="09CE674E" w14:textId="36EB82D4" w:rsidR="00C54DC6" w:rsidRDefault="008619E9">
      <w:pPr>
        <w:pStyle w:val="TableofFigures"/>
        <w:rPr>
          <w:rFonts w:eastAsiaTheme="minorEastAsia"/>
          <w:noProof/>
          <w:sz w:val="24"/>
          <w:szCs w:val="24"/>
          <w:lang w:val="en-LU" w:eastAsia="en-GB"/>
        </w:rPr>
      </w:pPr>
      <w:hyperlink w:anchor="_Toc100584717" w:history="1">
        <w:r w:rsidR="00C54DC6" w:rsidRPr="00755FA4">
          <w:rPr>
            <w:rStyle w:val="Hyperlink"/>
            <w:noProof/>
          </w:rPr>
          <w:t>Map 7</w:t>
        </w:r>
        <w:r w:rsidR="00C54DC6" w:rsidRPr="00755FA4">
          <w:rPr>
            <w:rStyle w:val="Hyperlink"/>
            <w:noProof/>
          </w:rPr>
          <w:noBreakHyphen/>
          <w:t>1 Restoring nature for a revived ecosystem – Adriatic Ionian Region 2050</w:t>
        </w:r>
        <w:r w:rsidR="00C54DC6">
          <w:rPr>
            <w:noProof/>
            <w:webHidden/>
          </w:rPr>
          <w:tab/>
        </w:r>
        <w:r w:rsidR="00C54DC6">
          <w:rPr>
            <w:noProof/>
            <w:webHidden/>
          </w:rPr>
          <w:fldChar w:fldCharType="begin"/>
        </w:r>
        <w:r w:rsidR="00C54DC6">
          <w:rPr>
            <w:noProof/>
            <w:webHidden/>
          </w:rPr>
          <w:instrText xml:space="preserve"> PAGEREF _Toc100584717 \h </w:instrText>
        </w:r>
        <w:r w:rsidR="00C54DC6">
          <w:rPr>
            <w:noProof/>
            <w:webHidden/>
          </w:rPr>
        </w:r>
        <w:r w:rsidR="00C54DC6">
          <w:rPr>
            <w:noProof/>
            <w:webHidden/>
          </w:rPr>
          <w:fldChar w:fldCharType="separate"/>
        </w:r>
        <w:r>
          <w:rPr>
            <w:noProof/>
            <w:webHidden/>
          </w:rPr>
          <w:t>40</w:t>
        </w:r>
        <w:r w:rsidR="00C54DC6">
          <w:rPr>
            <w:noProof/>
            <w:webHidden/>
          </w:rPr>
          <w:fldChar w:fldCharType="end"/>
        </w:r>
      </w:hyperlink>
    </w:p>
    <w:p w14:paraId="617EF5CB" w14:textId="4E5DD627" w:rsidR="0081732D" w:rsidRPr="00702488" w:rsidRDefault="00F61D9A" w:rsidP="009C6F70">
      <w:pPr>
        <w:pStyle w:val="NoSpacing"/>
      </w:pPr>
      <w:r w:rsidRPr="00702488">
        <w:fldChar w:fldCharType="end"/>
      </w:r>
    </w:p>
    <w:p w14:paraId="5EA848E8" w14:textId="77777777" w:rsidR="00426EE6" w:rsidRPr="00702488" w:rsidRDefault="00426EE6" w:rsidP="00440F1C">
      <w:pPr>
        <w:pStyle w:val="NoSpacing"/>
        <w:spacing w:line="60" w:lineRule="exact"/>
      </w:pPr>
    </w:p>
    <w:p w14:paraId="7901D627" w14:textId="77777777" w:rsidR="008A27F2" w:rsidRPr="00702488" w:rsidRDefault="008A27F2" w:rsidP="00F61D9A">
      <w:pPr>
        <w:pStyle w:val="TOCBold"/>
      </w:pPr>
      <w:r w:rsidRPr="00702488">
        <w:t>List of figures</w:t>
      </w:r>
    </w:p>
    <w:p w14:paraId="4EFD8C11" w14:textId="1663B39A" w:rsidR="00C54DC6" w:rsidRDefault="00F61D9A">
      <w:pPr>
        <w:pStyle w:val="TableofFigures"/>
        <w:rPr>
          <w:rFonts w:eastAsiaTheme="minorEastAsia"/>
          <w:noProof/>
          <w:sz w:val="24"/>
          <w:szCs w:val="24"/>
          <w:lang w:val="en-LU" w:eastAsia="en-GB"/>
        </w:rPr>
      </w:pPr>
      <w:r w:rsidRPr="00702488">
        <w:fldChar w:fldCharType="begin"/>
      </w:r>
      <w:r w:rsidRPr="00702488">
        <w:instrText xml:space="preserve"> TOC \h \z \c "Figure" </w:instrText>
      </w:r>
      <w:r w:rsidRPr="00702488">
        <w:fldChar w:fldCharType="separate"/>
      </w:r>
      <w:hyperlink w:anchor="_Toc100584718" w:history="1">
        <w:r w:rsidR="00C54DC6" w:rsidRPr="008E76F8">
          <w:rPr>
            <w:rStyle w:val="Hyperlink"/>
            <w:noProof/>
          </w:rPr>
          <w:t>Figure 4</w:t>
        </w:r>
        <w:r w:rsidR="00C54DC6" w:rsidRPr="008E76F8">
          <w:rPr>
            <w:rStyle w:val="Hyperlink"/>
            <w:noProof/>
          </w:rPr>
          <w:noBreakHyphen/>
          <w:t>1 EUSDR and EUSAIR baseline scenario assumptions</w:t>
        </w:r>
        <w:r w:rsidR="00C54DC6">
          <w:rPr>
            <w:noProof/>
            <w:webHidden/>
          </w:rPr>
          <w:tab/>
        </w:r>
        <w:r w:rsidR="00C54DC6">
          <w:rPr>
            <w:noProof/>
            <w:webHidden/>
          </w:rPr>
          <w:fldChar w:fldCharType="begin"/>
        </w:r>
        <w:r w:rsidR="00C54DC6">
          <w:rPr>
            <w:noProof/>
            <w:webHidden/>
          </w:rPr>
          <w:instrText xml:space="preserve"> PAGEREF _Toc100584718 \h </w:instrText>
        </w:r>
        <w:r w:rsidR="00C54DC6">
          <w:rPr>
            <w:noProof/>
            <w:webHidden/>
          </w:rPr>
        </w:r>
        <w:r w:rsidR="00C54DC6">
          <w:rPr>
            <w:noProof/>
            <w:webHidden/>
          </w:rPr>
          <w:fldChar w:fldCharType="separate"/>
        </w:r>
        <w:r w:rsidR="008619E9">
          <w:rPr>
            <w:noProof/>
            <w:webHidden/>
          </w:rPr>
          <w:t>15</w:t>
        </w:r>
        <w:r w:rsidR="00C54DC6">
          <w:rPr>
            <w:noProof/>
            <w:webHidden/>
          </w:rPr>
          <w:fldChar w:fldCharType="end"/>
        </w:r>
      </w:hyperlink>
    </w:p>
    <w:p w14:paraId="6FF3442F" w14:textId="06D20BD8" w:rsidR="00C54DC6" w:rsidRDefault="008619E9">
      <w:pPr>
        <w:pStyle w:val="TableofFigures"/>
        <w:rPr>
          <w:rFonts w:eastAsiaTheme="minorEastAsia"/>
          <w:noProof/>
          <w:sz w:val="24"/>
          <w:szCs w:val="24"/>
          <w:lang w:val="en-LU" w:eastAsia="en-GB"/>
        </w:rPr>
      </w:pPr>
      <w:hyperlink w:anchor="_Toc100584719" w:history="1">
        <w:r w:rsidR="00C54DC6" w:rsidRPr="008E76F8">
          <w:rPr>
            <w:rStyle w:val="Hyperlink"/>
            <w:noProof/>
          </w:rPr>
          <w:t>Figure 4</w:t>
        </w:r>
        <w:r w:rsidR="00C54DC6" w:rsidRPr="008E76F8">
          <w:rPr>
            <w:rStyle w:val="Hyperlink"/>
            <w:noProof/>
          </w:rPr>
          <w:noBreakHyphen/>
          <w:t>2 Population projections 2020-2050 in the Adriatic Ionian area by typology</w:t>
        </w:r>
        <w:r w:rsidR="00C54DC6">
          <w:rPr>
            <w:noProof/>
            <w:webHidden/>
          </w:rPr>
          <w:tab/>
        </w:r>
        <w:r w:rsidR="00C54DC6">
          <w:rPr>
            <w:noProof/>
            <w:webHidden/>
          </w:rPr>
          <w:fldChar w:fldCharType="begin"/>
        </w:r>
        <w:r w:rsidR="00C54DC6">
          <w:rPr>
            <w:noProof/>
            <w:webHidden/>
          </w:rPr>
          <w:instrText xml:space="preserve"> PAGEREF _Toc100584719 \h </w:instrText>
        </w:r>
        <w:r w:rsidR="00C54DC6">
          <w:rPr>
            <w:noProof/>
            <w:webHidden/>
          </w:rPr>
        </w:r>
        <w:r w:rsidR="00C54DC6">
          <w:rPr>
            <w:noProof/>
            <w:webHidden/>
          </w:rPr>
          <w:fldChar w:fldCharType="separate"/>
        </w:r>
        <w:r>
          <w:rPr>
            <w:noProof/>
            <w:webHidden/>
          </w:rPr>
          <w:t>19</w:t>
        </w:r>
        <w:r w:rsidR="00C54DC6">
          <w:rPr>
            <w:noProof/>
            <w:webHidden/>
          </w:rPr>
          <w:fldChar w:fldCharType="end"/>
        </w:r>
      </w:hyperlink>
    </w:p>
    <w:p w14:paraId="628BC15F" w14:textId="4E5EF73B" w:rsidR="00C54DC6" w:rsidRDefault="008619E9">
      <w:pPr>
        <w:pStyle w:val="TableofFigures"/>
        <w:rPr>
          <w:rFonts w:eastAsiaTheme="minorEastAsia"/>
          <w:noProof/>
          <w:sz w:val="24"/>
          <w:szCs w:val="24"/>
          <w:lang w:val="en-LU" w:eastAsia="en-GB"/>
        </w:rPr>
      </w:pPr>
      <w:hyperlink w:anchor="_Toc100584720" w:history="1">
        <w:r w:rsidR="00C54DC6" w:rsidRPr="008E76F8">
          <w:rPr>
            <w:rStyle w:val="Hyperlink"/>
            <w:noProof/>
          </w:rPr>
          <w:t>Figure 6</w:t>
        </w:r>
        <w:r w:rsidR="00C54DC6" w:rsidRPr="008E76F8">
          <w:rPr>
            <w:rStyle w:val="Hyperlink"/>
            <w:noProof/>
          </w:rPr>
          <w:noBreakHyphen/>
          <w:t>1 Flourishing in green and social wellbeing foundations – EUSDR and EUSAIR in 2050</w:t>
        </w:r>
        <w:r w:rsidR="00C54DC6">
          <w:rPr>
            <w:noProof/>
            <w:webHidden/>
          </w:rPr>
          <w:tab/>
        </w:r>
        <w:r w:rsidR="00C54DC6">
          <w:rPr>
            <w:noProof/>
            <w:webHidden/>
          </w:rPr>
          <w:fldChar w:fldCharType="begin"/>
        </w:r>
        <w:r w:rsidR="00C54DC6">
          <w:rPr>
            <w:noProof/>
            <w:webHidden/>
          </w:rPr>
          <w:instrText xml:space="preserve"> PAGEREF _Toc100584720 \h </w:instrText>
        </w:r>
        <w:r w:rsidR="00C54DC6">
          <w:rPr>
            <w:noProof/>
            <w:webHidden/>
          </w:rPr>
        </w:r>
        <w:r w:rsidR="00C54DC6">
          <w:rPr>
            <w:noProof/>
            <w:webHidden/>
          </w:rPr>
          <w:fldChar w:fldCharType="separate"/>
        </w:r>
        <w:r>
          <w:rPr>
            <w:noProof/>
            <w:webHidden/>
          </w:rPr>
          <w:t>32</w:t>
        </w:r>
        <w:r w:rsidR="00C54DC6">
          <w:rPr>
            <w:noProof/>
            <w:webHidden/>
          </w:rPr>
          <w:fldChar w:fldCharType="end"/>
        </w:r>
      </w:hyperlink>
    </w:p>
    <w:p w14:paraId="268654EC" w14:textId="188866D6" w:rsidR="00C54DC6" w:rsidRDefault="008619E9">
      <w:pPr>
        <w:pStyle w:val="TableofFigures"/>
        <w:rPr>
          <w:rFonts w:eastAsiaTheme="minorEastAsia"/>
          <w:noProof/>
          <w:sz w:val="24"/>
          <w:szCs w:val="24"/>
          <w:lang w:val="en-LU" w:eastAsia="en-GB"/>
        </w:rPr>
      </w:pPr>
      <w:hyperlink w:anchor="_Toc100584721" w:history="1">
        <w:r w:rsidR="00C54DC6" w:rsidRPr="008E76F8">
          <w:rPr>
            <w:rStyle w:val="Hyperlink"/>
            <w:noProof/>
          </w:rPr>
          <w:t>Figure 6</w:t>
        </w:r>
        <w:r w:rsidR="00C54DC6" w:rsidRPr="008E76F8">
          <w:rPr>
            <w:rStyle w:val="Hyperlink"/>
            <w:noProof/>
          </w:rPr>
          <w:noBreakHyphen/>
          <w:t>2 What territories are affected by the ‘Flourishing in green and social wellbeing’ alternative scenario?</w:t>
        </w:r>
        <w:r w:rsidR="00C54DC6">
          <w:rPr>
            <w:noProof/>
            <w:webHidden/>
          </w:rPr>
          <w:tab/>
        </w:r>
        <w:r w:rsidR="00C54DC6">
          <w:rPr>
            <w:noProof/>
            <w:webHidden/>
          </w:rPr>
          <w:fldChar w:fldCharType="begin"/>
        </w:r>
        <w:r w:rsidR="00C54DC6">
          <w:rPr>
            <w:noProof/>
            <w:webHidden/>
          </w:rPr>
          <w:instrText xml:space="preserve"> PAGEREF _Toc100584721 \h </w:instrText>
        </w:r>
        <w:r w:rsidR="00C54DC6">
          <w:rPr>
            <w:noProof/>
            <w:webHidden/>
          </w:rPr>
        </w:r>
        <w:r w:rsidR="00C54DC6">
          <w:rPr>
            <w:noProof/>
            <w:webHidden/>
          </w:rPr>
          <w:fldChar w:fldCharType="separate"/>
        </w:r>
        <w:r>
          <w:rPr>
            <w:noProof/>
            <w:webHidden/>
          </w:rPr>
          <w:t>35</w:t>
        </w:r>
        <w:r w:rsidR="00C54DC6">
          <w:rPr>
            <w:noProof/>
            <w:webHidden/>
          </w:rPr>
          <w:fldChar w:fldCharType="end"/>
        </w:r>
      </w:hyperlink>
    </w:p>
    <w:p w14:paraId="0A749B6F" w14:textId="32895FA9" w:rsidR="00C54DC6" w:rsidRDefault="008619E9">
      <w:pPr>
        <w:pStyle w:val="TableofFigures"/>
        <w:rPr>
          <w:rFonts w:eastAsiaTheme="minorEastAsia"/>
          <w:noProof/>
          <w:sz w:val="24"/>
          <w:szCs w:val="24"/>
          <w:lang w:val="en-LU" w:eastAsia="en-GB"/>
        </w:rPr>
      </w:pPr>
      <w:hyperlink w:anchor="_Toc100584722" w:history="1">
        <w:r w:rsidR="00C54DC6" w:rsidRPr="008E76F8">
          <w:rPr>
            <w:rStyle w:val="Hyperlink"/>
            <w:noProof/>
          </w:rPr>
          <w:t>Figure 8</w:t>
        </w:r>
        <w:r w:rsidR="00C54DC6" w:rsidRPr="008E76F8">
          <w:rPr>
            <w:rStyle w:val="Hyperlink"/>
            <w:noProof/>
          </w:rPr>
          <w:noBreakHyphen/>
          <w:t>1 Restoring nature for a revived ecosystem foundations – EUSAIR in 2050</w:t>
        </w:r>
        <w:r w:rsidR="00C54DC6">
          <w:rPr>
            <w:noProof/>
            <w:webHidden/>
          </w:rPr>
          <w:tab/>
        </w:r>
        <w:r w:rsidR="00C54DC6">
          <w:rPr>
            <w:noProof/>
            <w:webHidden/>
          </w:rPr>
          <w:fldChar w:fldCharType="begin"/>
        </w:r>
        <w:r w:rsidR="00C54DC6">
          <w:rPr>
            <w:noProof/>
            <w:webHidden/>
          </w:rPr>
          <w:instrText xml:space="preserve"> PAGEREF _Toc100584722 \h </w:instrText>
        </w:r>
        <w:r w:rsidR="00C54DC6">
          <w:rPr>
            <w:noProof/>
            <w:webHidden/>
          </w:rPr>
        </w:r>
        <w:r w:rsidR="00C54DC6">
          <w:rPr>
            <w:noProof/>
            <w:webHidden/>
          </w:rPr>
          <w:fldChar w:fldCharType="separate"/>
        </w:r>
        <w:r>
          <w:rPr>
            <w:noProof/>
            <w:webHidden/>
          </w:rPr>
          <w:t>48</w:t>
        </w:r>
        <w:r w:rsidR="00C54DC6">
          <w:rPr>
            <w:noProof/>
            <w:webHidden/>
          </w:rPr>
          <w:fldChar w:fldCharType="end"/>
        </w:r>
      </w:hyperlink>
    </w:p>
    <w:p w14:paraId="367B9F8E" w14:textId="1A5939B9" w:rsidR="00C54DC6" w:rsidRDefault="008619E9">
      <w:pPr>
        <w:pStyle w:val="TableofFigures"/>
        <w:rPr>
          <w:rFonts w:eastAsiaTheme="minorEastAsia"/>
          <w:noProof/>
          <w:sz w:val="24"/>
          <w:szCs w:val="24"/>
          <w:lang w:val="en-LU" w:eastAsia="en-GB"/>
        </w:rPr>
      </w:pPr>
      <w:hyperlink w:anchor="_Toc100584723" w:history="1">
        <w:r w:rsidR="00C54DC6" w:rsidRPr="008E76F8">
          <w:rPr>
            <w:rStyle w:val="Hyperlink"/>
            <w:noProof/>
          </w:rPr>
          <w:t>Figure 8</w:t>
        </w:r>
        <w:r w:rsidR="00C54DC6" w:rsidRPr="008E76F8">
          <w:rPr>
            <w:rStyle w:val="Hyperlink"/>
            <w:noProof/>
          </w:rPr>
          <w:noBreakHyphen/>
          <w:t>2 What territories are affected by the ‘Restoring nature for a revived ecosystem’ alternative scenario?</w:t>
        </w:r>
        <w:r w:rsidR="00C54DC6">
          <w:rPr>
            <w:noProof/>
            <w:webHidden/>
          </w:rPr>
          <w:tab/>
        </w:r>
        <w:r w:rsidR="00C54DC6">
          <w:rPr>
            <w:noProof/>
            <w:webHidden/>
          </w:rPr>
          <w:fldChar w:fldCharType="begin"/>
        </w:r>
        <w:r w:rsidR="00C54DC6">
          <w:rPr>
            <w:noProof/>
            <w:webHidden/>
          </w:rPr>
          <w:instrText xml:space="preserve"> PAGEREF _Toc100584723 \h </w:instrText>
        </w:r>
        <w:r w:rsidR="00C54DC6">
          <w:rPr>
            <w:noProof/>
            <w:webHidden/>
          </w:rPr>
        </w:r>
        <w:r w:rsidR="00C54DC6">
          <w:rPr>
            <w:noProof/>
            <w:webHidden/>
          </w:rPr>
          <w:fldChar w:fldCharType="separate"/>
        </w:r>
        <w:r>
          <w:rPr>
            <w:noProof/>
            <w:webHidden/>
          </w:rPr>
          <w:t>51</w:t>
        </w:r>
        <w:r w:rsidR="00C54DC6">
          <w:rPr>
            <w:noProof/>
            <w:webHidden/>
          </w:rPr>
          <w:fldChar w:fldCharType="end"/>
        </w:r>
      </w:hyperlink>
    </w:p>
    <w:p w14:paraId="3FA4E733" w14:textId="1392F39D" w:rsidR="00C54DC6" w:rsidRDefault="008619E9">
      <w:pPr>
        <w:pStyle w:val="TableofFigures"/>
        <w:rPr>
          <w:rFonts w:eastAsiaTheme="minorEastAsia"/>
          <w:noProof/>
          <w:sz w:val="24"/>
          <w:szCs w:val="24"/>
          <w:lang w:val="en-LU" w:eastAsia="en-GB"/>
        </w:rPr>
      </w:pPr>
      <w:hyperlink w:anchor="_Toc100584724" w:history="1">
        <w:r w:rsidR="00C54DC6" w:rsidRPr="008E76F8">
          <w:rPr>
            <w:rStyle w:val="Hyperlink"/>
            <w:noProof/>
          </w:rPr>
          <w:t>Figure 9</w:t>
        </w:r>
        <w:r w:rsidR="00C54DC6" w:rsidRPr="008E76F8">
          <w:rPr>
            <w:rStyle w:val="Hyperlink"/>
            <w:noProof/>
          </w:rPr>
          <w:noBreakHyphen/>
          <w:t>1 Possible fields for policy recommendations</w:t>
        </w:r>
        <w:r w:rsidR="00C54DC6">
          <w:rPr>
            <w:noProof/>
            <w:webHidden/>
          </w:rPr>
          <w:tab/>
        </w:r>
        <w:r w:rsidR="00C54DC6">
          <w:rPr>
            <w:noProof/>
            <w:webHidden/>
          </w:rPr>
          <w:fldChar w:fldCharType="begin"/>
        </w:r>
        <w:r w:rsidR="00C54DC6">
          <w:rPr>
            <w:noProof/>
            <w:webHidden/>
          </w:rPr>
          <w:instrText xml:space="preserve"> PAGEREF _Toc100584724 \h </w:instrText>
        </w:r>
        <w:r w:rsidR="00C54DC6">
          <w:rPr>
            <w:noProof/>
            <w:webHidden/>
          </w:rPr>
        </w:r>
        <w:r w:rsidR="00C54DC6">
          <w:rPr>
            <w:noProof/>
            <w:webHidden/>
          </w:rPr>
          <w:fldChar w:fldCharType="separate"/>
        </w:r>
        <w:r>
          <w:rPr>
            <w:noProof/>
            <w:webHidden/>
          </w:rPr>
          <w:t>52</w:t>
        </w:r>
        <w:r w:rsidR="00C54DC6">
          <w:rPr>
            <w:noProof/>
            <w:webHidden/>
          </w:rPr>
          <w:fldChar w:fldCharType="end"/>
        </w:r>
      </w:hyperlink>
    </w:p>
    <w:p w14:paraId="56818942" w14:textId="3446567C" w:rsidR="00E273AB" w:rsidRPr="00702488" w:rsidRDefault="00F61D9A" w:rsidP="009C6F70">
      <w:pPr>
        <w:pStyle w:val="NoSpacing"/>
      </w:pPr>
      <w:r w:rsidRPr="00702488">
        <w:fldChar w:fldCharType="end"/>
      </w:r>
    </w:p>
    <w:p w14:paraId="427B82D1" w14:textId="77777777" w:rsidR="00426EE6" w:rsidRPr="00702488" w:rsidRDefault="00426EE6" w:rsidP="00440F1C">
      <w:pPr>
        <w:pStyle w:val="NoSpacing"/>
        <w:spacing w:line="60" w:lineRule="exact"/>
      </w:pPr>
    </w:p>
    <w:p w14:paraId="736C3253" w14:textId="77777777" w:rsidR="008A27F2" w:rsidRPr="00702488" w:rsidRDefault="008A27F2" w:rsidP="00FF617E">
      <w:pPr>
        <w:pStyle w:val="TOCBold"/>
        <w:tabs>
          <w:tab w:val="left" w:pos="1021"/>
        </w:tabs>
      </w:pPr>
      <w:r w:rsidRPr="00702488">
        <w:t>List of tables</w:t>
      </w:r>
    </w:p>
    <w:p w14:paraId="600ABED4" w14:textId="0239FE6B" w:rsidR="00C54DC6" w:rsidRDefault="00F61D9A">
      <w:pPr>
        <w:pStyle w:val="TableofFigures"/>
        <w:rPr>
          <w:rFonts w:eastAsiaTheme="minorEastAsia"/>
          <w:noProof/>
          <w:sz w:val="24"/>
          <w:szCs w:val="24"/>
          <w:lang w:val="en-LU" w:eastAsia="en-GB"/>
        </w:rPr>
      </w:pPr>
      <w:r w:rsidRPr="00702488">
        <w:fldChar w:fldCharType="begin"/>
      </w:r>
      <w:r w:rsidRPr="00702488">
        <w:instrText xml:space="preserve"> TOC \h \z \c "Table" </w:instrText>
      </w:r>
      <w:r w:rsidRPr="00702488">
        <w:fldChar w:fldCharType="separate"/>
      </w:r>
      <w:hyperlink w:anchor="_Toc100584725" w:history="1">
        <w:r w:rsidR="00C54DC6" w:rsidRPr="00CF623B">
          <w:rPr>
            <w:rStyle w:val="Hyperlink"/>
            <w:noProof/>
          </w:rPr>
          <w:t>Table 4</w:t>
        </w:r>
        <w:r w:rsidR="00C54DC6" w:rsidRPr="00CF623B">
          <w:rPr>
            <w:rStyle w:val="Hyperlink"/>
            <w:noProof/>
          </w:rPr>
          <w:noBreakHyphen/>
          <w:t>1 Territorial consequences impact opportunities of today’s key topics in the Adriatic Ionian macro-region</w:t>
        </w:r>
        <w:r w:rsidR="00C54DC6">
          <w:rPr>
            <w:noProof/>
            <w:webHidden/>
          </w:rPr>
          <w:tab/>
        </w:r>
        <w:r w:rsidR="00C54DC6">
          <w:rPr>
            <w:noProof/>
            <w:webHidden/>
          </w:rPr>
          <w:fldChar w:fldCharType="begin"/>
        </w:r>
        <w:r w:rsidR="00C54DC6">
          <w:rPr>
            <w:noProof/>
            <w:webHidden/>
          </w:rPr>
          <w:instrText xml:space="preserve"> PAGEREF _Toc100584725 \h </w:instrText>
        </w:r>
        <w:r w:rsidR="00C54DC6">
          <w:rPr>
            <w:noProof/>
            <w:webHidden/>
          </w:rPr>
        </w:r>
        <w:r w:rsidR="00C54DC6">
          <w:rPr>
            <w:noProof/>
            <w:webHidden/>
          </w:rPr>
          <w:fldChar w:fldCharType="separate"/>
        </w:r>
        <w:r w:rsidR="008619E9">
          <w:rPr>
            <w:noProof/>
            <w:webHidden/>
          </w:rPr>
          <w:t>21</w:t>
        </w:r>
        <w:r w:rsidR="00C54DC6">
          <w:rPr>
            <w:noProof/>
            <w:webHidden/>
          </w:rPr>
          <w:fldChar w:fldCharType="end"/>
        </w:r>
      </w:hyperlink>
    </w:p>
    <w:p w14:paraId="18D38C7F" w14:textId="1747AA1A" w:rsidR="00F61D9A" w:rsidRPr="00702488" w:rsidRDefault="00F61D9A" w:rsidP="009C6F70">
      <w:pPr>
        <w:pStyle w:val="NoSpacing"/>
      </w:pPr>
      <w:r w:rsidRPr="00702488">
        <w:fldChar w:fldCharType="end"/>
      </w:r>
    </w:p>
    <w:p w14:paraId="06C19ECF" w14:textId="77777777" w:rsidR="00426EE6" w:rsidRPr="00702488" w:rsidRDefault="00426EE6" w:rsidP="009C6F70">
      <w:pPr>
        <w:pStyle w:val="NoSpacing"/>
      </w:pPr>
    </w:p>
    <w:p w14:paraId="3A2D64A5" w14:textId="77777777" w:rsidR="001A61A3" w:rsidRDefault="001A61A3" w:rsidP="00651F74">
      <w:pPr>
        <w:pStyle w:val="Heading1NoNumber"/>
      </w:pPr>
      <w:bookmarkStart w:id="0" w:name="_Toc100584689"/>
      <w:r w:rsidRPr="00702488">
        <w:t>Abbreviations</w:t>
      </w:r>
      <w:bookmarkEnd w:id="0"/>
    </w:p>
    <w:p w14:paraId="795F875A" w14:textId="77777777" w:rsidR="00866D52" w:rsidRPr="00866D52" w:rsidRDefault="00866D52" w:rsidP="00866D52"/>
    <w:tbl>
      <w:tblPr>
        <w:tblW w:w="0" w:type="auto"/>
        <w:tblLayout w:type="fixed"/>
        <w:tblCellMar>
          <w:left w:w="0" w:type="dxa"/>
          <w:right w:w="0" w:type="dxa"/>
        </w:tblCellMar>
        <w:tblLook w:val="04A0" w:firstRow="1" w:lastRow="0" w:firstColumn="1" w:lastColumn="0" w:noHBand="0" w:noVBand="1"/>
      </w:tblPr>
      <w:tblGrid>
        <w:gridCol w:w="1020"/>
        <w:gridCol w:w="7484"/>
      </w:tblGrid>
      <w:tr w:rsidR="000D00D1" w:rsidRPr="00702488" w14:paraId="3E6A4989" w14:textId="77777777" w:rsidTr="00E71395">
        <w:trPr>
          <w:cantSplit/>
        </w:trPr>
        <w:tc>
          <w:tcPr>
            <w:tcW w:w="1020" w:type="dxa"/>
          </w:tcPr>
          <w:p w14:paraId="626A2DB9" w14:textId="1BCB4E08" w:rsidR="000D00D1" w:rsidRDefault="000D00D1" w:rsidP="00E71395">
            <w:pPr>
              <w:pStyle w:val="NoSpacing"/>
            </w:pPr>
            <w:r>
              <w:t>EGTC</w:t>
            </w:r>
          </w:p>
        </w:tc>
        <w:tc>
          <w:tcPr>
            <w:tcW w:w="7484" w:type="dxa"/>
          </w:tcPr>
          <w:p w14:paraId="1E690826" w14:textId="653935EF" w:rsidR="000D00D1" w:rsidRDefault="000D00D1" w:rsidP="00E71395">
            <w:pPr>
              <w:pStyle w:val="NoSpacing"/>
            </w:pPr>
            <w:r>
              <w:t>European Groupings of Territorial Cooperation</w:t>
            </w:r>
          </w:p>
        </w:tc>
      </w:tr>
      <w:tr w:rsidR="00390CA2" w:rsidRPr="00702488" w14:paraId="2789E55E" w14:textId="77777777" w:rsidTr="00E71395">
        <w:trPr>
          <w:cantSplit/>
        </w:trPr>
        <w:tc>
          <w:tcPr>
            <w:tcW w:w="1020" w:type="dxa"/>
          </w:tcPr>
          <w:p w14:paraId="7A7AE0A9" w14:textId="2D4A8A9E" w:rsidR="00390CA2" w:rsidRPr="00702488" w:rsidRDefault="00F6532F" w:rsidP="00E71395">
            <w:pPr>
              <w:pStyle w:val="NoSpacing"/>
            </w:pPr>
            <w:r>
              <w:t>EU</w:t>
            </w:r>
          </w:p>
        </w:tc>
        <w:tc>
          <w:tcPr>
            <w:tcW w:w="7484" w:type="dxa"/>
          </w:tcPr>
          <w:p w14:paraId="5709A19D" w14:textId="76F93905" w:rsidR="00390CA2" w:rsidRPr="00702488" w:rsidRDefault="00F6532F" w:rsidP="00E71395">
            <w:pPr>
              <w:pStyle w:val="NoSpacing"/>
            </w:pPr>
            <w:r>
              <w:t>European Union</w:t>
            </w:r>
          </w:p>
        </w:tc>
      </w:tr>
      <w:tr w:rsidR="000D00D1" w14:paraId="7ADA8985" w14:textId="77777777" w:rsidTr="000D00D1">
        <w:trPr>
          <w:cantSplit/>
        </w:trPr>
        <w:tc>
          <w:tcPr>
            <w:tcW w:w="1020" w:type="dxa"/>
          </w:tcPr>
          <w:p w14:paraId="7AFB1623" w14:textId="77777777" w:rsidR="000D00D1" w:rsidRDefault="000D00D1" w:rsidP="00644E93">
            <w:pPr>
              <w:pStyle w:val="NoSpacing"/>
            </w:pPr>
            <w:r>
              <w:t>EUSAIR</w:t>
            </w:r>
          </w:p>
        </w:tc>
        <w:tc>
          <w:tcPr>
            <w:tcW w:w="7484" w:type="dxa"/>
          </w:tcPr>
          <w:p w14:paraId="0D8D253F" w14:textId="77777777" w:rsidR="000D00D1" w:rsidRDefault="000D00D1" w:rsidP="00644E93">
            <w:pPr>
              <w:pStyle w:val="NoSpacing"/>
            </w:pPr>
            <w:r>
              <w:t>European Union Strategy for the Adriatic Ionian Region</w:t>
            </w:r>
          </w:p>
        </w:tc>
      </w:tr>
      <w:tr w:rsidR="000D00D1" w14:paraId="6FB04E60" w14:textId="77777777" w:rsidTr="000D00D1">
        <w:trPr>
          <w:cantSplit/>
        </w:trPr>
        <w:tc>
          <w:tcPr>
            <w:tcW w:w="1020" w:type="dxa"/>
          </w:tcPr>
          <w:p w14:paraId="2CDAB6E4" w14:textId="77777777" w:rsidR="000D00D1" w:rsidRDefault="000D00D1" w:rsidP="00644E93">
            <w:pPr>
              <w:pStyle w:val="NoSpacing"/>
            </w:pPr>
            <w:r>
              <w:t>EUSDR</w:t>
            </w:r>
          </w:p>
        </w:tc>
        <w:tc>
          <w:tcPr>
            <w:tcW w:w="7484" w:type="dxa"/>
          </w:tcPr>
          <w:p w14:paraId="5DA7212B" w14:textId="77777777" w:rsidR="000D00D1" w:rsidRDefault="000D00D1" w:rsidP="00644E93">
            <w:pPr>
              <w:pStyle w:val="NoSpacing"/>
            </w:pPr>
            <w:r>
              <w:t>European Union Strategy for the Danube Region</w:t>
            </w:r>
          </w:p>
        </w:tc>
      </w:tr>
      <w:tr w:rsidR="000D00D1" w14:paraId="030C75CC" w14:textId="77777777" w:rsidTr="000D00D1">
        <w:trPr>
          <w:cantSplit/>
        </w:trPr>
        <w:tc>
          <w:tcPr>
            <w:tcW w:w="1020" w:type="dxa"/>
          </w:tcPr>
          <w:p w14:paraId="59BBBE52" w14:textId="77777777" w:rsidR="000D00D1" w:rsidRDefault="000D00D1" w:rsidP="00644E93">
            <w:pPr>
              <w:pStyle w:val="NoSpacing"/>
            </w:pPr>
            <w:r>
              <w:t>GDP</w:t>
            </w:r>
          </w:p>
        </w:tc>
        <w:tc>
          <w:tcPr>
            <w:tcW w:w="7484" w:type="dxa"/>
          </w:tcPr>
          <w:p w14:paraId="12813CF6" w14:textId="77777777" w:rsidR="000D00D1" w:rsidRDefault="000D00D1" w:rsidP="00644E93">
            <w:pPr>
              <w:pStyle w:val="NoSpacing"/>
            </w:pPr>
            <w:r>
              <w:t>Gross Domestic Product</w:t>
            </w:r>
          </w:p>
        </w:tc>
      </w:tr>
      <w:tr w:rsidR="00EA433C" w14:paraId="50D8AAD9" w14:textId="77777777" w:rsidTr="00644E93">
        <w:trPr>
          <w:cantSplit/>
        </w:trPr>
        <w:tc>
          <w:tcPr>
            <w:tcW w:w="1020" w:type="dxa"/>
          </w:tcPr>
          <w:p w14:paraId="0524AF67" w14:textId="77777777" w:rsidR="00EA433C" w:rsidRDefault="00EA433C" w:rsidP="00644E93">
            <w:pPr>
              <w:pStyle w:val="NoSpacing"/>
            </w:pPr>
            <w:r>
              <w:t>PA</w:t>
            </w:r>
          </w:p>
        </w:tc>
        <w:tc>
          <w:tcPr>
            <w:tcW w:w="7484" w:type="dxa"/>
          </w:tcPr>
          <w:p w14:paraId="6B69B1D8" w14:textId="77777777" w:rsidR="00EA433C" w:rsidRDefault="00EA433C" w:rsidP="00644E93">
            <w:pPr>
              <w:pStyle w:val="NoSpacing"/>
            </w:pPr>
            <w:r>
              <w:t>Priority Area</w:t>
            </w:r>
          </w:p>
        </w:tc>
      </w:tr>
      <w:tr w:rsidR="000D00D1" w14:paraId="7E403657" w14:textId="77777777" w:rsidTr="000D00D1">
        <w:trPr>
          <w:cantSplit/>
        </w:trPr>
        <w:tc>
          <w:tcPr>
            <w:tcW w:w="1020" w:type="dxa"/>
          </w:tcPr>
          <w:p w14:paraId="100FD114" w14:textId="77777777" w:rsidR="000D00D1" w:rsidRDefault="000D00D1" w:rsidP="00644E93">
            <w:pPr>
              <w:pStyle w:val="NoSpacing"/>
            </w:pPr>
            <w:r>
              <w:t>R&amp;D</w:t>
            </w:r>
          </w:p>
        </w:tc>
        <w:tc>
          <w:tcPr>
            <w:tcW w:w="7484" w:type="dxa"/>
          </w:tcPr>
          <w:p w14:paraId="49D4A80F" w14:textId="77777777" w:rsidR="000D00D1" w:rsidRDefault="000D00D1" w:rsidP="00644E93">
            <w:pPr>
              <w:pStyle w:val="NoSpacing"/>
            </w:pPr>
            <w:r>
              <w:t>Research and Development</w:t>
            </w:r>
          </w:p>
        </w:tc>
      </w:tr>
      <w:tr w:rsidR="000D00D1" w14:paraId="6E349AE4" w14:textId="77777777" w:rsidTr="000D00D1">
        <w:trPr>
          <w:cantSplit/>
        </w:trPr>
        <w:tc>
          <w:tcPr>
            <w:tcW w:w="1020" w:type="dxa"/>
          </w:tcPr>
          <w:p w14:paraId="0071A138" w14:textId="77777777" w:rsidR="000D00D1" w:rsidRDefault="000D00D1" w:rsidP="00644E93">
            <w:pPr>
              <w:pStyle w:val="NoSpacing"/>
            </w:pPr>
            <w:r>
              <w:t>SME</w:t>
            </w:r>
          </w:p>
        </w:tc>
        <w:tc>
          <w:tcPr>
            <w:tcW w:w="7484" w:type="dxa"/>
          </w:tcPr>
          <w:p w14:paraId="22428D54" w14:textId="77777777" w:rsidR="000D00D1" w:rsidRDefault="000D00D1" w:rsidP="00644E93">
            <w:pPr>
              <w:pStyle w:val="NoSpacing"/>
            </w:pPr>
            <w:r>
              <w:t>Small and Medium-sized Enterprise</w:t>
            </w:r>
          </w:p>
        </w:tc>
      </w:tr>
    </w:tbl>
    <w:p w14:paraId="70311F1D" w14:textId="77777777" w:rsidR="00531567" w:rsidRPr="00702488" w:rsidRDefault="00531567" w:rsidP="00531567"/>
    <w:p w14:paraId="2E8454FD" w14:textId="77777777" w:rsidR="00AA26B6" w:rsidRPr="00702488" w:rsidRDefault="00AA26B6" w:rsidP="00AA26B6"/>
    <w:p w14:paraId="292EC50C" w14:textId="77777777" w:rsidR="00646167" w:rsidRPr="00702488" w:rsidRDefault="00646167" w:rsidP="00646167">
      <w:pPr>
        <w:pStyle w:val="Heading1"/>
      </w:pPr>
      <w:bookmarkStart w:id="1" w:name="_Toc100584690"/>
      <w:r w:rsidRPr="00702488">
        <w:t>Introduction</w:t>
      </w:r>
      <w:bookmarkEnd w:id="1"/>
      <w:r w:rsidRPr="00702488">
        <w:t xml:space="preserve"> </w:t>
      </w:r>
    </w:p>
    <w:p w14:paraId="56A2BB9C" w14:textId="1080263F" w:rsidR="003F4C98" w:rsidRPr="00702488" w:rsidRDefault="003F4C98" w:rsidP="003F4C98">
      <w:r w:rsidRPr="00702488">
        <w:t xml:space="preserve">The ESPON project Territorial Scenarios for the Danube and the Adriatic Ionian macro-regions 2050 (TEVI 2050) belongs to Specific Objective 2 of the ESPON Programme. The project aims to ‘develop territorial scenarios for the European Union Strategy for the Danube Region and European Union Strategy for the Adriatic Ionian Region as the means to enhance the territorial dimension of the respective EU Strategies and to embed the territorial evidence in policymaking at relevant levels of the countries involved in their implementation’ </w:t>
      </w:r>
      <w:r w:rsidRPr="00702488">
        <w:fldChar w:fldCharType="begin"/>
      </w:r>
      <w:r w:rsidR="004E1C4D">
        <w:instrText xml:space="preserve"> ADDIN ZOTERO_ITEM CSL_CITATION {"citationID":"MTJRKDHX","properties":{"formattedCitation":"(ESPON EGTC, 2020)","plainCitation":"(ESPON EGTC, 2020)","noteIndex":0},"citationItems":[{"id":"6zWAB4Ww/9MHD3W3a","uris":["http://zotero.org/groups/4075961/items/HMPXFCXT"],"itemData":{"id":8792,"type":"article","title":"Call for tenders. Terms of Reference. \"Territorial Scenarios for the Danube and Adriatic Ionian Macro-regions (TEVI2050). Technical and Administrative Terms and Conditions","author":[{"family":"ESPON EGTC","given":""}],"issued":{"date-parts":[["2020",12,9]]}}}],"schema":"https://github.com/citation-style-language/schema/raw/master/csl-citation.json"} </w:instrText>
      </w:r>
      <w:r w:rsidRPr="00702488">
        <w:fldChar w:fldCharType="separate"/>
      </w:r>
      <w:r w:rsidRPr="00702488">
        <w:t>(ESPON EGTC, 2020)</w:t>
      </w:r>
      <w:r w:rsidRPr="00702488">
        <w:fldChar w:fldCharType="end"/>
      </w:r>
      <w:r w:rsidRPr="00702488">
        <w:t xml:space="preserve">. </w:t>
      </w:r>
    </w:p>
    <w:p w14:paraId="06323E58" w14:textId="77777777" w:rsidR="003F4C98" w:rsidRPr="00702488" w:rsidRDefault="003F4C98" w:rsidP="003F4C98">
      <w:pPr>
        <w:pStyle w:val="Heading2"/>
      </w:pPr>
      <w:bookmarkStart w:id="2" w:name="_Toc100584691"/>
      <w:r w:rsidRPr="00702488">
        <w:t>Introduction to the study</w:t>
      </w:r>
      <w:bookmarkEnd w:id="2"/>
      <w:r w:rsidRPr="00702488">
        <w:t xml:space="preserve"> </w:t>
      </w:r>
    </w:p>
    <w:p w14:paraId="508E6ADE" w14:textId="4712E57D" w:rsidR="003F4C98" w:rsidRPr="00702488" w:rsidRDefault="003F4C98" w:rsidP="003F4C98">
      <w:r w:rsidRPr="00702488">
        <w:t xml:space="preserve">As stated in the Terms of Reference, the objectives of the project are </w:t>
      </w:r>
      <w:r w:rsidRPr="00702488">
        <w:fldChar w:fldCharType="begin"/>
      </w:r>
      <w:r w:rsidR="004E1C4D">
        <w:instrText xml:space="preserve"> ADDIN ZOTERO_ITEM CSL_CITATION {"citationID":"6hSHZaD8","properties":{"formattedCitation":"(ESPON EGTC, 2020)","plainCitation":"(ESPON EGTC, 2020)","noteIndex":0},"citationItems":[{"id":"6zWAB4Ww/9MHD3W3a","uris":["http://zotero.org/groups/4075961/items/HMPXFCXT"],"itemData":{"id":8792,"type":"article","title":"Call for tenders. Terms of Reference. \"Territorial Scenarios for the Danube and Adriatic Ionian Macro-regions (TEVI2050). Technical and Administrative Terms and Conditions","author":[{"family":"ESPON EGTC","given":""}],"issued":{"date-parts":[["2020",12,9]]}}}],"schema":"https://github.com/citation-style-language/schema/raw/master/csl-citation.json"} </w:instrText>
      </w:r>
      <w:r w:rsidRPr="00702488">
        <w:fldChar w:fldCharType="separate"/>
      </w:r>
      <w:r w:rsidRPr="00702488">
        <w:t>(ESPON EGTC, 2020)</w:t>
      </w:r>
      <w:r w:rsidRPr="00702488">
        <w:fldChar w:fldCharType="end"/>
      </w:r>
      <w:r w:rsidRPr="00702488">
        <w:t xml:space="preserve">: </w:t>
      </w:r>
    </w:p>
    <w:p w14:paraId="02A6A9A2" w14:textId="77777777" w:rsidR="003F4C98" w:rsidRPr="00702488" w:rsidRDefault="003F4C98" w:rsidP="003F4C98">
      <w:pPr>
        <w:pStyle w:val="Bulletpoints"/>
        <w:rPr>
          <w:szCs w:val="18"/>
        </w:rPr>
      </w:pPr>
      <w:r w:rsidRPr="00702488">
        <w:rPr>
          <w:szCs w:val="18"/>
        </w:rPr>
        <w:t>Identification of the main processes, factors, obstacles and drivers that will shape the territorial development and spatial integration of the Danube Region and the Adriatic and Ionian Region in 2050. The common challenges identified in the strategic documents for each macro-region (e.g. demography, energy issues, mobility, connectivity, digitalization, innovation and climate change) shall be taken into consideration.</w:t>
      </w:r>
    </w:p>
    <w:p w14:paraId="4EC65D4E" w14:textId="77777777" w:rsidR="003F4C98" w:rsidRPr="00702488" w:rsidRDefault="003F4C98" w:rsidP="003F4C98">
      <w:pPr>
        <w:pStyle w:val="Bulletpoints"/>
        <w:rPr>
          <w:szCs w:val="18"/>
        </w:rPr>
      </w:pPr>
      <w:r w:rsidRPr="00702488">
        <w:rPr>
          <w:szCs w:val="18"/>
        </w:rPr>
        <w:t xml:space="preserve">Identification of synergies and conflicts between the above-mentioned factors, obstacles and drivers (in particular, from the perspective of the key policy processes). </w:t>
      </w:r>
    </w:p>
    <w:p w14:paraId="2AF64EAF" w14:textId="77777777" w:rsidR="003F4C98" w:rsidRPr="00702488" w:rsidRDefault="003F4C98" w:rsidP="003F4C98">
      <w:pPr>
        <w:pStyle w:val="Bulletpoints"/>
        <w:rPr>
          <w:szCs w:val="18"/>
        </w:rPr>
      </w:pPr>
      <w:r w:rsidRPr="00702488">
        <w:rPr>
          <w:szCs w:val="18"/>
        </w:rPr>
        <w:t xml:space="preserve">Formulation of baseline territorial development scenarios for the Danube Region and for the Adriatic and Ionian Region for 2050. </w:t>
      </w:r>
    </w:p>
    <w:p w14:paraId="463555C8" w14:textId="77777777" w:rsidR="003F4C98" w:rsidRPr="00702488" w:rsidRDefault="003F4C98" w:rsidP="003F4C98">
      <w:pPr>
        <w:pStyle w:val="Bulletpoints"/>
        <w:rPr>
          <w:szCs w:val="18"/>
        </w:rPr>
      </w:pPr>
      <w:r w:rsidRPr="00702488">
        <w:rPr>
          <w:szCs w:val="18"/>
        </w:rPr>
        <w:t xml:space="preserve">Production of alternative territorial development scenarios for the Danube Region and for the Adriatic and Ionian Region through a participatory dialogue with the steering committee and possibly involving other stakeholders. </w:t>
      </w:r>
    </w:p>
    <w:p w14:paraId="0728BB11" w14:textId="77777777" w:rsidR="003F4C98" w:rsidRPr="00702488" w:rsidRDefault="003F4C98" w:rsidP="003F4C98">
      <w:pPr>
        <w:pStyle w:val="Bulletpoints"/>
        <w:rPr>
          <w:szCs w:val="18"/>
        </w:rPr>
      </w:pPr>
      <w:r w:rsidRPr="00702488">
        <w:rPr>
          <w:szCs w:val="18"/>
        </w:rPr>
        <w:t xml:space="preserve">Development of policy recommendations on possible policy pathways i.e. policy actions requiring joint attention of the European Union Strategy for the Danube Region (EUSDR) and the European Union Strategy for the Adriatic Ionian Region (EUSAIR) governance bodies and other levels of governance in the respective EU macro-regions in order to steer the development towards the chosen scenarios. In this case, soft cooperation and multi-level governance actions shall be taken into consideration. </w:t>
      </w:r>
    </w:p>
    <w:p w14:paraId="3185CB21" w14:textId="020B29BB" w:rsidR="003F4C98" w:rsidRPr="00702488" w:rsidRDefault="003F4C98" w:rsidP="003F4C98">
      <w:pPr>
        <w:pStyle w:val="Heading2"/>
      </w:pPr>
      <w:bookmarkStart w:id="3" w:name="_Toc100584692"/>
      <w:r w:rsidRPr="00702488">
        <w:t>Introduction to Part II</w:t>
      </w:r>
      <w:r w:rsidR="001B432E" w:rsidRPr="00702488">
        <w:t>I</w:t>
      </w:r>
      <w:bookmarkEnd w:id="3"/>
    </w:p>
    <w:p w14:paraId="74CE8F3F" w14:textId="32C8A912" w:rsidR="003F4C98" w:rsidRPr="00702488" w:rsidRDefault="003F4C98" w:rsidP="003F4C98">
      <w:r w:rsidRPr="00702488">
        <w:t>What can be possible futures for the EUS</w:t>
      </w:r>
      <w:r w:rsidR="00ED3651" w:rsidRPr="00702488">
        <w:t>AI</w:t>
      </w:r>
      <w:r w:rsidRPr="00702488">
        <w:t xml:space="preserve">R? How can the different territories of the </w:t>
      </w:r>
      <w:r w:rsidR="00ED3651" w:rsidRPr="00702488">
        <w:t>EUSAIR</w:t>
      </w:r>
      <w:r w:rsidRPr="00702488">
        <w:t xml:space="preserve"> develop by 2050, based on different scenario assumptions? How would these futures differ from today and what can be possible policy recommendations for more informed policy making in the years to come?</w:t>
      </w:r>
    </w:p>
    <w:p w14:paraId="335A510F" w14:textId="3B2B7B6F" w:rsidR="003F4C98" w:rsidRPr="00702488" w:rsidRDefault="003F4C98" w:rsidP="003F4C98">
      <w:r w:rsidRPr="00702488">
        <w:t>Part II</w:t>
      </w:r>
      <w:r w:rsidR="0073261C">
        <w:t>I</w:t>
      </w:r>
      <w:r w:rsidRPr="00702488">
        <w:t xml:space="preserve"> of the ESPON TEVI 2050 final report is dedicated to the </w:t>
      </w:r>
      <w:r w:rsidR="00ED3651" w:rsidRPr="00702488">
        <w:t>EUSAIR</w:t>
      </w:r>
      <w:r w:rsidRPr="00702488">
        <w:t xml:space="preserve"> macro-regional strategy findings. The aim of the report is to present in </w:t>
      </w:r>
      <w:r w:rsidR="00680BF6">
        <w:t>a</w:t>
      </w:r>
      <w:r w:rsidRPr="00702488">
        <w:t xml:space="preserve"> single document the path from the present to the development of the different futures and scenarios of the </w:t>
      </w:r>
      <w:r w:rsidR="00ED3651" w:rsidRPr="00702488">
        <w:t xml:space="preserve">Adriatic Ionian </w:t>
      </w:r>
      <w:r w:rsidRPr="00702488">
        <w:t xml:space="preserve">Region. The report starts with a short overview </w:t>
      </w:r>
      <w:r w:rsidR="00680BF6">
        <w:t>of</w:t>
      </w:r>
      <w:r w:rsidRPr="00702488">
        <w:t xml:space="preserve"> key findings relevant for the EUS</w:t>
      </w:r>
      <w:r w:rsidR="00ED3651" w:rsidRPr="00702488">
        <w:t>AI</w:t>
      </w:r>
      <w:r w:rsidRPr="00702488">
        <w:t xml:space="preserve">R (Chapter </w:t>
      </w:r>
      <w:r w:rsidR="00680BF6">
        <w:t>2</w:t>
      </w:r>
      <w:r w:rsidRPr="00702488">
        <w:t xml:space="preserve">). Chapter </w:t>
      </w:r>
      <w:r w:rsidR="00680BF6">
        <w:t>3</w:t>
      </w:r>
      <w:r w:rsidR="00ED3651" w:rsidRPr="00702488">
        <w:t xml:space="preserve"> </w:t>
      </w:r>
      <w:r w:rsidRPr="00702488">
        <w:t xml:space="preserve">gives a first aggregated picture of the </w:t>
      </w:r>
      <w:r w:rsidR="00ED3651" w:rsidRPr="00702488">
        <w:t xml:space="preserve">Adriatic Ionian </w:t>
      </w:r>
      <w:r w:rsidRPr="00702488">
        <w:t xml:space="preserve">Region today to set the scene for the development of the different scenarios. Chapter </w:t>
      </w:r>
      <w:r w:rsidR="00680BF6">
        <w:t>4</w:t>
      </w:r>
      <w:r w:rsidR="00D12D00">
        <w:t xml:space="preserve"> </w:t>
      </w:r>
      <w:r w:rsidRPr="00702488">
        <w:t>presents the baseline scenario developed for the EUS</w:t>
      </w:r>
      <w:r w:rsidR="00ED3651" w:rsidRPr="00702488">
        <w:t>AI</w:t>
      </w:r>
      <w:r w:rsidRPr="00702488">
        <w:t>R</w:t>
      </w:r>
      <w:r w:rsidR="00A86453">
        <w:t>,</w:t>
      </w:r>
      <w:r w:rsidR="00A86453" w:rsidRPr="00A86453">
        <w:t xml:space="preserve"> </w:t>
      </w:r>
      <w:r w:rsidR="00A86453">
        <w:t>which is based on the same assumptions as for the</w:t>
      </w:r>
      <w:r w:rsidR="006A6B4C">
        <w:t xml:space="preserve"> EUSDR</w:t>
      </w:r>
      <w:r w:rsidRPr="00702488">
        <w:t xml:space="preserve">. The baseline scenario shows what is possible to happen if </w:t>
      </w:r>
      <w:r w:rsidR="00D12D00">
        <w:t>there are no changes</w:t>
      </w:r>
      <w:r w:rsidRPr="00702488">
        <w:t xml:space="preserve">. Chapter </w:t>
      </w:r>
      <w:r w:rsidR="00D12D00">
        <w:t>5</w:t>
      </w:r>
      <w:r w:rsidRPr="00702488">
        <w:t xml:space="preserve"> presents the first alternative territorial scenario for the </w:t>
      </w:r>
      <w:r w:rsidR="00ED3651" w:rsidRPr="00702488">
        <w:t>Adriatic Ionian</w:t>
      </w:r>
      <w:r w:rsidRPr="00702488">
        <w:t xml:space="preserve"> region, which is based on the same assumptions </w:t>
      </w:r>
      <w:r w:rsidR="00D12D00">
        <w:t>as for</w:t>
      </w:r>
      <w:r w:rsidRPr="00702488">
        <w:t xml:space="preserve"> EUS</w:t>
      </w:r>
      <w:r w:rsidR="00ED3651" w:rsidRPr="00702488">
        <w:t>AI</w:t>
      </w:r>
      <w:r w:rsidRPr="00702488">
        <w:t xml:space="preserve">R. Chapter </w:t>
      </w:r>
      <w:r w:rsidR="00D12D00">
        <w:t>6</w:t>
      </w:r>
      <w:r w:rsidRPr="00702488">
        <w:t xml:space="preserve"> presents the alternative territorial scenario for the EUS</w:t>
      </w:r>
      <w:r w:rsidR="00ED3651" w:rsidRPr="00702488">
        <w:t>AI</w:t>
      </w:r>
      <w:r w:rsidRPr="00702488">
        <w:t>R, based on EUS</w:t>
      </w:r>
      <w:r w:rsidR="00ED3651" w:rsidRPr="00702488">
        <w:t>AI</w:t>
      </w:r>
      <w:r w:rsidRPr="00702488">
        <w:t xml:space="preserve">R specific assumptions. The report concludes with chapter </w:t>
      </w:r>
      <w:r w:rsidR="00872F89">
        <w:t>7</w:t>
      </w:r>
      <w:r w:rsidRPr="00702488">
        <w:t xml:space="preserve"> which presents conclusions and policy recommendations. </w:t>
      </w:r>
    </w:p>
    <w:p w14:paraId="2AE478F4" w14:textId="77777777" w:rsidR="003F4C98" w:rsidRPr="00702488" w:rsidRDefault="003F4C98" w:rsidP="003F4C98">
      <w:pPr>
        <w:pStyle w:val="Heading2"/>
      </w:pPr>
      <w:bookmarkStart w:id="4" w:name="_Toc100584693"/>
      <w:r w:rsidRPr="00702488">
        <w:t>How to read the scenarios</w:t>
      </w:r>
      <w:bookmarkEnd w:id="4"/>
    </w:p>
    <w:p w14:paraId="0C14655B" w14:textId="28FFCB55" w:rsidR="0065091E" w:rsidRPr="00702488" w:rsidRDefault="0065091E" w:rsidP="0065091E">
      <w:r w:rsidRPr="00702488">
        <w:rPr>
          <w:b/>
          <w:bCs/>
        </w:rPr>
        <w:t>Baseline scenario</w:t>
      </w:r>
      <w:r w:rsidRPr="00702488">
        <w:t>: The baseline scenario</w:t>
      </w:r>
      <w:r w:rsidR="000E754E">
        <w:t xml:space="preserve">, or ‘business as usual scenario’ </w:t>
      </w:r>
      <w:r w:rsidRPr="00702488">
        <w:t xml:space="preserve">presents the future of the Adriatic Ionian Region if no major changes happen, i.e. if things continue as today. It is based on four key assumptions for the future, following the trend selection carried out in the desk study and </w:t>
      </w:r>
      <w:r>
        <w:t xml:space="preserve">the </w:t>
      </w:r>
      <w:r w:rsidRPr="00702488">
        <w:t xml:space="preserve">co-creation </w:t>
      </w:r>
      <w:r>
        <w:t>process</w:t>
      </w:r>
      <w:r w:rsidRPr="00702488">
        <w:t xml:space="preserve"> of the project. The scenario also provides the territorial implication, i.e., what territories in the region will be affected by what</w:t>
      </w:r>
      <w:r>
        <w:t xml:space="preserve"> factors</w:t>
      </w:r>
      <w:r w:rsidRPr="00702488">
        <w:t>.</w:t>
      </w:r>
    </w:p>
    <w:p w14:paraId="1CC3875F" w14:textId="77777777" w:rsidR="00BE23D5" w:rsidRDefault="0065091E" w:rsidP="0065091E">
      <w:r w:rsidRPr="00702488">
        <w:rPr>
          <w:b/>
          <w:bCs/>
        </w:rPr>
        <w:t>Alternative territorial scenarios</w:t>
      </w:r>
      <w:r w:rsidRPr="00702488">
        <w:t xml:space="preserve">. The alternative territorial scenarios take the trends to a more extreme version, </w:t>
      </w:r>
      <w:r>
        <w:t xml:space="preserve">also </w:t>
      </w:r>
      <w:r w:rsidRPr="00702488">
        <w:t>giving the territorial implication</w:t>
      </w:r>
      <w:r w:rsidR="00403CDE">
        <w:t>s</w:t>
      </w:r>
      <w:r w:rsidRPr="00702488">
        <w:t xml:space="preserve">, i.e., what territories in the region will be affected by what. </w:t>
      </w:r>
      <w:r w:rsidR="00BB6A41">
        <w:t xml:space="preserve">A few things need to be taken into account when reading </w:t>
      </w:r>
      <w:r w:rsidR="00BE23D5">
        <w:t xml:space="preserve">the alternative territorial scenarios: </w:t>
      </w:r>
    </w:p>
    <w:p w14:paraId="79B994E5" w14:textId="77777777" w:rsidR="001570C2" w:rsidRDefault="0065091E" w:rsidP="00BE23D5">
      <w:pPr>
        <w:pStyle w:val="Bulletpoints"/>
      </w:pPr>
      <w:r w:rsidRPr="00702488">
        <w:t xml:space="preserve">The green parts </w:t>
      </w:r>
      <w:r>
        <w:t>at</w:t>
      </w:r>
      <w:r w:rsidRPr="00702488">
        <w:t xml:space="preserve"> the beginning of the scenario give the theoretical bas</w:t>
      </w:r>
      <w:r>
        <w:t>is</w:t>
      </w:r>
      <w:r w:rsidRPr="00702488">
        <w:t xml:space="preserve"> for the scenarios, explaining what lies behind each story. </w:t>
      </w:r>
    </w:p>
    <w:p w14:paraId="52388A09" w14:textId="77777777" w:rsidR="000D63EA" w:rsidRDefault="00C94404" w:rsidP="00BE23D5">
      <w:pPr>
        <w:pStyle w:val="Bulletpoints"/>
      </w:pPr>
      <w:r>
        <w:t>A</w:t>
      </w:r>
      <w:r w:rsidRPr="00702488">
        <w:t xml:space="preserve"> short paragraph in </w:t>
      </w:r>
      <w:r w:rsidRPr="00702488">
        <w:rPr>
          <w:i/>
          <w:iCs/>
        </w:rPr>
        <w:t>italics</w:t>
      </w:r>
      <w:r w:rsidRPr="00702488">
        <w:t xml:space="preserve"> </w:t>
      </w:r>
      <w:r>
        <w:t>a</w:t>
      </w:r>
      <w:r w:rsidR="0065091E" w:rsidRPr="00702488">
        <w:t xml:space="preserve">t the end of every thematic focus </w:t>
      </w:r>
      <w:r w:rsidR="0065091E">
        <w:t>for</w:t>
      </w:r>
      <w:r w:rsidR="0065091E" w:rsidRPr="00702488">
        <w:t xml:space="preserve"> each scenario </w:t>
      </w:r>
      <w:r w:rsidR="0065091E">
        <w:t>is</w:t>
      </w:r>
      <w:r w:rsidR="0065091E" w:rsidRPr="00702488">
        <w:t xml:space="preserve"> pinpointing the territorial implications</w:t>
      </w:r>
      <w:r>
        <w:t xml:space="preserve"> of </w:t>
      </w:r>
      <w:r w:rsidR="000D63EA">
        <w:t xml:space="preserve">each focus. This is </w:t>
      </w:r>
      <w:r w:rsidR="0065091E" w:rsidRPr="00702488">
        <w:t xml:space="preserve">complemented by </w:t>
      </w:r>
      <w:r w:rsidR="0065091E">
        <w:t>an</w:t>
      </w:r>
      <w:r w:rsidR="0065091E" w:rsidRPr="00702488">
        <w:t xml:space="preserve"> alternative map per scenario to support the key messages and complete the story visually. </w:t>
      </w:r>
    </w:p>
    <w:p w14:paraId="3B0BD072" w14:textId="25776F1B" w:rsidR="000D63EA" w:rsidRPr="007B1571" w:rsidRDefault="000D63EA" w:rsidP="00BE23D5">
      <w:pPr>
        <w:pStyle w:val="Bulletpoints"/>
      </w:pPr>
      <w:r w:rsidRPr="007B1571">
        <w:t xml:space="preserve">The ‘terristories’ </w:t>
      </w:r>
      <w:r w:rsidR="00A56635">
        <w:t>grey</w:t>
      </w:r>
      <w:r w:rsidR="0042552F">
        <w:t xml:space="preserve"> </w:t>
      </w:r>
      <w:r w:rsidRPr="007B1571">
        <w:t xml:space="preserve">boxes in the alternative scenarios are imaginary stories of the future, to make the storyline more imaginative, creative and vivid. </w:t>
      </w:r>
    </w:p>
    <w:p w14:paraId="7E9C3761" w14:textId="77777777" w:rsidR="000D63EA" w:rsidRPr="007B1571" w:rsidRDefault="0065091E" w:rsidP="00BE23D5">
      <w:pPr>
        <w:pStyle w:val="Bulletpoints"/>
      </w:pPr>
      <w:r w:rsidRPr="007B1571">
        <w:t>The scenarios are written looking back from the future, i.e. as if today were the year 2050. Hence present and past are used where relevan</w:t>
      </w:r>
      <w:r w:rsidR="000D63EA" w:rsidRPr="007B1571">
        <w:t xml:space="preserve">t. </w:t>
      </w:r>
    </w:p>
    <w:p w14:paraId="3BA57C6A" w14:textId="0E535BB8" w:rsidR="003F4C98" w:rsidRPr="00702488" w:rsidRDefault="00701DE2" w:rsidP="003F4C98">
      <w:pPr>
        <w:rPr>
          <w:highlight w:val="magenta"/>
        </w:rPr>
      </w:pPr>
      <w:r>
        <w:t xml:space="preserve">All scenarios are built along the desk research and the thorough co-creation process that took place throughout the project and guided the focus of the scenarios. </w:t>
      </w:r>
      <w:r w:rsidRPr="007B1571">
        <w:t xml:space="preserve">The methodology of how the two scenarios were developed are described in </w:t>
      </w:r>
      <w:r>
        <w:t xml:space="preserve">more </w:t>
      </w:r>
      <w:r w:rsidRPr="007B1571">
        <w:t xml:space="preserve">detail in </w:t>
      </w:r>
      <w:r>
        <w:t>Part I of the final report, as well as in Scientific Annexes 1, 2 and 3</w:t>
      </w:r>
      <w:r w:rsidRPr="007B1571">
        <w:t xml:space="preserve"> of t</w:t>
      </w:r>
      <w:r>
        <w:t>he final</w:t>
      </w:r>
      <w:r w:rsidRPr="007B1571">
        <w:t xml:space="preserve"> report.</w:t>
      </w:r>
    </w:p>
    <w:p w14:paraId="5889A940" w14:textId="1603482B" w:rsidR="00646167" w:rsidRPr="00702488" w:rsidRDefault="00646167" w:rsidP="00646167">
      <w:pPr>
        <w:pStyle w:val="Heading1"/>
      </w:pPr>
      <w:bookmarkStart w:id="5" w:name="_Toc100584694"/>
      <w:r w:rsidRPr="00702488">
        <w:t>Key findings on EUSAIR</w:t>
      </w:r>
      <w:bookmarkEnd w:id="5"/>
      <w:r w:rsidRPr="00702488">
        <w:t xml:space="preserve"> </w:t>
      </w:r>
    </w:p>
    <w:p w14:paraId="24BA2C42" w14:textId="77777777" w:rsidR="001E7165" w:rsidRPr="00702488" w:rsidRDefault="001E7165" w:rsidP="001E7165">
      <w:r w:rsidRPr="00702488">
        <w:t xml:space="preserve">What </w:t>
      </w:r>
      <w:r>
        <w:t>are</w:t>
      </w:r>
      <w:r w:rsidRPr="00702488">
        <w:t xml:space="preserve"> possible future paths for the Adriatic Ionian Region? ESPON TEVI 2050 has looked into </w:t>
      </w:r>
      <w:r>
        <w:t>several</w:t>
      </w:r>
      <w:r w:rsidRPr="00702488">
        <w:t xml:space="preserve"> territorial scenarios to explore different future pathways for the Region. Taking a glimpse first at the present, </w:t>
      </w:r>
      <w:r>
        <w:t>expected</w:t>
      </w:r>
      <w:r w:rsidRPr="00702488">
        <w:t xml:space="preserve"> trends, developments and challenges, the project has </w:t>
      </w:r>
      <w:r>
        <w:t>used</w:t>
      </w:r>
      <w:r w:rsidRPr="00702488">
        <w:t xml:space="preserve"> a thorough co-creation approach</w:t>
      </w:r>
      <w:r w:rsidRPr="005E3901">
        <w:t xml:space="preserve"> </w:t>
      </w:r>
      <w:r>
        <w:t xml:space="preserve">to </w:t>
      </w:r>
      <w:r w:rsidRPr="00702488">
        <w:t xml:space="preserve">develop a baseline and two alternative territorial scenarios. These </w:t>
      </w:r>
      <w:r>
        <w:t>are</w:t>
      </w:r>
      <w:r w:rsidRPr="00702488">
        <w:t xml:space="preserve"> followed by policy recommendations on possible future actions. The following bullet points give the key findings of the ESPON TEVI 2050 project. </w:t>
      </w:r>
    </w:p>
    <w:p w14:paraId="1540B446" w14:textId="77777777" w:rsidR="001E7165" w:rsidRPr="00702488" w:rsidRDefault="001E7165" w:rsidP="001E7165">
      <w:pPr>
        <w:pStyle w:val="Bulletpoints"/>
        <w:numPr>
          <w:ilvl w:val="0"/>
          <w:numId w:val="33"/>
        </w:numPr>
        <w:spacing w:before="120" w:line="240" w:lineRule="atLeast"/>
        <w:ind w:left="714" w:hanging="357"/>
      </w:pPr>
      <w:r w:rsidRPr="00702488">
        <w:rPr>
          <w:b/>
          <w:bCs/>
          <w:szCs w:val="18"/>
        </w:rPr>
        <w:t>A mantra: Scenarios are not future predictions</w:t>
      </w:r>
      <w:r w:rsidRPr="00702488">
        <w:rPr>
          <w:szCs w:val="18"/>
        </w:rPr>
        <w:t>. Scenarios are</w:t>
      </w:r>
      <w:r>
        <w:rPr>
          <w:szCs w:val="18"/>
        </w:rPr>
        <w:t xml:space="preserve"> a</w:t>
      </w:r>
      <w:r w:rsidRPr="00702488">
        <w:rPr>
          <w:szCs w:val="18"/>
        </w:rPr>
        <w:t xml:space="preserve"> useful tool for preparing for the future and showing how things may develop by looking at different interrelations of trends. Scenarios do not make predictions or accurate prognosis. They allow glimps</w:t>
      </w:r>
      <w:r>
        <w:rPr>
          <w:szCs w:val="18"/>
        </w:rPr>
        <w:t>es</w:t>
      </w:r>
      <w:r w:rsidRPr="00702488">
        <w:rPr>
          <w:szCs w:val="18"/>
        </w:rPr>
        <w:t xml:space="preserve"> into the future, by considering how different trends or developments may interact, by looking at how different factors may change and how these changes may affect other factors. They can inform policy makers through more focused thinking about the future and improved understanding of the present, by providing different possible pathways for developing desirable futures and avoiding future dystopias. </w:t>
      </w:r>
    </w:p>
    <w:p w14:paraId="6E50A22A" w14:textId="77777777" w:rsidR="001E7165" w:rsidRPr="00702488" w:rsidRDefault="001E7165" w:rsidP="001E7165">
      <w:pPr>
        <w:pStyle w:val="Bulletpoints"/>
        <w:numPr>
          <w:ilvl w:val="0"/>
          <w:numId w:val="33"/>
        </w:numPr>
        <w:spacing w:before="120" w:line="240" w:lineRule="atLeast"/>
        <w:ind w:left="714" w:hanging="357"/>
      </w:pPr>
      <w:r w:rsidRPr="00702488">
        <w:rPr>
          <w:b/>
          <w:bCs/>
        </w:rPr>
        <w:t>A glimpse at the Adriatic Ionian Region today</w:t>
      </w:r>
      <w:r w:rsidRPr="00702488">
        <w:t xml:space="preserve">. The Region is a large transnational area with unique natural and cultural characteristics. Socio-economic disparities, territorial fragmentation, </w:t>
      </w:r>
      <w:r>
        <w:t xml:space="preserve">a </w:t>
      </w:r>
      <w:r w:rsidRPr="00702488">
        <w:t>lack of connectivity</w:t>
      </w:r>
      <w:r>
        <w:t xml:space="preserve"> and</w:t>
      </w:r>
      <w:r w:rsidRPr="00702488">
        <w:t xml:space="preserve"> climate change challenge the region. </w:t>
      </w:r>
      <w:r>
        <w:t>T</w:t>
      </w:r>
      <w:r w:rsidRPr="00702488">
        <w:t xml:space="preserve">he region is not leading in innovation, there is low R&amp;D spending, while digital connectivity is low with visible urban-rural divides. </w:t>
      </w:r>
      <w:r>
        <w:t>A</w:t>
      </w:r>
      <w:r w:rsidRPr="00702488">
        <w:t xml:space="preserve">lthough </w:t>
      </w:r>
      <w:r>
        <w:t xml:space="preserve">the </w:t>
      </w:r>
      <w:r w:rsidRPr="00702488">
        <w:t>blue economy offers many opportunities in the region, there are outdated technologies and fishing is small scale. Mobility and connectivity are important with challenges in the road and energy network</w:t>
      </w:r>
      <w:r>
        <w:t>s</w:t>
      </w:r>
      <w:r w:rsidRPr="00702488">
        <w:t xml:space="preserve">. Lastly, sustainable development is key </w:t>
      </w:r>
      <w:r>
        <w:t>to</w:t>
      </w:r>
      <w:r w:rsidRPr="00702488">
        <w:t xml:space="preserve"> preserv</w:t>
      </w:r>
      <w:r>
        <w:t>e</w:t>
      </w:r>
      <w:r w:rsidRPr="00702488">
        <w:t xml:space="preserve"> the natural habitat </w:t>
      </w:r>
      <w:r>
        <w:t>in</w:t>
      </w:r>
      <w:r w:rsidRPr="00702488">
        <w:t xml:space="preserve"> the region, as challenges remain in the land marine environment. </w:t>
      </w:r>
    </w:p>
    <w:p w14:paraId="266A2310" w14:textId="77777777" w:rsidR="001E7165" w:rsidRPr="00702488" w:rsidRDefault="001E7165" w:rsidP="001E7165">
      <w:pPr>
        <w:pStyle w:val="BodyText"/>
        <w:numPr>
          <w:ilvl w:val="0"/>
          <w:numId w:val="33"/>
        </w:numPr>
        <w:spacing w:after="0"/>
        <w:rPr>
          <w:lang w:eastAsia="sv-SE"/>
        </w:rPr>
      </w:pPr>
      <w:r w:rsidRPr="00702488">
        <w:rPr>
          <w:b/>
          <w:bCs/>
          <w:lang w:eastAsia="sv-SE"/>
        </w:rPr>
        <w:t xml:space="preserve">Baseline scenario: what happens </w:t>
      </w:r>
      <w:r>
        <w:rPr>
          <w:b/>
          <w:bCs/>
          <w:lang w:eastAsia="sv-SE"/>
        </w:rPr>
        <w:t>with no new</w:t>
      </w:r>
      <w:r w:rsidRPr="00702488">
        <w:rPr>
          <w:b/>
          <w:bCs/>
          <w:lang w:eastAsia="sv-SE"/>
        </w:rPr>
        <w:t xml:space="preserve"> changes in the Adriatic Ionian Region by 2050</w:t>
      </w:r>
      <w:r w:rsidRPr="00702488">
        <w:rPr>
          <w:lang w:eastAsia="sv-SE"/>
        </w:rPr>
        <w:t xml:space="preserve">. The baseline scenario has looked at four key assumptions: territories in sustainable transition, depopulation, a digital divide and </w:t>
      </w:r>
      <w:r>
        <w:rPr>
          <w:lang w:eastAsia="sv-SE"/>
        </w:rPr>
        <w:t xml:space="preserve">incomplete </w:t>
      </w:r>
      <w:r w:rsidRPr="00702488">
        <w:rPr>
          <w:lang w:eastAsia="sv-SE"/>
        </w:rPr>
        <w:t xml:space="preserve">EU integration. </w:t>
      </w:r>
      <w:r>
        <w:t>T</w:t>
      </w:r>
      <w:r w:rsidRPr="00702488">
        <w:t xml:space="preserve">he baseline scenario </w:t>
      </w:r>
      <w:r>
        <w:t>shows</w:t>
      </w:r>
      <w:r w:rsidRPr="00702488">
        <w:t xml:space="preserve"> that sustainable development, blue growth and enhanced connectivity will be partial. </w:t>
      </w:r>
      <w:r>
        <w:rPr>
          <w:lang w:eastAsia="sv-SE"/>
        </w:rPr>
        <w:t>A</w:t>
      </w:r>
      <w:r w:rsidRPr="00702488">
        <w:rPr>
          <w:lang w:eastAsia="sv-SE"/>
        </w:rPr>
        <w:t xml:space="preserve">n incomplete transition to </w:t>
      </w:r>
      <w:r>
        <w:rPr>
          <w:lang w:eastAsia="sv-SE"/>
        </w:rPr>
        <w:t xml:space="preserve">a </w:t>
      </w:r>
      <w:r w:rsidRPr="00702488">
        <w:rPr>
          <w:lang w:eastAsia="sv-SE"/>
        </w:rPr>
        <w:t>sustainable econom</w:t>
      </w:r>
      <w:r>
        <w:rPr>
          <w:lang w:eastAsia="sv-SE"/>
        </w:rPr>
        <w:t>y</w:t>
      </w:r>
      <w:r w:rsidRPr="00702488">
        <w:rPr>
          <w:lang w:eastAsia="sv-SE"/>
        </w:rPr>
        <w:t xml:space="preserve"> </w:t>
      </w:r>
      <w:r>
        <w:rPr>
          <w:lang w:eastAsia="sv-SE"/>
        </w:rPr>
        <w:t>means</w:t>
      </w:r>
      <w:r w:rsidRPr="00702488">
        <w:rPr>
          <w:lang w:eastAsia="sv-SE"/>
        </w:rPr>
        <w:t xml:space="preserve"> that not all territories </w:t>
      </w:r>
      <w:r>
        <w:t>meet</w:t>
      </w:r>
      <w:r w:rsidRPr="00702488">
        <w:t xml:space="preserve"> the objectives of the European Green Deal. In the Adriatic Ionian macro-region this implies enhanced biodiversity loss challenging the region’s ecosystems, a shift </w:t>
      </w:r>
      <w:r>
        <w:t>in</w:t>
      </w:r>
      <w:r w:rsidRPr="00702488">
        <w:t xml:space="preserve"> key transport hubs, as the transition to </w:t>
      </w:r>
      <w:r>
        <w:t xml:space="preserve">a </w:t>
      </w:r>
      <w:r w:rsidRPr="00702488">
        <w:t>sustainable econom</w:t>
      </w:r>
      <w:r>
        <w:t>y</w:t>
      </w:r>
      <w:r w:rsidRPr="00702488">
        <w:t xml:space="preserve"> and stricter rules encourage sustainable transport, the end of mass tourism, as more sustainable tourism is introduced, and insufficient capacit</w:t>
      </w:r>
      <w:r>
        <w:t>y</w:t>
      </w:r>
      <w:r w:rsidRPr="00702488">
        <w:t xml:space="preserve"> for </w:t>
      </w:r>
      <w:r>
        <w:t xml:space="preserve">the </w:t>
      </w:r>
      <w:r w:rsidRPr="00702488">
        <w:t xml:space="preserve">rural economy due to </w:t>
      </w:r>
      <w:r>
        <w:t>depopulation</w:t>
      </w:r>
      <w:r w:rsidRPr="00702488">
        <w:t xml:space="preserve"> and </w:t>
      </w:r>
      <w:r>
        <w:t xml:space="preserve">a </w:t>
      </w:r>
      <w:r w:rsidRPr="00702488">
        <w:t>lack of public services.</w:t>
      </w:r>
      <w:r w:rsidRPr="00702488">
        <w:rPr>
          <w:b/>
          <w:bCs/>
        </w:rPr>
        <w:t xml:space="preserve"> </w:t>
      </w:r>
      <w:r w:rsidRPr="00702488">
        <w:t xml:space="preserve">The transition to </w:t>
      </w:r>
      <w:r>
        <w:t xml:space="preserve">a </w:t>
      </w:r>
      <w:r w:rsidRPr="00702488">
        <w:t>sustainable econom</w:t>
      </w:r>
      <w:r>
        <w:t>y</w:t>
      </w:r>
      <w:r w:rsidRPr="00702488">
        <w:t xml:space="preserve">, population changes and a digital divide, as well as earlier experience with clean energy for EU islands, provide positive perspectives for a few territories in the Adriatic Ionian macro-region. These are </w:t>
      </w:r>
      <w:r>
        <w:t>mainly</w:t>
      </w:r>
      <w:r w:rsidRPr="00702488">
        <w:t xml:space="preserve"> territories that reap benefits from technological breakthroughs.</w:t>
      </w:r>
      <w:r w:rsidRPr="00702488">
        <w:rPr>
          <w:lang w:eastAsia="sv-SE"/>
        </w:rPr>
        <w:t xml:space="preserve"> </w:t>
      </w:r>
      <w:r w:rsidRPr="00702488">
        <w:t xml:space="preserve">By 2050, these territorial differences are even more pronounced due to different levels of European integration </w:t>
      </w:r>
      <w:r>
        <w:t>for</w:t>
      </w:r>
      <w:r w:rsidRPr="00702488">
        <w:t xml:space="preserve"> countries in the macro-region. EU Member States </w:t>
      </w:r>
      <w:r>
        <w:t>must</w:t>
      </w:r>
      <w:r w:rsidRPr="00702488">
        <w:t xml:space="preserve"> contribute to achieving European policy objectives.</w:t>
      </w:r>
    </w:p>
    <w:p w14:paraId="50CFF5C0" w14:textId="77777777" w:rsidR="001E7165" w:rsidRPr="00702488" w:rsidRDefault="001E7165" w:rsidP="001E7165">
      <w:pPr>
        <w:pStyle w:val="BodyText"/>
        <w:numPr>
          <w:ilvl w:val="0"/>
          <w:numId w:val="33"/>
        </w:numPr>
        <w:spacing w:after="0"/>
        <w:rPr>
          <w:lang w:eastAsia="sv-SE"/>
        </w:rPr>
      </w:pPr>
      <w:r w:rsidRPr="00702488">
        <w:rPr>
          <w:b/>
          <w:bCs/>
          <w:lang w:eastAsia="sv-SE"/>
        </w:rPr>
        <w:t>Alternative scenario: flourishing in green and social wellbeing</w:t>
      </w:r>
      <w:r w:rsidRPr="00702488">
        <w:rPr>
          <w:lang w:eastAsia="sv-SE"/>
        </w:rPr>
        <w:t xml:space="preserve">. By 2050 the Adriatic Ionian Region has taken a leap to achieve a better quality of life. This is ecological, i.e. in </w:t>
      </w:r>
      <w:r>
        <w:rPr>
          <w:lang w:eastAsia="sv-SE"/>
        </w:rPr>
        <w:t>good</w:t>
      </w:r>
      <w:r w:rsidRPr="00702488">
        <w:rPr>
          <w:lang w:eastAsia="sv-SE"/>
        </w:rPr>
        <w:t xml:space="preserve"> environmental conditions, and social, i.e. </w:t>
      </w:r>
      <w:r>
        <w:rPr>
          <w:lang w:eastAsia="sv-SE"/>
        </w:rPr>
        <w:t>with</w:t>
      </w:r>
      <w:r w:rsidRPr="00702488">
        <w:rPr>
          <w:lang w:eastAsia="sv-SE"/>
        </w:rPr>
        <w:t xml:space="preserve"> trust in government and personal relations. The scenario is highly driven by the EU taking a new global role and increasing the quality of life of its citizens. The EU  strategic autonomy goal gradually transformed it into a global player, leading in sustainability and ensuring quality of life. Digitalisation </w:t>
      </w:r>
      <w:r>
        <w:rPr>
          <w:lang w:eastAsia="sv-SE"/>
        </w:rPr>
        <w:t>enables more citizen</w:t>
      </w:r>
      <w:r w:rsidRPr="00702488">
        <w:rPr>
          <w:lang w:eastAsia="sv-SE"/>
        </w:rPr>
        <w:t xml:space="preserve"> participation in decision making and safeguarding European values. The transition towards a better quality of life by investing more in environmental and social enablers has affected people’s lives to </w:t>
      </w:r>
      <w:r>
        <w:rPr>
          <w:lang w:eastAsia="sv-SE"/>
        </w:rPr>
        <w:t xml:space="preserve">a </w:t>
      </w:r>
      <w:r w:rsidRPr="00702488">
        <w:rPr>
          <w:lang w:eastAsia="sv-SE"/>
        </w:rPr>
        <w:t>great exten</w:t>
      </w:r>
      <w:r>
        <w:rPr>
          <w:lang w:eastAsia="sv-SE"/>
        </w:rPr>
        <w:t>t</w:t>
      </w:r>
      <w:r w:rsidRPr="00702488">
        <w:rPr>
          <w:lang w:eastAsia="sv-SE"/>
        </w:rPr>
        <w:t>. It has influenced the way people work</w:t>
      </w:r>
      <w:r>
        <w:rPr>
          <w:lang w:eastAsia="sv-SE"/>
        </w:rPr>
        <w:t xml:space="preserve"> and</w:t>
      </w:r>
      <w:r w:rsidRPr="00702488">
        <w:rPr>
          <w:lang w:eastAsia="sv-SE"/>
        </w:rPr>
        <w:t xml:space="preserve"> the economy, adjusted technological infrastructure, affected transport and improved health. At the same time, the EU’s strong regulatory presence and new global role</w:t>
      </w:r>
      <w:r>
        <w:rPr>
          <w:lang w:eastAsia="sv-SE"/>
        </w:rPr>
        <w:t xml:space="preserve"> has led to</w:t>
      </w:r>
      <w:r w:rsidRPr="00702488">
        <w:rPr>
          <w:lang w:eastAsia="sv-SE"/>
        </w:rPr>
        <w:t xml:space="preserve"> more solidarity and integration across the territories and their people </w:t>
      </w:r>
      <w:r>
        <w:rPr>
          <w:lang w:eastAsia="sv-SE"/>
        </w:rPr>
        <w:t>improving</w:t>
      </w:r>
      <w:r w:rsidRPr="00702488">
        <w:rPr>
          <w:lang w:eastAsia="sv-SE"/>
        </w:rPr>
        <w:t xml:space="preserve"> prosperity and wellbeing. People work less and value their free time</w:t>
      </w:r>
      <w:r w:rsidRPr="00DA2FC7">
        <w:rPr>
          <w:lang w:eastAsia="sv-SE"/>
        </w:rPr>
        <w:t xml:space="preserve"> </w:t>
      </w:r>
      <w:r w:rsidRPr="00702488">
        <w:rPr>
          <w:lang w:eastAsia="sv-SE"/>
        </w:rPr>
        <w:t xml:space="preserve">more, industries become greener, society and businesses reap the benefits of digitalisation, sharing cultures </w:t>
      </w:r>
      <w:r>
        <w:rPr>
          <w:lang w:eastAsia="sv-SE"/>
        </w:rPr>
        <w:t>thrive</w:t>
      </w:r>
      <w:r w:rsidRPr="00702488">
        <w:rPr>
          <w:lang w:eastAsia="sv-SE"/>
        </w:rPr>
        <w:t>, alternative energy sources reduce carbon emissions, tourism and agriculture becomes more responsible and people improve their quality of life</w:t>
      </w:r>
    </w:p>
    <w:p w14:paraId="5513B7E4" w14:textId="77777777" w:rsidR="001E7165" w:rsidRPr="00702488" w:rsidRDefault="001E7165" w:rsidP="001E7165">
      <w:pPr>
        <w:pStyle w:val="BodyText"/>
        <w:numPr>
          <w:ilvl w:val="0"/>
          <w:numId w:val="33"/>
        </w:numPr>
        <w:spacing w:after="0"/>
        <w:rPr>
          <w:lang w:eastAsia="sv-SE"/>
        </w:rPr>
      </w:pPr>
      <w:r w:rsidRPr="00702488">
        <w:rPr>
          <w:b/>
          <w:bCs/>
          <w:lang w:eastAsia="sv-SE"/>
        </w:rPr>
        <w:t>Alternative scenario: restoring nature for a revived ecosystem</w:t>
      </w:r>
      <w:r w:rsidRPr="00702488">
        <w:rPr>
          <w:lang w:eastAsia="sv-SE"/>
        </w:rPr>
        <w:t xml:space="preserve">. </w:t>
      </w:r>
      <w:r w:rsidRPr="00702488">
        <w:t xml:space="preserve">Several natural hazards have challenged the Adriatic Ionian region and its pristine biodiversity. This </w:t>
      </w:r>
      <w:r>
        <w:t>highlighted</w:t>
      </w:r>
      <w:r w:rsidRPr="00702488">
        <w:t xml:space="preserve"> that climate change is an eminent threat</w:t>
      </w:r>
      <w:r>
        <w:t xml:space="preserve"> and</w:t>
      </w:r>
      <w:r w:rsidRPr="00702488">
        <w:t xml:space="preserve"> people need to seriously do something about it. In combination with the ‘new normal of work’ </w:t>
      </w:r>
      <w:r>
        <w:t>with</w:t>
      </w:r>
      <w:r w:rsidRPr="00702488">
        <w:t xml:space="preserve"> remote working and ‘work from anywhere’, especially after the COVID-19 pandemic, settlement patterns change. The transition towards a clean natural habitat by giving back to nature and adapting work and employment affect people’s lives great</w:t>
      </w:r>
      <w:r>
        <w:t>ly</w:t>
      </w:r>
      <w:r w:rsidRPr="00702488">
        <w:t xml:space="preserve">. </w:t>
      </w:r>
      <w:r>
        <w:t>This</w:t>
      </w:r>
      <w:r w:rsidRPr="00702488">
        <w:t xml:space="preserve"> has influenced the environment, the way people work</w:t>
      </w:r>
      <w:r>
        <w:t xml:space="preserve"> and</w:t>
      </w:r>
      <w:r w:rsidRPr="00702488">
        <w:t xml:space="preserve"> the economy, adjusted technological infrastructure, affected transport and improved health. At the same time, the strong commitment of people and especially youth, as well as technological progress</w:t>
      </w:r>
      <w:r>
        <w:t xml:space="preserve"> have helped</w:t>
      </w:r>
      <w:r w:rsidRPr="00702488">
        <w:t xml:space="preserve"> achieve prosperity and a clean ecosystem which is crucial for the wellbeing of </w:t>
      </w:r>
      <w:r>
        <w:t>future</w:t>
      </w:r>
      <w:r w:rsidRPr="00702488">
        <w:t xml:space="preserve"> generations. Large parts of </w:t>
      </w:r>
      <w:r>
        <w:t>unpopulated</w:t>
      </w:r>
      <w:r w:rsidRPr="00702488">
        <w:t xml:space="preserve"> territories are given back to nature to build green and blue infrastructure, the new geography of work has supported brain gain in the region,</w:t>
      </w:r>
      <w:r>
        <w:t xml:space="preserve"> while</w:t>
      </w:r>
      <w:r w:rsidRPr="00702488">
        <w:t xml:space="preserve"> greener, more social, more circular and sustainable SMEs </w:t>
      </w:r>
      <w:r>
        <w:t xml:space="preserve">have </w:t>
      </w:r>
      <w:r w:rsidRPr="00702488">
        <w:t>established a brand</w:t>
      </w:r>
      <w:r>
        <w:t xml:space="preserve"> for</w:t>
      </w:r>
      <w:r w:rsidRPr="00702488">
        <w:t xml:space="preserve"> the region, the sea has become the key transport mode</w:t>
      </w:r>
      <w:r>
        <w:t xml:space="preserve"> and</w:t>
      </w:r>
      <w:r w:rsidRPr="00702488">
        <w:t xml:space="preserve"> people enjoy ‘slow living’, as they </w:t>
      </w:r>
      <w:r>
        <w:t xml:space="preserve">have </w:t>
      </w:r>
      <w:r w:rsidRPr="00702488">
        <w:t>shifted towards green growth and less intense economic development, creating their own Adriatic Ionian way of life.</w:t>
      </w:r>
    </w:p>
    <w:p w14:paraId="70828A4E" w14:textId="77777777" w:rsidR="001E7165" w:rsidRPr="00702488" w:rsidRDefault="001E7165" w:rsidP="001E7165">
      <w:pPr>
        <w:pStyle w:val="BodyText"/>
        <w:numPr>
          <w:ilvl w:val="0"/>
          <w:numId w:val="33"/>
        </w:numPr>
        <w:spacing w:after="0"/>
        <w:rPr>
          <w:lang w:eastAsia="sv-SE"/>
        </w:rPr>
      </w:pPr>
      <w:r w:rsidRPr="00702488">
        <w:rPr>
          <w:b/>
          <w:bCs/>
          <w:lang w:eastAsia="sv-SE"/>
        </w:rPr>
        <w:t>Pointers for the future</w:t>
      </w:r>
      <w:r w:rsidRPr="00702488">
        <w:rPr>
          <w:lang w:eastAsia="sv-SE"/>
        </w:rPr>
        <w:t xml:space="preserve">. </w:t>
      </w:r>
      <w:r w:rsidRPr="00702488">
        <w:t>Regardless which scenario</w:t>
      </w:r>
      <w:r>
        <w:t xml:space="preserve"> seem</w:t>
      </w:r>
      <w:r w:rsidRPr="00702488">
        <w:t>s more desirable or likely, issues such as demographic decline and ag</w:t>
      </w:r>
      <w:r>
        <w:t>e</w:t>
      </w:r>
      <w:r w:rsidRPr="00702488">
        <w:t>ing, climate change, biodiversity</w:t>
      </w:r>
      <w:r w:rsidRPr="00DA2FC7">
        <w:t xml:space="preserve"> </w:t>
      </w:r>
      <w:r w:rsidRPr="00702488">
        <w:t xml:space="preserve">loss, digitalisation, increasing energy demand and growing global tensions will need to be addressed in the region. Potential policy recommendations concern pointers for a territorial vision </w:t>
      </w:r>
      <w:r>
        <w:t>of</w:t>
      </w:r>
      <w:r w:rsidRPr="00702488">
        <w:t xml:space="preserve"> demographic change, a spatial plan for green and blue transition</w:t>
      </w:r>
      <w:r>
        <w:t>s</w:t>
      </w:r>
      <w:r w:rsidRPr="00702488">
        <w:t xml:space="preserve">, a macro-regional biodiversity plan, a taxation agreement for the digital workforce, as well as a masterplan for future-wise tourism. At a macro-regional level, policy pointers regard the launch of future-oriented debates, thinking on macro-regional plans and strategies, and transnational bodies and agreements. Last but not least, ESPON could focus on building repositories of national and regional plans </w:t>
      </w:r>
      <w:r>
        <w:t>and</w:t>
      </w:r>
      <w:r w:rsidRPr="00702488">
        <w:t xml:space="preserve"> strategies, supporting the development of macro-regional masterplans </w:t>
      </w:r>
      <w:r>
        <w:t>and</w:t>
      </w:r>
      <w:r w:rsidRPr="00702488">
        <w:t xml:space="preserve"> sector strategies </w:t>
      </w:r>
      <w:r>
        <w:t>while</w:t>
      </w:r>
      <w:r w:rsidRPr="00702488">
        <w:t xml:space="preserve"> strengthening continuous macro-regional monitoring. </w:t>
      </w:r>
    </w:p>
    <w:p w14:paraId="5B00C26D" w14:textId="77777777" w:rsidR="001E7165" w:rsidRPr="00702488" w:rsidRDefault="001E7165" w:rsidP="001E7165"/>
    <w:p w14:paraId="5DDACDE7" w14:textId="77777777" w:rsidR="00B659EF" w:rsidRPr="00702488" w:rsidRDefault="00B659EF" w:rsidP="001E7165">
      <w:pPr>
        <w:pStyle w:val="BodyText"/>
        <w:spacing w:after="0"/>
        <w:rPr>
          <w:lang w:eastAsia="sv-SE"/>
        </w:rPr>
      </w:pPr>
    </w:p>
    <w:p w14:paraId="342EDEEE" w14:textId="77777777" w:rsidR="00646167" w:rsidRPr="00702488" w:rsidRDefault="00646167" w:rsidP="00646167">
      <w:pPr>
        <w:pStyle w:val="Heading1"/>
      </w:pPr>
      <w:bookmarkStart w:id="6" w:name="_Toc100584695"/>
      <w:r w:rsidRPr="00702488">
        <w:t>Setting the scene</w:t>
      </w:r>
      <w:bookmarkEnd w:id="6"/>
      <w:r w:rsidRPr="00702488">
        <w:t xml:space="preserve"> </w:t>
      </w:r>
    </w:p>
    <w:p w14:paraId="370EE0DB" w14:textId="77777777" w:rsidR="00282C54" w:rsidRPr="00702488" w:rsidRDefault="00282C54" w:rsidP="00282C54">
      <w:r w:rsidRPr="00702488">
        <w:t>Understanding the present, current territorial development</w:t>
      </w:r>
      <w:r>
        <w:t xml:space="preserve"> with</w:t>
      </w:r>
      <w:r w:rsidRPr="00702488">
        <w:t xml:space="preserve"> its challenges and opportunities is useful when discussing and developing baseline and alternative territorial scenarios, as it helps to have a reference when it comes discussing the future. This section sets the </w:t>
      </w:r>
      <w:r>
        <w:t>scene</w:t>
      </w:r>
      <w:r w:rsidRPr="00702488">
        <w:t xml:space="preserve"> by taking key topics identified in the terms of reference as the most relevant ones for the future. </w:t>
      </w:r>
      <w:r>
        <w:t>The</w:t>
      </w:r>
      <w:r w:rsidRPr="00702488">
        <w:t xml:space="preserve"> topics for EUSDR are digitalisation, migration and demographic change and climate change and sustainable development. </w:t>
      </w:r>
      <w:r>
        <w:t>The</w:t>
      </w:r>
      <w:r w:rsidRPr="00702488">
        <w:t xml:space="preserve"> topics for EUSAIR are blue economy and innovation, mobility and connectivity </w:t>
      </w:r>
      <w:r>
        <w:t>as well as the</w:t>
      </w:r>
      <w:r w:rsidRPr="00702488">
        <w:t xml:space="preserve"> </w:t>
      </w:r>
      <w:r>
        <w:t>Green Deal</w:t>
      </w:r>
      <w:r w:rsidRPr="00702488">
        <w:t xml:space="preserve"> and sustainable development. The chapter (and the project) do not take stock of every possible development, challenge or characteristic, neither focus on any changes deriving from the COVID-19 post-pandemic reality. This chapter aims to give an overview and first basic elements on the present situation.</w:t>
      </w:r>
    </w:p>
    <w:p w14:paraId="50D50301" w14:textId="3211C183" w:rsidR="00282C54" w:rsidRPr="00702488" w:rsidRDefault="00282C54" w:rsidP="00282C54">
      <w:pPr>
        <w:pStyle w:val="BodyText"/>
      </w:pPr>
      <w:r w:rsidRPr="00702488">
        <w:t xml:space="preserve">The Adriatic and Ionian region is a large transnational area with more than 70 million inhabitants, home to several capital and top-tier urban agglomerations </w:t>
      </w:r>
      <w:r>
        <w:t>with</w:t>
      </w:r>
      <w:r w:rsidRPr="00702488">
        <w:t xml:space="preserve"> unique natural and cultural characteristics </w:t>
      </w:r>
      <w:r w:rsidRPr="00702488">
        <w:fldChar w:fldCharType="begin"/>
      </w:r>
      <w:r w:rsidR="004E1C4D">
        <w:instrText xml:space="preserve"> ADDIN ZOTERO_ITEM CSL_CITATION {"citationID":"IjagIQLd","properties":{"formattedCitation":"(Interreg ADRION, 2015)","plainCitation":"(Interreg ADRION, 2015)","noteIndex":0},"citationItems":[{"id":881,"uris":["http://zotero.org/groups/21774/items/XINXUSJX"],"itemData":{"id":881,"type":"report","title":"ADRION Interreg V-B Adriatic-Ionian Cooperation Programme 2014-2020. Approved on 20 October 2015","author":[{"family":"Interreg ADRION","given":""}],"issued":{"date-parts":[["2015"]]}}}],"schema":"https://github.com/citation-style-language/schema/raw/master/csl-citation.json"} </w:instrText>
      </w:r>
      <w:r w:rsidRPr="00702488">
        <w:fldChar w:fldCharType="separate"/>
      </w:r>
      <w:r w:rsidRPr="00702488">
        <w:rPr>
          <w:noProof/>
        </w:rPr>
        <w:t>(Interreg ADRION, 2015)</w:t>
      </w:r>
      <w:r w:rsidRPr="00702488">
        <w:fldChar w:fldCharType="end"/>
      </w:r>
      <w:r w:rsidRPr="00702488">
        <w:t xml:space="preserve">. The common denominator for cooperation </w:t>
      </w:r>
      <w:r>
        <w:t>in</w:t>
      </w:r>
      <w:r w:rsidRPr="00702488">
        <w:t xml:space="preserve"> the region is the Adriatic Ionian Sea as a common, bringing its own challenges and potential (</w:t>
      </w:r>
      <w:r w:rsidR="00A403B9">
        <w:t>Map 3-1</w:t>
      </w:r>
      <w:r w:rsidRPr="00702488">
        <w:t>). The following present a</w:t>
      </w:r>
      <w:r>
        <w:t>n</w:t>
      </w:r>
      <w:r w:rsidRPr="00702488">
        <w:t xml:space="preserve"> aggregated picture, there are however, considerable differences between the regions and places in the area.</w:t>
      </w:r>
    </w:p>
    <w:p w14:paraId="178B6015" w14:textId="37208DED" w:rsidR="003961E6" w:rsidRPr="00702488" w:rsidRDefault="00282C54" w:rsidP="000B1FE1">
      <w:pPr>
        <w:pStyle w:val="Caption"/>
      </w:pPr>
      <w:bookmarkStart w:id="7" w:name="_Toc100584714"/>
      <w:r>
        <w:t xml:space="preserve">Map </w:t>
      </w:r>
      <w:r w:rsidR="000B1FE1">
        <w:fldChar w:fldCharType="begin"/>
      </w:r>
      <w:r w:rsidR="000B1FE1">
        <w:instrText xml:space="preserve"> STYLEREF 1 \s </w:instrText>
      </w:r>
      <w:r w:rsidR="000B1FE1">
        <w:fldChar w:fldCharType="separate"/>
      </w:r>
      <w:r w:rsidR="008619E9">
        <w:rPr>
          <w:noProof/>
        </w:rPr>
        <w:t>3</w:t>
      </w:r>
      <w:r w:rsidR="000B1FE1">
        <w:fldChar w:fldCharType="end"/>
      </w:r>
      <w:r w:rsidR="000B1FE1">
        <w:noBreakHyphen/>
      </w:r>
      <w:r w:rsidR="000B1FE1">
        <w:fldChar w:fldCharType="begin"/>
      </w:r>
      <w:r w:rsidR="000B1FE1">
        <w:instrText xml:space="preserve"> SEQ Map \* ARABIC \s 1 </w:instrText>
      </w:r>
      <w:r w:rsidR="000B1FE1">
        <w:fldChar w:fldCharType="separate"/>
      </w:r>
      <w:r w:rsidR="008619E9">
        <w:rPr>
          <w:noProof/>
        </w:rPr>
        <w:t>1</w:t>
      </w:r>
      <w:r w:rsidR="000B1FE1">
        <w:fldChar w:fldCharType="end"/>
      </w:r>
      <w:r w:rsidR="00967AF6">
        <w:t xml:space="preserve"> </w:t>
      </w:r>
      <w:r w:rsidR="003961E6" w:rsidRPr="00702488">
        <w:t>The EUSAIR Mapshot</w:t>
      </w:r>
      <w:bookmarkEnd w:id="7"/>
    </w:p>
    <w:p w14:paraId="58F1BF9F" w14:textId="78E64E30" w:rsidR="003961E6" w:rsidRPr="00702488" w:rsidRDefault="009A1C2B" w:rsidP="003961E6">
      <w:pPr>
        <w:pStyle w:val="BodyText"/>
        <w:rPr>
          <w:b/>
          <w:bCs/>
        </w:rPr>
      </w:pPr>
      <w:r>
        <w:rPr>
          <w:b/>
          <w:bCs/>
          <w:noProof/>
        </w:rPr>
        <w:drawing>
          <wp:inline distT="0" distB="0" distL="0" distR="0" wp14:anchorId="36528ADD" wp14:editId="276FFDC7">
            <wp:extent cx="4314809" cy="510988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4329461" cy="5127234"/>
                    </a:xfrm>
                    <a:prstGeom prst="rect">
                      <a:avLst/>
                    </a:prstGeom>
                  </pic:spPr>
                </pic:pic>
              </a:graphicData>
            </a:graphic>
          </wp:inline>
        </w:drawing>
      </w:r>
    </w:p>
    <w:p w14:paraId="0DB2985A" w14:textId="654B2A0B" w:rsidR="003961E6" w:rsidRPr="00702488" w:rsidRDefault="003961E6" w:rsidP="00424D59">
      <w:pPr>
        <w:pStyle w:val="BodyText"/>
        <w:rPr>
          <w:sz w:val="16"/>
          <w:szCs w:val="16"/>
        </w:rPr>
      </w:pPr>
      <w:r w:rsidRPr="00702488">
        <w:rPr>
          <w:sz w:val="16"/>
          <w:szCs w:val="16"/>
        </w:rPr>
        <w:t>Source: ESPON TEVI 2050, 202</w:t>
      </w:r>
      <w:r w:rsidR="00D51F51">
        <w:rPr>
          <w:sz w:val="16"/>
          <w:szCs w:val="16"/>
        </w:rPr>
        <w:t>2</w:t>
      </w:r>
    </w:p>
    <w:p w14:paraId="4BA4A77C" w14:textId="7F87B938" w:rsidR="0022447A" w:rsidRPr="00702488" w:rsidRDefault="0022447A" w:rsidP="0022447A">
      <w:pPr>
        <w:pStyle w:val="BodyText"/>
      </w:pPr>
      <w:r w:rsidRPr="00702488">
        <w:t xml:space="preserve">The Adriatic and Ionian region </w:t>
      </w:r>
      <w:r>
        <w:t xml:space="preserve">has </w:t>
      </w:r>
      <w:r w:rsidRPr="00702488">
        <w:t xml:space="preserve">spatial and socio-economic disparities, territorial fragmentation and lack of connectivity. Emigration, international actors’ involvement, </w:t>
      </w:r>
      <w:r>
        <w:t>in</w:t>
      </w:r>
      <w:r w:rsidRPr="00702488">
        <w:t xml:space="preserve"> particular China’s investments through the Belt and Road Initiative, governance and societal challenges, interrupted transport connections in the Western Balkans</w:t>
      </w:r>
      <w:r>
        <w:t xml:space="preserve"> and</w:t>
      </w:r>
      <w:r w:rsidRPr="00702488">
        <w:t xml:space="preserve"> climate change effects, are a few examples of existing challenges in the region. At the same time, potential is seen in the rich biodiversity of the region, renewable energ</w:t>
      </w:r>
      <w:r>
        <w:t>y</w:t>
      </w:r>
      <w:r w:rsidRPr="00702488">
        <w:t xml:space="preserve"> potential, </w:t>
      </w:r>
      <w:r>
        <w:t>a</w:t>
      </w:r>
      <w:r w:rsidRPr="00702488">
        <w:t xml:space="preserve"> rich cultural heritage, tourism and blue growth </w:t>
      </w:r>
      <w:r w:rsidRPr="00702488">
        <w:fldChar w:fldCharType="begin"/>
      </w:r>
      <w:r w:rsidR="004E1C4D">
        <w:instrText xml:space="preserve"> ADDIN ZOTERO_ITEM CSL_CITATION {"citationID":"pDCiQ8Jj","properties":{"formattedCitation":"(SITA-SOGES International Technical Assistance srl &amp; Osservatorio Balcani Caucaso Transeuropa / Centro Cooperazione Internationale (Trento), 2020)","plainCitation":"(SITA-SOGES International Technical Assistance srl &amp; Osservatorio Balcani Caucaso Transeuropa / Centro Cooperazione Internationale (Trento), 2020)","dontUpdate":true,"noteIndex":0},"citationItems":[{"id":98,"uris":["http://zotero.org/groups/21774/items/2VDHZKTW"],"itemData":{"id":98,"type":"report","title":"Analysis of the territorial challenges, needs and potentials of the Adriatic-Ionian region and strategic options for post-2020 ADRION Programme","author":[{"family":"SITA-SOGES","given":""},{"family":"Osservatorio Balcani Caucaso Transeuropa","given":""}],"issued":{"date-parts":[["2020",8]]}}}],"schema":"https://github.com/citation-style-language/schema/raw/master/csl-citation.json"} </w:instrText>
      </w:r>
      <w:r w:rsidRPr="00702488">
        <w:fldChar w:fldCharType="separate"/>
      </w:r>
      <w:r w:rsidRPr="00702488">
        <w:rPr>
          <w:noProof/>
        </w:rPr>
        <w:t>(SITA-SOGES et al., 2020)</w:t>
      </w:r>
      <w:r w:rsidRPr="00702488">
        <w:fldChar w:fldCharType="end"/>
      </w:r>
      <w:r w:rsidRPr="00702488">
        <w:t xml:space="preserve">. Furthermore, an important element to consider is EU enlargement and Western Balkan integration. Addressing underlying structural issues and achieving better territorial governance will be vital to fulfil the enlargement priorities and increase potential </w:t>
      </w:r>
      <w:r w:rsidRPr="00702488">
        <w:fldChar w:fldCharType="begin"/>
      </w:r>
      <w:r w:rsidR="004E1C4D">
        <w:instrText xml:space="preserve"> ADDIN ZOTERO_ITEM CSL_CITATION {"citationID":"UbZ37GQi","properties":{"formattedCitation":"(Western Balkan Network on Territorial Governance, 2018)","plainCitation":"(Western Balkan Network on Territorial Governance, 2018)","noteIndex":0},"citationItems":[{"id":3052,"uris":["http://zotero.org/groups/21774/items/V8CSLYLT"],"itemData":{"id":3052,"type":"report","event-place":"Tirana","publisher":"Co-PLAN","publisher-place":"Tirana","title":"Position paper on territorial governance in the Western Balkans","author":[{"literal":"Western Balkan Network on Territorial Governance"}],"issued":{"date-parts":[["2018"]]}}}],"schema":"https://github.com/citation-style-language/schema/raw/master/csl-citation.json"} </w:instrText>
      </w:r>
      <w:r w:rsidRPr="00702488">
        <w:fldChar w:fldCharType="separate"/>
      </w:r>
      <w:r w:rsidRPr="00702488">
        <w:rPr>
          <w:noProof/>
        </w:rPr>
        <w:t>(Western Balkan Network on Territorial Governance, 2018)</w:t>
      </w:r>
      <w:r w:rsidRPr="00702488">
        <w:fldChar w:fldCharType="end"/>
      </w:r>
      <w:r w:rsidRPr="00702488">
        <w:t>.</w:t>
      </w:r>
    </w:p>
    <w:p w14:paraId="06BA0A88" w14:textId="37FEE8D5" w:rsidR="0022447A" w:rsidRPr="00702488" w:rsidRDefault="0022447A" w:rsidP="0022447A">
      <w:pPr>
        <w:pStyle w:val="BodyText"/>
        <w:rPr>
          <w:sz w:val="16"/>
          <w:szCs w:val="16"/>
        </w:rPr>
      </w:pPr>
      <w:r w:rsidRPr="00702488">
        <w:t xml:space="preserve">The economic situation differs </w:t>
      </w:r>
      <w:r>
        <w:t>significantly</w:t>
      </w:r>
      <w:r w:rsidRPr="00702488">
        <w:t xml:space="preserve"> across the macro-region. As shown in the map below, GDP values are strong in Northern Italy and Slovenia</w:t>
      </w:r>
      <w:r>
        <w:t>n</w:t>
      </w:r>
      <w:r w:rsidRPr="00702488">
        <w:t xml:space="preserve"> regions </w:t>
      </w:r>
      <w:r w:rsidR="00A403B9" w:rsidRPr="00702488">
        <w:t>(</w:t>
      </w:r>
      <w:r w:rsidR="00A403B9">
        <w:t>Map 3-1</w:t>
      </w:r>
      <w:r w:rsidR="00A403B9" w:rsidRPr="00702488">
        <w:t>)</w:t>
      </w:r>
      <w:r w:rsidRPr="00702488">
        <w:t xml:space="preserve">. The picture is similar for capital cities compared to their surroundings. GDP appears lower in Western Balkans regions, </w:t>
      </w:r>
      <w:r>
        <w:t>but this should increase</w:t>
      </w:r>
      <w:r w:rsidRPr="00702488">
        <w:t xml:space="preserve"> </w:t>
      </w:r>
      <w:r w:rsidRPr="00702488">
        <w:fldChar w:fldCharType="begin"/>
      </w:r>
      <w:r w:rsidR="004E1C4D">
        <w:instrText xml:space="preserve"> ADDIN ZOTERO_ITEM CSL_CITATION {"citationID":"YSFXL3C0","properties":{"formattedCitation":"(ESPON, 2020b)","plainCitation":"(ESPON, 2020b)","noteIndex":0},"citationItems":[{"id":8020,"uris":["http://zotero.org/groups/4075961/items/75XBLRHU"],"itemData":{"id":8020,"type":"report","title":"European Monitoring Tool for Macro-regions (EMTM)","URL":"https://mrs.espon.eu/index.html","author":[{"family":"ESPON","given":""}],"issued":{"date-parts":[["2020"]]}}}],"schema":"https://github.com/citation-style-language/schema/raw/master/csl-citation.json"} </w:instrText>
      </w:r>
      <w:r w:rsidRPr="00702488">
        <w:fldChar w:fldCharType="separate"/>
      </w:r>
      <w:r w:rsidR="004E1C4D">
        <w:t>(ESPON, 2020b)</w:t>
      </w:r>
      <w:r w:rsidRPr="00702488">
        <w:fldChar w:fldCharType="end"/>
      </w:r>
      <w:r w:rsidRPr="00702488">
        <w:t xml:space="preserve">. </w:t>
      </w:r>
    </w:p>
    <w:p w14:paraId="2A32A5A6" w14:textId="77777777" w:rsidR="0022447A" w:rsidRPr="00702488" w:rsidRDefault="0022447A" w:rsidP="0022447A">
      <w:r w:rsidRPr="00702488">
        <w:t xml:space="preserve">Zooming into the three key topics from the terms of reference, the following points give a first background. </w:t>
      </w:r>
    </w:p>
    <w:p w14:paraId="7409AB84" w14:textId="075C38C6" w:rsidR="0022447A" w:rsidRPr="00702488" w:rsidRDefault="0022447A" w:rsidP="0022447A">
      <w:pPr>
        <w:pStyle w:val="BodyText"/>
      </w:pPr>
      <w:r w:rsidRPr="00702488">
        <w:rPr>
          <w:b/>
          <w:bCs/>
        </w:rPr>
        <w:t>Blue economy and innovation – not an innovation lead</w:t>
      </w:r>
      <w:r>
        <w:rPr>
          <w:b/>
          <w:bCs/>
        </w:rPr>
        <w:t>er</w:t>
      </w:r>
      <w:r w:rsidRPr="00702488">
        <w:rPr>
          <w:b/>
          <w:bCs/>
        </w:rPr>
        <w:t xml:space="preserve">, but </w:t>
      </w:r>
      <w:r>
        <w:rPr>
          <w:b/>
          <w:bCs/>
        </w:rPr>
        <w:t xml:space="preserve">benefitting from </w:t>
      </w:r>
      <w:r w:rsidRPr="00702488">
        <w:rPr>
          <w:b/>
          <w:bCs/>
        </w:rPr>
        <w:t>blue growth</w:t>
      </w:r>
      <w:r w:rsidRPr="00702488">
        <w:t>. The region is not leading in innovation, digitalisation and internationalisation, but rather SMEs are the backbone of the economy in the macro-region</w:t>
      </w:r>
      <w:r>
        <w:t>. W</w:t>
      </w:r>
      <w:r w:rsidRPr="00702488">
        <w:t xml:space="preserve">holesale, retail and manufacturing </w:t>
      </w:r>
      <w:r>
        <w:t>are</w:t>
      </w:r>
      <w:r w:rsidRPr="00702488">
        <w:t xml:space="preserve"> the key business sectors. Slovenia, Italy and Greece </w:t>
      </w:r>
      <w:r>
        <w:t>have</w:t>
      </w:r>
      <w:r w:rsidRPr="00702488">
        <w:t xml:space="preserve"> the highest </w:t>
      </w:r>
      <w:r>
        <w:t xml:space="preserve">R&amp;D </w:t>
      </w:r>
      <w:r w:rsidRPr="00702488">
        <w:t>spending</w:t>
      </w:r>
      <w:r>
        <w:t xml:space="preserve"> but n</w:t>
      </w:r>
      <w:r w:rsidRPr="00702488">
        <w:t xml:space="preserve">o country in the macro-region is close to the 3% of GDP spending </w:t>
      </w:r>
      <w:r>
        <w:t>on</w:t>
      </w:r>
      <w:r w:rsidRPr="00702488">
        <w:t xml:space="preserve"> R&amp;D set by the EU</w:t>
      </w:r>
      <w:r>
        <w:t xml:space="preserve">. </w:t>
      </w:r>
      <w:r w:rsidRPr="00702488">
        <w:t xml:space="preserve">Slovenia and Serbia have the highest </w:t>
      </w:r>
      <w:r>
        <w:t>share</w:t>
      </w:r>
      <w:r w:rsidRPr="00702488">
        <w:t xml:space="preserve"> of enterprises that provide ICT training for their stuff, with the lowest being North Macedonia. Digital connectivity is another important element, affecting people and businesses. </w:t>
      </w:r>
      <w:r>
        <w:t>About 78</w:t>
      </w:r>
      <w:r w:rsidR="00A403B9">
        <w:t>%</w:t>
      </w:r>
      <w:r w:rsidRPr="00702488">
        <w:t xml:space="preserve"> of households </w:t>
      </w:r>
      <w:r>
        <w:t>have</w:t>
      </w:r>
      <w:r w:rsidRPr="00702488">
        <w:t xml:space="preserve"> access to broadband, with the Western Balkans taking big leaps towards digitalisation. The urban-rural divide </w:t>
      </w:r>
      <w:r>
        <w:t>for</w:t>
      </w:r>
      <w:r w:rsidRPr="00702488">
        <w:t xml:space="preserve"> internet access is visible throughout the region</w:t>
      </w:r>
      <w:r>
        <w:t xml:space="preserve"> a</w:t>
      </w:r>
      <w:r w:rsidRPr="00702488">
        <w:t xml:space="preserve">nd particularly strong in Greece. Digital transformation remains a challenge for SMEs and businesses, resulting in further internationalisation challenges. </w:t>
      </w:r>
      <w:r w:rsidRPr="00702488">
        <w:fldChar w:fldCharType="begin"/>
      </w:r>
      <w:r w:rsidR="004E1C4D">
        <w:instrText xml:space="preserve"> ADDIN ZOTERO_ITEM CSL_CITATION {"citationID":"eCodAVeG","properties":{"formattedCitation":"(SITA-SOGES &amp; Osservatorio Balcani Caucaso Transeuropa, 2020)","plainCitation":"(SITA-SOGES &amp; Osservatorio Balcani Caucaso Transeuropa, 2020)","noteIndex":0},"citationItems":[{"id":98,"uris":["http://zotero.org/groups/21774/items/2VDHZKTW"],"itemData":{"id":98,"type":"report","title":"Analysis of the territorial challenges, needs and potentials of the Adriatic-Ionian region and strategic options for post-2020 ADRION Programme","author":[{"family":"SITA-SOGES","given":""},{"family":"Osservatorio Balcani Caucaso Transeuropa","given":""}],"issued":{"date-parts":[["2020",8]]}}}],"schema":"https://github.com/citation-style-language/schema/raw/master/csl-citation.json"} </w:instrText>
      </w:r>
      <w:r w:rsidRPr="00702488">
        <w:fldChar w:fldCharType="separate"/>
      </w:r>
      <w:r w:rsidRPr="00702488">
        <w:rPr>
          <w:noProof/>
        </w:rPr>
        <w:t>(SITA-SOGES &amp; Osservatorio Balcani Caucaso Transeuropa, 2020)</w:t>
      </w:r>
      <w:r w:rsidRPr="00702488">
        <w:fldChar w:fldCharType="end"/>
      </w:r>
    </w:p>
    <w:p w14:paraId="3205DB78" w14:textId="6882727B" w:rsidR="0022447A" w:rsidRPr="00702488" w:rsidRDefault="0022447A" w:rsidP="0022447A">
      <w:pPr>
        <w:pStyle w:val="BodyText"/>
      </w:pPr>
      <w:r w:rsidRPr="00702488">
        <w:t>Blue growth offer</w:t>
      </w:r>
      <w:r>
        <w:t>s</w:t>
      </w:r>
      <w:r w:rsidRPr="00702488">
        <w:t xml:space="preserve"> opportunities for the Adriatic Ionian macro-region, </w:t>
      </w:r>
      <w:r>
        <w:t>especially</w:t>
      </w:r>
      <w:r w:rsidRPr="00702488">
        <w:t xml:space="preserve"> the development of coastal and maritime activities </w:t>
      </w:r>
      <w:r w:rsidR="00A403B9" w:rsidRPr="00702488">
        <w:t>(</w:t>
      </w:r>
      <w:r w:rsidR="00A403B9">
        <w:t>Map 3-1</w:t>
      </w:r>
      <w:r w:rsidR="00A403B9" w:rsidRPr="00702488">
        <w:t>)</w:t>
      </w:r>
      <w:r w:rsidRPr="00702488">
        <w:t>. Blue growth covers issues such as blue technolog</w:t>
      </w:r>
      <w:r>
        <w:t>y</w:t>
      </w:r>
      <w:r w:rsidRPr="00702488">
        <w:t xml:space="preserve">, fisheries and aquaculture </w:t>
      </w:r>
      <w:r>
        <w:t>as well as</w:t>
      </w:r>
      <w:r w:rsidRPr="00702488">
        <w:t xml:space="preserve"> maritime and marine governance and services. In the Adriatic Ionian macro-region, marine technolog</w:t>
      </w:r>
      <w:r>
        <w:t>y</w:t>
      </w:r>
      <w:r w:rsidRPr="00702488">
        <w:t xml:space="preserve"> and blue bio-technolog</w:t>
      </w:r>
      <w:r>
        <w:t>y</w:t>
      </w:r>
      <w:r w:rsidRPr="00702488">
        <w:t xml:space="preserve"> </w:t>
      </w:r>
      <w:r>
        <w:t>can</w:t>
      </w:r>
      <w:r w:rsidRPr="00702488">
        <w:t xml:space="preserve"> develop further, especially in the non-EU countries, and </w:t>
      </w:r>
      <w:r>
        <w:t>could have</w:t>
      </w:r>
      <w:r w:rsidRPr="00702488">
        <w:t xml:space="preserve"> competitive advantages compared to other regions. A challenge here </w:t>
      </w:r>
      <w:r>
        <w:t>is</w:t>
      </w:r>
      <w:r w:rsidRPr="00702488">
        <w:t xml:space="preserve"> the outdated technolog</w:t>
      </w:r>
      <w:r>
        <w:t>y</w:t>
      </w:r>
      <w:r w:rsidRPr="00702488">
        <w:t xml:space="preserve"> that hamper</w:t>
      </w:r>
      <w:r>
        <w:t>s the</w:t>
      </w:r>
      <w:r w:rsidRPr="00702488">
        <w:t xml:space="preserve"> </w:t>
      </w:r>
      <w:r w:rsidR="00CF2C69">
        <w:t>blue</w:t>
      </w:r>
      <w:r w:rsidRPr="00702488">
        <w:t xml:space="preserve"> </w:t>
      </w:r>
      <w:r>
        <w:t>economy</w:t>
      </w:r>
      <w:r w:rsidRPr="00702488">
        <w:t xml:space="preserve">. In this case, clusters </w:t>
      </w:r>
      <w:r>
        <w:t>are</w:t>
      </w:r>
      <w:r w:rsidRPr="00702488">
        <w:t xml:space="preserve"> importan</w:t>
      </w:r>
      <w:r>
        <w:t>t</w:t>
      </w:r>
      <w:r w:rsidRPr="00702488">
        <w:t xml:space="preserve"> for further development. Fishing is small scale in the region. Aquaculture is another important sector, especially for Italy, Croatia and Greece. Sustainable fishing is vital, not only for </w:t>
      </w:r>
      <w:r>
        <w:t>to</w:t>
      </w:r>
      <w:r w:rsidRPr="00702488">
        <w:t xml:space="preserve"> preserv</w:t>
      </w:r>
      <w:r>
        <w:t>e</w:t>
      </w:r>
      <w:r w:rsidRPr="00702488">
        <w:t xml:space="preserve"> the fishing population but also </w:t>
      </w:r>
      <w:r>
        <w:t>to</w:t>
      </w:r>
      <w:r w:rsidRPr="00702488">
        <w:t xml:space="preserve"> provid</w:t>
      </w:r>
      <w:r>
        <w:t>e</w:t>
      </w:r>
      <w:r w:rsidRPr="00702488">
        <w:t xml:space="preserve"> income </w:t>
      </w:r>
      <w:r>
        <w:t>for</w:t>
      </w:r>
      <w:r w:rsidRPr="00702488">
        <w:t xml:space="preserve"> local communities. Lastly, maritime and marine governance highlights the importance of cooperation and coordinat</w:t>
      </w:r>
      <w:r>
        <w:t>ed</w:t>
      </w:r>
      <w:r w:rsidRPr="00702488">
        <w:t xml:space="preserve"> activities. </w:t>
      </w:r>
      <w:r w:rsidRPr="00702488">
        <w:fldChar w:fldCharType="begin"/>
      </w:r>
      <w:r w:rsidR="004E1C4D">
        <w:instrText xml:space="preserve"> ADDIN ZOTERO_ITEM CSL_CITATION {"citationID":"u0qPjTSl","properties":{"formattedCitation":"(SITA-SOGES &amp; Osservatorio Balcani Caucaso Transeuropa, 2020)","plainCitation":"(SITA-SOGES &amp; Osservatorio Balcani Caucaso Transeuropa, 2020)","noteIndex":0},"citationItems":[{"id":98,"uris":["http://zotero.org/groups/21774/items/2VDHZKTW"],"itemData":{"id":98,"type":"report","title":"Analysis of the territorial challenges, needs and potentials of the Adriatic-Ionian region and strategic options for post-2020 ADRION Programme","author":[{"family":"SITA-SOGES","given":""},{"family":"Osservatorio Balcani Caucaso Transeuropa","given":""}],"issued":{"date-parts":[["2020",8]]}}}],"schema":"https://github.com/citation-style-language/schema/raw/master/csl-citation.json"} </w:instrText>
      </w:r>
      <w:r w:rsidRPr="00702488">
        <w:fldChar w:fldCharType="separate"/>
      </w:r>
      <w:r w:rsidRPr="00702488">
        <w:rPr>
          <w:noProof/>
        </w:rPr>
        <w:t>(SITA-SOGES &amp; Osservatorio Balcani Caucaso Transeuropa, 2020)</w:t>
      </w:r>
      <w:r w:rsidRPr="00702488">
        <w:fldChar w:fldCharType="end"/>
      </w:r>
    </w:p>
    <w:p w14:paraId="25C14F74" w14:textId="3C904452" w:rsidR="0022447A" w:rsidRPr="00702488" w:rsidRDefault="0022447A" w:rsidP="0022447A">
      <w:pPr>
        <w:spacing w:after="120"/>
      </w:pPr>
      <w:r w:rsidRPr="00702488">
        <w:rPr>
          <w:b/>
          <w:bCs/>
        </w:rPr>
        <w:t>Mobility and connectivity – Land and sea coming together</w:t>
      </w:r>
      <w:r w:rsidRPr="00702488">
        <w:t xml:space="preserve">. Connectivity and transport </w:t>
      </w:r>
      <w:r>
        <w:t>also require</w:t>
      </w:r>
      <w:r w:rsidRPr="00702488">
        <w:t xml:space="preserve"> cooperation with land and sea interactions playing an important role </w:t>
      </w:r>
      <w:r w:rsidR="00A403B9" w:rsidRPr="00702488">
        <w:t>(</w:t>
      </w:r>
      <w:r w:rsidR="00A403B9">
        <w:t>Map 3-1</w:t>
      </w:r>
      <w:r w:rsidR="00A403B9" w:rsidRPr="00702488">
        <w:t>)</w:t>
      </w:r>
      <w:r w:rsidRPr="00702488">
        <w:t xml:space="preserve">. </w:t>
      </w:r>
      <w:r w:rsidR="005D14EB" w:rsidRPr="00702488">
        <w:t xml:space="preserve">Maritime transport and port infrastructure play a key role, in both local traffic, as well as in tourism, as the latter heavily depend on ports, cruise ships, yachting, as well as seaplanes transport networks where applicable. </w:t>
      </w:r>
      <w:r w:rsidRPr="00702488">
        <w:t>Ports are often also entry point</w:t>
      </w:r>
      <w:r>
        <w:t>s</w:t>
      </w:r>
      <w:r w:rsidRPr="00702488">
        <w:t xml:space="preserve"> for organised crime, such as drug traffic</w:t>
      </w:r>
      <w:r>
        <w:t>king and other</w:t>
      </w:r>
      <w:r w:rsidRPr="00702488">
        <w:t xml:space="preserve"> illegal goods, elevating the importance of security. </w:t>
      </w:r>
      <w:r>
        <w:t>R</w:t>
      </w:r>
      <w:r w:rsidRPr="00702488">
        <w:t xml:space="preserve">oad and rail networks face challenges particularly in the Western Balkans </w:t>
      </w:r>
      <w:r w:rsidR="00A403B9" w:rsidRPr="00702488">
        <w:t>(</w:t>
      </w:r>
      <w:r w:rsidR="00A403B9">
        <w:t>Map 3-1</w:t>
      </w:r>
      <w:r w:rsidR="00A403B9" w:rsidRPr="00702488">
        <w:t>)</w:t>
      </w:r>
      <w:r w:rsidRPr="00702488">
        <w:t xml:space="preserve">. However, freight and passenger traffic by rail decrease. Air transport seems to </w:t>
      </w:r>
      <w:r>
        <w:t>be</w:t>
      </w:r>
      <w:r w:rsidRPr="00702488">
        <w:t xml:space="preserve"> importan</w:t>
      </w:r>
      <w:r>
        <w:t>t</w:t>
      </w:r>
      <w:r w:rsidRPr="00702488">
        <w:t xml:space="preserve">, given the lack of road and rail infrastructure in the area. </w:t>
      </w:r>
      <w:r w:rsidRPr="00702488">
        <w:fldChar w:fldCharType="begin"/>
      </w:r>
      <w:r w:rsidR="004E1C4D">
        <w:instrText xml:space="preserve"> ADDIN ZOTERO_ITEM CSL_CITATION {"citationID":"oXt7yXLl","properties":{"formattedCitation":"(SITA-SOGES &amp; Osservatorio Balcani Caucaso Transeuropa, 2020)","plainCitation":"(SITA-SOGES &amp; Osservatorio Balcani Caucaso Transeuropa, 2020)","noteIndex":0},"citationItems":[{"id":98,"uris":["http://zotero.org/groups/21774/items/2VDHZKTW"],"itemData":{"id":98,"type":"report","title":"Analysis of the territorial challenges, needs and potentials of the Adriatic-Ionian region and strategic options for post-2020 ADRION Programme","author":[{"family":"SITA-SOGES","given":""},{"family":"Osservatorio Balcani Caucaso Transeuropa","given":""}],"issued":{"date-parts":[["2020",8]]}}}],"schema":"https://github.com/citation-style-language/schema/raw/master/csl-citation.json"} </w:instrText>
      </w:r>
      <w:r w:rsidRPr="00702488">
        <w:fldChar w:fldCharType="separate"/>
      </w:r>
      <w:r w:rsidRPr="00702488">
        <w:rPr>
          <w:noProof/>
        </w:rPr>
        <w:t>(SITA-SOGES &amp; Osservatorio Balcani Caucaso Transeuropa, 2020)</w:t>
      </w:r>
      <w:r w:rsidRPr="00702488">
        <w:fldChar w:fldCharType="end"/>
      </w:r>
    </w:p>
    <w:p w14:paraId="0411EC36" w14:textId="77777777" w:rsidR="0022447A" w:rsidRPr="00702488" w:rsidRDefault="0022447A" w:rsidP="0022447A">
      <w:r w:rsidRPr="00702488">
        <w:t xml:space="preserve">Connectivity also regards the energy networks, with the energy markets being fragmented. </w:t>
      </w:r>
      <w:r>
        <w:t>I</w:t>
      </w:r>
      <w:r w:rsidRPr="00702488">
        <w:t xml:space="preserve">mplementation of </w:t>
      </w:r>
      <w:r>
        <w:t>the g</w:t>
      </w:r>
      <w:r w:rsidRPr="00702488">
        <w:t xml:space="preserve">reen </w:t>
      </w:r>
      <w:r>
        <w:t>d</w:t>
      </w:r>
      <w:r w:rsidRPr="00702488">
        <w:t>eal, decarbonisation and carbon neutrality, put regions highly reliable on fossil fuels</w:t>
      </w:r>
      <w:r w:rsidRPr="00760613">
        <w:t xml:space="preserve"> </w:t>
      </w:r>
      <w:r w:rsidRPr="00702488">
        <w:t xml:space="preserve">at risk, </w:t>
      </w:r>
      <w:r>
        <w:t>and these are</w:t>
      </w:r>
      <w:r w:rsidRPr="00702488">
        <w:t xml:space="preserve"> the majority of regions in the </w:t>
      </w:r>
      <w:r>
        <w:t>area</w:t>
      </w:r>
      <w:r w:rsidRPr="00702488">
        <w:t>.</w:t>
      </w:r>
      <w:r>
        <w:t xml:space="preserve"> </w:t>
      </w:r>
    </w:p>
    <w:p w14:paraId="3E9F89A4" w14:textId="5EC2A895" w:rsidR="0022447A" w:rsidRPr="00702488" w:rsidRDefault="0022447A" w:rsidP="0022447A">
      <w:pPr>
        <w:pStyle w:val="BodyText"/>
      </w:pPr>
      <w:r w:rsidRPr="00702488">
        <w:rPr>
          <w:b/>
          <w:bCs/>
        </w:rPr>
        <w:t>Green deal and sustainable development.</w:t>
      </w:r>
      <w:r w:rsidRPr="00702488">
        <w:t xml:space="preserve"> The Adriatic Ionian macro-region has very rich biodiversity, with </w:t>
      </w:r>
      <w:r>
        <w:t>many</w:t>
      </w:r>
      <w:r w:rsidRPr="00702488">
        <w:t xml:space="preserve"> areas being protected under the Natura 2000 framework and European Green Belts. Nevertheless, this rich biodiversity is challenged by climate change and is vulnerable to natural hazards such as earthquakes, floods, wildfires, storms, droughts</w:t>
      </w:r>
      <w:r>
        <w:t>,</w:t>
      </w:r>
      <w:r w:rsidRPr="00702488">
        <w:t xml:space="preserve"> etc. The region also </w:t>
      </w:r>
      <w:r>
        <w:t>has extensive</w:t>
      </w:r>
      <w:r w:rsidRPr="00702488">
        <w:t xml:space="preserve"> forests</w:t>
      </w:r>
      <w:r>
        <w:t xml:space="preserve"> but these are</w:t>
      </w:r>
      <w:r w:rsidRPr="00702488">
        <w:t xml:space="preserve"> challenged by excessive forestry and wildfires. Air pollution is another big challenge in the region as a result of CO</w:t>
      </w:r>
      <w:r w:rsidRPr="00702488">
        <w:rPr>
          <w:vertAlign w:val="subscript"/>
        </w:rPr>
        <w:t>2</w:t>
      </w:r>
      <w:r w:rsidRPr="00702488">
        <w:t xml:space="preserve"> emissions. In addition, </w:t>
      </w:r>
      <w:r>
        <w:t>most</w:t>
      </w:r>
      <w:r w:rsidRPr="00702488">
        <w:t xml:space="preserve"> of the countries in the macro-region have functioning coal plants with coal and also wood being the main heating sources. Coastal and soil erosion add to environmental challenges in the region, often leading to floods. Marine resources are also challenged, mainly through the overexploitation of fisheries, while water contamination and marine litter worsen the situation. Tourism </w:t>
      </w:r>
      <w:r>
        <w:t>can be</w:t>
      </w:r>
      <w:r w:rsidRPr="00702488">
        <w:t xml:space="preserve"> environmental</w:t>
      </w:r>
      <w:r>
        <w:t>ly negative</w:t>
      </w:r>
      <w:r w:rsidRPr="00702488">
        <w:t xml:space="preserve">. </w:t>
      </w:r>
      <w:r w:rsidRPr="00702488">
        <w:fldChar w:fldCharType="begin"/>
      </w:r>
      <w:r w:rsidR="004E1C4D">
        <w:instrText xml:space="preserve"> ADDIN ZOTERO_ITEM CSL_CITATION {"citationID":"XxfypmC3","properties":{"formattedCitation":"(SITA-SOGES &amp; Osservatorio Balcani Caucaso Transeuropa, 2020)","plainCitation":"(SITA-SOGES &amp; Osservatorio Balcani Caucaso Transeuropa, 2020)","noteIndex":0},"citationItems":[{"id":98,"uris":["http://zotero.org/groups/21774/items/2VDHZKTW"],"itemData":{"id":98,"type":"report","title":"Analysis of the territorial challenges, needs and potentials of the Adriatic-Ionian region and strategic options for post-2020 ADRION Programme","author":[{"family":"SITA-SOGES","given":""},{"family":"Osservatorio Balcani Caucaso Transeuropa","given":""}],"issued":{"date-parts":[["2020",8]]}}}],"schema":"https://github.com/citation-style-language/schema/raw/master/csl-citation.json"} </w:instrText>
      </w:r>
      <w:r w:rsidRPr="00702488">
        <w:fldChar w:fldCharType="separate"/>
      </w:r>
      <w:r w:rsidRPr="00702488">
        <w:rPr>
          <w:noProof/>
        </w:rPr>
        <w:t>(SITA-SOGES &amp; Osservatorio Balcani Caucaso Transeuropa, 2020)</w:t>
      </w:r>
      <w:r w:rsidRPr="00702488">
        <w:fldChar w:fldCharType="end"/>
      </w:r>
    </w:p>
    <w:p w14:paraId="097030FF" w14:textId="4088067A" w:rsidR="0022447A" w:rsidRPr="00702488" w:rsidRDefault="0022447A" w:rsidP="0022447A">
      <w:pPr>
        <w:pStyle w:val="BodyText"/>
      </w:pPr>
      <w:r w:rsidRPr="00702488">
        <w:t xml:space="preserve">Taking the above into account, </w:t>
      </w:r>
      <w:r>
        <w:t>t</w:t>
      </w:r>
      <w:r w:rsidRPr="00702488">
        <w:t xml:space="preserve">he Green Deal will boost more sustainable solutions, </w:t>
      </w:r>
      <w:r>
        <w:t>with</w:t>
      </w:r>
      <w:r w:rsidRPr="00702488">
        <w:t xml:space="preserve"> further opportunities for more environmentally friendly, carbon neutral solutions. </w:t>
      </w:r>
      <w:r>
        <w:t>T</w:t>
      </w:r>
      <w:r w:rsidRPr="00702488">
        <w:t xml:space="preserve">o address the existing disparities, stronger cohesion and integration is necessary through cooperation across places, policy sectors and society. Already today, though, </w:t>
      </w:r>
      <w:r>
        <w:t xml:space="preserve">there is good </w:t>
      </w:r>
      <w:r w:rsidRPr="00702488">
        <w:t xml:space="preserve">cooperation in the Adriatic Ionian macro-region, mainly between EU member states, with the </w:t>
      </w:r>
      <w:r>
        <w:t>most</w:t>
      </w:r>
      <w:r w:rsidRPr="00702488">
        <w:t xml:space="preserve"> </w:t>
      </w:r>
      <w:r>
        <w:t>along the coastal</w:t>
      </w:r>
      <w:r w:rsidR="000E06DC">
        <w:t xml:space="preserve"> part and the north part</w:t>
      </w:r>
      <w:r>
        <w:t xml:space="preserve"> </w:t>
      </w:r>
      <w:r w:rsidRPr="00702488">
        <w:t xml:space="preserve">of the region. </w:t>
      </w:r>
      <w:r>
        <w:t>There are c</w:t>
      </w:r>
      <w:r w:rsidRPr="00702488">
        <w:t>hallenges across border</w:t>
      </w:r>
      <w:r>
        <w:t>s</w:t>
      </w:r>
      <w:r w:rsidRPr="00702488">
        <w:t xml:space="preserve">, particularly </w:t>
      </w:r>
      <w:r>
        <w:t>for</w:t>
      </w:r>
      <w:r w:rsidRPr="00702488">
        <w:t xml:space="preserve"> integration and cohesion in the region </w:t>
      </w:r>
      <w:r w:rsidR="00A403B9" w:rsidRPr="00702488">
        <w:t>(</w:t>
      </w:r>
      <w:r w:rsidR="00A403B9">
        <w:t>Map 3-1</w:t>
      </w:r>
      <w:r w:rsidR="00A403B9" w:rsidRPr="00702488">
        <w:t>)</w:t>
      </w:r>
      <w:r w:rsidRPr="00702488">
        <w:t xml:space="preserve">, with EU enlargement and Western Balkan integration remaining important. </w:t>
      </w:r>
      <w:r>
        <w:t>However, g</w:t>
      </w:r>
      <w:r w:rsidRPr="00702488">
        <w:t xml:space="preserve">lobal powers such as Russia, Turkey and China seem to play a role in the region’s development </w:t>
      </w:r>
      <w:r w:rsidR="00A403B9" w:rsidRPr="00702488">
        <w:t>(</w:t>
      </w:r>
      <w:r w:rsidR="00A403B9">
        <w:t>Map 3-1</w:t>
      </w:r>
      <w:r w:rsidR="00A403B9" w:rsidRPr="00702488">
        <w:t>)</w:t>
      </w:r>
      <w:r w:rsidRPr="00702488">
        <w:t>.</w:t>
      </w:r>
    </w:p>
    <w:p w14:paraId="3EBE5887" w14:textId="77777777" w:rsidR="000B1FE1" w:rsidRPr="00702488" w:rsidRDefault="000B1FE1" w:rsidP="000B1FE1">
      <w:pPr>
        <w:pStyle w:val="BodyText"/>
        <w:shd w:val="clear" w:color="auto" w:fill="D9D9D9" w:themeFill="background1" w:themeFillShade="D9"/>
        <w:rPr>
          <w:b/>
          <w:bCs/>
          <w:shd w:val="clear" w:color="auto" w:fill="D9D9D9" w:themeFill="background1" w:themeFillShade="D9"/>
        </w:rPr>
      </w:pPr>
      <w:r w:rsidRPr="00702488">
        <w:rPr>
          <w:b/>
          <w:bCs/>
          <w:shd w:val="clear" w:color="auto" w:fill="D9D9D9" w:themeFill="background1" w:themeFillShade="D9"/>
        </w:rPr>
        <w:t>Concluding points</w:t>
      </w:r>
    </w:p>
    <w:p w14:paraId="27571BA5" w14:textId="77777777" w:rsidR="000B1FE1" w:rsidRPr="00702488" w:rsidRDefault="000B1FE1" w:rsidP="000B1FE1">
      <w:pPr>
        <w:pStyle w:val="BodyText"/>
        <w:shd w:val="clear" w:color="auto" w:fill="D9D9D9" w:themeFill="background1" w:themeFillShade="D9"/>
        <w:rPr>
          <w:shd w:val="clear" w:color="auto" w:fill="D9D9D9" w:themeFill="background1" w:themeFillShade="D9"/>
        </w:rPr>
      </w:pPr>
      <w:r w:rsidRPr="00702488">
        <w:rPr>
          <w:shd w:val="clear" w:color="auto" w:fill="D9D9D9" w:themeFill="background1" w:themeFillShade="D9"/>
        </w:rPr>
        <w:t xml:space="preserve">Summing up, </w:t>
      </w:r>
      <w:r>
        <w:rPr>
          <w:shd w:val="clear" w:color="auto" w:fill="D9D9D9" w:themeFill="background1" w:themeFillShade="D9"/>
        </w:rPr>
        <w:t>a</w:t>
      </w:r>
      <w:r w:rsidRPr="00702488">
        <w:rPr>
          <w:shd w:val="clear" w:color="auto" w:fill="D9D9D9" w:themeFill="background1" w:themeFillShade="D9"/>
        </w:rPr>
        <w:t xml:space="preserve"> digital divide, especially between urban and rural regions </w:t>
      </w:r>
      <w:r>
        <w:rPr>
          <w:shd w:val="clear" w:color="auto" w:fill="D9D9D9" w:themeFill="background1" w:themeFillShade="D9"/>
        </w:rPr>
        <w:t>remains</w:t>
      </w:r>
      <w:r w:rsidRPr="00702488">
        <w:rPr>
          <w:shd w:val="clear" w:color="auto" w:fill="D9D9D9" w:themeFill="background1" w:themeFillShade="D9"/>
        </w:rPr>
        <w:t xml:space="preserve"> further challeng</w:t>
      </w:r>
      <w:r>
        <w:rPr>
          <w:shd w:val="clear" w:color="auto" w:fill="D9D9D9" w:themeFill="background1" w:themeFillShade="D9"/>
        </w:rPr>
        <w:t>ing</w:t>
      </w:r>
      <w:r w:rsidRPr="00702488">
        <w:rPr>
          <w:shd w:val="clear" w:color="auto" w:fill="D9D9D9" w:themeFill="background1" w:themeFillShade="D9"/>
        </w:rPr>
        <w:t xml:space="preserve"> the development of sustainable blue economy opportunities</w:t>
      </w:r>
      <w:r>
        <w:rPr>
          <w:shd w:val="clear" w:color="auto" w:fill="D9D9D9" w:themeFill="background1" w:themeFillShade="D9"/>
        </w:rPr>
        <w:t>, but</w:t>
      </w:r>
      <w:r w:rsidRPr="00702488">
        <w:rPr>
          <w:shd w:val="clear" w:color="auto" w:fill="D9D9D9" w:themeFill="background1" w:themeFillShade="D9"/>
        </w:rPr>
        <w:t xml:space="preserve"> </w:t>
      </w:r>
      <w:r>
        <w:rPr>
          <w:shd w:val="clear" w:color="auto" w:fill="D9D9D9" w:themeFill="background1" w:themeFillShade="D9"/>
        </w:rPr>
        <w:t>m</w:t>
      </w:r>
      <w:r w:rsidRPr="00702488">
        <w:rPr>
          <w:shd w:val="clear" w:color="auto" w:fill="D9D9D9" w:themeFill="background1" w:themeFillShade="D9"/>
        </w:rPr>
        <w:t xml:space="preserve">ore R&amp;D spending </w:t>
      </w:r>
      <w:r>
        <w:rPr>
          <w:shd w:val="clear" w:color="auto" w:fill="D9D9D9" w:themeFill="background1" w:themeFillShade="D9"/>
        </w:rPr>
        <w:t>could counter this</w:t>
      </w:r>
      <w:r w:rsidRPr="00702488">
        <w:rPr>
          <w:shd w:val="clear" w:color="auto" w:fill="D9D9D9" w:themeFill="background1" w:themeFillShade="D9"/>
        </w:rPr>
        <w:t>. A more sustainable approach to development seems necessary as extreme weather events and high CO</w:t>
      </w:r>
      <w:r w:rsidRPr="00702488">
        <w:rPr>
          <w:shd w:val="clear" w:color="auto" w:fill="D9D9D9" w:themeFill="background1" w:themeFillShade="D9"/>
          <w:vertAlign w:val="subscript"/>
        </w:rPr>
        <w:t>2</w:t>
      </w:r>
      <w:r w:rsidRPr="00702488">
        <w:rPr>
          <w:shd w:val="clear" w:color="auto" w:fill="D9D9D9" w:themeFill="background1" w:themeFillShade="D9"/>
        </w:rPr>
        <w:t xml:space="preserve"> emissions challenge the region. </w:t>
      </w:r>
      <w:r>
        <w:rPr>
          <w:shd w:val="clear" w:color="auto" w:fill="D9D9D9" w:themeFill="background1" w:themeFillShade="D9"/>
        </w:rPr>
        <w:t>I</w:t>
      </w:r>
      <w:r w:rsidRPr="00702488">
        <w:rPr>
          <w:shd w:val="clear" w:color="auto" w:fill="D9D9D9" w:themeFill="background1" w:themeFillShade="D9"/>
        </w:rPr>
        <w:t xml:space="preserve">mplementation of the Green Deal </w:t>
      </w:r>
      <w:r>
        <w:rPr>
          <w:shd w:val="clear" w:color="auto" w:fill="D9D9D9" w:themeFill="background1" w:themeFillShade="D9"/>
        </w:rPr>
        <w:t>will challenge</w:t>
      </w:r>
      <w:r w:rsidRPr="00702488">
        <w:rPr>
          <w:shd w:val="clear" w:color="auto" w:fill="D9D9D9" w:themeFill="background1" w:themeFillShade="D9"/>
        </w:rPr>
        <w:t xml:space="preserve"> fossil fuel dependent regions </w:t>
      </w:r>
      <w:r>
        <w:rPr>
          <w:shd w:val="clear" w:color="auto" w:fill="D9D9D9" w:themeFill="background1" w:themeFillShade="D9"/>
        </w:rPr>
        <w:t>with</w:t>
      </w:r>
      <w:r w:rsidRPr="00702488">
        <w:rPr>
          <w:shd w:val="clear" w:color="auto" w:fill="D9D9D9" w:themeFill="background1" w:themeFillShade="D9"/>
        </w:rPr>
        <w:t xml:space="preserve"> </w:t>
      </w:r>
      <w:r w:rsidRPr="00702488">
        <w:t>transition towards cleaner energy solutions</w:t>
      </w:r>
      <w:r>
        <w:t>. R</w:t>
      </w:r>
      <w:r w:rsidRPr="00702488">
        <w:t>enewable energ</w:t>
      </w:r>
      <w:r>
        <w:t>y</w:t>
      </w:r>
      <w:r w:rsidRPr="00702488">
        <w:t xml:space="preserve">, such as hydropower, solar power, wave energy, green hydrogen production, </w:t>
      </w:r>
      <w:r>
        <w:t xml:space="preserve">the </w:t>
      </w:r>
      <w:r w:rsidRPr="00702488">
        <w:t>circular economy</w:t>
      </w:r>
      <w:r>
        <w:t xml:space="preserve"> and</w:t>
      </w:r>
      <w:r w:rsidRPr="00702488">
        <w:t xml:space="preserve"> environmental</w:t>
      </w:r>
      <w:r>
        <w:t>ly</w:t>
      </w:r>
      <w:r w:rsidRPr="00702488">
        <w:t xml:space="preserve"> friendly aquaculture are important steps to counterbalance this. </w:t>
      </w:r>
      <w:r w:rsidRPr="00702488">
        <w:rPr>
          <w:shd w:val="clear" w:color="auto" w:fill="D9D9D9" w:themeFill="background1" w:themeFillShade="D9"/>
        </w:rPr>
        <w:t>When it comes to mobility, the question remains how sustainable can this be in the future. The analysis shows that air transport prevails</w:t>
      </w:r>
      <w:r>
        <w:rPr>
          <w:shd w:val="clear" w:color="auto" w:fill="D9D9D9" w:themeFill="background1" w:themeFillShade="D9"/>
        </w:rPr>
        <w:t xml:space="preserve"> which will be challenging</w:t>
      </w:r>
      <w:r w:rsidRPr="00702488">
        <w:rPr>
          <w:shd w:val="clear" w:color="auto" w:fill="D9D9D9" w:themeFill="background1" w:themeFillShade="D9"/>
        </w:rPr>
        <w:t xml:space="preserve">, taking into account future environmental actions on carbon neutrality </w:t>
      </w:r>
      <w:r>
        <w:rPr>
          <w:shd w:val="clear" w:color="auto" w:fill="D9D9D9" w:themeFill="background1" w:themeFillShade="D9"/>
        </w:rPr>
        <w:t>as</w:t>
      </w:r>
      <w:r w:rsidRPr="00702488">
        <w:rPr>
          <w:shd w:val="clear" w:color="auto" w:fill="D9D9D9" w:themeFill="background1" w:themeFillShade="D9"/>
        </w:rPr>
        <w:t xml:space="preserve"> air transport </w:t>
      </w:r>
      <w:r>
        <w:rPr>
          <w:shd w:val="clear" w:color="auto" w:fill="D9D9D9" w:themeFill="background1" w:themeFillShade="D9"/>
        </w:rPr>
        <w:t>has</w:t>
      </w:r>
      <w:r w:rsidRPr="00702488">
        <w:rPr>
          <w:shd w:val="clear" w:color="auto" w:fill="D9D9D9" w:themeFill="background1" w:themeFillShade="D9"/>
        </w:rPr>
        <w:t xml:space="preserve"> the highest carbon footprint. </w:t>
      </w:r>
      <w:r>
        <w:rPr>
          <w:shd w:val="clear" w:color="auto" w:fill="D9D9D9" w:themeFill="background1" w:themeFillShade="D9"/>
        </w:rPr>
        <w:t>For</w:t>
      </w:r>
      <w:r w:rsidRPr="00702488">
        <w:rPr>
          <w:shd w:val="clear" w:color="auto" w:fill="D9D9D9" w:themeFill="background1" w:themeFillShade="D9"/>
        </w:rPr>
        <w:t xml:space="preserve"> tourism, </w:t>
      </w:r>
      <w:r>
        <w:rPr>
          <w:shd w:val="clear" w:color="auto" w:fill="D9D9D9" w:themeFill="background1" w:themeFillShade="D9"/>
        </w:rPr>
        <w:t xml:space="preserve">the </w:t>
      </w:r>
      <w:r w:rsidRPr="00702488">
        <w:t>cruise industry</w:t>
      </w:r>
      <w:r>
        <w:t xml:space="preserve"> has</w:t>
      </w:r>
      <w:r w:rsidRPr="00702488">
        <w:t xml:space="preserve"> increase</w:t>
      </w:r>
      <w:r>
        <w:t>d</w:t>
      </w:r>
      <w:r w:rsidRPr="00702488">
        <w:rPr>
          <w:shd w:val="clear" w:color="auto" w:fill="D9D9D9" w:themeFill="background1" w:themeFillShade="D9"/>
        </w:rPr>
        <w:t xml:space="preserve"> </w:t>
      </w:r>
      <w:r>
        <w:rPr>
          <w:shd w:val="clear" w:color="auto" w:fill="D9D9D9" w:themeFill="background1" w:themeFillShade="D9"/>
        </w:rPr>
        <w:t>and seeks</w:t>
      </w:r>
      <w:r w:rsidRPr="00702488">
        <w:rPr>
          <w:shd w:val="clear" w:color="auto" w:fill="D9D9D9" w:themeFill="background1" w:themeFillShade="D9"/>
        </w:rPr>
        <w:t xml:space="preserve"> </w:t>
      </w:r>
      <w:r>
        <w:rPr>
          <w:shd w:val="clear" w:color="auto" w:fill="D9D9D9" w:themeFill="background1" w:themeFillShade="D9"/>
        </w:rPr>
        <w:t>more</w:t>
      </w:r>
      <w:r w:rsidRPr="00702488">
        <w:rPr>
          <w:shd w:val="clear" w:color="auto" w:fill="D9D9D9" w:themeFill="background1" w:themeFillShade="D9"/>
        </w:rPr>
        <w:t xml:space="preserve"> </w:t>
      </w:r>
      <w:r w:rsidRPr="00702488">
        <w:t xml:space="preserve">facilities. </w:t>
      </w:r>
    </w:p>
    <w:p w14:paraId="6DB88A05" w14:textId="0A07414B" w:rsidR="00424D59" w:rsidRPr="00702488" w:rsidRDefault="000B1FE1" w:rsidP="00424D59">
      <w:pPr>
        <w:pStyle w:val="BodyText"/>
        <w:shd w:val="clear" w:color="auto" w:fill="D9D9D9" w:themeFill="background1" w:themeFillShade="D9"/>
        <w:rPr>
          <w:b/>
          <w:bCs/>
          <w:shd w:val="clear" w:color="auto" w:fill="D9D9D9" w:themeFill="background1" w:themeFillShade="D9"/>
        </w:rPr>
      </w:pPr>
      <w:r w:rsidRPr="00702488">
        <w:t>The</w:t>
      </w:r>
      <w:r>
        <w:t>re is</w:t>
      </w:r>
      <w:r w:rsidRPr="00702488">
        <w:t xml:space="preserve"> growing environmental awareness and </w:t>
      </w:r>
      <w:r>
        <w:t xml:space="preserve">a </w:t>
      </w:r>
      <w:r w:rsidRPr="00702488">
        <w:t>circular economy, maritime shipping and connectivity, population decline, ageing, over-tourism, as well as more specific</w:t>
      </w:r>
      <w:r w:rsidRPr="008F4AB8">
        <w:t xml:space="preserve"> </w:t>
      </w:r>
      <w:r w:rsidRPr="00702488">
        <w:t xml:space="preserve">trends, not limited to </w:t>
      </w:r>
      <w:r>
        <w:t xml:space="preserve">the </w:t>
      </w:r>
      <w:r w:rsidRPr="00702488">
        <w:t>Western Balkan</w:t>
      </w:r>
      <w:r>
        <w:t>s</w:t>
      </w:r>
      <w:r w:rsidRPr="00702488">
        <w:t>, such as unemployment and high public de</w:t>
      </w:r>
      <w:r>
        <w:t>b</w:t>
      </w:r>
      <w:r w:rsidRPr="00702488">
        <w:t xml:space="preserve">t, underperforming institutions, ethnocentrism and contested statehood, outdated educational systems and global trends, such as internet penetration and urbanisation </w:t>
      </w:r>
      <w:r w:rsidRPr="00702488">
        <w:fldChar w:fldCharType="begin"/>
      </w:r>
      <w:r w:rsidR="004E1C4D">
        <w:instrText xml:space="preserve"> ADDIN ZOTERO_ITEM CSL_CITATION {"citationID":"FW9WulWD","properties":{"formattedCitation":"(European Union Institute for Security Studies, 2018)","plainCitation":"(European Union Institute for Security Studies, 2018)","noteIndex":0},"citationItems":[{"id":2675,"uris":["http://zotero.org/groups/21774/items/6BVSHMKP"],"itemData":{"id":2675,"type":"report","genre":"Chaillot Papers","title":"Balkan futures. Three scenarios for 2025.","author":[{"family":"European Union Institute for Security Studies","given":""}],"issued":{"date-parts":[["2018"]]}}}],"schema":"https://github.com/citation-style-language/schema/raw/master/csl-citation.json"} </w:instrText>
      </w:r>
      <w:r w:rsidRPr="00702488">
        <w:fldChar w:fldCharType="separate"/>
      </w:r>
      <w:r w:rsidRPr="00702488">
        <w:rPr>
          <w:noProof/>
        </w:rPr>
        <w:t>(European Union Institute for Security Studies, 2018)</w:t>
      </w:r>
      <w:r w:rsidRPr="00702488">
        <w:fldChar w:fldCharType="end"/>
      </w:r>
      <w:r w:rsidRPr="00702488">
        <w:t xml:space="preserve">. To address </w:t>
      </w:r>
      <w:r>
        <w:t>these</w:t>
      </w:r>
      <w:r w:rsidRPr="00702488">
        <w:t xml:space="preserve"> disparities, stronger cohesion and integration is necessary </w:t>
      </w:r>
      <w:r>
        <w:t>with</w:t>
      </w:r>
      <w:r w:rsidRPr="00702488">
        <w:t xml:space="preserve"> cooperation across places, policy sectors and society.</w:t>
      </w:r>
    </w:p>
    <w:p w14:paraId="37DFBB3F" w14:textId="77777777" w:rsidR="00AD5EC3" w:rsidRPr="00702488" w:rsidRDefault="00AD5EC3" w:rsidP="00AD5EC3">
      <w:pPr>
        <w:pStyle w:val="Heading2"/>
      </w:pPr>
      <w:bookmarkStart w:id="8" w:name="_Toc100584696"/>
      <w:r w:rsidRPr="00702488">
        <w:t>What is in it for cooperation?</w:t>
      </w:r>
      <w:bookmarkEnd w:id="8"/>
    </w:p>
    <w:p w14:paraId="0B8A0EAF" w14:textId="77777777" w:rsidR="006E4AF8" w:rsidRPr="00702488" w:rsidRDefault="006E4AF8" w:rsidP="006E4AF8">
      <w:r w:rsidRPr="00702488">
        <w:rPr>
          <w:b/>
          <w:bCs/>
        </w:rPr>
        <w:t>Existing cooperation in the Adriatic Ionian macro-region to address challenges and tap potential</w:t>
      </w:r>
      <w:r w:rsidRPr="00702488">
        <w:t>. The Adriatic Ionian macro-region</w:t>
      </w:r>
      <w:r>
        <w:t xml:space="preserve"> i</w:t>
      </w:r>
      <w:r w:rsidRPr="00702488">
        <w:t xml:space="preserve">s home to several cooperation frameworks. These range from Interreg transnational programmes, such as the Interreg ADRION Transnational Programme to Interreg cross-border cooperation programmes between EU member states and Interreg IPA programmes. </w:t>
      </w:r>
      <w:r>
        <w:t>O</w:t>
      </w:r>
      <w:r w:rsidRPr="00702488">
        <w:t>ther cooperation structures play an important role, such as European Groupings of Territorial Cooperation (EGTCs), the Adriatic Ionian Initiative</w:t>
      </w:r>
      <w:r>
        <w:t xml:space="preserve"> and</w:t>
      </w:r>
      <w:r w:rsidRPr="00702488">
        <w:t xml:space="preserve"> Euroregions. </w:t>
      </w:r>
      <w:r>
        <w:t>These also</w:t>
      </w:r>
      <w:r w:rsidRPr="00702488">
        <w:t xml:space="preserve"> serve as examples of EU integration for non-EU member states. EUSAIR is a platform that can </w:t>
      </w:r>
      <w:r>
        <w:t>help</w:t>
      </w:r>
      <w:r w:rsidRPr="00702488">
        <w:t xml:space="preserve"> address challenges in the macro-region through cooperation. </w:t>
      </w:r>
    </w:p>
    <w:p w14:paraId="4A620359" w14:textId="76A876BC" w:rsidR="006E4AF8" w:rsidRPr="00702488" w:rsidRDefault="006E4AF8" w:rsidP="006E4AF8">
      <w:r w:rsidRPr="00702488">
        <w:rPr>
          <w:b/>
          <w:bCs/>
        </w:rPr>
        <w:t xml:space="preserve">EUSAIR </w:t>
      </w:r>
      <w:r w:rsidR="002629AA">
        <w:rPr>
          <w:b/>
          <w:bCs/>
        </w:rPr>
        <w:t xml:space="preserve">is an </w:t>
      </w:r>
      <w:r w:rsidRPr="00702488">
        <w:rPr>
          <w:b/>
          <w:bCs/>
        </w:rPr>
        <w:t xml:space="preserve">important element in the </w:t>
      </w:r>
      <w:r w:rsidR="002629AA">
        <w:rPr>
          <w:b/>
          <w:bCs/>
        </w:rPr>
        <w:t>region</w:t>
      </w:r>
      <w:r w:rsidRPr="00702488">
        <w:t>. Macro-regional strategies are coordination and cooperation frameworks that implement shared priorities through processes and projects. Macro-regional strategies require cooperation across national and regional borders, operating along soft borders at transnational level. EUSAIR is a flexible cooperation framework with its own priorities to address challenges and untap potential in the macro-region. Cooperation is key. EUSAIR, through its four pillars (sustainable tourism, environmental quality, connecting the region and blue growth) and 10 topics aims to promote economic and social prosperity in the region,</w:t>
      </w:r>
      <w:r>
        <w:t xml:space="preserve"> as well as </w:t>
      </w:r>
      <w:r w:rsidRPr="00702488">
        <w:t xml:space="preserve">increase its attractiveness, competitiveness and connectivity </w:t>
      </w:r>
      <w:r w:rsidRPr="004F480C">
        <w:rPr>
          <w:rStyle w:val="FootnoteReference"/>
        </w:rPr>
        <w:footnoteReference w:id="2"/>
      </w:r>
      <w:r w:rsidRPr="00702488">
        <w:t>. These pillars and topics</w:t>
      </w:r>
      <w:r>
        <w:t xml:space="preserve"> include </w:t>
      </w:r>
      <w:r w:rsidRPr="00702488">
        <w:t>themes such as the rehabilitation of cultural heritage and cultural tourism under sustainable tourism</w:t>
      </w:r>
      <w:r>
        <w:t xml:space="preserve"> as well as</w:t>
      </w:r>
      <w:r w:rsidRPr="00702488">
        <w:t xml:space="preserve"> maritime and intermodal transport under connecting the regions. </w:t>
      </w:r>
    </w:p>
    <w:p w14:paraId="2D275AE1" w14:textId="364E99A8" w:rsidR="006E4AF8" w:rsidRPr="00702488" w:rsidRDefault="006E4AF8" w:rsidP="006E4AF8">
      <w:r w:rsidRPr="00702488">
        <w:rPr>
          <w:b/>
          <w:bCs/>
        </w:rPr>
        <w:t>EUSAIR supporting territorial development and European integration</w:t>
      </w:r>
      <w:r w:rsidRPr="00702488">
        <w:t xml:space="preserve">. </w:t>
      </w:r>
      <w:r>
        <w:t>C</w:t>
      </w:r>
      <w:r w:rsidRPr="00702488">
        <w:t xml:space="preserve">ooperation under EUSAIR </w:t>
      </w:r>
      <w:r>
        <w:t xml:space="preserve">has </w:t>
      </w:r>
      <w:r w:rsidRPr="00702488">
        <w:t xml:space="preserve">contributed to increasing sustainable governance in coastal areas </w:t>
      </w:r>
      <w:r w:rsidRPr="00702488">
        <w:fldChar w:fldCharType="begin"/>
      </w:r>
      <w:r w:rsidR="004E1C4D">
        <w:instrText xml:space="preserve"> ADDIN ZOTERO_ITEM CSL_CITATION {"citationID":"e0Jp5sR7","properties":{"formattedCitation":"(Council of the European Union, 2019)","plainCitation":"(Council of the European Union, 2019)","noteIndex":0},"citationItems":[{"id":4711,"uris":["http://zotero.org/groups/21774/items/XW2KCJJ6"],"itemData":{"id":4711,"type":"document","title":"Council conclusions on the implementation of EU Macro-regional Strategies","author":[{"family":"Council of the European Union","given":""}],"issued":{"date-parts":[["2019",5,10]]}}}],"schema":"https://github.com/citation-style-language/schema/raw/master/csl-citation.json"} </w:instrText>
      </w:r>
      <w:r w:rsidRPr="00702488">
        <w:fldChar w:fldCharType="separate"/>
      </w:r>
      <w:r w:rsidRPr="00702488">
        <w:rPr>
          <w:noProof/>
        </w:rPr>
        <w:t>(Council of the European Union, 2019)</w:t>
      </w:r>
      <w:r w:rsidRPr="00702488">
        <w:fldChar w:fldCharType="end"/>
      </w:r>
      <w:r w:rsidRPr="00702488">
        <w:t xml:space="preserve">. </w:t>
      </w:r>
      <w:r>
        <w:t>EUSAIR</w:t>
      </w:r>
      <w:r w:rsidRPr="00702488">
        <w:t xml:space="preserve"> supports EU integration and contributes to the EU enlargement as it includes both EU and non-EU members</w:t>
      </w:r>
      <w:r>
        <w:t xml:space="preserve">, </w:t>
      </w:r>
      <w:r w:rsidRPr="00702488">
        <w:t>participat</w:t>
      </w:r>
      <w:r>
        <w:t>ing</w:t>
      </w:r>
      <w:r w:rsidRPr="00702488">
        <w:t xml:space="preserve"> on </w:t>
      </w:r>
      <w:r>
        <w:t xml:space="preserve">an </w:t>
      </w:r>
      <w:r w:rsidRPr="00702488">
        <w:t xml:space="preserve">equal footing. </w:t>
      </w:r>
      <w:r>
        <w:t>F</w:t>
      </w:r>
      <w:r w:rsidRPr="00702488">
        <w:t xml:space="preserve">ive members are non-EU member states </w:t>
      </w:r>
      <w:r>
        <w:t>so</w:t>
      </w:r>
      <w:r w:rsidRPr="00702488">
        <w:t xml:space="preserve"> EUSAIR contributes to acquis </w:t>
      </w:r>
      <w:r>
        <w:t>c</w:t>
      </w:r>
      <w:r w:rsidRPr="00702488">
        <w:t>ommunautaire</w:t>
      </w:r>
      <w:r>
        <w:t xml:space="preserve"> and</w:t>
      </w:r>
      <w:r w:rsidRPr="00702488">
        <w:t xml:space="preserve"> the administrative capacity of these countries, supporting multi-level governance and promoting the involvement of diverse players in policy making </w:t>
      </w:r>
      <w:r w:rsidRPr="00702488">
        <w:fldChar w:fldCharType="begin"/>
      </w:r>
      <w:r w:rsidR="004E1C4D">
        <w:instrText xml:space="preserve"> ADDIN ZOTERO_ITEM CSL_CITATION {"citationID":"rtAfGch4","properties":{"formattedCitation":"(European Commission, 2021e)","plainCitation":"(European Commission, 2021e)","noteIndex":0},"citationItems":[{"id":8024,"uris":["http://zotero.org/groups/4075961/items/B82X9EER"],"itemData":{"id":8024,"type":"report","title":"EU Strategy for the Adriatic and Ionian Region (EUSAIR) facilitating the enlargement process of Western Balkans. Final Report","author":[{"family":"European Commission","given":""}],"issued":{"date-parts":[["2021",3]]}}}],"schema":"https://github.com/citation-style-language/schema/raw/master/csl-citation.json"} </w:instrText>
      </w:r>
      <w:r w:rsidRPr="00702488">
        <w:fldChar w:fldCharType="separate"/>
      </w:r>
      <w:r w:rsidR="004E1C4D">
        <w:rPr>
          <w:noProof/>
        </w:rPr>
        <w:t>(European Commission, 2021e)</w:t>
      </w:r>
      <w:r w:rsidRPr="00702488">
        <w:fldChar w:fldCharType="end"/>
      </w:r>
      <w:r w:rsidRPr="00702488">
        <w:t>. Non-EU countries gain recognition through coordinating with other organisation</w:t>
      </w:r>
      <w:r>
        <w:t>s</w:t>
      </w:r>
      <w:r w:rsidRPr="00702488">
        <w:t>, countries</w:t>
      </w:r>
      <w:r>
        <w:t xml:space="preserve"> and</w:t>
      </w:r>
      <w:r w:rsidRPr="00702488">
        <w:t xml:space="preserve"> initiatives</w:t>
      </w:r>
      <w:r>
        <w:t>. They</w:t>
      </w:r>
      <w:r w:rsidRPr="00702488">
        <w:t xml:space="preserve"> can </w:t>
      </w:r>
      <w:r>
        <w:t xml:space="preserve">also </w:t>
      </w:r>
      <w:r w:rsidRPr="00702488">
        <w:t xml:space="preserve">capitalise on cooperation results and projects and improve their capacity. </w:t>
      </w:r>
      <w:r>
        <w:t>This</w:t>
      </w:r>
      <w:r w:rsidRPr="00702488">
        <w:t xml:space="preserve"> approach </w:t>
      </w:r>
      <w:r>
        <w:t>will</w:t>
      </w:r>
      <w:r w:rsidRPr="00702488">
        <w:t xml:space="preserve"> be enhanced in future </w:t>
      </w:r>
      <w:r w:rsidRPr="00702488">
        <w:fldChar w:fldCharType="begin"/>
      </w:r>
      <w:r w:rsidR="004E1C4D">
        <w:instrText xml:space="preserve"> ADDIN ZOTERO_ITEM CSL_CITATION {"citationID":"PzMr7cSy","properties":{"formattedCitation":"(Council of the European Union, 2019)","plainCitation":"(Council of the European Union, 2019)","noteIndex":0},"citationItems":[{"id":4711,"uris":["http://zotero.org/groups/21774/items/XW2KCJJ6"],"itemData":{"id":4711,"type":"document","title":"Council conclusions on the implementation of EU Macro-regional Strategies","author":[{"family":"Council of the European Union","given":""}],"issued":{"date-parts":[["2019",5,10]]}}}],"schema":"https://github.com/citation-style-language/schema/raw/master/csl-citation.json"} </w:instrText>
      </w:r>
      <w:r w:rsidRPr="00702488">
        <w:fldChar w:fldCharType="separate"/>
      </w:r>
      <w:r w:rsidRPr="00702488">
        <w:rPr>
          <w:noProof/>
        </w:rPr>
        <w:t>(Council of the European Union, 2019)</w:t>
      </w:r>
      <w:r w:rsidRPr="00702488">
        <w:fldChar w:fldCharType="end"/>
      </w:r>
      <w:r w:rsidRPr="00702488">
        <w:t xml:space="preserve">. </w:t>
      </w:r>
    </w:p>
    <w:p w14:paraId="59D632A4" w14:textId="117C177E" w:rsidR="006E4AF8" w:rsidRPr="00702488" w:rsidRDefault="006E4AF8" w:rsidP="006E4AF8">
      <w:r w:rsidRPr="00702488">
        <w:rPr>
          <w:b/>
          <w:bCs/>
        </w:rPr>
        <w:t>Challenges still remain</w:t>
      </w:r>
      <w:r w:rsidRPr="00702488">
        <w:t xml:space="preserve">. Despite the progress and the increased cooperation that contributes to territorial development, further cooperation potential as well as challenges exist. These mainly regard existing divides particularly between EU and non-EU </w:t>
      </w:r>
      <w:r>
        <w:t>countries</w:t>
      </w:r>
      <w:r w:rsidRPr="00702488">
        <w:t xml:space="preserve"> and </w:t>
      </w:r>
      <w:r>
        <w:t xml:space="preserve">between </w:t>
      </w:r>
      <w:r w:rsidRPr="00702488">
        <w:t xml:space="preserve">East and West, as well as the persistent importance of borders in the two macro-regions. Governance plays a key role in enabling cooperation and opening up new opportunities. In addition, although the involvement of civil society has increased over time, it </w:t>
      </w:r>
      <w:r>
        <w:t>should</w:t>
      </w:r>
      <w:r w:rsidRPr="00702488">
        <w:t xml:space="preserve"> be further encouraged </w:t>
      </w:r>
      <w:r w:rsidRPr="00702488">
        <w:fldChar w:fldCharType="begin"/>
      </w:r>
      <w:r w:rsidR="004E1C4D">
        <w:instrText xml:space="preserve"> ADDIN ZOTERO_ITEM CSL_CITATION {"citationID":"aoTVignU","properties":{"formattedCitation":"(European Commission, 2020f)","plainCitation":"(European Commission, 2020f)","noteIndex":0},"citationItems":[{"id":4878,"uris":["http://zotero.org/groups/21774/items/5L24W97K"],"itemData":{"id":4878,"type":"report","genre":"COM(2020) 578 final","title":"Report from the Commission to the European Parliament, the Council, the European Economic and Social Committee and the Committee of the Regions on the implementation of EU macro-regional strategies. {SWD(2020) 186 final}","author":[{"family":"European Commission","given":""}],"issued":{"date-parts":[["2020",9,23]]}}}],"schema":"https://github.com/citation-style-language/schema/raw/master/csl-citation.json"} </w:instrText>
      </w:r>
      <w:r w:rsidRPr="00702488">
        <w:fldChar w:fldCharType="separate"/>
      </w:r>
      <w:r w:rsidR="004E1C4D">
        <w:rPr>
          <w:noProof/>
        </w:rPr>
        <w:t>(European Commission, 2020f)</w:t>
      </w:r>
      <w:r w:rsidRPr="00702488">
        <w:fldChar w:fldCharType="end"/>
      </w:r>
      <w:r w:rsidRPr="00702488">
        <w:t>. The co-creation process of the project has identifie</w:t>
      </w:r>
      <w:r>
        <w:t>d</w:t>
      </w:r>
      <w:r w:rsidRPr="00702488">
        <w:t xml:space="preserve"> the following points, which have played a key role in the scenario development: </w:t>
      </w:r>
    </w:p>
    <w:p w14:paraId="0961B3AB" w14:textId="77777777" w:rsidR="006E4AF8" w:rsidRPr="00702488" w:rsidRDefault="006E4AF8" w:rsidP="006E4AF8">
      <w:pPr>
        <w:pStyle w:val="ListParagraph"/>
        <w:numPr>
          <w:ilvl w:val="0"/>
          <w:numId w:val="16"/>
        </w:numPr>
        <w:spacing w:before="0"/>
      </w:pPr>
      <w:r w:rsidRPr="00702488">
        <w:t xml:space="preserve">The development and extent of EU integration and EU enlargement are important for both macro-regions. Macro-regional strategies play a major role in contributing to further EU integration and facilitate cooperation between EU member states and </w:t>
      </w:r>
      <w:r>
        <w:t>other countries</w:t>
      </w:r>
      <w:r w:rsidRPr="00702488">
        <w:t xml:space="preserve">, specifically to help prepare accessing countries for EU </w:t>
      </w:r>
      <w:r>
        <w:t>m</w:t>
      </w:r>
      <w:r w:rsidRPr="00702488">
        <w:t xml:space="preserve">embership. The influence of external powers </w:t>
      </w:r>
      <w:r>
        <w:t>adds</w:t>
      </w:r>
      <w:r w:rsidRPr="00702488">
        <w:t xml:space="preserve"> a new dimension to the EU enlargement process, as well as </w:t>
      </w:r>
      <w:r>
        <w:t>to</w:t>
      </w:r>
      <w:r w:rsidRPr="00702488">
        <w:t xml:space="preserve"> </w:t>
      </w:r>
      <w:r>
        <w:t xml:space="preserve">the </w:t>
      </w:r>
      <w:r w:rsidRPr="00702488">
        <w:t>continu</w:t>
      </w:r>
      <w:r>
        <w:t>ed</w:t>
      </w:r>
      <w:r w:rsidRPr="00702488">
        <w:t xml:space="preserve"> integration </w:t>
      </w:r>
      <w:r>
        <w:t>of</w:t>
      </w:r>
      <w:r w:rsidRPr="00702488">
        <w:t xml:space="preserve"> existing EU member states. The outcome of the integration process remains </w:t>
      </w:r>
      <w:r>
        <w:t>very</w:t>
      </w:r>
      <w:r w:rsidRPr="00702488">
        <w:t xml:space="preserve"> relevan</w:t>
      </w:r>
      <w:r>
        <w:t>t</w:t>
      </w:r>
      <w:r w:rsidRPr="00702488">
        <w:t xml:space="preserve"> for development. In that respect, stronger links and cooperation </w:t>
      </w:r>
      <w:r>
        <w:t>are</w:t>
      </w:r>
      <w:r w:rsidRPr="00702488">
        <w:t xml:space="preserve"> key. </w:t>
      </w:r>
    </w:p>
    <w:p w14:paraId="35C55FAB" w14:textId="51589C0E" w:rsidR="006E4AF8" w:rsidRPr="00702488" w:rsidRDefault="006E4AF8" w:rsidP="002629AA">
      <w:pPr>
        <w:pStyle w:val="ListParagraph"/>
        <w:numPr>
          <w:ilvl w:val="0"/>
          <w:numId w:val="16"/>
        </w:numPr>
        <w:spacing w:before="0"/>
      </w:pPr>
      <w:r w:rsidRPr="00702488">
        <w:t xml:space="preserve">Sustainable development is another important element for both macro-regions. </w:t>
      </w:r>
      <w:r>
        <w:t>A</w:t>
      </w:r>
      <w:r w:rsidRPr="00702488">
        <w:t xml:space="preserve">ction plans </w:t>
      </w:r>
      <w:r>
        <w:t>in b</w:t>
      </w:r>
      <w:r w:rsidRPr="00702488">
        <w:t xml:space="preserve">oth already focus on the topic, </w:t>
      </w:r>
      <w:r>
        <w:t>though</w:t>
      </w:r>
      <w:r w:rsidRPr="00702488">
        <w:t xml:space="preserve"> more actions are necessary in light of climate change challenges. </w:t>
      </w:r>
    </w:p>
    <w:p w14:paraId="6FF3E521" w14:textId="77777777" w:rsidR="006E4AF8" w:rsidRPr="00702488" w:rsidRDefault="006E4AF8" w:rsidP="006E4AF8">
      <w:pPr>
        <w:pStyle w:val="ListParagraph"/>
        <w:numPr>
          <w:ilvl w:val="0"/>
          <w:numId w:val="16"/>
        </w:numPr>
        <w:spacing w:before="0"/>
      </w:pPr>
      <w:r>
        <w:t>S</w:t>
      </w:r>
      <w:r w:rsidRPr="00702488">
        <w:t xml:space="preserve">ustainable development with links to blue growth and sustainable tourism are highly important for the Adriatic Ionian macro-region. With the sea being the common denominator </w:t>
      </w:r>
      <w:r>
        <w:t xml:space="preserve">for </w:t>
      </w:r>
      <w:r w:rsidRPr="00702488">
        <w:t xml:space="preserve">cooperation and the rich natural habitat in the region, exploring the opportunities </w:t>
      </w:r>
      <w:r>
        <w:t>in</w:t>
      </w:r>
      <w:r w:rsidRPr="00702488">
        <w:t xml:space="preserve"> this field </w:t>
      </w:r>
      <w:r>
        <w:t>are</w:t>
      </w:r>
      <w:r w:rsidRPr="00702488">
        <w:t xml:space="preserve"> necessary. Tourism is highly dependent on the natural endowments of the area and contributes to local economies. </w:t>
      </w:r>
    </w:p>
    <w:p w14:paraId="7AAA2429" w14:textId="77777777" w:rsidR="006E4AF8" w:rsidRPr="00702488" w:rsidRDefault="006E4AF8" w:rsidP="006E4AF8">
      <w:pPr>
        <w:pStyle w:val="ListParagraph"/>
        <w:numPr>
          <w:ilvl w:val="0"/>
          <w:numId w:val="16"/>
        </w:numPr>
        <w:spacing w:before="0"/>
      </w:pPr>
      <w:r w:rsidRPr="00702488">
        <w:t xml:space="preserve">The valorisation of cultural heritage and cultural diversity in both macro-regions is important and is incorporated in the priorities and objectives of the two macro-regional strategies. Both macro-regions are multicultural and actions under sustainable tourism and natural heritage can contribute to a </w:t>
      </w:r>
      <w:r>
        <w:t>better</w:t>
      </w:r>
      <w:r w:rsidRPr="00702488">
        <w:t xml:space="preserve"> quality of life. This cultural diversity can be an asset for local and regional development, as well as a challenge to integration.</w:t>
      </w:r>
    </w:p>
    <w:p w14:paraId="6C3A3ECA" w14:textId="77777777" w:rsidR="006E4AF8" w:rsidRPr="00702488" w:rsidRDefault="006E4AF8" w:rsidP="006E4AF8">
      <w:pPr>
        <w:pStyle w:val="ListParagraph"/>
        <w:numPr>
          <w:ilvl w:val="0"/>
          <w:numId w:val="16"/>
        </w:numPr>
        <w:spacing w:before="0"/>
        <w:ind w:left="714" w:hanging="357"/>
      </w:pPr>
      <w:r w:rsidRPr="00702488">
        <w:t>The</w:t>
      </w:r>
      <w:r>
        <w:t>re are still</w:t>
      </w:r>
      <w:r w:rsidRPr="00702488">
        <w:t xml:space="preserve"> physical and mental borders in both areas, hampering further integration. Together with external influence</w:t>
      </w:r>
      <w:r>
        <w:t>s</w:t>
      </w:r>
      <w:r w:rsidRPr="00702488">
        <w:t xml:space="preserve"> and cross-border obstacles, more cooperation need</w:t>
      </w:r>
      <w:r>
        <w:t>s</w:t>
      </w:r>
      <w:r w:rsidRPr="00702488">
        <w:t xml:space="preserve"> to be considered. </w:t>
      </w:r>
    </w:p>
    <w:p w14:paraId="052B32C5" w14:textId="39DD5D2F" w:rsidR="00646167" w:rsidRDefault="00030B1C" w:rsidP="00646167">
      <w:pPr>
        <w:pStyle w:val="Heading1"/>
      </w:pPr>
      <w:bookmarkStart w:id="9" w:name="_Toc100584697"/>
      <w:r w:rsidRPr="00702488">
        <w:t>EUSAIR b</w:t>
      </w:r>
      <w:r w:rsidR="00646167" w:rsidRPr="00702488">
        <w:t>aseline scenario</w:t>
      </w:r>
      <w:bookmarkEnd w:id="9"/>
      <w:r w:rsidRPr="00702488">
        <w:t xml:space="preserve"> </w:t>
      </w:r>
    </w:p>
    <w:p w14:paraId="198D3FD6" w14:textId="77777777" w:rsidR="003E3CFF" w:rsidRPr="0067643C" w:rsidRDefault="003E3CFF" w:rsidP="003E3CFF">
      <w:r w:rsidRPr="0067643C">
        <w:t xml:space="preserve">A territorial baseline scenario describes a </w:t>
      </w:r>
      <w:r>
        <w:t>‘business as usual’</w:t>
      </w:r>
      <w:r w:rsidRPr="0067643C">
        <w:t xml:space="preserve"> future for the Adriatic Ionian macro-region. The scenario builds on trends that </w:t>
      </w:r>
      <w:r>
        <w:t xml:space="preserve">will </w:t>
      </w:r>
      <w:r w:rsidRPr="0067643C">
        <w:t xml:space="preserve">most likely define territorial development in the </w:t>
      </w:r>
      <w:r>
        <w:t>Danube macro-region</w:t>
      </w:r>
      <w:r w:rsidRPr="0067643C">
        <w:t xml:space="preserve">. </w:t>
      </w:r>
      <w:r>
        <w:t xml:space="preserve">More information on the development of the baseline scenario can be found in Part I of the final report, as well as in Annex 2 of the Scientific Annexes of the final report. </w:t>
      </w:r>
    </w:p>
    <w:p w14:paraId="5AD6C729" w14:textId="77777777" w:rsidR="003E3CFF" w:rsidRDefault="003E3CFF" w:rsidP="003E3CFF">
      <w:r>
        <w:t>The following assumptions shape the baseline scenario, as shown in the Figure below.</w:t>
      </w:r>
    </w:p>
    <w:p w14:paraId="7CA3689A" w14:textId="1CF115AE" w:rsidR="003E3CFF" w:rsidRDefault="003E3CFF" w:rsidP="003E3CFF">
      <w:pPr>
        <w:pStyle w:val="Caption"/>
      </w:pPr>
      <w:bookmarkStart w:id="10" w:name="_Toc100584718"/>
      <w:r>
        <w:t xml:space="preserve">Figure </w:t>
      </w:r>
      <w:r>
        <w:fldChar w:fldCharType="begin"/>
      </w:r>
      <w:r>
        <w:instrText xml:space="preserve"> STYLEREF 1 \s </w:instrText>
      </w:r>
      <w:r>
        <w:fldChar w:fldCharType="separate"/>
      </w:r>
      <w:r w:rsidR="008619E9">
        <w:rPr>
          <w:noProof/>
        </w:rPr>
        <w:t>4</w:t>
      </w:r>
      <w:r>
        <w:fldChar w:fldCharType="end"/>
      </w:r>
      <w:r>
        <w:noBreakHyphen/>
      </w:r>
      <w:r>
        <w:fldChar w:fldCharType="begin"/>
      </w:r>
      <w:r>
        <w:instrText xml:space="preserve"> SEQ Figure \* ARABIC \s 1 </w:instrText>
      </w:r>
      <w:r>
        <w:fldChar w:fldCharType="separate"/>
      </w:r>
      <w:r w:rsidR="008619E9">
        <w:rPr>
          <w:noProof/>
        </w:rPr>
        <w:t>1</w:t>
      </w:r>
      <w:r>
        <w:fldChar w:fldCharType="end"/>
      </w:r>
      <w:r>
        <w:t xml:space="preserve"> EUSDR and EUSAIR baseline scenario assumptions</w:t>
      </w:r>
      <w:bookmarkEnd w:id="10"/>
    </w:p>
    <w:p w14:paraId="23F0CDB0" w14:textId="77777777" w:rsidR="003E3CFF" w:rsidRPr="008B0066" w:rsidRDefault="003E3CFF" w:rsidP="003E3CFF">
      <w:r>
        <w:rPr>
          <w:noProof/>
        </w:rPr>
        <w:drawing>
          <wp:inline distT="0" distB="0" distL="0" distR="0" wp14:anchorId="28FA18AD" wp14:editId="1D916331">
            <wp:extent cx="4201705" cy="4150814"/>
            <wp:effectExtent l="0" t="0" r="2540" b="2540"/>
            <wp:docPr id="15" name="Picture 15"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funnel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15515" cy="4164457"/>
                    </a:xfrm>
                    <a:prstGeom prst="rect">
                      <a:avLst/>
                    </a:prstGeom>
                  </pic:spPr>
                </pic:pic>
              </a:graphicData>
            </a:graphic>
          </wp:inline>
        </w:drawing>
      </w:r>
    </w:p>
    <w:p w14:paraId="680FA896" w14:textId="77777777" w:rsidR="003E3CFF" w:rsidRPr="000B5DA6" w:rsidRDefault="003E3CFF" w:rsidP="003E3CFF">
      <w:pPr>
        <w:rPr>
          <w:sz w:val="16"/>
          <w:szCs w:val="16"/>
        </w:rPr>
      </w:pPr>
      <w:r w:rsidRPr="000B5DA6">
        <w:rPr>
          <w:sz w:val="16"/>
          <w:szCs w:val="16"/>
        </w:rPr>
        <w:t>Source: authors’ own</w:t>
      </w:r>
    </w:p>
    <w:p w14:paraId="3BC35F8E" w14:textId="77777777" w:rsidR="003E3CFF" w:rsidRPr="0067643C" w:rsidRDefault="003E3CFF" w:rsidP="003E3CFF">
      <w:pPr>
        <w:pStyle w:val="ListParagraph"/>
        <w:numPr>
          <w:ilvl w:val="0"/>
          <w:numId w:val="18"/>
        </w:numPr>
        <w:ind w:left="360"/>
      </w:pPr>
      <w:r w:rsidRPr="0067643C">
        <w:rPr>
          <w:b/>
          <w:bCs/>
        </w:rPr>
        <w:t>Territories are in transition to sustainable economies</w:t>
      </w:r>
      <w:r w:rsidRPr="0067643C">
        <w:t>. The trend analysis shows close relation</w:t>
      </w:r>
      <w:r>
        <w:t>ships</w:t>
      </w:r>
      <w:r w:rsidRPr="0067643C">
        <w:t xml:space="preserve"> between economic and environmental trends. Many economic trends are driving or hampering factors for environmental trends and vice-versa. Objectives for the European Green Deal have similar link</w:t>
      </w:r>
      <w:r>
        <w:t>s</w:t>
      </w:r>
      <w:r w:rsidRPr="0067643C">
        <w:t xml:space="preserve"> between environmental and economic aspects. The trend analysis however shows challenges to achiev</w:t>
      </w:r>
      <w:r>
        <w:t>ing</w:t>
      </w:r>
      <w:r w:rsidRPr="0067643C">
        <w:t xml:space="preserve"> objectives of the European Green Deal. Ongoing pollution for example </w:t>
      </w:r>
      <w:r>
        <w:t>affects</w:t>
      </w:r>
      <w:r w:rsidRPr="0067643C">
        <w:t xml:space="preserve"> fresh air, clean water, healthy soil and biodiversity. Also, the reliance on fossil fuel and importance of this industry for employment hampers cutting CO</w:t>
      </w:r>
      <w:r w:rsidRPr="0067643C">
        <w:rPr>
          <w:vertAlign w:val="subscript"/>
        </w:rPr>
        <w:t>2</w:t>
      </w:r>
      <w:r w:rsidRPr="0067643C">
        <w:t xml:space="preserve"> emissions. At the same time, the bioeconomy demands high quality resources and net-zero societies need 100% renewable energy production. By 2050, </w:t>
      </w:r>
      <w:r>
        <w:t xml:space="preserve">the </w:t>
      </w:r>
      <w:r w:rsidRPr="0067643C">
        <w:t>Danube and Adriatic Ionian regions are thus in transition to sustainable economies.</w:t>
      </w:r>
      <w:r>
        <w:t xml:space="preserve"> </w:t>
      </w:r>
      <w:r w:rsidRPr="00702488">
        <w:t xml:space="preserve">The transition to sustainable economies starts slowly in the 2020s, </w:t>
      </w:r>
      <w:r>
        <w:t>and</w:t>
      </w:r>
      <w:r w:rsidRPr="00702488">
        <w:t xml:space="preserve"> the green transition </w:t>
      </w:r>
      <w:r>
        <w:t>is</w:t>
      </w:r>
      <w:r w:rsidRPr="00702488">
        <w:t xml:space="preserve"> not fully </w:t>
      </w:r>
      <w:r>
        <w:t xml:space="preserve">implemented </w:t>
      </w:r>
      <w:r w:rsidRPr="00702488">
        <w:t>by 2050</w:t>
      </w:r>
      <w:r>
        <w:t xml:space="preserve"> (Figure 4-1)</w:t>
      </w:r>
      <w:r w:rsidRPr="00702488">
        <w:t>.</w:t>
      </w:r>
    </w:p>
    <w:p w14:paraId="513594FD" w14:textId="77777777" w:rsidR="003E3CFF" w:rsidRPr="0067643C" w:rsidRDefault="003E3CFF" w:rsidP="003E3CFF">
      <w:pPr>
        <w:pStyle w:val="ListParagraph"/>
        <w:numPr>
          <w:ilvl w:val="0"/>
          <w:numId w:val="18"/>
        </w:numPr>
        <w:ind w:left="360"/>
      </w:pPr>
      <w:r w:rsidRPr="0067643C">
        <w:rPr>
          <w:b/>
          <w:bCs/>
        </w:rPr>
        <w:t xml:space="preserve">Dealing with depopulation. </w:t>
      </w:r>
      <w:r w:rsidRPr="0067643C">
        <w:t xml:space="preserve">Societal trends highlight </w:t>
      </w:r>
      <w:r>
        <w:t xml:space="preserve">a </w:t>
      </w:r>
      <w:r w:rsidRPr="0067643C">
        <w:t xml:space="preserve">continuation of existing ageing and migration tendencies in the Danube and Adriatic Ionian macro-regions. Ageing is mainly driven by natural forces and economic prosperity as well as by </w:t>
      </w:r>
      <w:r>
        <w:t xml:space="preserve">a </w:t>
      </w:r>
      <w:r w:rsidRPr="0067643C">
        <w:t xml:space="preserve">brain drain. Migration is driven by economic opportunities elsewhere, predominantly in capital cities or beyond the two macro-regions. Economic trends, such as </w:t>
      </w:r>
      <w:r>
        <w:t xml:space="preserve">the </w:t>
      </w:r>
      <w:r w:rsidRPr="0067643C">
        <w:t xml:space="preserve">local economy or bioeconomy, as well as technological trends, such as digitalisation, provide opportunities for rural places to deal with depopulation. However, these trends remain </w:t>
      </w:r>
      <w:r>
        <w:t>incomplete</w:t>
      </w:r>
      <w:r w:rsidRPr="0067643C">
        <w:t xml:space="preserve"> by 2050 and thus </w:t>
      </w:r>
      <w:r>
        <w:t>cannot</w:t>
      </w:r>
      <w:r w:rsidRPr="0067643C">
        <w:t xml:space="preserve"> full</w:t>
      </w:r>
      <w:r>
        <w:t>y address</w:t>
      </w:r>
      <w:r w:rsidRPr="0067643C">
        <w:t xml:space="preserve"> the negative effects of migration and ageing. As a result, societal trends accelerate depopulation by 2050.</w:t>
      </w:r>
      <w:r>
        <w:t xml:space="preserve"> D</w:t>
      </w:r>
      <w:r w:rsidRPr="00702488">
        <w:t xml:space="preserve">epopulation seems to be </w:t>
      </w:r>
      <w:r>
        <w:t xml:space="preserve">a </w:t>
      </w:r>
      <w:r w:rsidRPr="00702488">
        <w:t>continu</w:t>
      </w:r>
      <w:r>
        <w:t>ing</w:t>
      </w:r>
      <w:r w:rsidRPr="00DC57A6">
        <w:t xml:space="preserve"> </w:t>
      </w:r>
      <w:r w:rsidRPr="00702488">
        <w:t xml:space="preserve">challenge </w:t>
      </w:r>
      <w:r w:rsidRPr="00702488">
        <w:rPr>
          <w:rFonts w:cs="Arial"/>
        </w:rPr>
        <w:t>highlighting that ageing and outmigration lead to even more uneven development</w:t>
      </w:r>
      <w:r>
        <w:rPr>
          <w:rFonts w:cs="Arial"/>
        </w:rPr>
        <w:t xml:space="preserve"> </w:t>
      </w:r>
      <w:r>
        <w:t>(Figure 4-1)</w:t>
      </w:r>
      <w:r w:rsidRPr="00702488">
        <w:rPr>
          <w:rFonts w:cs="Arial"/>
        </w:rPr>
        <w:t>.</w:t>
      </w:r>
    </w:p>
    <w:p w14:paraId="0FA195EA" w14:textId="77777777" w:rsidR="003E3CFF" w:rsidRPr="0067643C" w:rsidRDefault="003E3CFF" w:rsidP="003E3CFF">
      <w:pPr>
        <w:pStyle w:val="ListParagraph"/>
        <w:numPr>
          <w:ilvl w:val="0"/>
          <w:numId w:val="18"/>
        </w:numPr>
        <w:ind w:left="360"/>
      </w:pPr>
      <w:r w:rsidRPr="0067643C">
        <w:rPr>
          <w:b/>
          <w:bCs/>
        </w:rPr>
        <w:t>A digital divide</w:t>
      </w:r>
      <w:r w:rsidRPr="0067643C">
        <w:t xml:space="preserve">. The trend analysis highlights the uncertainty of technological trends and their possible regional applicability in societies </w:t>
      </w:r>
      <w:r>
        <w:t>up to</w:t>
      </w:r>
      <w:r w:rsidRPr="0067643C">
        <w:t xml:space="preserve"> 2050. Technological breakthroughs advance transitions to sustainable economies, making production and consumption more resource efficient</w:t>
      </w:r>
      <w:r>
        <w:t>.</w:t>
      </w:r>
      <w:r w:rsidRPr="0067643C">
        <w:t xml:space="preserve"> As such more investments in skills and infrastructure are likely. In these places, technological advancements are part of a positive feedback loop. At the same time, a lack of infrastructure, skilled labour, and cautious attitudes to digital solutions and robotisation slow the adoption of technological breakthroughs in societies. This applies particularly to depopulated areas  As a result, the macro-regions </w:t>
      </w:r>
      <w:r>
        <w:t>have</w:t>
      </w:r>
      <w:r w:rsidRPr="0067643C">
        <w:t xml:space="preserve"> a digital divide by 2050</w:t>
      </w:r>
      <w:r>
        <w:t>, where a</w:t>
      </w:r>
      <w:r w:rsidRPr="0067643C">
        <w:t xml:space="preserve"> few places reap </w:t>
      </w:r>
      <w:r>
        <w:t xml:space="preserve">the </w:t>
      </w:r>
      <w:r w:rsidRPr="0067643C">
        <w:t>benefits of technological breakthroughs due to adequate infrastructure and a well</w:t>
      </w:r>
      <w:r>
        <w:t>-</w:t>
      </w:r>
      <w:r w:rsidRPr="0067643C">
        <w:t>trained labour force.</w:t>
      </w:r>
      <w:r w:rsidRPr="005B2EE2">
        <w:rPr>
          <w:rFonts w:cs="Arial"/>
        </w:rPr>
        <w:t xml:space="preserve"> </w:t>
      </w:r>
      <w:r w:rsidRPr="00702488">
        <w:rPr>
          <w:rFonts w:cs="Arial"/>
        </w:rPr>
        <w:t xml:space="preserve">The picture improves slightly after the 2030s, with policies driving digital transformation </w:t>
      </w:r>
      <w:r>
        <w:rPr>
          <w:rFonts w:cs="Arial"/>
        </w:rPr>
        <w:t>in</w:t>
      </w:r>
      <w:r w:rsidRPr="00702488">
        <w:rPr>
          <w:rFonts w:cs="Arial"/>
        </w:rPr>
        <w:t xml:space="preserve"> the regions, but inequalities remain, though to a lesser extent</w:t>
      </w:r>
      <w:r>
        <w:rPr>
          <w:rFonts w:cs="Arial"/>
        </w:rPr>
        <w:t xml:space="preserve"> </w:t>
      </w:r>
      <w:r>
        <w:t>(Figure 4-1)</w:t>
      </w:r>
      <w:r w:rsidRPr="00702488">
        <w:rPr>
          <w:rFonts w:cs="Arial"/>
        </w:rPr>
        <w:t>.</w:t>
      </w:r>
    </w:p>
    <w:p w14:paraId="4500E9FB" w14:textId="77777777" w:rsidR="003E3CFF" w:rsidRPr="0067643C" w:rsidRDefault="003E3CFF" w:rsidP="003E3CFF">
      <w:pPr>
        <w:pStyle w:val="ListParagraph"/>
        <w:numPr>
          <w:ilvl w:val="0"/>
          <w:numId w:val="18"/>
        </w:numPr>
        <w:ind w:left="360"/>
      </w:pPr>
      <w:r w:rsidRPr="0067643C">
        <w:rPr>
          <w:b/>
          <w:bCs/>
        </w:rPr>
        <w:t>EU integration under development.</w:t>
      </w:r>
      <w:r w:rsidRPr="0067643C">
        <w:t xml:space="preserve"> Economic advancement as well as increasing interconnectedness and territorial cooperation facilitate European integration in the Danube and Adriatic Ionian macro-regions. This implies the accession of countries to the European Free Trade </w:t>
      </w:r>
      <w:r>
        <w:t>A</w:t>
      </w:r>
      <w:r w:rsidRPr="0067643C">
        <w:t xml:space="preserve">rea, </w:t>
      </w:r>
      <w:r>
        <w:t xml:space="preserve">the </w:t>
      </w:r>
      <w:r w:rsidRPr="0067643C">
        <w:t xml:space="preserve">EU, Schengen Area and Eurozone. The level of integration is however very different </w:t>
      </w:r>
      <w:r>
        <w:t>for each</w:t>
      </w:r>
      <w:r w:rsidRPr="0067643C">
        <w:t xml:space="preserve"> country due to volatile hampering factors. For example, building institutional capacit</w:t>
      </w:r>
      <w:r>
        <w:t>y</w:t>
      </w:r>
      <w:r w:rsidRPr="0067643C">
        <w:t xml:space="preserve"> and diffusing powers to lower administrative levels or to non-state actors is a bumpy road. Such aspects require long-term approaches but are often interrupted by political, economic and societal changes. As a result, EU integration </w:t>
      </w:r>
      <w:r>
        <w:t>continues to</w:t>
      </w:r>
      <w:r w:rsidRPr="0067643C">
        <w:t xml:space="preserve"> develop </w:t>
      </w:r>
      <w:r>
        <w:t>in</w:t>
      </w:r>
      <w:r w:rsidRPr="0067643C">
        <w:t xml:space="preserve"> 2050.</w:t>
      </w:r>
      <w:r>
        <w:t xml:space="preserve"> </w:t>
      </w:r>
      <w:r w:rsidRPr="00702488">
        <w:t xml:space="preserve">This is a path that changes over the years, with ups and downs, with countries being in favour of EU integration or not, also largely influenced by external factors and pressure from external forces, beyond </w:t>
      </w:r>
      <w:r>
        <w:t xml:space="preserve">the </w:t>
      </w:r>
      <w:r w:rsidRPr="00702488">
        <w:t>EU</w:t>
      </w:r>
      <w:r>
        <w:t xml:space="preserve"> (Figure 4-1)</w:t>
      </w:r>
      <w:r w:rsidRPr="00702488">
        <w:t>.</w:t>
      </w:r>
    </w:p>
    <w:p w14:paraId="4F1D0FF5" w14:textId="77777777" w:rsidR="003E3CFF" w:rsidRPr="00702488" w:rsidRDefault="003E3CFF" w:rsidP="003E3CFF">
      <w:r w:rsidRPr="0067643C">
        <w:t xml:space="preserve">Territorial consequences as well as different topics, as formulated in the Terms of Reference, differentiate the narratives of the baseline scenario. The narrative </w:t>
      </w:r>
      <w:r>
        <w:t>is</w:t>
      </w:r>
      <w:r w:rsidRPr="0067643C">
        <w:t xml:space="preserve"> accompanied by a creative alternative map, depicting key features of possib</w:t>
      </w:r>
      <w:r>
        <w:t>ilities</w:t>
      </w:r>
      <w:r w:rsidRPr="0067643C">
        <w:t xml:space="preserve"> </w:t>
      </w:r>
      <w:r>
        <w:t>for</w:t>
      </w:r>
      <w:r w:rsidRPr="0067643C">
        <w:t xml:space="preserve"> 2050. </w:t>
      </w:r>
    </w:p>
    <w:p w14:paraId="52A495B5" w14:textId="3625BB5A" w:rsidR="009A5176" w:rsidRPr="009A5176" w:rsidRDefault="009A5176" w:rsidP="009A5176">
      <w:pPr>
        <w:pStyle w:val="Heading2"/>
      </w:pPr>
      <w:bookmarkStart w:id="11" w:name="_Toc100584698"/>
      <w:r>
        <w:t>The Adriatic Ionian macro-region by 2050</w:t>
      </w:r>
      <w:bookmarkEnd w:id="11"/>
    </w:p>
    <w:p w14:paraId="4899B5FF" w14:textId="2B2A72DE" w:rsidR="00EB6854" w:rsidRPr="00702488" w:rsidRDefault="00EB6854" w:rsidP="00EB6854">
      <w:r w:rsidRPr="00702488">
        <w:t xml:space="preserve">Territorial characteristics of the Adriatic Ionian </w:t>
      </w:r>
      <w:r>
        <w:t>Region</w:t>
      </w:r>
      <w:r w:rsidRPr="00702488">
        <w:t xml:space="preserve"> are key to determining possible futures for </w:t>
      </w:r>
      <w:r>
        <w:t>it</w:t>
      </w:r>
      <w:r w:rsidRPr="00702488">
        <w:t xml:space="preserve"> in 2050. In particular driving and hampering factors for key trends play out differently by territor</w:t>
      </w:r>
      <w:r>
        <w:t>y</w:t>
      </w:r>
      <w:r w:rsidRPr="00702488">
        <w:t xml:space="preserve"> type, such as landscape, settlement patterns, population characteristics or economic profiles. Key territorial characteristics </w:t>
      </w:r>
      <w:r>
        <w:t>were</w:t>
      </w:r>
      <w:r w:rsidRPr="00702488">
        <w:t xml:space="preserve"> discussed during a Steering Committee meeting in July 2021. Applying such features to the baseline assumptions outlined above and considering the three focus topics - Green Deal and sustainable development, mobility and connectivity, blue economy and innovation - </w:t>
      </w:r>
      <w:r>
        <w:t>guide</w:t>
      </w:r>
      <w:r w:rsidRPr="00702488">
        <w:t xml:space="preserve"> a possible territorial future for the Adriatic Ionian macro-region by 2050. </w:t>
      </w:r>
    </w:p>
    <w:p w14:paraId="4BE7D73F" w14:textId="7781BC7A" w:rsidR="00EB6854" w:rsidRPr="00702488" w:rsidRDefault="00EB6854" w:rsidP="00EB6854">
      <w:r w:rsidRPr="00702488">
        <w:t xml:space="preserve">In short, the Adriatic Ionian macro-region is polarised by 2050. </w:t>
      </w:r>
      <w:r>
        <w:t>It</w:t>
      </w:r>
      <w:r w:rsidRPr="00702488">
        <w:t xml:space="preserve"> contains places that adapted early to measures in line with the European Green Deal, transformed their economy and society and reaped the benefits of blue technological advances (green circles in Map 4</w:t>
      </w:r>
      <w:r>
        <w:t>-</w:t>
      </w:r>
      <w:r w:rsidR="00C60319">
        <w:t>1</w:t>
      </w:r>
      <w:r w:rsidRPr="00702488">
        <w:t xml:space="preserve">). At the same, hampering factors hinder many territories to </w:t>
      </w:r>
      <w:r>
        <w:t>fully</w:t>
      </w:r>
      <w:r w:rsidRPr="00702488">
        <w:t xml:space="preserve"> contribute to the objectives of the Green Deal. An incomplete transition to </w:t>
      </w:r>
      <w:r>
        <w:t xml:space="preserve">a </w:t>
      </w:r>
      <w:r w:rsidRPr="00702488">
        <w:t xml:space="preserve">sustainable economy, depopulation, a digital divide and </w:t>
      </w:r>
      <w:r>
        <w:t xml:space="preserve">incomplete </w:t>
      </w:r>
      <w:r w:rsidRPr="00702488">
        <w:t xml:space="preserve">EU integration result in great disparities in the Adriatic Ionian </w:t>
      </w:r>
      <w:r>
        <w:t>R</w:t>
      </w:r>
      <w:r w:rsidRPr="00702488">
        <w:t xml:space="preserve">egion by 2050. </w:t>
      </w:r>
    </w:p>
    <w:p w14:paraId="3434CD55" w14:textId="18395D09" w:rsidR="0009538C" w:rsidRPr="00702488" w:rsidRDefault="00EB6854" w:rsidP="00EB6854">
      <w:pPr>
        <w:spacing w:after="120"/>
      </w:pPr>
      <w:r w:rsidRPr="00702488">
        <w:t xml:space="preserve">Natural, tourism </w:t>
      </w:r>
      <w:r>
        <w:t>and</w:t>
      </w:r>
      <w:r w:rsidRPr="00702488">
        <w:t xml:space="preserve"> rural areas </w:t>
      </w:r>
      <w:r>
        <w:t>as well as</w:t>
      </w:r>
      <w:r w:rsidRPr="00702488">
        <w:t xml:space="preserve"> transport hubs are </w:t>
      </w:r>
      <w:r>
        <w:t xml:space="preserve">the </w:t>
      </w:r>
      <w:r w:rsidRPr="00702488">
        <w:t>most challenged in the baseline scenario. Applying the baseline scenario assumptions, introduced above, shows that natural land and maritime areas face a loss of biodiversity and suffer from the effects of climate change. Tourism areas are challenged by reduced travel opportunities, the effects of climate change and reduced attractiveness as result of lower environmental qualit</w:t>
      </w:r>
      <w:r>
        <w:t>y</w:t>
      </w:r>
      <w:r w:rsidRPr="00702488">
        <w:t xml:space="preserve">. Rural areas are challenged by biodiversity loss </w:t>
      </w:r>
      <w:r>
        <w:t>affecting</w:t>
      </w:r>
      <w:r w:rsidRPr="00702488">
        <w:t xml:space="preserve"> agriculture, population decline limiting human capital and a lack of accessibility. Transport hubs, particularly in EU countries are challenged by </w:t>
      </w:r>
      <w:r>
        <w:t>the</w:t>
      </w:r>
      <w:r w:rsidRPr="00702488">
        <w:t xml:space="preserve"> need to shift to (costly) sustainable transport solutions. Only territories with sufficient clean energy that adopt clean technologies and reap the benefits from digitalisation early on, including technological newcomers</w:t>
      </w:r>
      <w:r>
        <w:t>,</w:t>
      </w:r>
      <w:r w:rsidRPr="00702488">
        <w:t xml:space="preserve"> will thrive in this scenario. The following paragraphs detail the territorial consequences of the baseline scenario.</w:t>
      </w:r>
    </w:p>
    <w:p w14:paraId="68B5F305" w14:textId="5EDD6C74" w:rsidR="0009538C" w:rsidRPr="00702488" w:rsidRDefault="0009538C" w:rsidP="0009538C">
      <w:pPr>
        <w:pStyle w:val="Caption"/>
      </w:pPr>
      <w:bookmarkStart w:id="12" w:name="_Toc87347265"/>
      <w:bookmarkStart w:id="13" w:name="_Toc100584715"/>
      <w:r w:rsidRPr="00702488">
        <w:t xml:space="preserve">Map </w:t>
      </w:r>
      <w:r w:rsidR="000B1FE1">
        <w:fldChar w:fldCharType="begin"/>
      </w:r>
      <w:r w:rsidR="000B1FE1">
        <w:instrText xml:space="preserve"> STYLEREF 1 \s </w:instrText>
      </w:r>
      <w:r w:rsidR="000B1FE1">
        <w:fldChar w:fldCharType="separate"/>
      </w:r>
      <w:r w:rsidR="008619E9">
        <w:rPr>
          <w:noProof/>
        </w:rPr>
        <w:t>4</w:t>
      </w:r>
      <w:r w:rsidR="000B1FE1">
        <w:fldChar w:fldCharType="end"/>
      </w:r>
      <w:r w:rsidR="000B1FE1">
        <w:noBreakHyphen/>
      </w:r>
      <w:r w:rsidR="000B1FE1">
        <w:fldChar w:fldCharType="begin"/>
      </w:r>
      <w:r w:rsidR="000B1FE1">
        <w:instrText xml:space="preserve"> SEQ Map \* ARABIC \s 1 </w:instrText>
      </w:r>
      <w:r w:rsidR="000B1FE1">
        <w:fldChar w:fldCharType="separate"/>
      </w:r>
      <w:r w:rsidR="008619E9">
        <w:rPr>
          <w:noProof/>
        </w:rPr>
        <w:t>1</w:t>
      </w:r>
      <w:r w:rsidR="000B1FE1">
        <w:fldChar w:fldCharType="end"/>
      </w:r>
      <w:r w:rsidRPr="00702488">
        <w:t xml:space="preserve"> </w:t>
      </w:r>
      <w:bookmarkEnd w:id="12"/>
      <w:r w:rsidR="00DC1AFF">
        <w:t>The ‘business as usual’ future for the EUSAIR in 2050 – Baseline scenario</w:t>
      </w:r>
      <w:bookmarkEnd w:id="13"/>
    </w:p>
    <w:p w14:paraId="2738E90D" w14:textId="462A1A44" w:rsidR="0009538C" w:rsidRPr="00702488" w:rsidRDefault="0009538C" w:rsidP="0009538C">
      <w:r w:rsidRPr="00702488">
        <w:rPr>
          <w:noProof/>
        </w:rPr>
        <w:drawing>
          <wp:inline distT="0" distB="0" distL="0" distR="0" wp14:anchorId="6875522D" wp14:editId="77DE88D9">
            <wp:extent cx="5400040" cy="3815715"/>
            <wp:effectExtent l="0" t="0" r="0" b="0"/>
            <wp:docPr id="57" name="Picture 57" descr="Application,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pplication, map&#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r w:rsidRPr="00702488">
        <w:br/>
        <w:t>Source: ESPON TEVI 2050</w:t>
      </w:r>
      <w:r w:rsidR="00791406">
        <w:t>, 2022</w:t>
      </w:r>
    </w:p>
    <w:p w14:paraId="0DCD8237" w14:textId="2F2D5232" w:rsidR="006027E1" w:rsidRPr="00702488" w:rsidRDefault="006027E1" w:rsidP="006027E1">
      <w:r w:rsidRPr="00702488">
        <w:t>In more detail, an incomplete transition to</w:t>
      </w:r>
      <w:r>
        <w:t xml:space="preserve"> a</w:t>
      </w:r>
      <w:r w:rsidRPr="00702488">
        <w:t xml:space="preserve"> sustainable econom</w:t>
      </w:r>
      <w:r>
        <w:t>y</w:t>
      </w:r>
      <w:r w:rsidRPr="00702488">
        <w:t xml:space="preserve"> implies that not all territories are living up to the objectives of the European Green Deal. In the Adriatic Ionian macro-region this implies biodiversity loss, </w:t>
      </w:r>
      <w:r>
        <w:t>different</w:t>
      </w:r>
      <w:r w:rsidRPr="00702488">
        <w:t xml:space="preserve"> transport hubs and the end of mass tourism</w:t>
      </w:r>
      <w:r>
        <w:t xml:space="preserve"> (Map</w:t>
      </w:r>
      <w:r w:rsidR="00996B8C">
        <w:t xml:space="preserve"> 4-</w:t>
      </w:r>
      <w:r>
        <w:t>1)</w:t>
      </w:r>
      <w:r w:rsidRPr="00702488">
        <w:t xml:space="preserve">. </w:t>
      </w:r>
    </w:p>
    <w:p w14:paraId="20093DF7" w14:textId="07FF8B9B" w:rsidR="006027E1" w:rsidRPr="00702488" w:rsidRDefault="006027E1" w:rsidP="006027E1">
      <w:r w:rsidRPr="00702488">
        <w:rPr>
          <w:b/>
          <w:bCs/>
        </w:rPr>
        <w:t xml:space="preserve">Biodiversity loss. </w:t>
      </w:r>
      <w:r w:rsidRPr="00702488">
        <w:t xml:space="preserve">By 2050, key driving factors for biodiversity, such as climate change and pollution </w:t>
      </w:r>
      <w:r>
        <w:t>have</w:t>
      </w:r>
      <w:r w:rsidRPr="00702488">
        <w:t xml:space="preserve"> intensified due to an incomplete transition to sustainable economies and failing to achieve European Green Deal objectives. Industry, transport, and energy production remain contributors to greenhouse gas emissions and pollution. As such they continue to threaten environmental qualit</w:t>
      </w:r>
      <w:r>
        <w:t>y including</w:t>
      </w:r>
      <w:r w:rsidRPr="00702488">
        <w:t xml:space="preserve"> plant and animal lives. In addition, the effects of climate change are not mitigated. Instead, </w:t>
      </w:r>
      <w:r>
        <w:t>continued</w:t>
      </w:r>
      <w:r w:rsidRPr="00702488">
        <w:t xml:space="preserve"> emissions of greenhouse gasses accelerate the frequency of drought</w:t>
      </w:r>
      <w:r>
        <w:t>s</w:t>
      </w:r>
      <w:r w:rsidRPr="00702488">
        <w:t xml:space="preserve"> and wildfires as well as heavy rainfall and floods. In addition, sea levels rise more than the projected 60 cm in the Adriatic and northern Aegean Seas and 70 cm in the Ionian and Mediterranean Sea during the 21</w:t>
      </w:r>
      <w:r w:rsidRPr="00702488">
        <w:rPr>
          <w:vertAlign w:val="superscript"/>
        </w:rPr>
        <w:t>st</w:t>
      </w:r>
      <w:r w:rsidRPr="00702488">
        <w:t xml:space="preserve"> century </w:t>
      </w:r>
      <w:r w:rsidRPr="00702488">
        <w:fldChar w:fldCharType="begin"/>
      </w:r>
      <w:r w:rsidR="004E1C4D">
        <w:instrText xml:space="preserve"> ADDIN ZOTERO_ITEM CSL_CITATION {"citationID":"w6eM8Jj7","properties":{"formattedCitation":"(EEA, 2021)","plainCitation":"(EEA, 2021)","noteIndex":0},"citationItems":[{"id":8088,"uris":["http://zotero.org/groups/21774/items/9N6NY3CG"],"itemData":{"id":8088,"type":"webpage","title":"Global and European sea level rise","URL":"https://www.eea.europa.eu/data-and-maps/indicators/sea-level-rise-7/assessment","author":[{"family":"EEA","given":""}],"issued":{"date-parts":[["2021"]]}}}],"schema":"https://github.com/citation-style-language/schema/raw/master/csl-citation.json"} </w:instrText>
      </w:r>
      <w:r w:rsidRPr="00702488">
        <w:fldChar w:fldCharType="separate"/>
      </w:r>
      <w:r w:rsidRPr="00702488">
        <w:rPr>
          <w:noProof/>
        </w:rPr>
        <w:t>(EEA, 2021)</w:t>
      </w:r>
      <w:r w:rsidRPr="00702488">
        <w:fldChar w:fldCharType="end"/>
      </w:r>
      <w:r>
        <w:t>. This</w:t>
      </w:r>
      <w:r w:rsidRPr="00702488">
        <w:t xml:space="preserve"> impl</w:t>
      </w:r>
      <w:r>
        <w:t>ies</w:t>
      </w:r>
      <w:r w:rsidRPr="00702488">
        <w:t xml:space="preserve"> more treats to coastal areas </w:t>
      </w:r>
      <w:r>
        <w:t>o</w:t>
      </w:r>
      <w:r w:rsidRPr="00702488">
        <w:t xml:space="preserve">n the Ionian Sea and to a slightly lesser degree </w:t>
      </w:r>
      <w:r>
        <w:t xml:space="preserve">on </w:t>
      </w:r>
      <w:r w:rsidRPr="00702488">
        <w:t xml:space="preserve">the Adriatic and northern Aegean Seas. Although </w:t>
      </w:r>
      <w:r>
        <w:t xml:space="preserve">the </w:t>
      </w:r>
      <w:r w:rsidRPr="00702488">
        <w:t xml:space="preserve">consequences of an incomplete transition to </w:t>
      </w:r>
      <w:r>
        <w:t xml:space="preserve">a </w:t>
      </w:r>
      <w:r w:rsidRPr="00702488">
        <w:t>sustainable econom</w:t>
      </w:r>
      <w:r>
        <w:t>y</w:t>
      </w:r>
      <w:r w:rsidRPr="00702488">
        <w:t xml:space="preserve"> are felt across Europe, specific territories in the Adriatic Ionian macro-region are hit worse than others.</w:t>
      </w:r>
    </w:p>
    <w:p w14:paraId="1D9AF93C" w14:textId="4667BEED" w:rsidR="006027E1" w:rsidRPr="00702488" w:rsidRDefault="006027E1" w:rsidP="006027E1">
      <w:r>
        <w:t>B</w:t>
      </w:r>
      <w:r w:rsidRPr="00702488">
        <w:t>iodiversity loss is most evident in territories vulnerable to climate change. In the macro-region</w:t>
      </w:r>
      <w:r>
        <w:t>,</w:t>
      </w:r>
      <w:r w:rsidRPr="00702488">
        <w:t xml:space="preserve"> coastal areas and islands are particularly vulnerable, including the Venetian lagoon and Istria </w:t>
      </w:r>
      <w:r w:rsidRPr="00702488">
        <w:fldChar w:fldCharType="begin"/>
      </w:r>
      <w:r w:rsidR="004E1C4D">
        <w:instrText xml:space="preserve"> ADDIN ZOTERO_ITEM CSL_CITATION {"citationID":"CkCkR6m1","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702488">
        <w:fldChar w:fldCharType="separate"/>
      </w:r>
      <w:r w:rsidRPr="00702488">
        <w:rPr>
          <w:noProof/>
        </w:rPr>
        <w:t>(BBSR &amp; ESPON, 2020)</w:t>
      </w:r>
      <w:r w:rsidRPr="00702488">
        <w:fldChar w:fldCharType="end"/>
      </w:r>
      <w:r w:rsidRPr="00702488">
        <w:t xml:space="preserve"> as well as Albanian coastal regions </w:t>
      </w:r>
      <w:r w:rsidRPr="00702488">
        <w:fldChar w:fldCharType="begin"/>
      </w:r>
      <w:r w:rsidR="004E1C4D">
        <w:instrText xml:space="preserve"> ADDIN ZOTERO_ITEM CSL_CITATION {"citationID":"k78MHrn9","properties":{"formattedCitation":"(Zo\\uc0\\u239{} Environment Network, 2012)","plainCitation":"(Zoï Environment Network, 2012)","noteIndex":0},"citationItems":[{"id":8028,"uris":["http://zotero.org/groups/21774/items/Q7UDHY8Y"],"itemData":{"id":8028,"type":"document","publisher":"United Nations Environment Programme","title":"Climate change in the west balkans","URL":"http://archive.zoinet.org/web/sites/default/files/publications/Climate-change-west-balkans.pdf","author":[{"family":"Zoï Environment Network","given":""}],"accessed":{"date-parts":[["2021",10,8]]},"issued":{"date-parts":[["2012"]]}}}],"schema":"https://github.com/citation-style-language/schema/raw/master/csl-citation.json"} </w:instrText>
      </w:r>
      <w:r w:rsidRPr="00702488">
        <w:fldChar w:fldCharType="separate"/>
      </w:r>
      <w:r w:rsidRPr="00702488">
        <w:rPr>
          <w:rFonts w:ascii="Arial" w:cs="Arial"/>
        </w:rPr>
        <w:t>(Zoï Environment Network, 2012)</w:t>
      </w:r>
      <w:r w:rsidRPr="00702488">
        <w:fldChar w:fldCharType="end"/>
      </w:r>
      <w:r w:rsidRPr="00702488">
        <w:t xml:space="preserve">. In addition, mountain regions are </w:t>
      </w:r>
      <w:r>
        <w:t xml:space="preserve">very </w:t>
      </w:r>
      <w:r w:rsidRPr="00702488">
        <w:t>vulnerable, for example South Tirol in Italy</w:t>
      </w:r>
      <w:r>
        <w:t xml:space="preserve"> and</w:t>
      </w:r>
      <w:r w:rsidRPr="00702488">
        <w:t xml:space="preserve"> the Dinaric Alps in Croatia, Bosnia-Herzegovina and Montenegro </w:t>
      </w:r>
      <w:r w:rsidRPr="00702488">
        <w:fldChar w:fldCharType="begin"/>
      </w:r>
      <w:r w:rsidR="004E1C4D">
        <w:instrText xml:space="preserve"> ADDIN ZOTERO_ITEM CSL_CITATION {"citationID":"sw7ZZcTH","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702488">
        <w:fldChar w:fldCharType="separate"/>
      </w:r>
      <w:r w:rsidRPr="00702488">
        <w:rPr>
          <w:noProof/>
        </w:rPr>
        <w:t>(BBSR &amp; ESPON, 2020)</w:t>
      </w:r>
      <w:r w:rsidRPr="00702488">
        <w:fldChar w:fldCharType="end"/>
      </w:r>
      <w:r w:rsidRPr="00702488">
        <w:t xml:space="preserve">. </w:t>
      </w:r>
    </w:p>
    <w:p w14:paraId="5D5837BB" w14:textId="77777777" w:rsidR="006027E1" w:rsidRPr="00702488" w:rsidRDefault="006027E1" w:rsidP="006027E1">
      <w:r w:rsidRPr="00702488">
        <w:t xml:space="preserve">Natural as well as tourism and agriculture areas experience </w:t>
      </w:r>
      <w:r>
        <w:t>most</w:t>
      </w:r>
      <w:r w:rsidRPr="00702488">
        <w:t xml:space="preserve"> biodiversity loss; </w:t>
      </w:r>
    </w:p>
    <w:p w14:paraId="1C5EDEF9" w14:textId="7D5A8427" w:rsidR="006027E1" w:rsidRPr="000C404D" w:rsidRDefault="006027E1" w:rsidP="006027E1">
      <w:pPr>
        <w:pStyle w:val="Bulletpoints"/>
        <w:spacing w:line="240" w:lineRule="atLeast"/>
        <w:ind w:left="714" w:hanging="357"/>
      </w:pPr>
      <w:r w:rsidRPr="000C404D">
        <w:t xml:space="preserve">Biodiversity loss limits ecosystem performance in natural areas. Examples of natural areas also vulnerable to climate change include South Tirol in Italy, Croatian coastal regions and islands, Montenegro, Albania, and Epirus in Greece </w:t>
      </w:r>
      <w:r w:rsidRPr="000C404D">
        <w:fldChar w:fldCharType="begin"/>
      </w:r>
      <w:r w:rsidR="004E1C4D">
        <w:instrText xml:space="preserve"> ADDIN ZOTERO_ITEM CSL_CITATION {"citationID":"NABVzdxg","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0C404D">
        <w:fldChar w:fldCharType="separate"/>
      </w:r>
      <w:r w:rsidRPr="000C404D">
        <w:rPr>
          <w:noProof/>
        </w:rPr>
        <w:t>(BBSR &amp; ESPON, 2020)</w:t>
      </w:r>
      <w:r w:rsidRPr="000C404D">
        <w:fldChar w:fldCharType="end"/>
      </w:r>
      <w:r w:rsidRPr="000C404D">
        <w:t>.</w:t>
      </w:r>
    </w:p>
    <w:p w14:paraId="274589F4" w14:textId="057D2FE6" w:rsidR="0009538C" w:rsidRPr="000C404D" w:rsidRDefault="0009538C" w:rsidP="0009538C">
      <w:pPr>
        <w:pStyle w:val="Bulletpoints"/>
        <w:spacing w:line="240" w:lineRule="atLeast"/>
        <w:ind w:left="714" w:hanging="357"/>
      </w:pPr>
      <w:r w:rsidRPr="000C404D">
        <w:t xml:space="preserve">Tourism destination areas lose part of their attractiveness </w:t>
      </w:r>
      <w:r w:rsidR="006027E1" w:rsidRPr="000C404D">
        <w:t>due to</w:t>
      </w:r>
      <w:r w:rsidRPr="000C404D">
        <w:t xml:space="preserve"> biodiversity loss. Particularly, since increasing number of tourists destinations promote sustainable tourism by 2050. Examples of tourism areas also vulnerable to climate change are Veneto Puglia and South Tirol in Italy, Croatian coastal regions, Lake Ohrid in North Macedonia, as well as the Ionian islands, Crete, and South Aegean islands in Greece.</w:t>
      </w:r>
    </w:p>
    <w:p w14:paraId="31CA1AA7" w14:textId="358C22D4" w:rsidR="0009538C" w:rsidRPr="000C404D" w:rsidRDefault="0009538C" w:rsidP="0009538C">
      <w:pPr>
        <w:pStyle w:val="Bulletpoints-end"/>
        <w:spacing w:after="0" w:line="240" w:lineRule="atLeast"/>
        <w:ind w:left="714" w:hanging="357"/>
      </w:pPr>
      <w:r w:rsidRPr="000C404D">
        <w:t>Agriculture, particularly aquaculture, requires high ecosystem performance to thrive. Increasing water temperatures, pollution and other factors contributing to a biodiversity loss decrease ecosystem performance levels. Examples of areas with high shares of aquaculture the Ionian Islands, Central Greece and the Aegean Islands in Greece, along the coasts of the Italian Veneto and Marche regions as well as around Tar</w:t>
      </w:r>
      <w:r w:rsidR="00886688" w:rsidRPr="000C404D">
        <w:t>a</w:t>
      </w:r>
      <w:r w:rsidRPr="000C404D">
        <w:t>nt</w:t>
      </w:r>
      <w:r w:rsidR="00886688" w:rsidRPr="000C404D">
        <w:t>o</w:t>
      </w:r>
      <w:r w:rsidRPr="000C404D">
        <w:t xml:space="preserve"> in Puglia </w:t>
      </w:r>
      <w:r w:rsidRPr="000C404D">
        <w:fldChar w:fldCharType="begin"/>
      </w:r>
      <w:r w:rsidR="004E1C4D">
        <w:instrText xml:space="preserve"> ADDIN ZOTERO_ITEM CSL_CITATION {"citationID":"NhXjpYeQ","properties":{"formattedCitation":"(European Commission, DG MARE, 2021)","plainCitation":"(European Commission, DG MARE, 2021)","noteIndex":0},"citationItems":[{"id":8087,"uris":["http://zotero.org/groups/21774/items/TUS38GXX"],"itemData":{"id":8087,"type":"webpage","title":"European Atlas of the Seas","URL":"https://ec.europa.eu/maritimeaffairs/atlas/maritime_atlas","author":[{"family":"European Commission, DG MARE","given":""}],"accessed":{"date-parts":[["2021",12,8]]},"issued":{"date-parts":[["2021"]]}}}],"schema":"https://github.com/citation-style-language/schema/raw/master/csl-citation.json"} </w:instrText>
      </w:r>
      <w:r w:rsidRPr="000C404D">
        <w:fldChar w:fldCharType="separate"/>
      </w:r>
      <w:r w:rsidRPr="000C404D">
        <w:rPr>
          <w:noProof/>
        </w:rPr>
        <w:t>(European Commission, DG MARE, 2021)</w:t>
      </w:r>
      <w:r w:rsidRPr="000C404D">
        <w:fldChar w:fldCharType="end"/>
      </w:r>
      <w:r w:rsidRPr="000C404D">
        <w:t>. In addition, aquaculture</w:t>
      </w:r>
      <w:r w:rsidR="00886688" w:rsidRPr="000C404D">
        <w:t xml:space="preserve"> </w:t>
      </w:r>
      <w:r w:rsidRPr="000C404D">
        <w:t xml:space="preserve">in Slovenia, Albania and Croatia </w:t>
      </w:r>
      <w:r w:rsidR="00886688" w:rsidRPr="000C404D">
        <w:t>is</w:t>
      </w:r>
      <w:r w:rsidRPr="000C404D">
        <w:t xml:space="preserve"> rapidly developing </w:t>
      </w:r>
      <w:r w:rsidRPr="000C404D">
        <w:fldChar w:fldCharType="begin"/>
      </w:r>
      <w:r w:rsidR="004E1C4D">
        <w:instrText xml:space="preserve"> ADDIN ZOTERO_ITEM CSL_CITATION {"citationID":"Cf8BTny5","properties":{"formattedCitation":"(SITA-SOGES &amp; Osservatorio Balcani Caucaso Transeuropa, 2020)","plainCitation":"(SITA-SOGES &amp; Osservatorio Balcani Caucaso Transeuropa, 2020)","noteIndex":0},"citationItems":[{"id":98,"uris":["http://zotero.org/groups/21774/items/2VDHZKTW"],"itemData":{"id":98,"type":"report","title":"Analysis of the territorial challenges, needs and potentials of the Adriatic-Ionian region and strategic options for post-2020 ADRION Programme","author":[{"family":"SITA-SOGES","given":""},{"family":"Osservatorio Balcani Caucaso Transeuropa","given":""}],"issued":{"date-parts":[["2020",8]]}}}],"schema":"https://github.com/citation-style-language/schema/raw/master/csl-citation.json"} </w:instrText>
      </w:r>
      <w:r w:rsidRPr="000C404D">
        <w:fldChar w:fldCharType="separate"/>
      </w:r>
      <w:r w:rsidR="00A351B3" w:rsidRPr="000C404D">
        <w:rPr>
          <w:noProof/>
        </w:rPr>
        <w:t>(SITA-SOGES &amp; Osservatorio Balcani Caucaso Transeuropa, 2020)</w:t>
      </w:r>
      <w:r w:rsidRPr="000C404D">
        <w:fldChar w:fldCharType="end"/>
      </w:r>
      <w:r w:rsidRPr="000C404D">
        <w:t xml:space="preserve">. </w:t>
      </w:r>
    </w:p>
    <w:p w14:paraId="316D374F" w14:textId="4980D434" w:rsidR="0009538C" w:rsidRPr="00702488" w:rsidRDefault="0009538C" w:rsidP="0009538C">
      <w:pPr>
        <w:pStyle w:val="BodyText"/>
      </w:pPr>
      <w:r w:rsidRPr="00702488">
        <w:rPr>
          <w:lang w:eastAsia="sv-SE"/>
        </w:rPr>
        <w:t xml:space="preserve">On the </w:t>
      </w:r>
      <w:r w:rsidR="006D1B8C">
        <w:rPr>
          <w:lang w:eastAsia="sv-SE"/>
        </w:rPr>
        <w:t>other hand</w:t>
      </w:r>
      <w:r w:rsidRPr="00702488">
        <w:rPr>
          <w:lang w:eastAsia="sv-SE"/>
        </w:rPr>
        <w:t xml:space="preserve">, territories with severely reduced populations (see also below) may see </w:t>
      </w:r>
      <w:r w:rsidR="006D1B8C">
        <w:rPr>
          <w:lang w:eastAsia="sv-SE"/>
        </w:rPr>
        <w:t>more</w:t>
      </w:r>
      <w:r w:rsidRPr="00702488">
        <w:rPr>
          <w:lang w:eastAsia="sv-SE"/>
        </w:rPr>
        <w:t xml:space="preserve"> nature development and rewilding. Until 2050, population decline may reach a threshold that makes economic functions impossible to sustain in some places, including agricultur</w:t>
      </w:r>
      <w:r w:rsidR="006D1B8C">
        <w:rPr>
          <w:lang w:eastAsia="sv-SE"/>
        </w:rPr>
        <w:t>e</w:t>
      </w:r>
      <w:r w:rsidRPr="00702488">
        <w:rPr>
          <w:lang w:eastAsia="sv-SE"/>
        </w:rPr>
        <w:t xml:space="preserve">, maintenance of renewable energy sources, or tourism attractions. The outmigration of people from these places would lead to rewilding, which </w:t>
      </w:r>
      <w:r w:rsidR="000C404D">
        <w:rPr>
          <w:lang w:eastAsia="sv-SE"/>
        </w:rPr>
        <w:t>i</w:t>
      </w:r>
      <w:r w:rsidRPr="00702488">
        <w:rPr>
          <w:lang w:eastAsia="sv-SE"/>
        </w:rPr>
        <w:t>n its turn may stimulate biodiversity.</w:t>
      </w:r>
    </w:p>
    <w:p w14:paraId="45EFA5D8" w14:textId="0C0EC290" w:rsidR="0009538C" w:rsidRPr="000C404D" w:rsidRDefault="0009538C" w:rsidP="0009538C">
      <w:r w:rsidRPr="000C404D">
        <w:rPr>
          <w:b/>
          <w:bCs/>
        </w:rPr>
        <w:t xml:space="preserve">A shift among key transport hubs. </w:t>
      </w:r>
      <w:r w:rsidRPr="000C404D">
        <w:t xml:space="preserve">By 2050, transportation hubs have changed location in the Adriatic Ionian macro-region. The transition to sustainable economies and stricter rules to encourage sustainable transport makes intra-European transport more costly. Particularly marine shipping is subject to severe changes </w:t>
      </w:r>
      <w:r w:rsidRPr="000C404D">
        <w:fldChar w:fldCharType="begin"/>
      </w:r>
      <w:r w:rsidR="004E1C4D">
        <w:instrText xml:space="preserve"> ADDIN ZOTERO_ITEM CSL_CITATION {"citationID":"zMVWcDt3","properties":{"formattedCitation":"(European Commission, 2021i)","plainCitation":"(European Commission, 2021i)","noteIndex":0},"citationItems":[{"id":7972,"uris":["http://zotero.org/groups/21774/items/2C7DWW7X"],"itemData":{"id":7972,"type":"document","publisher":"Publications Office of the European Union for EC Maritime Affairs and Fisheries","title":"The EU blue economy report 2021","author":[{"family":"European Commission","given":""}],"issued":{"date-parts":[["2021"]]}}}],"schema":"https://github.com/citation-style-language/schema/raw/master/csl-citation.json"} </w:instrText>
      </w:r>
      <w:r w:rsidRPr="000C404D">
        <w:fldChar w:fldCharType="separate"/>
      </w:r>
      <w:r w:rsidR="00721E54" w:rsidRPr="000C404D">
        <w:rPr>
          <w:noProof/>
        </w:rPr>
        <w:t>(European Commission, 2021i)</w:t>
      </w:r>
      <w:r w:rsidRPr="000C404D">
        <w:fldChar w:fldCharType="end"/>
      </w:r>
      <w:r w:rsidRPr="000C404D">
        <w:t>. Shipping companies either need to pay off their carbon emissions or invest in new technologies to reduce the use of fossil fuels, for instance hydrogen power or wind power or alternate maritime power. Such investments make maritime shipping more costly.</w:t>
      </w:r>
    </w:p>
    <w:p w14:paraId="15BA28A3" w14:textId="351A8200" w:rsidR="0009538C" w:rsidRPr="000C404D" w:rsidRDefault="0009538C" w:rsidP="0009538C">
      <w:r w:rsidRPr="000C404D">
        <w:t xml:space="preserve">Cargo ports in EU Member States that particularly function as transit port to other European destination are most affected by the transition to sustainable economies and stricter rules to encourage sustainable transport. In the Adriatic Ionian macro-region this concerns particularly the ports of Piraeus and Thessaloniki in Greece, and ports of Gioia Tauro, Ancona and Venice in Italy. These ports in EU countries have relatively large cargo flows from and to Europe </w:t>
      </w:r>
      <w:r w:rsidRPr="000C404D">
        <w:fldChar w:fldCharType="begin"/>
      </w:r>
      <w:r w:rsidR="004E1C4D">
        <w:instrText xml:space="preserve"> ADDIN ZOTERO_ITEM CSL_CITATION {"citationID":"pIiopwfv","properties":{"formattedCitation":"(B\\uc0\\u246{}hme, Holstein, Wergles, Ulied, Biosca, Nogera, Guevara, Kruljac, Spiekermann, Klaus, Kluge, Lina, Sessa, Enei, &amp; Faberi, 2017)","plainCitation":"(Böhme, Holstein, Wergles, Ulied, Biosca, Nogera, Guevara, Kruljac, Spiekermann, Klaus, Kluge, Lina, Sessa, Enei, &amp; Faberi, 2017)","noteIndex":0},"citationItems":[{"id":4524,"uris":["http://zotero.org/groups/21774/items/D67HKDVH"],"itemData":{"id":4524,"type":"report","event-place":"Luxembourg","publisher":"ESPON","publisher-place":"Luxembourg","title":"Possible European Territorial Futures. Volume D – Place Based Circular Economy.","author":[{"family":"Böhme","given":"Kai"},{"family":"Holstein","given":"Frank"},{"family":"Wergles","given":"Nathalie"},{"family":"Ulied","given":"Andreu"},{"family":"Biosca","given":"Oriol"},{"family":"Nogera","given":"Laura"},{"family":"Guevara","given":"Marite"},{"family":"Kruljac","given":"Dubravka"},{"family":"Spiekermann, Klaus","given":""},{"family":"Kluge, Lina","given":""},{"family":"Sessa","given":"Carlo"},{"family":"Enei","given":"Riccardo"},{"family":"Faberi","given":"Stefano"}],"issued":{"date-parts":[["2017"]]}}}],"schema":"https://github.com/citation-style-language/schema/raw/master/csl-citation.json"} </w:instrText>
      </w:r>
      <w:r w:rsidRPr="000C404D">
        <w:fldChar w:fldCharType="separate"/>
      </w:r>
      <w:r w:rsidR="00A351B3" w:rsidRPr="000C404D">
        <w:rPr>
          <w:rFonts w:ascii="Arial" w:cs="Arial"/>
        </w:rPr>
        <w:t>(Böhme, Holstein, Wergles, Ulied, Biosca, Nogera, Guevara, Kruljac, Spiekermann, Klaus, Kluge, Lina, Sessa, Enei, &amp; Faberi, 2017)</w:t>
      </w:r>
      <w:r w:rsidRPr="000C404D">
        <w:fldChar w:fldCharType="end"/>
      </w:r>
      <w:r w:rsidRPr="000C404D">
        <w:t xml:space="preserve">. Ports in Croatia and Slovenia are less affected as the share of intra EU cargo flows is smaller compared to the other ports. Ports in countries in transition to becoming EU Member States can profit from lower standards for sustainable transport and take over roles of other ports to becoming hubs for intra-European maritime cargo flows. As a result, turnover of cargo in the ports of Durrës, Albania and Dar, Montenegro is higher by 2050. These ports take over some of the cargo transport from EU ports in the area. Moreover, by 2050 they are well connected to the European transport network and operating as intermodal ports. Both ports are well-connected by road and rail to Greece and Serbia. </w:t>
      </w:r>
    </w:p>
    <w:p w14:paraId="21B5AE8A" w14:textId="77777777" w:rsidR="0009538C" w:rsidRPr="000C404D" w:rsidRDefault="0009538C" w:rsidP="0009538C">
      <w:r w:rsidRPr="000C404D">
        <w:rPr>
          <w:b/>
          <w:bCs/>
        </w:rPr>
        <w:t xml:space="preserve">End of mass tourism. </w:t>
      </w:r>
      <w:r w:rsidRPr="000C404D">
        <w:t>By 2050, the transition to sustainable economies leaves its mark on the tourism sector. Particularly, the thrive for sustainable transport defines the amount of tourism in many places by 2050. High speed rail is the preferred mode of transport for most tourists from central and western Europe. High speed rail provides a relatively sustainable opportunity to travel fast over large distances. Moreover, the adoption of new technologies or carbon offsetting or capturing for cruises and air transport make flying expensive for most tourists. Most tourists visit thus places that are well connected to Europe’s high speed rail network by 2050. Other places lose their competitive advantage to attract mass tourism and may increasingly compete with each other for tourists willing to travel for higher costs or taking more time to reach their final destination.</w:t>
      </w:r>
    </w:p>
    <w:p w14:paraId="51F595E2" w14:textId="77777777" w:rsidR="0009538C" w:rsidRPr="000C404D" w:rsidRDefault="0009538C" w:rsidP="0009538C">
      <w:r w:rsidRPr="000C404D">
        <w:t>Territories with high tourism density, the number of nights spent by total area of the region, are most affected by the end of mass tourism. Regions along the northern Adriatic coast in Italy, Slovenia and Croatia are among the regions with highest tourist densities in Europe, this includes cities such as Venice, Rimini, Athens, and Dubrovnik as well as regions such as Istria in Croatia, around the Garda Lake in Italy, Lake Ohrid in North Macedonia, and Greek islands, for example Crete, the Ionian islands and South Aegean islands. Only destinations that are well connected the sustainable transport options or that manage to transition to sustainable tourism, attracting may still be tourism regions by 2050. The other destinations lose their competitive advantage and may need to seek other economic specialisations to compensate for the loss of mass tourism.</w:t>
      </w:r>
    </w:p>
    <w:p w14:paraId="5583F051" w14:textId="1E80B88E" w:rsidR="0009538C" w:rsidRPr="000C404D" w:rsidRDefault="0009538C" w:rsidP="0009538C">
      <w:r w:rsidRPr="000C404D">
        <w:t xml:space="preserve">By 2050, northern and western parts of the Adriatic Ionian macro-region are best connected Europe’s high speed rail network. The European transport network for 2050 depicts high speed connections serving Venice, Trieste and Ljubljana as well as Foggia and Bari in Italy via Rome </w:t>
      </w:r>
      <w:r w:rsidRPr="000C404D">
        <w:fldChar w:fldCharType="begin"/>
      </w:r>
      <w:r w:rsidR="004E1C4D">
        <w:instrText xml:space="preserve"> ADDIN ZOTERO_ITEM CSL_CITATION {"citationID":"ZkSarZPG","properties":{"formattedCitation":"(DG MOVE, 2020)","plainCitation":"(DG MOVE, 2020)","noteIndex":0},"citationItems":[{"id":8044,"uris":["http://zotero.org/groups/21774/items/AB5LKXK4"],"itemData":{"id":8044,"type":"webpage","container-title":"European Commission, Mobility and Transport","genre":"TENtec Geographic Information System","title":"TENtec Interactive Map Viewer","URL":"https://ec.europa.eu/transport/infrastructure/tentec/tentec-portal/map/maps.html","author":[{"family":"DG MOVE","given":""}],"accessed":{"date-parts":[["2021",11,8]]},"issued":{"date-parts":[["2020"]]}}}],"schema":"https://github.com/citation-style-language/schema/raw/master/csl-citation.json"} </w:instrText>
      </w:r>
      <w:r w:rsidRPr="000C404D">
        <w:fldChar w:fldCharType="separate"/>
      </w:r>
      <w:r w:rsidRPr="000C404D">
        <w:rPr>
          <w:noProof/>
        </w:rPr>
        <w:t>(DG MOVE, 2020)</w:t>
      </w:r>
      <w:r w:rsidRPr="000C404D">
        <w:fldChar w:fldCharType="end"/>
      </w:r>
      <w:r w:rsidRPr="000C404D">
        <w:t>. By 2050 these places are thus most interesting for tourists. High speed connections are also envisaged in Greece, but they only connect to the rest of Europe via conventional rail, following the assumptions, these places are thus not interesting for mass tourism by 2050. Rail improvements and development is envisaged throughout the Western Balkan. However, by 2050 this will only consist of conventional lines. Therefore, reaching these places via rail will be too long for most tourists. Hence, sustainable transport makes Greek and Western Balkan tourism destinations vulnerable to the end of mass tourism. Similarly, developments to making shipping more sustainable limits the number of tourists. To emit less greenhouse gasses or to be able to use alternative fuels, such as hydrogen or electric engines ships and cruises are smaller, and tickets are most costly by 2050.</w:t>
      </w:r>
    </w:p>
    <w:p w14:paraId="41A73EE0" w14:textId="312E2BDA" w:rsidR="0009538C" w:rsidRPr="000C404D" w:rsidRDefault="0009538C" w:rsidP="0009538C">
      <w:r w:rsidRPr="000C404D">
        <w:t xml:space="preserve">Moreover, enhanced climate change as result of incomplete transitions to sustainable economies limits possibilities for coastal tourism. By 2050 coastal regions suffer from beach erosion by sea level rise and weather instability </w:t>
      </w:r>
      <w:r w:rsidRPr="000C404D">
        <w:rPr>
          <w:noProof/>
        </w:rPr>
        <w:fldChar w:fldCharType="begin"/>
      </w:r>
      <w:r w:rsidR="004E1C4D">
        <w:rPr>
          <w:noProof/>
        </w:rPr>
        <w:instrText xml:space="preserve"> ADDIN ZOTERO_ITEM CSL_CITATION {"citationID":"YEartnqT","properties":{"formattedCitation":"(ECORYS, S.PRO, &amp; MRAG, 2016)","plainCitation":"(ECORYS, S.PRO, &amp; MRAG, 2016)","noteIndex":0},"citationItems":[{"id":4758,"uris":["http://zotero.org/groups/21774/items/8LF2M3A7"],"itemData":{"id":4758,"type":"document","publisher":"Executive Agency for Small and Medium-sized Enterprises (EASME)","title":"Study on specific challenges for a sustainable development of coastal and maritime tourism in Europe","author":[{"family":"ECORYS","given":""},{"family":"S.PRO","given":""},{"family":"MRAG","given":""}],"issued":{"date-parts":[["2016"]]}}}],"schema":"https://github.com/citation-style-language/schema/raw/master/csl-citation.json"} </w:instrText>
      </w:r>
      <w:r w:rsidRPr="000C404D">
        <w:rPr>
          <w:noProof/>
        </w:rPr>
        <w:fldChar w:fldCharType="separate"/>
      </w:r>
      <w:r w:rsidR="00A351B3" w:rsidRPr="000C404D">
        <w:rPr>
          <w:noProof/>
        </w:rPr>
        <w:t>(ECORYS, S.PRO, &amp; MRAG, 2016)</w:t>
      </w:r>
      <w:r w:rsidRPr="000C404D">
        <w:rPr>
          <w:noProof/>
        </w:rPr>
        <w:fldChar w:fldCharType="end"/>
      </w:r>
      <w:r w:rsidRPr="000C404D">
        <w:rPr>
          <w:noProof/>
        </w:rPr>
        <w:t>. Coastal regions offer thus less opportunities for tourism then today.</w:t>
      </w:r>
    </w:p>
    <w:p w14:paraId="4823DCFC" w14:textId="0AB15EE2" w:rsidR="0009538C" w:rsidRPr="000C404D" w:rsidRDefault="0009538C" w:rsidP="0009538C">
      <w:r w:rsidRPr="000C404D">
        <w:rPr>
          <w:b/>
          <w:bCs/>
        </w:rPr>
        <w:t xml:space="preserve">Insufficient capacities for rural economy. </w:t>
      </w:r>
      <w:r w:rsidRPr="000C404D">
        <w:t xml:space="preserve">Tourism offers rural communities an opportunity to develop even without mass tourism </w:t>
      </w:r>
      <w:r w:rsidRPr="000C404D">
        <w:fldChar w:fldCharType="begin"/>
      </w:r>
      <w:r w:rsidR="004E1C4D">
        <w:instrText xml:space="preserve"> ADDIN ZOTERO_ITEM CSL_CITATION {"citationID":"mxJovSel","properties":{"formattedCitation":"(Bock &amp; Krysztofowicz, 2021)","plainCitation":"(Bock &amp; Krysztofowicz, 2021)","noteIndex":0},"citationItems":[{"id":46,"uris":["http://zotero.org/groups/21774/items/R36PA4FF"],"itemData":{"id":46,"type":"document","publisher":"Publications Office of the European Union","title":"Scenarios for EU rural areas. Contribution to European Commission's long-term vision for rural areas","author":[{"family":"Bock","given":"Anne-Katrin"},{"family":"Krysztofowicz","given":"Maciej"}],"issued":{"date-parts":[["2021"]]}}}],"schema":"https://github.com/citation-style-language/schema/raw/master/csl-citation.json"} </w:instrText>
      </w:r>
      <w:r w:rsidRPr="000C404D">
        <w:fldChar w:fldCharType="separate"/>
      </w:r>
      <w:r w:rsidR="00A351B3" w:rsidRPr="000C404D">
        <w:rPr>
          <w:noProof/>
        </w:rPr>
        <w:t>(Bock &amp; Krysztofowicz, 2021)</w:t>
      </w:r>
      <w:r w:rsidRPr="000C404D">
        <w:fldChar w:fldCharType="end"/>
      </w:r>
      <w:r w:rsidRPr="000C404D">
        <w:t xml:space="preserve">. However, by 2050 depopulation hinders the utilising this opportunity as well as other economic opportunities of rural places, including agriculture. </w:t>
      </w:r>
    </w:p>
    <w:p w14:paraId="22E17F93" w14:textId="49AF99B7" w:rsidR="0009538C" w:rsidRPr="00702488" w:rsidRDefault="0009538C" w:rsidP="0009538C">
      <w:pPr>
        <w:spacing w:after="120"/>
      </w:pPr>
      <w:r w:rsidRPr="000C404D">
        <w:t>By 2050, most territories in the Adriatic Ionian macro-region are declining in population, posing thus a treat for the tourism industry. This applies particularly to rural areas as areas with low population densities are particularly challenged by this enhanced population decline. Also, about 70% of the intermediate regions and urban regions shrink in number of population by 2050 (Figure 4</w:t>
      </w:r>
      <w:r w:rsidR="000C404D">
        <w:t>-</w:t>
      </w:r>
      <w:r w:rsidR="006C724A">
        <w:t>2</w:t>
      </w:r>
      <w:r w:rsidRPr="000C404D">
        <w:t xml:space="preserve">). Shrinking cities include for example Dubrovnik, Split, Maribor, Thessaloniki, and Bari. By 2050, they lack a critical mass and sufficient labour to economic activities, including sufficient labour for agriculture and tourism </w:t>
      </w:r>
      <w:r w:rsidRPr="000C404D">
        <w:fldChar w:fldCharType="begin"/>
      </w:r>
      <w:r w:rsidR="004E1C4D">
        <w:instrText xml:space="preserve"> ADDIN ZOTERO_ITEM CSL_CITATION {"citationID":"DwZpqus4","properties":{"formattedCitation":"(OECD/EC-JRC, 2021)","plainCitation":"(OECD/EC-JRC, 2021)","noteIndex":0},"citationItems":[{"id":7999,"uris":["http://zotero.org/groups/21774/items/576XYF9W"],"itemData":{"id":7999,"type":"document","publisher":"OECD rural studies, OECD publishing, Paris","title":"Access and costs of education and health services: preparing the regions for demographic change","URL":"https://doi.org/10.1787/4ab69cf3-en","author":[{"family":"OECD/EC-JRC","given":""}],"accessed":{"date-parts":[["2021",3,8]]},"issued":{"date-parts":[["2021"]]}}}],"schema":"https://github.com/citation-style-language/schema/raw/master/csl-citation.json"} </w:instrText>
      </w:r>
      <w:r w:rsidRPr="000C404D">
        <w:fldChar w:fldCharType="separate"/>
      </w:r>
      <w:r w:rsidRPr="000C404D">
        <w:rPr>
          <w:noProof/>
        </w:rPr>
        <w:t>(OECD/EC-JRC, 2021)</w:t>
      </w:r>
      <w:r w:rsidRPr="000C404D">
        <w:fldChar w:fldCharType="end"/>
      </w:r>
      <w:r w:rsidRPr="000C404D">
        <w:t>.</w:t>
      </w:r>
    </w:p>
    <w:p w14:paraId="3FE7DD94" w14:textId="04C52E20" w:rsidR="0009538C" w:rsidRPr="00702488" w:rsidRDefault="000C404D" w:rsidP="000C404D">
      <w:pPr>
        <w:pStyle w:val="Caption"/>
      </w:pPr>
      <w:bookmarkStart w:id="14" w:name="_Toc87347269"/>
      <w:bookmarkStart w:id="15" w:name="_Toc100584719"/>
      <w:r>
        <w:t xml:space="preserve">Figure </w:t>
      </w:r>
      <w:r>
        <w:fldChar w:fldCharType="begin"/>
      </w:r>
      <w:r>
        <w:instrText xml:space="preserve"> STYLEREF 1 \s </w:instrText>
      </w:r>
      <w:r>
        <w:fldChar w:fldCharType="separate"/>
      </w:r>
      <w:r w:rsidR="008619E9">
        <w:rPr>
          <w:noProof/>
        </w:rPr>
        <w:t>4</w:t>
      </w:r>
      <w:r>
        <w:fldChar w:fldCharType="end"/>
      </w:r>
      <w:r>
        <w:noBreakHyphen/>
      </w:r>
      <w:r>
        <w:fldChar w:fldCharType="begin"/>
      </w:r>
      <w:r>
        <w:instrText xml:space="preserve"> SEQ Figure \* ARABIC \s 1 </w:instrText>
      </w:r>
      <w:r>
        <w:fldChar w:fldCharType="separate"/>
      </w:r>
      <w:r w:rsidR="008619E9">
        <w:rPr>
          <w:noProof/>
        </w:rPr>
        <w:t>2</w:t>
      </w:r>
      <w:r>
        <w:fldChar w:fldCharType="end"/>
      </w:r>
      <w:r w:rsidRPr="00702488">
        <w:t xml:space="preserve"> </w:t>
      </w:r>
      <w:r w:rsidR="0009538C" w:rsidRPr="00702488">
        <w:t>Population projections 2020-2050 in the Adriatic Ionian area by typology</w:t>
      </w:r>
      <w:bookmarkEnd w:id="14"/>
      <w:bookmarkEnd w:id="15"/>
    </w:p>
    <w:p w14:paraId="3D2C52EE" w14:textId="77777777" w:rsidR="0009538C" w:rsidRPr="00702488" w:rsidRDefault="0009538C" w:rsidP="0009538C">
      <w:pPr>
        <w:spacing w:before="0" w:line="240" w:lineRule="auto"/>
      </w:pPr>
      <w:r w:rsidRPr="00702488">
        <w:rPr>
          <w:rFonts w:asciiTheme="majorHAnsi" w:hAnsiTheme="majorHAnsi"/>
          <w:b/>
          <w:noProof/>
          <w:color w:val="164194"/>
          <w:sz w:val="21"/>
        </w:rPr>
        <w:drawing>
          <wp:inline distT="0" distB="0" distL="0" distR="0" wp14:anchorId="2F34DA61" wp14:editId="19AA844C">
            <wp:extent cx="4841700" cy="2272419"/>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21">
                      <a:extLst>
                        <a:ext uri="{28A0092B-C50C-407E-A947-70E740481C1C}">
                          <a14:useLocalDpi xmlns:a14="http://schemas.microsoft.com/office/drawing/2010/main" val="0"/>
                        </a:ext>
                      </a:extLst>
                    </a:blip>
                    <a:srcRect l="16601" t="10203" r="31585" b="55381"/>
                    <a:stretch/>
                  </pic:blipFill>
                  <pic:spPr bwMode="auto">
                    <a:xfrm>
                      <a:off x="0" y="0"/>
                      <a:ext cx="4862880" cy="2282360"/>
                    </a:xfrm>
                    <a:prstGeom prst="rect">
                      <a:avLst/>
                    </a:prstGeom>
                    <a:ln>
                      <a:noFill/>
                    </a:ln>
                    <a:extLst>
                      <a:ext uri="{53640926-AAD7-44D8-BBD7-CCE9431645EC}">
                        <a14:shadowObscured xmlns:a14="http://schemas.microsoft.com/office/drawing/2010/main"/>
                      </a:ext>
                    </a:extLst>
                  </pic:spPr>
                </pic:pic>
              </a:graphicData>
            </a:graphic>
          </wp:inline>
        </w:drawing>
      </w:r>
    </w:p>
    <w:p w14:paraId="687637F8" w14:textId="77777777" w:rsidR="0009538C" w:rsidRPr="001A5209" w:rsidRDefault="0009538C" w:rsidP="0009538C">
      <w:pPr>
        <w:spacing w:before="0" w:line="240" w:lineRule="auto"/>
        <w:rPr>
          <w:sz w:val="16"/>
          <w:szCs w:val="16"/>
        </w:rPr>
      </w:pPr>
      <w:r w:rsidRPr="001A5209">
        <w:rPr>
          <w:sz w:val="16"/>
          <w:szCs w:val="16"/>
        </w:rPr>
        <w:t>Source: own elaboration based on Eurostat 2020 population projections</w:t>
      </w:r>
    </w:p>
    <w:p w14:paraId="1A4E1830" w14:textId="77777777" w:rsidR="0009538C" w:rsidRPr="00DE13F3" w:rsidRDefault="0009538C" w:rsidP="0009538C">
      <w:r w:rsidRPr="00DE13F3">
        <w:t>Areas with low accessibility to public services, including culture, as well as areas with low digital connectivity experience population decline most negatively and have fewest capacities to sustain rural economies.</w:t>
      </w:r>
    </w:p>
    <w:p w14:paraId="41029CEA" w14:textId="5019A048" w:rsidR="0009538C" w:rsidRPr="00DE13F3" w:rsidRDefault="0009538C" w:rsidP="0009538C">
      <w:r w:rsidRPr="00DE13F3">
        <w:t xml:space="preserve">A lack of accessibility to public services in rural places describes a negative spiral leading to empty places. A decreasing accessibility to public services and better economic opportunities elsewhere are one of the key driving factors for people to leave these places </w:t>
      </w:r>
      <w:r w:rsidRPr="00DE13F3">
        <w:fldChar w:fldCharType="begin"/>
      </w:r>
      <w:r w:rsidR="004E1C4D">
        <w:instrText xml:space="preserve"> ADDIN ZOTERO_ITEM CSL_CITATION {"citationID":"ymULJThY","properties":{"formattedCitation":"(Noguera, Mar Ortega-Reig, Hector del Alcazar, Copus Andres, Francesco Mantino, &amp; Barbara Forcina, 2017)","plainCitation":"(Noguera, Mar Ortega-Reig, Hector del Alcazar, Copus Andres, Francesco Mantino, &amp; Barbara Forcina, 2017)","noteIndex":0},"citationItems":[{"id":568,"uris":["http://zotero.org/groups/21774/items/NNDNXLJY"],"itemData":{"id":568,"type":"report","event-place":"Luxembourg","genre":"Final Report","publisher":"ESPON EGTC","publisher-place":"Luxembourg","title":"PROFECY - Processes, Features and Cycles of Inner Peripheries in Europe","author":[{"family":"Noguera","given":"Joan"},{"literal":"Mar Ortega-Reig"},{"literal":"Hector del Alcazar"},{"literal":"Copus Andres"},{"literal":"Francesco Mantino"},{"literal":"Barbara Forcina"}],"issued":{"date-parts":[["2017"]]}}}],"schema":"https://github.com/citation-style-language/schema/raw/master/csl-citation.json"} </w:instrText>
      </w:r>
      <w:r w:rsidRPr="00DE13F3">
        <w:fldChar w:fldCharType="separate"/>
      </w:r>
      <w:r w:rsidR="00721E54" w:rsidRPr="00DE13F3">
        <w:t>(Noguera, Mar Ortega-Reig, Hector del Alcazar, Copus Andres, Francesco Mantino, &amp; Barbara Forcina, 2017)</w:t>
      </w:r>
      <w:r w:rsidRPr="00DE13F3">
        <w:fldChar w:fldCharType="end"/>
      </w:r>
      <w:r w:rsidRPr="00DE13F3">
        <w:t xml:space="preserve">. At the same time, a declining population decreases the critical mass to sustain public services for health care, education, culture and leisure </w:t>
      </w:r>
      <w:r w:rsidRPr="00DE13F3">
        <w:fldChar w:fldCharType="begin"/>
      </w:r>
      <w:r w:rsidR="004E1C4D">
        <w:instrText xml:space="preserve"> ADDIN ZOTERO_ITEM CSL_CITATION {"citationID":"9VpiTt1M","properties":{"formattedCitation":"(OECD/EC-JRC, 2021)","plainCitation":"(OECD/EC-JRC, 2021)","noteIndex":0},"citationItems":[{"id":7999,"uris":["http://zotero.org/groups/21774/items/576XYF9W"],"itemData":{"id":7999,"type":"document","publisher":"OECD rural studies, OECD publishing, Paris","title":"Access and costs of education and health services: preparing the regions for demographic change","URL":"https://doi.org/10.1787/4ab69cf3-en","author":[{"family":"OECD/EC-JRC","given":""}],"accessed":{"date-parts":[["2021",3,8]]},"issued":{"date-parts":[["2021"]]}}}],"schema":"https://github.com/citation-style-language/schema/raw/master/csl-citation.json"} </w:instrText>
      </w:r>
      <w:r w:rsidRPr="00DE13F3">
        <w:fldChar w:fldCharType="separate"/>
      </w:r>
      <w:r w:rsidRPr="00DE13F3">
        <w:t>(OECD/EC-JRC, 2021)</w:t>
      </w:r>
      <w:r w:rsidRPr="00DE13F3">
        <w:fldChar w:fldCharType="end"/>
      </w:r>
      <w:r w:rsidRPr="00DE13F3">
        <w:t xml:space="preserve">. By 2050 such empty places can be found across the Adriatic Ionian macro-region, particularly inland mountain regions in central Italy, southern Slovenia, border regions in Serbia and Albania and Greek regions in the Pindus Mountain range. To give just two examples 91% of the Greek regions of Evrytania in the Pindus Mountains and 89% of Dibër county in Albania lack sufficient access to public services </w:t>
      </w:r>
      <w:r w:rsidRPr="00DE13F3">
        <w:fldChar w:fldCharType="begin"/>
      </w:r>
      <w:r w:rsidR="004E1C4D">
        <w:instrText xml:space="preserve"> ADDIN ZOTERO_ITEM CSL_CITATION {"citationID":"HMQQ7ggj","properties":{"formattedCitation":"(Noguera et al., 2017)","plainCitation":"(Noguera et al., 2017)","noteIndex":0},"citationItems":[{"id":568,"uris":["http://zotero.org/groups/21774/items/NNDNXLJY"],"itemData":{"id":568,"type":"report","event-place":"Luxembourg","genre":"Final Report","publisher":"ESPON EGTC","publisher-place":"Luxembourg","title":"PROFECY - Processes, Features and Cycles of Inner Peripheries in Europe","author":[{"family":"Noguera","given":"Joan"},{"literal":"Mar Ortega-Reig"},{"literal":"Hector del Alcazar"},{"literal":"Copus Andres"},{"literal":"Francesco Mantino"},{"literal":"Barbara Forcina"}],"issued":{"date-parts":[["2017"]]}}}],"schema":"https://github.com/citation-style-language/schema/raw/master/csl-citation.json"} </w:instrText>
      </w:r>
      <w:r w:rsidRPr="00DE13F3">
        <w:fldChar w:fldCharType="separate"/>
      </w:r>
      <w:r w:rsidR="00A351B3" w:rsidRPr="00DE13F3">
        <w:t>(Noguera et al., 2017)</w:t>
      </w:r>
      <w:r w:rsidRPr="00DE13F3">
        <w:fldChar w:fldCharType="end"/>
      </w:r>
      <w:r w:rsidRPr="00DE13F3">
        <w:t xml:space="preserve">. </w:t>
      </w:r>
    </w:p>
    <w:p w14:paraId="1C4A8EAF" w14:textId="4D54E0CB" w:rsidR="0009538C" w:rsidRPr="00702488" w:rsidRDefault="00FD0BBF" w:rsidP="0009538C">
      <w:r w:rsidRPr="00DE13F3">
        <w:t>Digital solutions pr</w:t>
      </w:r>
      <w:r w:rsidRPr="00702488">
        <w:t xml:space="preserve">ovide opportunities to overcome challenges of population decline, such as digital health care </w:t>
      </w:r>
      <w:r>
        <w:t>and</w:t>
      </w:r>
      <w:r w:rsidRPr="00702488">
        <w:t xml:space="preserve"> education as well as robotics for agriculture </w:t>
      </w:r>
      <w:r w:rsidRPr="00702488">
        <w:fldChar w:fldCharType="begin"/>
      </w:r>
      <w:r w:rsidR="004E1C4D">
        <w:instrText xml:space="preserve"> ADDIN ZOTERO_ITEM CSL_CITATION {"citationID":"0KcnJ48z","properties":{"formattedCitation":"(Territorial Agenda, 2020)","plainCitation":"(Territorial Agenda, 2020)","noteIndex":0},"citationItems":[{"id":5018,"uris":["http://zotero.org/groups/21774/items/JRV25GUT"],"itemData":{"id":5018,"type":"report","event-place":"Berlin","publisher":"Ministerial meeting of the EU under the German presidency of the Federal Ministry of the Interior, Building and Community","publisher-place":"Berlin","title":"Territorial Agenda 2030: A future for all places","URL":"www.territorialagenda.eu","author":[{"literal":"Territorial Agenda"}],"issued":{"date-parts":[["2020"]]}}}],"schema":"https://github.com/citation-style-language/schema/raw/master/csl-citation.json"} </w:instrText>
      </w:r>
      <w:r w:rsidRPr="00702488">
        <w:fldChar w:fldCharType="separate"/>
      </w:r>
      <w:r w:rsidRPr="00702488">
        <w:t>(Territorial Agenda, 2020)</w:t>
      </w:r>
      <w:r w:rsidRPr="00702488">
        <w:fldChar w:fldCharType="end"/>
      </w:r>
      <w:r w:rsidRPr="00702488">
        <w:t xml:space="preserve">. However, the digital divide </w:t>
      </w:r>
      <w:r>
        <w:t>under</w:t>
      </w:r>
      <w:r w:rsidRPr="00702488">
        <w:t xml:space="preserve"> this scenario hampers the use of digital solutions, meaning</w:t>
      </w:r>
      <w:r>
        <w:t>:</w:t>
      </w:r>
    </w:p>
    <w:p w14:paraId="33E26696" w14:textId="77777777" w:rsidR="001567BB" w:rsidRPr="00702488" w:rsidRDefault="001567BB" w:rsidP="001567BB">
      <w:pPr>
        <w:pStyle w:val="Bulletpoints"/>
        <w:spacing w:line="240" w:lineRule="atLeast"/>
        <w:ind w:left="714" w:hanging="357"/>
      </w:pPr>
      <w:r w:rsidRPr="00702488">
        <w:t>Public authorities favour trusted providers for digital connectivity. Universal solutions to provide satellite internet as developed by Elon Musk’s Starlink or by the Chinese government are available by 2050 but mostly used by private persons. Public authorities prefer other providers for public services which requires infrastructure.</w:t>
      </w:r>
    </w:p>
    <w:p w14:paraId="0F86676E" w14:textId="37445555" w:rsidR="001567BB" w:rsidRPr="00702488" w:rsidRDefault="001567BB" w:rsidP="001567BB">
      <w:pPr>
        <w:pStyle w:val="Bulletpoints-end"/>
        <w:spacing w:after="0" w:line="240" w:lineRule="atLeast"/>
        <w:ind w:left="714" w:hanging="357"/>
      </w:pPr>
      <w:r w:rsidRPr="00702488">
        <w:t xml:space="preserve">Digital solutions are available in areas with the necessary infrastructure. A lack of income as </w:t>
      </w:r>
      <w:r>
        <w:t xml:space="preserve">a </w:t>
      </w:r>
      <w:r w:rsidRPr="00702488">
        <w:t>result of population decline hampers investments in digital connectivity by local authorities. In this case, population decline slows technological advance</w:t>
      </w:r>
      <w:r>
        <w:t>s in</w:t>
      </w:r>
      <w:r w:rsidRPr="00702488">
        <w:t xml:space="preserve"> regional and local economies </w:t>
      </w:r>
      <w:r w:rsidRPr="00702488">
        <w:fldChar w:fldCharType="begin"/>
      </w:r>
      <w:r w:rsidR="004E1C4D">
        <w:instrText xml:space="preserve"> ADDIN ZOTERO_ITEM CSL_CITATION {"citationID":"2DqQSCJx","properties":{"formattedCitation":"(European Commission Directorate General for Research and Innovation., 2012)","plainCitation":"(European Commission Directorate General for Research and Innovation., 2012)","dontUpdate":true,"noteIndex":0},"citationItems":[{"id":7914,"uris":["http://zotero.org/groups/4075961/items/R6LGQ9YA"],"itemData":{"id":7914,"type":"book","event-place":"LU","language":"en","publisher":"Publications Office","publisher-place":"LU","source":"DOI.org (CSL JSON)","title":"Global Europe 2050.","URL":"https://data.europa.eu/doi/10.2777/79992","author":[{"family":"European Commission Directorate General for Research and Innovation.","given":""}],"accessed":{"date-parts":[["2021",7,26]]},"issued":{"date-parts":[["2012"]]}}}],"schema":"https://github.com/citation-style-language/schema/raw/master/csl-citation.json"} </w:instrText>
      </w:r>
      <w:r w:rsidRPr="00702488">
        <w:fldChar w:fldCharType="separate"/>
      </w:r>
      <w:r w:rsidRPr="00702488">
        <w:t>(European Commission Directorate General for Research and Innovation, 2012)</w:t>
      </w:r>
      <w:r w:rsidRPr="00702488">
        <w:fldChar w:fldCharType="end"/>
      </w:r>
      <w:r w:rsidRPr="00702488">
        <w:t>.</w:t>
      </w:r>
    </w:p>
    <w:p w14:paraId="323A9FC2" w14:textId="6141B88B" w:rsidR="001567BB" w:rsidRPr="00702488" w:rsidRDefault="001567BB" w:rsidP="001567BB">
      <w:r w:rsidRPr="00702488">
        <w:t xml:space="preserve">Territories with low rural broadband coverage thus have </w:t>
      </w:r>
      <w:r>
        <w:t>more</w:t>
      </w:r>
      <w:r w:rsidRPr="00702488">
        <w:t xml:space="preserve"> difficulties to provide public service</w:t>
      </w:r>
      <w:r>
        <w:t>s</w:t>
      </w:r>
      <w:r w:rsidRPr="00702488">
        <w:t xml:space="preserve"> by 2050. Regions in Bosnia Herzegovina have the lowest coverage of broadband internet </w:t>
      </w:r>
      <w:r w:rsidRPr="00702488">
        <w:fldChar w:fldCharType="begin"/>
      </w:r>
      <w:r w:rsidR="004E1C4D">
        <w:instrText xml:space="preserve"> ADDIN ZOTERO_ITEM CSL_CITATION {"citationID":"BegNC6ua","properties":{"formattedCitation":"(Tech4i2, Time.lex, &amp; Jurjevic, 2019)","plainCitation":"(Tech4i2, Time.lex, &amp; Jurjevic, 2019)","noteIndex":0},"citationItems":[{"id":8052,"uris":["http://zotero.org/groups/21774/items/YIB322EL"],"itemData":{"id":8052,"type":"document","publisher":"European Commission, DG Communications Networks, Content, Technologgy","title":"Monitoring the Digital Economy and Electronic Communication Services in the Western Balkans and Turkey","URL":"https://www.rcc.int/files/user/docs/3%20-%20DESI%202019.pdf","author":[{"family":"Tech4i2","given":""},{"family":"Time.lex","given":""},{"family":"Jurjevic","given":"Domagoj"}],"issued":{"date-parts":[["2019"]]}}}],"schema":"https://github.com/citation-style-language/schema/raw/master/csl-citation.json"} </w:instrText>
      </w:r>
      <w:r w:rsidRPr="00702488">
        <w:fldChar w:fldCharType="separate"/>
      </w:r>
      <w:r w:rsidR="004E1C4D">
        <w:t>(Tech4i2, Time.lex, &amp; Jurjevic, 2019)</w:t>
      </w:r>
      <w:r w:rsidRPr="00702488">
        <w:fldChar w:fldCharType="end"/>
      </w:r>
      <w:r w:rsidRPr="00702488">
        <w:t xml:space="preserve">. In addition, rural regions in Croatia (e.g. Slavonia) and inland regions in Greece such as Thessaly and Western Greece as well as border regions with Bulgaria have </w:t>
      </w:r>
      <w:r>
        <w:t xml:space="preserve">the </w:t>
      </w:r>
      <w:r w:rsidRPr="00702488">
        <w:t xml:space="preserve">lowest share of next generation internet access </w:t>
      </w:r>
      <w:r w:rsidRPr="00702488">
        <w:fldChar w:fldCharType="begin"/>
      </w:r>
      <w:r w:rsidR="004E1C4D">
        <w:instrText xml:space="preserve"> ADDIN ZOTERO_ITEM CSL_CITATION {"citationID":"78aQfzhh","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702488">
        <w:fldChar w:fldCharType="separate"/>
      </w:r>
      <w:r w:rsidRPr="00702488">
        <w:t>(BBSR &amp; ESPON, 2020)</w:t>
      </w:r>
      <w:r w:rsidRPr="00702488">
        <w:fldChar w:fldCharType="end"/>
      </w:r>
      <w:r w:rsidRPr="00702488">
        <w:t>.</w:t>
      </w:r>
    </w:p>
    <w:p w14:paraId="090F11B7" w14:textId="655436E7" w:rsidR="0009538C" w:rsidRPr="001567BB" w:rsidRDefault="001567BB" w:rsidP="001567BB">
      <w:r w:rsidRPr="00702488">
        <w:rPr>
          <w:b/>
          <w:bCs/>
        </w:rPr>
        <w:t xml:space="preserve">Islands of innovation. </w:t>
      </w:r>
      <w:r w:rsidRPr="00702488">
        <w:t xml:space="preserve">The transition to </w:t>
      </w:r>
      <w:r>
        <w:t xml:space="preserve">a </w:t>
      </w:r>
      <w:r w:rsidRPr="00702488">
        <w:t>sustainable econom</w:t>
      </w:r>
      <w:r>
        <w:t>y</w:t>
      </w:r>
      <w:r w:rsidRPr="00702488">
        <w:t>, population changes and a digital divide, as well as earlier experience with EU smart islands clean energy, provide positive perspectives for a few territories in the Adriatic Ionian macro-region. These are particularly territories that reap benefits from technological breakthroughs. The application of technological breakthroughs is a driving factor for sustainable economies, such as a net-zero society,</w:t>
      </w:r>
      <w:r w:rsidRPr="00702488">
        <w:rPr>
          <w:b/>
          <w:bCs/>
        </w:rPr>
        <w:t xml:space="preserve"> </w:t>
      </w:r>
      <w:r w:rsidRPr="00702488">
        <w:t>blue biotechnolog</w:t>
      </w:r>
      <w:r>
        <w:t>y</w:t>
      </w:r>
      <w:r w:rsidRPr="00702488">
        <w:t xml:space="preserve">, and sustainable transport. In addition, they help with the adoption of clean energies and mitigate negative effects of climate </w:t>
      </w:r>
      <w:r w:rsidRPr="001567BB">
        <w:t xml:space="preserve">change. </w:t>
      </w:r>
      <w:r w:rsidR="0009538C" w:rsidRPr="001567BB">
        <w:t>Such positive perspectives make these places attractive for people from places with less positive perspectives, for example the places previously described that deal with biodiversity loss, reduced tourism incomes, population loss and a lack of service provision. As such negative impacts of depopulation are mitigated in these places by 2050.</w:t>
      </w:r>
    </w:p>
    <w:p w14:paraId="22275AF8" w14:textId="7E991F49" w:rsidR="0009538C" w:rsidRPr="001567BB" w:rsidRDefault="0009538C" w:rsidP="0009538C">
      <w:r w:rsidRPr="001567BB">
        <w:t xml:space="preserve">Early adopters of 4.0 technologies are most visible as islands innovation. The 4th industrial revolution leads to fusions of technologies and the lines between physical, digital and biological systems becoming blurred, transforming the labour market significantly. Moreover, concentration of new technical solutions rapidly rolled out across the world increasingly create ‘winner takes all’ economies. This gives an additional relevance to regions and urban agglomerations in economic transition </w:t>
      </w:r>
      <w:r w:rsidRPr="001567BB">
        <w:fldChar w:fldCharType="begin"/>
      </w:r>
      <w:r w:rsidR="004E1C4D">
        <w:instrText xml:space="preserve"> ADDIN ZOTERO_ITEM CSL_CITATION {"citationID":"IpqQTrEn","properties":{"formattedCitation":"(Territorial Agenda, 2020)","plainCitation":"(Territorial Agenda, 2020)","noteIndex":0},"citationItems":[{"id":5018,"uris":["http://zotero.org/groups/21774/items/JRV25GUT"],"itemData":{"id":5018,"type":"report","event-place":"Berlin","publisher":"Ministerial meeting of the EU under the German presidency of the Federal Ministry of the Interior, Building and Community","publisher-place":"Berlin","title":"Territorial Agenda 2030: A future for all places","URL":"www.territorialagenda.eu","author":[{"literal":"Territorial Agenda"}],"issued":{"date-parts":[["2020"]]}}}],"schema":"https://github.com/citation-style-language/schema/raw/master/csl-citation.json"} </w:instrText>
      </w:r>
      <w:r w:rsidRPr="001567BB">
        <w:fldChar w:fldCharType="separate"/>
      </w:r>
      <w:r w:rsidRPr="001567BB">
        <w:rPr>
          <w:noProof/>
        </w:rPr>
        <w:t>(Territorial Agenda, 2020)</w:t>
      </w:r>
      <w:r w:rsidRPr="001567BB">
        <w:fldChar w:fldCharType="end"/>
      </w:r>
      <w:r w:rsidRPr="001567BB">
        <w:t xml:space="preserve">. Veneto, Emilia-Romagna, and Puglia in Italy, as well as Athens and Crete in Greece, eastern Slovenia and continental Croatia are among the regions that have the capacity to leapfrog on technological breakthroughs </w:t>
      </w:r>
      <w:r w:rsidRPr="001567BB">
        <w:fldChar w:fldCharType="begin"/>
      </w:r>
      <w:r w:rsidR="004E1C4D">
        <w:instrText xml:space="preserve"> ADDIN ZOTERO_ITEM CSL_CITATION {"citationID":"sVRSl0DR","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1567BB">
        <w:fldChar w:fldCharType="separate"/>
      </w:r>
      <w:r w:rsidR="00A351B3" w:rsidRPr="001567BB">
        <w:rPr>
          <w:noProof/>
        </w:rPr>
        <w:t>(BBSR &amp; ESPON, 2020)</w:t>
      </w:r>
      <w:r w:rsidRPr="001567BB">
        <w:fldChar w:fldCharType="end"/>
      </w:r>
      <w:r w:rsidRPr="001567BB">
        <w:t xml:space="preserve">. Creative capacities and low entry barriers for new technological development facilitates the uptake of new solutions in these regions without full application of preceding technological transformations. </w:t>
      </w:r>
    </w:p>
    <w:p w14:paraId="5AD9AC7E" w14:textId="5A778D40" w:rsidR="0009538C" w:rsidRPr="001567BB" w:rsidRDefault="0009538C" w:rsidP="0009538C">
      <w:r w:rsidRPr="001567BB">
        <w:t xml:space="preserve">Energy security largely defines the speed of adoption of new technologies and possibilities to apply them in societies. </w:t>
      </w:r>
      <w:r w:rsidRPr="001567BB">
        <w:rPr>
          <w:color w:val="000000" w:themeColor="text1"/>
        </w:rPr>
        <w:t xml:space="preserve">Globally energy demand increases by 30% until 2040 </w:t>
      </w:r>
      <w:r w:rsidRPr="001567BB">
        <w:rPr>
          <w:color w:val="000000" w:themeColor="text1"/>
        </w:rPr>
        <w:fldChar w:fldCharType="begin"/>
      </w:r>
      <w:r w:rsidR="004E1C4D">
        <w:rPr>
          <w:color w:val="000000" w:themeColor="text1"/>
        </w:rPr>
        <w:instrText xml:space="preserve"> ADDIN ZOTERO_ITEM CSL_CITATION {"citationID":"5OneRmak","properties":{"formattedCitation":"(National Intelligence council, 2021)","plainCitation":"(National Intelligence council, 2021)","noteIndex":0},"citationItems":[{"id":96,"uris":["http://zotero.org/groups/21774/items/W8LZ4RN6"],"itemData":{"id":96,"type":"webpage","container-title":"7th edition of the National Intelligence Council’s Global Trends report","title":"Global trends 2040","URL":"https://www.dni.gov/index.php/gt2040-home","author":[{"family":"National Intelligence council","given":""}],"accessed":{"date-parts":[["2021",6,21]]},"issued":{"date-parts":[["2021"]]}}}],"schema":"https://github.com/citation-style-language/schema/raw/master/csl-citation.json"} </w:instrText>
      </w:r>
      <w:r w:rsidRPr="001567BB">
        <w:rPr>
          <w:color w:val="000000" w:themeColor="text1"/>
        </w:rPr>
        <w:fldChar w:fldCharType="separate"/>
      </w:r>
      <w:r w:rsidRPr="001567BB">
        <w:rPr>
          <w:noProof/>
          <w:color w:val="000000" w:themeColor="text1"/>
        </w:rPr>
        <w:t>(National Intelligence council, 2021)</w:t>
      </w:r>
      <w:r w:rsidRPr="001567BB">
        <w:rPr>
          <w:color w:val="000000" w:themeColor="text1"/>
        </w:rPr>
        <w:fldChar w:fldCharType="end"/>
      </w:r>
      <w:r w:rsidRPr="001567BB">
        <w:rPr>
          <w:color w:val="000000" w:themeColor="text1"/>
        </w:rPr>
        <w:t xml:space="preserve">. Digitalisation is one of the key drivers for </w:t>
      </w:r>
      <w:r w:rsidRPr="001567BB">
        <w:t xml:space="preserve">increased energy demand </w:t>
      </w:r>
      <w:r w:rsidRPr="001567BB">
        <w:rPr>
          <w:color w:val="000000" w:themeColor="text1"/>
        </w:rPr>
        <w:fldChar w:fldCharType="begin"/>
      </w:r>
      <w:r w:rsidR="004E1C4D">
        <w:rPr>
          <w:color w:val="000000" w:themeColor="text1"/>
        </w:rPr>
        <w:instrText xml:space="preserve"> ADDIN ZOTERO_ITEM CSL_CITATION {"citationID":"SuPmP7g0","properties":{"formattedCitation":"(Feh\\uc0\\u233{}r &amp; M\\uc0\\u233{}r\\uc0\\u337{}, 2019)","plainCitation":"(Fehér &amp; Mérő, 2019)","noteIndex":0},"citationItems":[{"id":16,"uris":["http://zotero.org/groups/21774/items/ME79XDBL"],"itemData":{"id":16,"type":"document","publisher":"Ministry of Foreign Affairs and Trade of Hungary, Budapest.","title":"Sustainable Energy Storage Innovations in Danube Region Countries for the EU-Goals of the Paris Climate Agreement","author":[{"family":"Fehér","given":"A."},{"family":"Mérő","given":"T"}],"issued":{"date-parts":[["2019"]]}}}],"schema":"https://github.com/citation-style-language/schema/raw/master/csl-citation.json"} </w:instrText>
      </w:r>
      <w:r w:rsidRPr="001567BB">
        <w:rPr>
          <w:color w:val="000000" w:themeColor="text1"/>
        </w:rPr>
        <w:fldChar w:fldCharType="separate"/>
      </w:r>
      <w:r w:rsidR="00A351B3" w:rsidRPr="001567BB">
        <w:rPr>
          <w:rFonts w:ascii="Arial" w:cs="Arial"/>
          <w:color w:val="000000"/>
        </w:rPr>
        <w:t>(Fehér &amp; Mérő, 2019)</w:t>
      </w:r>
      <w:r w:rsidRPr="001567BB">
        <w:rPr>
          <w:color w:val="000000" w:themeColor="text1"/>
        </w:rPr>
        <w:fldChar w:fldCharType="end"/>
      </w:r>
      <w:r w:rsidRPr="001567BB">
        <w:rPr>
          <w:color w:val="000000" w:themeColor="text1"/>
        </w:rPr>
        <w:t xml:space="preserve">. By 2050, the transition to sustainable economies implies using all potential for renewable energy, notably solar and wind energy. Puglia, Croatian coastal regions, Crete, Athens, and southern Aegean have highest potential for wind power. Regions along the Sava and Po rivers as well as Croatian coastal regions have highest potential for solar power </w:t>
      </w:r>
      <w:r w:rsidRPr="001567BB">
        <w:rPr>
          <w:color w:val="000000" w:themeColor="text1"/>
        </w:rPr>
        <w:fldChar w:fldCharType="begin"/>
      </w:r>
      <w:r w:rsidR="004E1C4D">
        <w:rPr>
          <w:color w:val="000000" w:themeColor="text1"/>
        </w:rPr>
        <w:instrText xml:space="preserve"> ADDIN ZOTERO_ITEM CSL_CITATION {"citationID":"1x0E5w5l","properties":{"formattedCitation":"(ESPON, 2018c)","plainCitation":"(ESPON, 2018c)","noteIndex":0},"citationItems":[{"id":344,"uris":["http://zotero.org/groups/21774/items/YGE5FX23"],"itemData":{"id":344,"type":"report","event-place":"Luxembourg","publisher":"ESPON EGTC","publisher-place":"Luxembourg","title":"Territories and low-carbon economy (ESPON Locate). Final Report.","author":[{"family":"ESPON","given":""}],"issued":{"date-parts":[["2018"]]}}}],"schema":"https://github.com/citation-style-language/schema/raw/master/csl-citation.json"} </w:instrText>
      </w:r>
      <w:r w:rsidRPr="001567BB">
        <w:rPr>
          <w:color w:val="000000" w:themeColor="text1"/>
        </w:rPr>
        <w:fldChar w:fldCharType="separate"/>
      </w:r>
      <w:r w:rsidR="00721E54" w:rsidRPr="001567BB">
        <w:rPr>
          <w:noProof/>
          <w:color w:val="000000" w:themeColor="text1"/>
        </w:rPr>
        <w:t>(ESPON, 2018c)</w:t>
      </w:r>
      <w:r w:rsidRPr="001567BB">
        <w:rPr>
          <w:color w:val="000000" w:themeColor="text1"/>
        </w:rPr>
        <w:fldChar w:fldCharType="end"/>
      </w:r>
      <w:r w:rsidRPr="001567BB">
        <w:rPr>
          <w:color w:val="000000" w:themeColor="text1"/>
        </w:rPr>
        <w:t xml:space="preserve">. Exploiting this potential counterbalances a loss of energy and electricity production from phasing out fossil fuels plants and offers sufficient energy to facilitate blue innovations in these territories. In addition, these regions benefit from </w:t>
      </w:r>
      <w:r w:rsidRPr="001567BB">
        <w:t xml:space="preserve">marine renewable energy activities including floating offshore wind, wave and tidal energy and floating solar photovoltaic energy contribute to meeting the energy demand by 2050 </w:t>
      </w:r>
      <w:r w:rsidRPr="001567BB">
        <w:fldChar w:fldCharType="begin"/>
      </w:r>
      <w:r w:rsidR="004E1C4D">
        <w:instrText xml:space="preserve"> ADDIN ZOTERO_ITEM CSL_CITATION {"citationID":"SFqjzYov","properties":{"formattedCitation":"(European Commission, 2021i)","plainCitation":"(European Commission, 2021i)","noteIndex":0},"citationItems":[{"id":7972,"uris":["http://zotero.org/groups/21774/items/2C7DWW7X"],"itemData":{"id":7972,"type":"document","publisher":"Publications Office of the European Union for EC Maritime Affairs and Fisheries","title":"The EU blue economy report 2021","author":[{"family":"European Commission","given":""}],"issued":{"date-parts":[["2021"]]}}}],"schema":"https://github.com/citation-style-language/schema/raw/master/csl-citation.json"} </w:instrText>
      </w:r>
      <w:r w:rsidRPr="001567BB">
        <w:fldChar w:fldCharType="separate"/>
      </w:r>
      <w:r w:rsidR="00721E54" w:rsidRPr="001567BB">
        <w:rPr>
          <w:noProof/>
        </w:rPr>
        <w:t>(European Commission, 2021i)</w:t>
      </w:r>
      <w:r w:rsidRPr="001567BB">
        <w:fldChar w:fldCharType="end"/>
      </w:r>
      <w:r w:rsidRPr="001567BB">
        <w:t>. The end of mass tourism in some of these places (see above) supports the development of renewable energy. Previously, the development of wind and solar power might have been hampered to maintain general attractiveness of places for tourism. A decreased importance of tourism in many places of the Adriatic Ionian macro-region enable s the development and thus exploit the potential of renewable energy.</w:t>
      </w:r>
    </w:p>
    <w:p w14:paraId="6BBB33CA" w14:textId="29039597" w:rsidR="0009538C" w:rsidRPr="001567BB" w:rsidRDefault="0009538C" w:rsidP="0009538C">
      <w:r w:rsidRPr="001567BB">
        <w:rPr>
          <w:b/>
          <w:bCs/>
        </w:rPr>
        <w:t xml:space="preserve">Partial development to sustainable development blue growth and enhanced connectivity. </w:t>
      </w:r>
      <w:r w:rsidRPr="001567BB">
        <w:t xml:space="preserve">Comparing the above sketched territorial implications of applying assumptions for a possible future in the Adriatic Ionian macro-region with the today’s situation as described in Chapter </w:t>
      </w:r>
      <w:r w:rsidR="00772774">
        <w:t>3</w:t>
      </w:r>
      <w:r w:rsidRPr="001567BB">
        <w:t xml:space="preserve"> illustrates predominantly negative outlooks for the three key topics from the terms of reference</w:t>
      </w:r>
      <w:r w:rsidR="00772774">
        <w:t xml:space="preserve"> (Table 4-1)</w:t>
      </w:r>
      <w:r w:rsidRPr="001567BB">
        <w:t>. Only few positive outlooks for sustainable development and blue economy and innovation are depicted in the scenario</w:t>
      </w:r>
      <w:r w:rsidR="001567BB">
        <w:t>:</w:t>
      </w:r>
    </w:p>
    <w:p w14:paraId="07BEBA4E" w14:textId="77777777" w:rsidR="0009538C" w:rsidRPr="001567BB" w:rsidRDefault="0009538C" w:rsidP="0009538C">
      <w:pPr>
        <w:pStyle w:val="Bulletpoints"/>
        <w:spacing w:line="240" w:lineRule="atLeast"/>
        <w:ind w:left="714" w:hanging="357"/>
      </w:pPr>
      <w:r w:rsidRPr="001567BB">
        <w:t>Enhanced biodiversity losses challenge sustainable development and achieving objectives of the European Green Deal and hinders advancing blue biotechnology</w:t>
      </w:r>
    </w:p>
    <w:p w14:paraId="3AFE07CC" w14:textId="77777777" w:rsidR="0009538C" w:rsidRPr="001567BB" w:rsidRDefault="0009538C" w:rsidP="0009538C">
      <w:pPr>
        <w:pStyle w:val="Bulletpoints"/>
        <w:spacing w:line="240" w:lineRule="atLeast"/>
        <w:ind w:left="714" w:hanging="357"/>
      </w:pPr>
      <w:r w:rsidRPr="001567BB">
        <w:t>Shifting transportation hubs limits achieving sustainable development throughout the region and mobility and connectivity.</w:t>
      </w:r>
    </w:p>
    <w:p w14:paraId="3E7DDF32" w14:textId="77777777" w:rsidR="0009538C" w:rsidRPr="001567BB" w:rsidRDefault="0009538C" w:rsidP="0009538C">
      <w:pPr>
        <w:pStyle w:val="Bulletpoints"/>
        <w:spacing w:line="240" w:lineRule="atLeast"/>
        <w:ind w:left="714" w:hanging="357"/>
      </w:pPr>
      <w:r w:rsidRPr="001567BB">
        <w:t>An end of mass tourism contributes to better air qualities and reduces stress on biodiversity and waste recycling hence it supports the European Green Deal and sustainable development. At the same time, it reduces mobility and decreases the demand for connectivity.</w:t>
      </w:r>
    </w:p>
    <w:p w14:paraId="7DE862F1" w14:textId="77777777" w:rsidR="0009538C" w:rsidRPr="001567BB" w:rsidRDefault="0009538C" w:rsidP="0009538C">
      <w:pPr>
        <w:pStyle w:val="Bulletpoints"/>
        <w:spacing w:line="240" w:lineRule="atLeast"/>
        <w:ind w:left="714" w:hanging="357"/>
      </w:pPr>
      <w:r w:rsidRPr="001567BB">
        <w:t>A lack of human resources and investment capacities in rural areas decreases their potential for innovation and critical mass for mobility and connectivity.</w:t>
      </w:r>
    </w:p>
    <w:p w14:paraId="5728B953" w14:textId="77777777" w:rsidR="0009538C" w:rsidRPr="001567BB" w:rsidRDefault="0009538C" w:rsidP="0009538C">
      <w:pPr>
        <w:pStyle w:val="Bulletpoints-end"/>
        <w:spacing w:after="120" w:line="240" w:lineRule="atLeast"/>
        <w:ind w:left="714" w:hanging="357"/>
      </w:pPr>
      <w:r w:rsidRPr="001567BB">
        <w:t>Islands of innovation develop new solutions for the blue economy and as such support sustainable development.</w:t>
      </w:r>
    </w:p>
    <w:p w14:paraId="505A9612" w14:textId="3C4E4985" w:rsidR="0009538C" w:rsidRPr="00702488" w:rsidRDefault="001567BB" w:rsidP="001567BB">
      <w:pPr>
        <w:pStyle w:val="Caption"/>
      </w:pPr>
      <w:bookmarkStart w:id="16" w:name="_Toc87347287"/>
      <w:bookmarkStart w:id="17" w:name="_Toc100584725"/>
      <w:r>
        <w:t xml:space="preserve">Table </w:t>
      </w:r>
      <w:r>
        <w:fldChar w:fldCharType="begin"/>
      </w:r>
      <w:r>
        <w:instrText xml:space="preserve"> STYLEREF 1 \s </w:instrText>
      </w:r>
      <w:r>
        <w:fldChar w:fldCharType="separate"/>
      </w:r>
      <w:r w:rsidR="008619E9">
        <w:rPr>
          <w:noProof/>
        </w:rPr>
        <w:t>4</w:t>
      </w:r>
      <w:r>
        <w:fldChar w:fldCharType="end"/>
      </w:r>
      <w:r>
        <w:noBreakHyphen/>
      </w:r>
      <w:r>
        <w:fldChar w:fldCharType="begin"/>
      </w:r>
      <w:r>
        <w:instrText xml:space="preserve"> SEQ Table \* ARABIC \s 1 </w:instrText>
      </w:r>
      <w:r>
        <w:fldChar w:fldCharType="separate"/>
      </w:r>
      <w:r w:rsidR="008619E9">
        <w:rPr>
          <w:noProof/>
        </w:rPr>
        <w:t>1</w:t>
      </w:r>
      <w:r>
        <w:fldChar w:fldCharType="end"/>
      </w:r>
      <w:r w:rsidRPr="00702488">
        <w:t xml:space="preserve"> </w:t>
      </w:r>
      <w:r w:rsidR="0009538C" w:rsidRPr="00702488">
        <w:t>Territorial consequences impact opportunities of today’s key topics in the Adriatic Ionian macro-region</w:t>
      </w:r>
      <w:bookmarkEnd w:id="16"/>
      <w:bookmarkEnd w:id="17"/>
    </w:p>
    <w:tbl>
      <w:tblPr>
        <w:tblStyle w:val="ESPONtable"/>
        <w:tblW w:w="0" w:type="auto"/>
        <w:tblLook w:val="04A0" w:firstRow="1" w:lastRow="0" w:firstColumn="1" w:lastColumn="0" w:noHBand="0" w:noVBand="1"/>
      </w:tblPr>
      <w:tblGrid>
        <w:gridCol w:w="2123"/>
        <w:gridCol w:w="2123"/>
        <w:gridCol w:w="2124"/>
        <w:gridCol w:w="2124"/>
      </w:tblGrid>
      <w:tr w:rsidR="0009538C" w:rsidRPr="00702488" w14:paraId="20128D57" w14:textId="77777777" w:rsidTr="00D61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Borders>
              <w:bottom w:val="nil"/>
            </w:tcBorders>
          </w:tcPr>
          <w:p w14:paraId="3E3C001D" w14:textId="77777777" w:rsidR="0009538C" w:rsidRPr="00702488" w:rsidRDefault="0009538C" w:rsidP="00D6110B"/>
        </w:tc>
        <w:tc>
          <w:tcPr>
            <w:tcW w:w="2123" w:type="dxa"/>
            <w:tcBorders>
              <w:bottom w:val="nil"/>
            </w:tcBorders>
            <w:vAlign w:val="center"/>
          </w:tcPr>
          <w:p w14:paraId="1EDD2EA1" w14:textId="77777777" w:rsidR="0009538C" w:rsidRPr="00702488" w:rsidRDefault="0009538C" w:rsidP="00D6110B">
            <w:pPr>
              <w:jc w:val="center"/>
              <w:cnfStyle w:val="100000000000" w:firstRow="1" w:lastRow="0" w:firstColumn="0" w:lastColumn="0" w:oddVBand="0" w:evenVBand="0" w:oddHBand="0" w:evenHBand="0" w:firstRowFirstColumn="0" w:firstRowLastColumn="0" w:lastRowFirstColumn="0" w:lastRowLastColumn="0"/>
            </w:pPr>
            <w:r w:rsidRPr="00702488">
              <w:t>Sustainable development and Green Deal</w:t>
            </w:r>
          </w:p>
        </w:tc>
        <w:tc>
          <w:tcPr>
            <w:tcW w:w="2124" w:type="dxa"/>
            <w:tcBorders>
              <w:bottom w:val="nil"/>
            </w:tcBorders>
            <w:vAlign w:val="center"/>
          </w:tcPr>
          <w:p w14:paraId="2652A504" w14:textId="77777777" w:rsidR="0009538C" w:rsidRPr="00702488" w:rsidRDefault="0009538C" w:rsidP="00D6110B">
            <w:pPr>
              <w:jc w:val="center"/>
              <w:cnfStyle w:val="100000000000" w:firstRow="1" w:lastRow="0" w:firstColumn="0" w:lastColumn="0" w:oddVBand="0" w:evenVBand="0" w:oddHBand="0" w:evenHBand="0" w:firstRowFirstColumn="0" w:firstRowLastColumn="0" w:lastRowFirstColumn="0" w:lastRowLastColumn="0"/>
            </w:pPr>
            <w:r w:rsidRPr="00702488">
              <w:t>Blue economy and innovation</w:t>
            </w:r>
          </w:p>
        </w:tc>
        <w:tc>
          <w:tcPr>
            <w:tcW w:w="2124" w:type="dxa"/>
            <w:tcBorders>
              <w:bottom w:val="nil"/>
            </w:tcBorders>
            <w:vAlign w:val="center"/>
          </w:tcPr>
          <w:p w14:paraId="4B914BB7" w14:textId="77777777" w:rsidR="0009538C" w:rsidRPr="00702488" w:rsidRDefault="0009538C" w:rsidP="00D6110B">
            <w:pPr>
              <w:jc w:val="center"/>
              <w:cnfStyle w:val="100000000000" w:firstRow="1" w:lastRow="0" w:firstColumn="0" w:lastColumn="0" w:oddVBand="0" w:evenVBand="0" w:oddHBand="0" w:evenHBand="0" w:firstRowFirstColumn="0" w:firstRowLastColumn="0" w:lastRowFirstColumn="0" w:lastRowLastColumn="0"/>
            </w:pPr>
            <w:r w:rsidRPr="00702488">
              <w:t>Mobility and connectivity</w:t>
            </w:r>
          </w:p>
        </w:tc>
      </w:tr>
      <w:tr w:rsidR="0009538C" w:rsidRPr="00702488" w14:paraId="5E560934" w14:textId="77777777" w:rsidTr="00D6110B">
        <w:tc>
          <w:tcPr>
            <w:cnfStyle w:val="001000000000" w:firstRow="0" w:lastRow="0" w:firstColumn="1" w:lastColumn="0" w:oddVBand="0" w:evenVBand="0" w:oddHBand="0" w:evenHBand="0" w:firstRowFirstColumn="0" w:firstRowLastColumn="0" w:lastRowFirstColumn="0" w:lastRowLastColumn="0"/>
            <w:tcW w:w="2123" w:type="dxa"/>
            <w:tcBorders>
              <w:bottom w:val="single" w:sz="4" w:space="0" w:color="FFFFFF" w:themeColor="background1"/>
            </w:tcBorders>
            <w:vAlign w:val="center"/>
          </w:tcPr>
          <w:p w14:paraId="02C4FEA1" w14:textId="77777777" w:rsidR="0009538C" w:rsidRPr="00702488" w:rsidRDefault="0009538C" w:rsidP="00D6110B">
            <w:pPr>
              <w:jc w:val="left"/>
            </w:pPr>
            <w:r w:rsidRPr="00702488">
              <w:t>Biodiversity loss</w:t>
            </w:r>
          </w:p>
        </w:tc>
        <w:tc>
          <w:tcPr>
            <w:tcW w:w="2123" w:type="dxa"/>
            <w:tcBorders>
              <w:bottom w:val="single" w:sz="4" w:space="0" w:color="C3D4F6" w:themeColor="accent1" w:themeTint="33"/>
              <w:right w:val="single" w:sz="4" w:space="0" w:color="C3D4F6" w:themeColor="accent1" w:themeTint="33"/>
            </w:tcBorders>
            <w:shd w:val="clear" w:color="auto" w:fill="FFFFFF" w:themeFill="background1"/>
            <w:vAlign w:val="center"/>
          </w:tcPr>
          <w:p w14:paraId="5A69068E" w14:textId="77777777" w:rsidR="0009538C" w:rsidRPr="00702488" w:rsidRDefault="0009538C"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3DA20EE8" wp14:editId="0D22B612">
                  <wp:extent cx="362138" cy="362138"/>
                  <wp:effectExtent l="0" t="0" r="0" b="0"/>
                  <wp:docPr id="67" name="Graphic 67"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67"/>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flipV="1">
                            <a:off x="0" y="0"/>
                            <a:ext cx="362138" cy="362138"/>
                          </a:xfrm>
                          <a:prstGeom prst="rect">
                            <a:avLst/>
                          </a:prstGeom>
                        </pic:spPr>
                      </pic:pic>
                    </a:graphicData>
                  </a:graphic>
                </wp:inline>
              </w:drawing>
            </w:r>
          </w:p>
        </w:tc>
        <w:tc>
          <w:tcPr>
            <w:tcW w:w="2124" w:type="dxa"/>
            <w:tcBorders>
              <w:left w:val="single" w:sz="4" w:space="0" w:color="C3D4F6" w:themeColor="accent1" w:themeTint="33"/>
              <w:bottom w:val="single" w:sz="4" w:space="0" w:color="C3D4F6" w:themeColor="accent1" w:themeTint="33"/>
              <w:right w:val="single" w:sz="4" w:space="0" w:color="C3D4F6" w:themeColor="accent1" w:themeTint="33"/>
            </w:tcBorders>
            <w:shd w:val="clear" w:color="auto" w:fill="FFFFFF" w:themeFill="background1"/>
            <w:vAlign w:val="center"/>
          </w:tcPr>
          <w:p w14:paraId="0A2D6BE7" w14:textId="77777777" w:rsidR="0009538C" w:rsidRPr="00702488" w:rsidRDefault="0009538C"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07AF9793" wp14:editId="76569D5E">
                  <wp:extent cx="362138" cy="362138"/>
                  <wp:effectExtent l="0" t="0" r="0" b="0"/>
                  <wp:docPr id="36" name="Graphic 36"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36"/>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flipV="1">
                            <a:off x="0" y="0"/>
                            <a:ext cx="362138" cy="362138"/>
                          </a:xfrm>
                          <a:prstGeom prst="rect">
                            <a:avLst/>
                          </a:prstGeom>
                        </pic:spPr>
                      </pic:pic>
                    </a:graphicData>
                  </a:graphic>
                </wp:inline>
              </w:drawing>
            </w:r>
          </w:p>
        </w:tc>
        <w:tc>
          <w:tcPr>
            <w:tcW w:w="2124" w:type="dxa"/>
            <w:tcBorders>
              <w:left w:val="single" w:sz="4" w:space="0" w:color="C3D4F6" w:themeColor="accent1" w:themeTint="33"/>
              <w:bottom w:val="single" w:sz="4" w:space="0" w:color="C3D4F6" w:themeColor="accent1" w:themeTint="33"/>
            </w:tcBorders>
            <w:shd w:val="clear" w:color="auto" w:fill="FFFFFF" w:themeFill="background1"/>
            <w:vAlign w:val="center"/>
          </w:tcPr>
          <w:p w14:paraId="0B914022" w14:textId="77777777" w:rsidR="0009538C" w:rsidRPr="00702488" w:rsidRDefault="0009538C"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mc:AlternateContent>
                <mc:Choice Requires="wps">
                  <w:drawing>
                    <wp:inline distT="0" distB="0" distL="0" distR="0" wp14:anchorId="73E01D7A" wp14:editId="77D7B4BF">
                      <wp:extent cx="172015" cy="216535"/>
                      <wp:effectExtent l="0" t="0" r="0" b="0"/>
                      <wp:docPr id="64" name="Minus 64"/>
                      <wp:cNvGraphicFramePr/>
                      <a:graphic xmlns:a="http://schemas.openxmlformats.org/drawingml/2006/main">
                        <a:graphicData uri="http://schemas.microsoft.com/office/word/2010/wordprocessingShape">
                          <wps:wsp>
                            <wps:cNvSpPr/>
                            <wps:spPr>
                              <a:xfrm>
                                <a:off x="0" y="0"/>
                                <a:ext cx="172015" cy="216535"/>
                              </a:xfrm>
                              <a:prstGeom prst="mathMinus">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2ACE3CF2" id="Minus 64" o:spid="_x0000_s1026" style="width:13.55pt;height:17.05pt;visibility:visible;mso-wrap-style:square;mso-left-percent:-10001;mso-top-percent:-10001;mso-position-horizontal:absolute;mso-position-horizontal-relative:char;mso-position-vertical:absolute;mso-position-vertical-relative:line;mso-left-percent:-10001;mso-top-percent:-10001;v-text-anchor:middle" coordsize="172015,216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" path="m22801,82803r126413,l149214,133732r-126413,l22801,82803xe" fillcolor="#4779b2 [3206]" stroked="f" strokeweight="1pt">
                      <v:stroke joinstyle="miter"/>
                      <v:path arrowok="t" o:connecttype="custom" o:connectlocs="22801,82803;149214,82803;149214,133732;22801,133732;22801,82803" o:connectangles="0,0,0,0,0"/>
                      <w10:anchorlock/>
                    </v:shape>
                  </w:pict>
                </mc:Fallback>
              </mc:AlternateContent>
            </w:r>
          </w:p>
        </w:tc>
      </w:tr>
      <w:tr w:rsidR="0009538C" w:rsidRPr="00702488" w14:paraId="5BD1728B" w14:textId="77777777" w:rsidTr="00D6110B">
        <w:tc>
          <w:tcPr>
            <w:cnfStyle w:val="001000000000" w:firstRow="0" w:lastRow="0" w:firstColumn="1" w:lastColumn="0" w:oddVBand="0" w:evenVBand="0" w:oddHBand="0" w:evenHBand="0" w:firstRowFirstColumn="0" w:firstRowLastColumn="0" w:lastRowFirstColumn="0" w:lastRowLastColumn="0"/>
            <w:tcW w:w="2123" w:type="dxa"/>
            <w:tcBorders>
              <w:top w:val="single" w:sz="4" w:space="0" w:color="FFFFFF" w:themeColor="background1"/>
              <w:bottom w:val="single" w:sz="4" w:space="0" w:color="FFFFFF" w:themeColor="background1"/>
            </w:tcBorders>
            <w:vAlign w:val="center"/>
          </w:tcPr>
          <w:p w14:paraId="25ABFA37" w14:textId="77777777" w:rsidR="0009538C" w:rsidRPr="00702488" w:rsidRDefault="0009538C" w:rsidP="00D6110B">
            <w:pPr>
              <w:jc w:val="left"/>
            </w:pPr>
            <w:r w:rsidRPr="00702488">
              <w:t>Shifting transport hubs</w:t>
            </w:r>
          </w:p>
        </w:tc>
        <w:tc>
          <w:tcPr>
            <w:tcW w:w="2123" w:type="dxa"/>
            <w:tcBorders>
              <w:top w:val="single" w:sz="4" w:space="0" w:color="C3D4F6" w:themeColor="accent1" w:themeTint="33"/>
              <w:bottom w:val="single" w:sz="4" w:space="0" w:color="C3D4F6" w:themeColor="accent1" w:themeTint="33"/>
              <w:right w:val="single" w:sz="4" w:space="0" w:color="C3D4F6" w:themeColor="accent1" w:themeTint="33"/>
            </w:tcBorders>
            <w:shd w:val="clear" w:color="auto" w:fill="FFFFFF" w:themeFill="background1"/>
            <w:vAlign w:val="center"/>
          </w:tcPr>
          <w:p w14:paraId="51AAE027" w14:textId="77777777" w:rsidR="0009538C" w:rsidRPr="00702488" w:rsidRDefault="0009538C"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293E0517" wp14:editId="4B560704">
                  <wp:extent cx="362138" cy="362138"/>
                  <wp:effectExtent l="0" t="0" r="0" b="0"/>
                  <wp:docPr id="40" name="Graphic 40"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0"/>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flipV="1">
                            <a:off x="0" y="0"/>
                            <a:ext cx="362138" cy="362138"/>
                          </a:xfrm>
                          <a:prstGeom prst="rect">
                            <a:avLst/>
                          </a:prstGeom>
                        </pic:spPr>
                      </pic:pic>
                    </a:graphicData>
                  </a:graphic>
                </wp:inline>
              </w:drawing>
            </w:r>
          </w:p>
        </w:tc>
        <w:tc>
          <w:tcPr>
            <w:tcW w:w="2124" w:type="dxa"/>
            <w:tcBorders>
              <w:top w:val="single" w:sz="4" w:space="0" w:color="C3D4F6" w:themeColor="accent1" w:themeTint="33"/>
              <w:left w:val="single" w:sz="4" w:space="0" w:color="C3D4F6" w:themeColor="accent1" w:themeTint="33"/>
              <w:bottom w:val="single" w:sz="4" w:space="0" w:color="C3D4F6" w:themeColor="accent1" w:themeTint="33"/>
              <w:right w:val="single" w:sz="4" w:space="0" w:color="C3D4F6" w:themeColor="accent1" w:themeTint="33"/>
            </w:tcBorders>
            <w:shd w:val="clear" w:color="auto" w:fill="FFFFFF" w:themeFill="background1"/>
            <w:vAlign w:val="center"/>
          </w:tcPr>
          <w:p w14:paraId="23661FA5" w14:textId="77777777" w:rsidR="0009538C" w:rsidRPr="00702488" w:rsidRDefault="0009538C"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mc:AlternateContent>
                <mc:Choice Requires="wps">
                  <w:drawing>
                    <wp:inline distT="0" distB="0" distL="0" distR="0" wp14:anchorId="3E57FF1E" wp14:editId="50E2F37F">
                      <wp:extent cx="172015" cy="216535"/>
                      <wp:effectExtent l="0" t="0" r="0" b="0"/>
                      <wp:docPr id="41" name="Minus 41"/>
                      <wp:cNvGraphicFramePr/>
                      <a:graphic xmlns:a="http://schemas.openxmlformats.org/drawingml/2006/main">
                        <a:graphicData uri="http://schemas.microsoft.com/office/word/2010/wordprocessingShape">
                          <wps:wsp>
                            <wps:cNvSpPr/>
                            <wps:spPr>
                              <a:xfrm>
                                <a:off x="0" y="0"/>
                                <a:ext cx="172015" cy="216535"/>
                              </a:xfrm>
                              <a:prstGeom prst="mathMinus">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2A266F25" id="Minus 41" o:spid="_x0000_s1026" style="width:13.55pt;height:17.05pt;visibility:visible;mso-wrap-style:square;mso-left-percent:-10001;mso-top-percent:-10001;mso-position-horizontal:absolute;mso-position-horizontal-relative:char;mso-position-vertical:absolute;mso-position-vertical-relative:line;mso-left-percent:-10001;mso-top-percent:-10001;v-text-anchor:middle" coordsize="172015,216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" path="m22801,82803r126413,l149214,133732r-126413,l22801,82803xe" fillcolor="#4779b2 [3206]" stroked="f" strokeweight="1pt">
                      <v:stroke joinstyle="miter"/>
                      <v:path arrowok="t" o:connecttype="custom" o:connectlocs="22801,82803;149214,82803;149214,133732;22801,133732;22801,82803" o:connectangles="0,0,0,0,0"/>
                      <w10:anchorlock/>
                    </v:shape>
                  </w:pict>
                </mc:Fallback>
              </mc:AlternateContent>
            </w:r>
          </w:p>
        </w:tc>
        <w:tc>
          <w:tcPr>
            <w:tcW w:w="2124" w:type="dxa"/>
            <w:tcBorders>
              <w:top w:val="single" w:sz="4" w:space="0" w:color="C3D4F6" w:themeColor="accent1" w:themeTint="33"/>
              <w:left w:val="single" w:sz="4" w:space="0" w:color="C3D4F6" w:themeColor="accent1" w:themeTint="33"/>
              <w:bottom w:val="single" w:sz="4" w:space="0" w:color="C3D4F6" w:themeColor="accent1" w:themeTint="33"/>
            </w:tcBorders>
            <w:shd w:val="clear" w:color="auto" w:fill="FFFFFF" w:themeFill="background1"/>
            <w:vAlign w:val="center"/>
          </w:tcPr>
          <w:p w14:paraId="1FD8D0DD" w14:textId="77777777" w:rsidR="0009538C" w:rsidRPr="00702488" w:rsidRDefault="0009538C"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2DA4218F" wp14:editId="0CA83D4D">
                  <wp:extent cx="362138" cy="362138"/>
                  <wp:effectExtent l="0" t="0" r="0" b="0"/>
                  <wp:docPr id="42" name="Graphic 42"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2"/>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flipV="1">
                            <a:off x="0" y="0"/>
                            <a:ext cx="362138" cy="362138"/>
                          </a:xfrm>
                          <a:prstGeom prst="rect">
                            <a:avLst/>
                          </a:prstGeom>
                        </pic:spPr>
                      </pic:pic>
                    </a:graphicData>
                  </a:graphic>
                </wp:inline>
              </w:drawing>
            </w:r>
          </w:p>
        </w:tc>
      </w:tr>
      <w:tr w:rsidR="0009538C" w:rsidRPr="00702488" w14:paraId="71033592" w14:textId="77777777" w:rsidTr="00D6110B">
        <w:tc>
          <w:tcPr>
            <w:cnfStyle w:val="001000000000" w:firstRow="0" w:lastRow="0" w:firstColumn="1" w:lastColumn="0" w:oddVBand="0" w:evenVBand="0" w:oddHBand="0" w:evenHBand="0" w:firstRowFirstColumn="0" w:firstRowLastColumn="0" w:lastRowFirstColumn="0" w:lastRowLastColumn="0"/>
            <w:tcW w:w="2123" w:type="dxa"/>
            <w:tcBorders>
              <w:top w:val="single" w:sz="4" w:space="0" w:color="FFFFFF" w:themeColor="background1"/>
              <w:bottom w:val="single" w:sz="4" w:space="0" w:color="FFFFFF" w:themeColor="background1"/>
            </w:tcBorders>
            <w:vAlign w:val="center"/>
          </w:tcPr>
          <w:p w14:paraId="0D242A8C" w14:textId="77777777" w:rsidR="0009538C" w:rsidRPr="00702488" w:rsidRDefault="0009538C" w:rsidP="00D6110B">
            <w:pPr>
              <w:jc w:val="left"/>
            </w:pPr>
            <w:r w:rsidRPr="00702488">
              <w:t>End of mass tourism</w:t>
            </w:r>
          </w:p>
        </w:tc>
        <w:tc>
          <w:tcPr>
            <w:tcW w:w="2123" w:type="dxa"/>
            <w:tcBorders>
              <w:top w:val="single" w:sz="4" w:space="0" w:color="C3D4F6" w:themeColor="accent1" w:themeTint="33"/>
              <w:bottom w:val="single" w:sz="4" w:space="0" w:color="C3D4F6" w:themeColor="accent1" w:themeTint="33"/>
              <w:right w:val="single" w:sz="4" w:space="0" w:color="C3D4F6" w:themeColor="accent1" w:themeTint="33"/>
            </w:tcBorders>
            <w:shd w:val="clear" w:color="auto" w:fill="FFFFFF" w:themeFill="background1"/>
            <w:vAlign w:val="center"/>
          </w:tcPr>
          <w:p w14:paraId="3F80ED7D" w14:textId="77777777" w:rsidR="0009538C" w:rsidRPr="00702488" w:rsidRDefault="0009538C"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2D4457FD" wp14:editId="31F05469">
                  <wp:extent cx="362138" cy="362138"/>
                  <wp:effectExtent l="0" t="0" r="0" b="0"/>
                  <wp:docPr id="35" name="Graphic 35"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descr="Direction with solid fill"/>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369873" cy="369873"/>
                          </a:xfrm>
                          <a:prstGeom prst="rect">
                            <a:avLst/>
                          </a:prstGeom>
                        </pic:spPr>
                      </pic:pic>
                    </a:graphicData>
                  </a:graphic>
                </wp:inline>
              </w:drawing>
            </w:r>
          </w:p>
        </w:tc>
        <w:tc>
          <w:tcPr>
            <w:tcW w:w="2124" w:type="dxa"/>
            <w:tcBorders>
              <w:top w:val="single" w:sz="4" w:space="0" w:color="C3D4F6" w:themeColor="accent1" w:themeTint="33"/>
              <w:left w:val="single" w:sz="4" w:space="0" w:color="C3D4F6" w:themeColor="accent1" w:themeTint="33"/>
              <w:bottom w:val="single" w:sz="4" w:space="0" w:color="C3D4F6" w:themeColor="accent1" w:themeTint="33"/>
              <w:right w:val="single" w:sz="4" w:space="0" w:color="C3D4F6" w:themeColor="accent1" w:themeTint="33"/>
            </w:tcBorders>
            <w:shd w:val="clear" w:color="auto" w:fill="FFFFFF" w:themeFill="background1"/>
            <w:vAlign w:val="center"/>
          </w:tcPr>
          <w:p w14:paraId="5023A9D4" w14:textId="77777777" w:rsidR="0009538C" w:rsidRPr="00702488" w:rsidRDefault="0009538C"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mc:AlternateContent>
                <mc:Choice Requires="wps">
                  <w:drawing>
                    <wp:inline distT="0" distB="0" distL="0" distR="0" wp14:anchorId="6BE30F44" wp14:editId="00CD9CB7">
                      <wp:extent cx="172015" cy="216535"/>
                      <wp:effectExtent l="0" t="0" r="0" b="0"/>
                      <wp:docPr id="43" name="Minus 43"/>
                      <wp:cNvGraphicFramePr/>
                      <a:graphic xmlns:a="http://schemas.openxmlformats.org/drawingml/2006/main">
                        <a:graphicData uri="http://schemas.microsoft.com/office/word/2010/wordprocessingShape">
                          <wps:wsp>
                            <wps:cNvSpPr/>
                            <wps:spPr>
                              <a:xfrm>
                                <a:off x="0" y="0"/>
                                <a:ext cx="172015" cy="216535"/>
                              </a:xfrm>
                              <a:prstGeom prst="mathMinus">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035C3C2E" id="Minus 43" o:spid="_x0000_s1026" style="width:13.55pt;height:17.05pt;visibility:visible;mso-wrap-style:square;mso-left-percent:-10001;mso-top-percent:-10001;mso-position-horizontal:absolute;mso-position-horizontal-relative:char;mso-position-vertical:absolute;mso-position-vertical-relative:line;mso-left-percent:-10001;mso-top-percent:-10001;v-text-anchor:middle" coordsize="172015,216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" path="m22801,82803r126413,l149214,133732r-126413,l22801,82803xe" fillcolor="#4779b2 [3206]" stroked="f" strokeweight="1pt">
                      <v:stroke joinstyle="miter"/>
                      <v:path arrowok="t" o:connecttype="custom" o:connectlocs="22801,82803;149214,82803;149214,133732;22801,133732;22801,82803" o:connectangles="0,0,0,0,0"/>
                      <w10:anchorlock/>
                    </v:shape>
                  </w:pict>
                </mc:Fallback>
              </mc:AlternateContent>
            </w:r>
          </w:p>
        </w:tc>
        <w:tc>
          <w:tcPr>
            <w:tcW w:w="2124" w:type="dxa"/>
            <w:tcBorders>
              <w:top w:val="single" w:sz="4" w:space="0" w:color="C3D4F6" w:themeColor="accent1" w:themeTint="33"/>
              <w:left w:val="single" w:sz="4" w:space="0" w:color="C3D4F6" w:themeColor="accent1" w:themeTint="33"/>
              <w:bottom w:val="single" w:sz="4" w:space="0" w:color="C3D4F6" w:themeColor="accent1" w:themeTint="33"/>
            </w:tcBorders>
            <w:shd w:val="clear" w:color="auto" w:fill="FFFFFF" w:themeFill="background1"/>
            <w:vAlign w:val="center"/>
          </w:tcPr>
          <w:p w14:paraId="0337068E" w14:textId="77777777" w:rsidR="0009538C" w:rsidRPr="00702488" w:rsidRDefault="0009538C"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6B01D971" wp14:editId="40FFB066">
                  <wp:extent cx="362138" cy="362138"/>
                  <wp:effectExtent l="0" t="0" r="0" b="0"/>
                  <wp:docPr id="72" name="Graphic 72"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72"/>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flipV="1">
                            <a:off x="0" y="0"/>
                            <a:ext cx="362138" cy="362138"/>
                          </a:xfrm>
                          <a:prstGeom prst="rect">
                            <a:avLst/>
                          </a:prstGeom>
                        </pic:spPr>
                      </pic:pic>
                    </a:graphicData>
                  </a:graphic>
                </wp:inline>
              </w:drawing>
            </w:r>
          </w:p>
        </w:tc>
      </w:tr>
      <w:tr w:rsidR="0009538C" w:rsidRPr="00702488" w14:paraId="778A8C70" w14:textId="77777777" w:rsidTr="00D6110B">
        <w:tc>
          <w:tcPr>
            <w:cnfStyle w:val="001000000000" w:firstRow="0" w:lastRow="0" w:firstColumn="1" w:lastColumn="0" w:oddVBand="0" w:evenVBand="0" w:oddHBand="0" w:evenHBand="0" w:firstRowFirstColumn="0" w:firstRowLastColumn="0" w:lastRowFirstColumn="0" w:lastRowLastColumn="0"/>
            <w:tcW w:w="2123" w:type="dxa"/>
            <w:tcBorders>
              <w:top w:val="single" w:sz="4" w:space="0" w:color="FFFFFF" w:themeColor="background1"/>
              <w:bottom w:val="single" w:sz="4" w:space="0" w:color="FFFFFF" w:themeColor="background1"/>
            </w:tcBorders>
            <w:vAlign w:val="center"/>
          </w:tcPr>
          <w:p w14:paraId="232B26E4" w14:textId="77777777" w:rsidR="0009538C" w:rsidRPr="00702488" w:rsidRDefault="0009538C" w:rsidP="00D6110B">
            <w:pPr>
              <w:jc w:val="left"/>
            </w:pPr>
            <w:r w:rsidRPr="00702488">
              <w:t>Insufficient capacities for rural economies</w:t>
            </w:r>
          </w:p>
        </w:tc>
        <w:tc>
          <w:tcPr>
            <w:tcW w:w="2123" w:type="dxa"/>
            <w:tcBorders>
              <w:top w:val="single" w:sz="4" w:space="0" w:color="C3D4F6" w:themeColor="accent1" w:themeTint="33"/>
              <w:bottom w:val="single" w:sz="4" w:space="0" w:color="C3D4F6" w:themeColor="accent1" w:themeTint="33"/>
              <w:right w:val="single" w:sz="4" w:space="0" w:color="C3D4F6" w:themeColor="accent1" w:themeTint="33"/>
            </w:tcBorders>
            <w:shd w:val="clear" w:color="auto" w:fill="FFFFFF" w:themeFill="background1"/>
            <w:vAlign w:val="center"/>
          </w:tcPr>
          <w:p w14:paraId="497FC52E" w14:textId="77777777" w:rsidR="0009538C" w:rsidRPr="00702488" w:rsidRDefault="0009538C"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mc:AlternateContent>
                <mc:Choice Requires="wps">
                  <w:drawing>
                    <wp:inline distT="0" distB="0" distL="0" distR="0" wp14:anchorId="2C1F1119" wp14:editId="3EDFAFF8">
                      <wp:extent cx="172015" cy="216535"/>
                      <wp:effectExtent l="0" t="0" r="0" b="0"/>
                      <wp:docPr id="39" name="Minus 39"/>
                      <wp:cNvGraphicFramePr/>
                      <a:graphic xmlns:a="http://schemas.openxmlformats.org/drawingml/2006/main">
                        <a:graphicData uri="http://schemas.microsoft.com/office/word/2010/wordprocessingShape">
                          <wps:wsp>
                            <wps:cNvSpPr/>
                            <wps:spPr>
                              <a:xfrm>
                                <a:off x="0" y="0"/>
                                <a:ext cx="172015" cy="216535"/>
                              </a:xfrm>
                              <a:prstGeom prst="mathMinus">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35526D22" id="Minus 39" o:spid="_x0000_s1026" style="width:13.55pt;height:17.05pt;visibility:visible;mso-wrap-style:square;mso-left-percent:-10001;mso-top-percent:-10001;mso-position-horizontal:absolute;mso-position-horizontal-relative:char;mso-position-vertical:absolute;mso-position-vertical-relative:line;mso-left-percent:-10001;mso-top-percent:-10001;v-text-anchor:middle" coordsize="172015,216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" path="m22801,82803r126413,l149214,133732r-126413,l22801,82803xe" fillcolor="#4779b2 [3206]" stroked="f" strokeweight="1pt">
                      <v:stroke joinstyle="miter"/>
                      <v:path arrowok="t" o:connecttype="custom" o:connectlocs="22801,82803;149214,82803;149214,133732;22801,133732;22801,82803" o:connectangles="0,0,0,0,0"/>
                      <w10:anchorlock/>
                    </v:shape>
                  </w:pict>
                </mc:Fallback>
              </mc:AlternateContent>
            </w:r>
          </w:p>
        </w:tc>
        <w:tc>
          <w:tcPr>
            <w:tcW w:w="2124" w:type="dxa"/>
            <w:tcBorders>
              <w:top w:val="single" w:sz="4" w:space="0" w:color="C3D4F6" w:themeColor="accent1" w:themeTint="33"/>
              <w:left w:val="single" w:sz="4" w:space="0" w:color="C3D4F6" w:themeColor="accent1" w:themeTint="33"/>
              <w:bottom w:val="single" w:sz="4" w:space="0" w:color="C3D4F6" w:themeColor="accent1" w:themeTint="33"/>
              <w:right w:val="single" w:sz="4" w:space="0" w:color="C3D4F6" w:themeColor="accent1" w:themeTint="33"/>
            </w:tcBorders>
            <w:shd w:val="clear" w:color="auto" w:fill="FFFFFF" w:themeFill="background1"/>
            <w:vAlign w:val="center"/>
          </w:tcPr>
          <w:p w14:paraId="45BC5312" w14:textId="77777777" w:rsidR="0009538C" w:rsidRPr="00702488" w:rsidRDefault="0009538C"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266E864D" wp14:editId="7922FD34">
                  <wp:extent cx="362138" cy="362138"/>
                  <wp:effectExtent l="0" t="0" r="0" b="0"/>
                  <wp:docPr id="73" name="Graphic 73"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73"/>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flipV="1">
                            <a:off x="0" y="0"/>
                            <a:ext cx="362138" cy="362138"/>
                          </a:xfrm>
                          <a:prstGeom prst="rect">
                            <a:avLst/>
                          </a:prstGeom>
                        </pic:spPr>
                      </pic:pic>
                    </a:graphicData>
                  </a:graphic>
                </wp:inline>
              </w:drawing>
            </w:r>
          </w:p>
        </w:tc>
        <w:tc>
          <w:tcPr>
            <w:tcW w:w="2124" w:type="dxa"/>
            <w:tcBorders>
              <w:top w:val="single" w:sz="4" w:space="0" w:color="C3D4F6" w:themeColor="accent1" w:themeTint="33"/>
              <w:left w:val="single" w:sz="4" w:space="0" w:color="C3D4F6" w:themeColor="accent1" w:themeTint="33"/>
              <w:bottom w:val="single" w:sz="4" w:space="0" w:color="C3D4F6" w:themeColor="accent1" w:themeTint="33"/>
            </w:tcBorders>
            <w:shd w:val="clear" w:color="auto" w:fill="FFFFFF" w:themeFill="background1"/>
            <w:vAlign w:val="center"/>
          </w:tcPr>
          <w:p w14:paraId="64CBBFD0" w14:textId="77777777" w:rsidR="0009538C" w:rsidRPr="00702488" w:rsidRDefault="0009538C"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4E58ADCC" wp14:editId="3B105954">
                  <wp:extent cx="362138" cy="362138"/>
                  <wp:effectExtent l="0" t="0" r="0" b="0"/>
                  <wp:docPr id="74" name="Graphic 74"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74"/>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flipV="1">
                            <a:off x="0" y="0"/>
                            <a:ext cx="362138" cy="362138"/>
                          </a:xfrm>
                          <a:prstGeom prst="rect">
                            <a:avLst/>
                          </a:prstGeom>
                        </pic:spPr>
                      </pic:pic>
                    </a:graphicData>
                  </a:graphic>
                </wp:inline>
              </w:drawing>
            </w:r>
          </w:p>
        </w:tc>
      </w:tr>
      <w:tr w:rsidR="0009538C" w:rsidRPr="00702488" w14:paraId="55A2064D" w14:textId="77777777" w:rsidTr="00D6110B">
        <w:tc>
          <w:tcPr>
            <w:cnfStyle w:val="001000000000" w:firstRow="0" w:lastRow="0" w:firstColumn="1" w:lastColumn="0" w:oddVBand="0" w:evenVBand="0" w:oddHBand="0" w:evenHBand="0" w:firstRowFirstColumn="0" w:firstRowLastColumn="0" w:lastRowFirstColumn="0" w:lastRowLastColumn="0"/>
            <w:tcW w:w="2123" w:type="dxa"/>
            <w:tcBorders>
              <w:top w:val="single" w:sz="4" w:space="0" w:color="FFFFFF" w:themeColor="background1"/>
            </w:tcBorders>
            <w:vAlign w:val="center"/>
          </w:tcPr>
          <w:p w14:paraId="193AAAE3" w14:textId="77777777" w:rsidR="0009538C" w:rsidRPr="00702488" w:rsidRDefault="0009538C" w:rsidP="00D6110B">
            <w:pPr>
              <w:jc w:val="left"/>
            </w:pPr>
            <w:r w:rsidRPr="00702488">
              <w:t>Islands of innovation</w:t>
            </w:r>
          </w:p>
        </w:tc>
        <w:tc>
          <w:tcPr>
            <w:tcW w:w="2123" w:type="dxa"/>
            <w:tcBorders>
              <w:top w:val="single" w:sz="4" w:space="0" w:color="C3D4F6" w:themeColor="accent1" w:themeTint="33"/>
              <w:right w:val="single" w:sz="4" w:space="0" w:color="C3D4F6" w:themeColor="accent1" w:themeTint="33"/>
            </w:tcBorders>
            <w:shd w:val="clear" w:color="auto" w:fill="FFFFFF" w:themeFill="background1"/>
            <w:vAlign w:val="center"/>
          </w:tcPr>
          <w:p w14:paraId="7ABA863A" w14:textId="77777777" w:rsidR="0009538C" w:rsidRPr="00702488" w:rsidRDefault="0009538C"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7D3FCCC5" wp14:editId="139F98EE">
                  <wp:extent cx="362138" cy="362138"/>
                  <wp:effectExtent l="0" t="0" r="0" b="0"/>
                  <wp:docPr id="75" name="Graphic 75"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descr="Direction with solid fill"/>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369873" cy="369873"/>
                          </a:xfrm>
                          <a:prstGeom prst="rect">
                            <a:avLst/>
                          </a:prstGeom>
                        </pic:spPr>
                      </pic:pic>
                    </a:graphicData>
                  </a:graphic>
                </wp:inline>
              </w:drawing>
            </w:r>
          </w:p>
        </w:tc>
        <w:tc>
          <w:tcPr>
            <w:tcW w:w="2124" w:type="dxa"/>
            <w:tcBorders>
              <w:top w:val="single" w:sz="4" w:space="0" w:color="C3D4F6" w:themeColor="accent1" w:themeTint="33"/>
              <w:left w:val="single" w:sz="4" w:space="0" w:color="C3D4F6" w:themeColor="accent1" w:themeTint="33"/>
              <w:right w:val="single" w:sz="4" w:space="0" w:color="C3D4F6" w:themeColor="accent1" w:themeTint="33"/>
            </w:tcBorders>
            <w:shd w:val="clear" w:color="auto" w:fill="FFFFFF" w:themeFill="background1"/>
            <w:vAlign w:val="center"/>
          </w:tcPr>
          <w:p w14:paraId="60BC4F03" w14:textId="77777777" w:rsidR="0009538C" w:rsidRPr="00702488" w:rsidRDefault="0009538C"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6CBAA392" wp14:editId="4F221252">
                  <wp:extent cx="362138" cy="362138"/>
                  <wp:effectExtent l="0" t="0" r="0" b="0"/>
                  <wp:docPr id="76" name="Graphic 76"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descr="Direction with solid fill"/>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369873" cy="369873"/>
                          </a:xfrm>
                          <a:prstGeom prst="rect">
                            <a:avLst/>
                          </a:prstGeom>
                        </pic:spPr>
                      </pic:pic>
                    </a:graphicData>
                  </a:graphic>
                </wp:inline>
              </w:drawing>
            </w:r>
          </w:p>
        </w:tc>
        <w:tc>
          <w:tcPr>
            <w:tcW w:w="2124" w:type="dxa"/>
            <w:tcBorders>
              <w:top w:val="single" w:sz="4" w:space="0" w:color="C3D4F6" w:themeColor="accent1" w:themeTint="33"/>
              <w:left w:val="single" w:sz="4" w:space="0" w:color="C3D4F6" w:themeColor="accent1" w:themeTint="33"/>
            </w:tcBorders>
            <w:shd w:val="clear" w:color="auto" w:fill="FFFFFF" w:themeFill="background1"/>
            <w:vAlign w:val="center"/>
          </w:tcPr>
          <w:p w14:paraId="33300E51" w14:textId="77777777" w:rsidR="0009538C" w:rsidRPr="00702488" w:rsidRDefault="0009538C"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6925BE69" wp14:editId="6806AE30">
                  <wp:extent cx="362138" cy="362138"/>
                  <wp:effectExtent l="0" t="0" r="0" b="0"/>
                  <wp:docPr id="46" name="Graphic 46"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6"/>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flipV="1">
                            <a:off x="0" y="0"/>
                            <a:ext cx="362138" cy="362138"/>
                          </a:xfrm>
                          <a:prstGeom prst="rect">
                            <a:avLst/>
                          </a:prstGeom>
                        </pic:spPr>
                      </pic:pic>
                    </a:graphicData>
                  </a:graphic>
                </wp:inline>
              </w:drawing>
            </w:r>
          </w:p>
        </w:tc>
      </w:tr>
    </w:tbl>
    <w:p w14:paraId="4DFD4A4A" w14:textId="5CB6F56E" w:rsidR="00DE13F3" w:rsidRPr="00DE13F3" w:rsidRDefault="00DE13F3" w:rsidP="00DE13F3">
      <w:pPr>
        <w:rPr>
          <w:sz w:val="16"/>
          <w:szCs w:val="16"/>
        </w:rPr>
      </w:pPr>
      <w:r w:rsidRPr="00DE13F3">
        <w:rPr>
          <w:sz w:val="16"/>
          <w:szCs w:val="16"/>
        </w:rPr>
        <w:t>Source: authors’own</w:t>
      </w:r>
    </w:p>
    <w:p w14:paraId="49DB065E" w14:textId="59D4A651" w:rsidR="00DE13F3" w:rsidRPr="00702488" w:rsidRDefault="00DE13F3" w:rsidP="00DE13F3">
      <w:r w:rsidRPr="00702488">
        <w:t xml:space="preserve">By 2050, these territorial differences are even more pronounced due to different levels of European integration. EU Member States </w:t>
      </w:r>
      <w:r>
        <w:t>must</w:t>
      </w:r>
      <w:r w:rsidRPr="00702488">
        <w:t xml:space="preserve"> contribute to achieving European policy objectives such as </w:t>
      </w:r>
      <w:r>
        <w:t xml:space="preserve">in </w:t>
      </w:r>
      <w:r w:rsidRPr="00702488">
        <w:t>the European Green Deal, Social Pillar, and EU Digital Strategy. In addition, cross-border cooperation and person</w:t>
      </w:r>
      <w:r>
        <w:t>al movement</w:t>
      </w:r>
      <w:r w:rsidRPr="00702488">
        <w:t xml:space="preserve"> is easier between EU Member States </w:t>
      </w:r>
      <w:r>
        <w:t>in</w:t>
      </w:r>
      <w:r w:rsidRPr="00702488">
        <w:t xml:space="preserve"> Schengen. EU accession states have similar obligations but often </w:t>
      </w:r>
      <w:r>
        <w:t>less</w:t>
      </w:r>
      <w:r w:rsidRPr="00702488">
        <w:t xml:space="preserve"> capacit</w:t>
      </w:r>
      <w:r>
        <w:t>y</w:t>
      </w:r>
      <w:r w:rsidRPr="00702488">
        <w:t xml:space="preserve"> to deliver results. At the same time, they are more suscepti</w:t>
      </w:r>
      <w:r>
        <w:t>ble</w:t>
      </w:r>
      <w:r w:rsidRPr="00702488">
        <w:t xml:space="preserve"> to </w:t>
      </w:r>
      <w:r>
        <w:t>the</w:t>
      </w:r>
      <w:r w:rsidRPr="00702488">
        <w:t xml:space="preserve"> influence of foreign powers, who have different socio-economic and environmental objectives. By 2050, the Adriatic Ionian macro-region includes more EU Member States then today. However, different rates of EU accession have widened gaps to achieving European Green Deal, Digital Strategy and Social Pillar objectives and thus accelerated </w:t>
      </w:r>
      <w:r>
        <w:t>gaps in</w:t>
      </w:r>
      <w:r w:rsidRPr="00702488">
        <w:t xml:space="preserve"> sustainable development, </w:t>
      </w:r>
      <w:r>
        <w:t xml:space="preserve">the </w:t>
      </w:r>
      <w:r w:rsidRPr="00702488">
        <w:t>blue economy and innovation, and mobility and connectivity.</w:t>
      </w:r>
    </w:p>
    <w:p w14:paraId="517AD95D" w14:textId="10720A18" w:rsidR="007B44AD" w:rsidRPr="00702488" w:rsidRDefault="007B44AD" w:rsidP="007B44AD">
      <w:pPr>
        <w:pStyle w:val="Heading2"/>
      </w:pPr>
      <w:bookmarkStart w:id="18" w:name="_Toc100584699"/>
      <w:r w:rsidRPr="00702488">
        <w:t>Conclusions</w:t>
      </w:r>
      <w:bookmarkEnd w:id="18"/>
    </w:p>
    <w:p w14:paraId="66F10ED3" w14:textId="1CB82E09" w:rsidR="00367C58" w:rsidRPr="00702488" w:rsidRDefault="00367C58" w:rsidP="00367C58">
      <w:r w:rsidRPr="00702488">
        <w:t xml:space="preserve">The territorial baseline depicts predominantly negative territorial developments for the Adriatic Ionian macro-regions. </w:t>
      </w:r>
      <w:r>
        <w:t>N</w:t>
      </w:r>
      <w:r w:rsidRPr="00702488">
        <w:t xml:space="preserve">atural, tourism and agricultural areas </w:t>
      </w:r>
      <w:r>
        <w:t>face more</w:t>
      </w:r>
      <w:r w:rsidRPr="00702488">
        <w:t xml:space="preserve"> negative challenges as </w:t>
      </w:r>
      <w:r>
        <w:t xml:space="preserve">a </w:t>
      </w:r>
      <w:r w:rsidRPr="00702488">
        <w:t xml:space="preserve">result of climate change, biodiversity loss, increased transportation costs and depopulation. </w:t>
      </w:r>
    </w:p>
    <w:p w14:paraId="48D297EF" w14:textId="7E1B59CA" w:rsidR="00367C58" w:rsidRPr="00702488" w:rsidRDefault="00367C58" w:rsidP="00367C58">
      <w:r>
        <w:t>T</w:t>
      </w:r>
      <w:r w:rsidRPr="00702488">
        <w:t>he benefits of technological advance</w:t>
      </w:r>
      <w:r>
        <w:t>s</w:t>
      </w:r>
      <w:r w:rsidRPr="00702488">
        <w:t xml:space="preserve"> and digitalisation are likely to be concentrated in a few territories. This includes territories that started investing and adopting clean and green technolog</w:t>
      </w:r>
      <w:r>
        <w:t>y</w:t>
      </w:r>
      <w:r w:rsidRPr="00702488">
        <w:t xml:space="preserve"> early as well as territories with creative capacit</w:t>
      </w:r>
      <w:r>
        <w:t>y</w:t>
      </w:r>
      <w:r w:rsidRPr="00702488">
        <w:t xml:space="preserve"> and low barriers to apply new technologies. The</w:t>
      </w:r>
      <w:r>
        <w:t>se</w:t>
      </w:r>
      <w:r w:rsidRPr="00702488">
        <w:t xml:space="preserve"> territories can leapfrog and are depicted as technological newcomers in </w:t>
      </w:r>
      <w:r w:rsidR="00761355">
        <w:t>map 4-1</w:t>
      </w:r>
      <w:r w:rsidRPr="00702488">
        <w:t>.</w:t>
      </w:r>
    </w:p>
    <w:p w14:paraId="521B7926" w14:textId="09711643" w:rsidR="00367C58" w:rsidRPr="00367C58" w:rsidRDefault="00367C58" w:rsidP="00367C58">
      <w:r w:rsidRPr="00702488">
        <w:t xml:space="preserve">At the same time, the common baseline assumptions – territories in transition to sustainable economies, dealing with depopulation, a digital </w:t>
      </w:r>
      <w:r w:rsidRPr="00367C58">
        <w:t xml:space="preserve">divide and incomplete EU integration– have different territorial consequences in the Adriatic Ionian macro-region. In the Adriatic Ionian macro-region challenges for transportation hubs become noticeable. EU legislation in line with Green Deal objectives make transportation costlier affecting particularly maritime transport hubs as well as transport hubs relying on road and air transport. Also, the negative effects on tourism areas are visible in the Adriatic Ionian macro-region. Effects of climate change such as rising sea levels pose additional challenges in the Adriatic Ionian macro-region due to the importance of coastal tourism. Also, the distance of key tourism areas from main population centres makes tourism destinations more reliant on air transport. The shift to sustainable economies makes this more costly, reducing the opportunities of many territories, particularly islands, to welcome large amounts of tourists. At the same time, the end of mass tourism may unleash </w:t>
      </w:r>
      <w:r w:rsidR="005C4C95">
        <w:t xml:space="preserve">the </w:t>
      </w:r>
      <w:r w:rsidRPr="00367C58">
        <w:t>exploitation of renewable energy potentials in the Adriatic Ionian macro-region. As the tourism sector loses economic importance by 2050, players in the renewable energy sector may more frequently use the opportunities to develop solar and wind parks in areas close to areas that were visited by many tourists before the transition to sustainable economies.</w:t>
      </w:r>
    </w:p>
    <w:p w14:paraId="03039208" w14:textId="0A65FD21" w:rsidR="00367C58" w:rsidRPr="00702488" w:rsidRDefault="00367C58" w:rsidP="00367C58">
      <w:pPr>
        <w:pStyle w:val="BodyText"/>
        <w:rPr>
          <w:lang w:eastAsia="sv-SE"/>
        </w:rPr>
      </w:pPr>
      <w:r w:rsidRPr="00367C58">
        <w:rPr>
          <w:lang w:eastAsia="sv-SE"/>
        </w:rPr>
        <w:t>Overall, the baseline scenario depicts increasing challenges for many territories in the Adriatic Ionian macro-region. Only a few territories will thrive as islands of innovation. An incomplete transition to a sustainable economy indicates great disparities between territories</w:t>
      </w:r>
      <w:r w:rsidRPr="00702488">
        <w:rPr>
          <w:lang w:eastAsia="sv-SE"/>
        </w:rPr>
        <w:t>.</w:t>
      </w:r>
    </w:p>
    <w:p w14:paraId="65476F07" w14:textId="522D660B" w:rsidR="00646167" w:rsidRPr="00702488" w:rsidRDefault="0067643C" w:rsidP="00646167">
      <w:pPr>
        <w:pStyle w:val="Heading1"/>
      </w:pPr>
      <w:bookmarkStart w:id="19" w:name="_Toc100584700"/>
      <w:r w:rsidRPr="00702488">
        <w:t>Flourishing in green and social wellbeing</w:t>
      </w:r>
      <w:bookmarkEnd w:id="19"/>
    </w:p>
    <w:p w14:paraId="721801C3" w14:textId="0A024535" w:rsidR="001C2FE0" w:rsidRPr="00C376BC" w:rsidRDefault="001C2FE0" w:rsidP="001C2FE0">
      <w:pPr>
        <w:rPr>
          <w:color w:val="528E45" w:themeColor="accent4" w:themeShade="BF"/>
        </w:rPr>
      </w:pPr>
      <w:r w:rsidRPr="00086CBD">
        <w:rPr>
          <w:b/>
          <w:bCs/>
          <w:color w:val="528E45" w:themeColor="accent4" w:themeShade="BF"/>
        </w:rPr>
        <w:t>Fo</w:t>
      </w:r>
      <w:r w:rsidRPr="005327C5">
        <w:rPr>
          <w:b/>
          <w:bCs/>
          <w:color w:val="528E45" w:themeColor="accent4" w:themeShade="BF"/>
        </w:rPr>
        <w:t xml:space="preserve">r the </w:t>
      </w:r>
      <w:r w:rsidRPr="005327C5">
        <w:rPr>
          <w:b/>
          <w:bCs/>
          <w:i/>
          <w:iCs/>
          <w:color w:val="528E45" w:themeColor="accent4" w:themeShade="BF"/>
        </w:rPr>
        <w:t>summum bonum</w:t>
      </w:r>
      <w:r w:rsidRPr="005327C5">
        <w:rPr>
          <w:rStyle w:val="FootnoteReference"/>
        </w:rPr>
        <w:footnoteReference w:id="3"/>
      </w:r>
      <w:r w:rsidRPr="005327C5">
        <w:rPr>
          <w:b/>
          <w:bCs/>
          <w:color w:val="528E45" w:themeColor="accent4" w:themeShade="BF"/>
        </w:rPr>
        <w:t>: Getting a good life</w:t>
      </w:r>
      <w:r w:rsidRPr="005327C5">
        <w:rPr>
          <w:color w:val="528E45" w:themeColor="accent4" w:themeShade="BF"/>
        </w:rPr>
        <w:t xml:space="preserve">. By 2050 the </w:t>
      </w:r>
      <w:r w:rsidR="002629AA" w:rsidRPr="005327C5">
        <w:rPr>
          <w:color w:val="528E45" w:themeColor="accent4" w:themeShade="BF"/>
        </w:rPr>
        <w:t>Adriatic Ionian</w:t>
      </w:r>
      <w:r w:rsidRPr="005327C5">
        <w:rPr>
          <w:color w:val="528E45" w:themeColor="accent4" w:themeShade="BF"/>
        </w:rPr>
        <w:t xml:space="preserve"> Region and its citizens have taken a big leap towards achieving the ‘greatest good’, i.e., a better quality of life. The COVID-19 pandemic of the early </w:t>
      </w:r>
      <w:r w:rsidRPr="00C376BC">
        <w:rPr>
          <w:color w:val="528E45" w:themeColor="accent4" w:themeShade="BF"/>
        </w:rPr>
        <w:t xml:space="preserve">2020’s was a trigger for increasing the importance of wellbeing. Restrictions and social distancing measures greatly affected social life, contacts and the mental health of citizens, which directly affects their personal wellbeing. Citizens have realised that it is not only economic progress that brings joy. In fact, in addition to economic factors like income or wealth, other factors, such as personal relations, improved social life and contacts have been proven pivotal for a good quality of life </w:t>
      </w:r>
      <w:r w:rsidRPr="00C376BC">
        <w:rPr>
          <w:color w:val="528E45" w:themeColor="accent4" w:themeShade="BF"/>
        </w:rPr>
        <w:fldChar w:fldCharType="begin"/>
      </w:r>
      <w:r w:rsidR="004E1C4D" w:rsidRPr="00C376BC">
        <w:rPr>
          <w:color w:val="528E45" w:themeColor="accent4" w:themeShade="BF"/>
        </w:rPr>
        <w:instrText xml:space="preserve"> ADDIN ZOTERO_ITEM CSL_CITATION {"citationID":"TwF4oHsz","properties":{"formattedCitation":"(Hanell, 2018; Kahneman &amp; Krueger, 2006)","plainCitation":"(Hanell, 2018; Kahneman &amp; Krueger, 2006)","noteIndex":0},"citationItems":[{"id":3014,"uris":["http://zotero.org/groups/21774/items/P2S8PLMX"],"itemData":{"id":3014,"type":"book","collection-title":"Doctorial dissertation","event-place":"Helsinki","publisher":"Aalto university","publisher-place":"Helsinki","title":"Regional quality of life in the EU. Comprehending the European space beyond GDP through the capability approach","author":[{"family":"Hanell","given":"Tomas"}],"issued":{"date-parts":[["2018"]]}}},{"id":8326,"uris":["http://zotero.org/groups/4075961/items/WL9CWKVJ"],"itemData":{"id":8326,"type":"article-journal","container-title":"Journal of Economic Perspectives","issue":"1","page":"3-24","title":"Developments in the measurement of subjective well-being","volume":"20","author":[{"family":"Kahneman","given":"Daniel"},{"family":"Krueger","given":"Alan B."}],"issued":{"date-parts":[["2006"]]}}}],"schema":"https://github.com/citation-style-language/schema/raw/master/csl-citation.json"} </w:instrText>
      </w:r>
      <w:r w:rsidRPr="00C376BC">
        <w:rPr>
          <w:color w:val="528E45" w:themeColor="accent4" w:themeShade="BF"/>
        </w:rPr>
        <w:fldChar w:fldCharType="separate"/>
      </w:r>
      <w:r w:rsidRPr="00C376BC">
        <w:rPr>
          <w:noProof/>
          <w:color w:val="528E45" w:themeColor="accent4" w:themeShade="BF"/>
        </w:rPr>
        <w:t>(Hanell, 2018; Kahneman &amp; Krueger, 2006)</w:t>
      </w:r>
      <w:r w:rsidRPr="00C376BC">
        <w:rPr>
          <w:color w:val="528E45" w:themeColor="accent4" w:themeShade="BF"/>
        </w:rPr>
        <w:fldChar w:fldCharType="end"/>
      </w:r>
      <w:r w:rsidRPr="00C376BC">
        <w:rPr>
          <w:color w:val="528E45" w:themeColor="accent4" w:themeShade="BF"/>
        </w:rPr>
        <w:t>. Beyond that, the pandemic also highlighted more than ever the link of good environmental conditions, good governance and good health with the quality of life. During the lockdowns of the early 2020s, CO</w:t>
      </w:r>
      <w:r w:rsidRPr="00C376BC">
        <w:rPr>
          <w:color w:val="528E45" w:themeColor="accent4" w:themeShade="BF"/>
          <w:vertAlign w:val="subscript"/>
        </w:rPr>
        <w:t>2</w:t>
      </w:r>
      <w:r w:rsidRPr="00C376BC">
        <w:rPr>
          <w:color w:val="528E45" w:themeColor="accent4" w:themeShade="BF"/>
        </w:rPr>
        <w:t xml:space="preserve"> emissions reduced to decade-long lows </w:t>
      </w:r>
      <w:r w:rsidRPr="00C376BC">
        <w:rPr>
          <w:color w:val="528E45" w:themeColor="accent4" w:themeShade="BF"/>
        </w:rPr>
        <w:fldChar w:fldCharType="begin"/>
      </w:r>
      <w:r w:rsidR="004E1C4D" w:rsidRPr="00C376BC">
        <w:rPr>
          <w:color w:val="528E45" w:themeColor="accent4" w:themeShade="BF"/>
        </w:rPr>
        <w:instrText xml:space="preserve"> ADDIN ZOTERO_ITEM CSL_CITATION {"citationID":"a1mq6pme027","properties":{"formattedCitation":"(Tollefson, 2021)","plainCitation":"(Tollefson, 2021)","noteIndex":0},"citationItems":[{"id":8453,"uris":["http://zotero.org/groups/4075961/items/3VMQ3BUA"],"itemData":{"id":8453,"type":"webpage","container-title":"nature","title":"COVID curbed carbon emissions in 2020 - but not by much","URL":"https://www.nature.com/articles/d41586-021-00090-3","author":[{"family":"Tollefson","given":"Jeff"}],"accessed":{"date-parts":[["2021",3,10]]},"issued":{"date-parts":[["2021",1,15]]}}}],"schema":"https://github.com/citation-style-language/schema/raw/master/csl-citation.json"} </w:instrText>
      </w:r>
      <w:r w:rsidRPr="00C376BC">
        <w:rPr>
          <w:color w:val="528E45" w:themeColor="accent4" w:themeShade="BF"/>
        </w:rPr>
        <w:fldChar w:fldCharType="separate"/>
      </w:r>
      <w:r w:rsidR="004E1C4D" w:rsidRPr="00C376BC">
        <w:rPr>
          <w:rFonts w:ascii="Arial" w:cs="Arial"/>
          <w:color w:val="528E45" w:themeColor="accent4" w:themeShade="BF"/>
        </w:rPr>
        <w:t>(Tollefson, 2021)</w:t>
      </w:r>
      <w:r w:rsidRPr="00C376BC">
        <w:rPr>
          <w:color w:val="528E45" w:themeColor="accent4" w:themeShade="BF"/>
        </w:rPr>
        <w:fldChar w:fldCharType="end"/>
      </w:r>
      <w:r w:rsidRPr="00C376BC">
        <w:rPr>
          <w:color w:val="528E45" w:themeColor="accent4" w:themeShade="BF"/>
        </w:rPr>
        <w:t xml:space="preserve">, improving air and noise quality, while some first seeds of nature revival in many places were sowed </w:t>
      </w:r>
      <w:r w:rsidRPr="00C376BC">
        <w:rPr>
          <w:color w:val="528E45" w:themeColor="accent4" w:themeShade="BF"/>
        </w:rPr>
        <w:fldChar w:fldCharType="begin"/>
      </w:r>
      <w:r w:rsidR="004E1C4D" w:rsidRPr="00C376BC">
        <w:rPr>
          <w:color w:val="528E45" w:themeColor="accent4" w:themeShade="BF"/>
        </w:rPr>
        <w:instrText xml:space="preserve"> ADDIN ZOTERO_ITEM CSL_CITATION {"citationID":"a1cqv08vb6q","properties":{"formattedCitation":"(Barbiroglio, 2020)","plainCitation":"(Barbiroglio, 2020)","noteIndex":0},"citationItems":[{"id":8454,"uris":["http://zotero.org/groups/4075961/items/ETHKDUZY"],"itemData":{"id":8454,"type":"webpage","container-title":"Forbes","title":"Nature started healing even before lockdowns  - But we can now see the results for ourselves","URL":"https://www.forbes.com/sites/emanuelabarbiroglio/2020/03/30/nature-has-not-started-healing-when-people-have-been-forced-in-lockdown/?sh=5e186ed55f78","author":[{"family":"Barbiroglio","given":"Emanuela"}],"accessed":{"date-parts":[["2021",3,10]]},"issued":{"date-parts":[["2020",3,30]]}}}],"schema":"https://github.com/citation-style-language/schema/raw/master/csl-citation.json"} </w:instrText>
      </w:r>
      <w:r w:rsidRPr="00C376BC">
        <w:rPr>
          <w:color w:val="528E45" w:themeColor="accent4" w:themeShade="BF"/>
        </w:rPr>
        <w:fldChar w:fldCharType="separate"/>
      </w:r>
      <w:r w:rsidR="004E1C4D" w:rsidRPr="00C376BC">
        <w:rPr>
          <w:rFonts w:ascii="Arial" w:cs="Arial"/>
          <w:color w:val="528E45" w:themeColor="accent4" w:themeShade="BF"/>
        </w:rPr>
        <w:t>(Barbiroglio, 2020)</w:t>
      </w:r>
      <w:r w:rsidRPr="00C376BC">
        <w:rPr>
          <w:color w:val="528E45" w:themeColor="accent4" w:themeShade="BF"/>
        </w:rPr>
        <w:fldChar w:fldCharType="end"/>
      </w:r>
      <w:r w:rsidRPr="00C376BC">
        <w:rPr>
          <w:color w:val="528E45" w:themeColor="accent4" w:themeShade="BF"/>
        </w:rPr>
        <w:t xml:space="preserve">. In addition, public trust, e.g. trust in services, in the legal system etc., has been boosted since the 2020s, building a new paradigm for governments which have won trust over the pandemic crisis years, as an important wellbeing component </w:t>
      </w:r>
      <w:r w:rsidRPr="00C376BC">
        <w:rPr>
          <w:color w:val="528E45" w:themeColor="accent4" w:themeShade="BF"/>
        </w:rPr>
        <w:fldChar w:fldCharType="begin"/>
      </w:r>
      <w:r w:rsidR="004E1C4D" w:rsidRPr="00C376BC">
        <w:rPr>
          <w:color w:val="528E45" w:themeColor="accent4" w:themeShade="BF"/>
        </w:rPr>
        <w:instrText xml:space="preserve"> ADDIN ZOTERO_ITEM CSL_CITATION {"citationID":"a1fl47t8dqi","properties":{"formattedCitation":"(OECD, 2021b, 2021a)","plainCitation":"(OECD, 2021b, 2021a)","noteIndex":0},"citationItems":[{"id":8456,"uris":["http://zotero.org/groups/4075961/items/NM278T5L"],"itemData":{"id":8456,"type":"report","collection-title":"OECD Publishing","event-place":"Paris","publisher-place":"Paris","title":"Government at a Glance 2021","author":[{"family":"OECD","given":""}],"issued":{"date-parts":[["2021"]]}}},{"id":8457,"uris":["http://zotero.org/groups/4075961/items/YH27CERR"],"itemData":{"id":8457,"type":"document","title":"Trust in Government: Understanding its Territorial Divides. Webinar Summary","author":[{"family":"OECD","given":""}],"issued":{"date-parts":[["2021",7,7]]}}}],"schema":"https://github.com/citation-style-language/schema/raw/master/csl-citation.json"} </w:instrText>
      </w:r>
      <w:r w:rsidRPr="00C376BC">
        <w:rPr>
          <w:color w:val="528E45" w:themeColor="accent4" w:themeShade="BF"/>
        </w:rPr>
        <w:fldChar w:fldCharType="separate"/>
      </w:r>
      <w:r w:rsidR="004E1C4D" w:rsidRPr="00C376BC">
        <w:rPr>
          <w:rFonts w:ascii="Arial" w:cs="Arial"/>
          <w:color w:val="528E45" w:themeColor="accent4" w:themeShade="BF"/>
        </w:rPr>
        <w:t>(OECD, 2021b, 2021a)</w:t>
      </w:r>
      <w:r w:rsidRPr="00C376BC">
        <w:rPr>
          <w:color w:val="528E45" w:themeColor="accent4" w:themeShade="BF"/>
        </w:rPr>
        <w:fldChar w:fldCharType="end"/>
      </w:r>
      <w:r w:rsidRPr="00C376BC">
        <w:rPr>
          <w:color w:val="528E45" w:themeColor="accent4" w:themeShade="BF"/>
        </w:rPr>
        <w:t xml:space="preserve">. </w:t>
      </w:r>
      <w:r w:rsidR="00C376BC" w:rsidRPr="00C376BC">
        <w:rPr>
          <w:color w:val="528E45" w:themeColor="accent4" w:themeShade="BF"/>
        </w:rPr>
        <w:t xml:space="preserve">The war in Ukraine also highlighted the need for trust in democratic governments. </w:t>
      </w:r>
      <w:r w:rsidRPr="00C376BC">
        <w:rPr>
          <w:color w:val="528E45" w:themeColor="accent4" w:themeShade="BF"/>
        </w:rPr>
        <w:t xml:space="preserve">These triggers made it clear that green environments and flourishing ecology, as well as institutional trust and thriving communities are important enablers for a good life </w:t>
      </w:r>
      <w:r w:rsidRPr="00C376BC">
        <w:rPr>
          <w:color w:val="528E45" w:themeColor="accent4" w:themeShade="BF"/>
        </w:rPr>
        <w:fldChar w:fldCharType="begin"/>
      </w:r>
      <w:r w:rsidR="004E1C4D" w:rsidRPr="00C376BC">
        <w:rPr>
          <w:color w:val="528E45" w:themeColor="accent4" w:themeShade="BF"/>
        </w:rPr>
        <w:instrText xml:space="preserve"> ADDIN ZOTERO_ITEM CSL_CITATION {"citationID":"astkrmjanu","properties":{"formattedCitation":"(ESPON, 2020a)","plainCitation":"(ESPON, 2020a)","noteIndex":0},"citationItems":[{"id":100,"uris":["http://zotero.org/groups/21774/items/IF5E5V83"],"itemData":{"id":100,"type":"report","event-place":"Luxembourg","publisher":"ESPON EGTC","publisher-place":"Luxembourg","title":"ESPON QoL - Quality of Life Measurements and Methodology. Final Report.","author":[{"family":"ESPON","given":""}],"issued":{"date-parts":[["2020"]]}}}],"schema":"https://github.com/citation-style-language/schema/raw/master/csl-citation.json"} </w:instrText>
      </w:r>
      <w:r w:rsidRPr="00C376BC">
        <w:rPr>
          <w:color w:val="528E45" w:themeColor="accent4" w:themeShade="BF"/>
        </w:rPr>
        <w:fldChar w:fldCharType="separate"/>
      </w:r>
      <w:r w:rsidR="004E1C4D" w:rsidRPr="00C376BC">
        <w:rPr>
          <w:rFonts w:ascii="Arial" w:cs="Arial"/>
          <w:color w:val="528E45" w:themeColor="accent4" w:themeShade="BF"/>
        </w:rPr>
        <w:t>(ESPON, 2020a)</w:t>
      </w:r>
      <w:r w:rsidRPr="00C376BC">
        <w:rPr>
          <w:color w:val="528E45" w:themeColor="accent4" w:themeShade="BF"/>
        </w:rPr>
        <w:fldChar w:fldCharType="end"/>
      </w:r>
      <w:r w:rsidRPr="00C376BC">
        <w:rPr>
          <w:color w:val="528E45" w:themeColor="accent4" w:themeShade="BF"/>
        </w:rPr>
        <w:t xml:space="preserve">. By 2050, prosperity in the </w:t>
      </w:r>
      <w:r w:rsidR="002629AA" w:rsidRPr="00C376BC">
        <w:rPr>
          <w:color w:val="528E45" w:themeColor="accent4" w:themeShade="BF"/>
        </w:rPr>
        <w:t xml:space="preserve">Adriatic Ionian </w:t>
      </w:r>
      <w:r w:rsidRPr="00C376BC">
        <w:rPr>
          <w:color w:val="528E45" w:themeColor="accent4" w:themeShade="BF"/>
        </w:rPr>
        <w:t xml:space="preserve">Region is not only defined by good material conditions, education, economic and physical safety, employment and job satisfaction, but also health, leisure and social interactions, a good living environment and good governance </w:t>
      </w:r>
      <w:r w:rsidRPr="00C376BC">
        <w:rPr>
          <w:color w:val="528E45" w:themeColor="accent4" w:themeShade="BF"/>
        </w:rPr>
        <w:fldChar w:fldCharType="begin"/>
      </w:r>
      <w:r w:rsidR="004E1C4D" w:rsidRPr="00C376BC">
        <w:rPr>
          <w:color w:val="528E45" w:themeColor="accent4" w:themeShade="BF"/>
        </w:rPr>
        <w:instrText xml:space="preserve"> ADDIN ZOTERO_ITEM CSL_CITATION {"citationID":"afpu2gk4c0","properties":{"formattedCitation":"(Hanell, 2018)","plainCitation":"(Hanell, 2018)","noteIndex":0},"citationItems":[{"id":3014,"uris":["http://zotero.org/groups/21774/items/P2S8PLMX"],"itemData":{"id":3014,"type":"book","collection-title":"Doctorial dissertation","event-place":"Helsinki","publisher":"Aalto university","publisher-place":"Helsinki","title":"Regional quality of life in the EU. Comprehending the European space beyond GDP through the capability approach","author":[{"family":"Hanell","given":"Tomas"}],"issued":{"date-parts":[["2018"]]}}}],"schema":"https://github.com/citation-style-language/schema/raw/master/csl-citation.json"} </w:instrText>
      </w:r>
      <w:r w:rsidRPr="00C376BC">
        <w:rPr>
          <w:color w:val="528E45" w:themeColor="accent4" w:themeShade="BF"/>
        </w:rPr>
        <w:fldChar w:fldCharType="separate"/>
      </w:r>
      <w:r w:rsidR="004E1C4D" w:rsidRPr="00C376BC">
        <w:rPr>
          <w:rFonts w:ascii="Arial" w:cs="Arial"/>
          <w:color w:val="528E45" w:themeColor="accent4" w:themeShade="BF"/>
        </w:rPr>
        <w:t>(Hanell, 2018)</w:t>
      </w:r>
      <w:r w:rsidRPr="00C376BC">
        <w:rPr>
          <w:color w:val="528E45" w:themeColor="accent4" w:themeShade="BF"/>
        </w:rPr>
        <w:fldChar w:fldCharType="end"/>
      </w:r>
      <w:r w:rsidRPr="00C376BC">
        <w:rPr>
          <w:color w:val="528E45" w:themeColor="accent4" w:themeShade="BF"/>
        </w:rPr>
        <w:t xml:space="preserve">, as people start to value their personal lives more. </w:t>
      </w:r>
    </w:p>
    <w:p w14:paraId="1E087BF8" w14:textId="11754C81" w:rsidR="001C2FE0" w:rsidRPr="00C376BC" w:rsidRDefault="001C2FE0" w:rsidP="001C2FE0">
      <w:pPr>
        <w:rPr>
          <w:color w:val="528E45" w:themeColor="accent4" w:themeShade="BF"/>
        </w:rPr>
      </w:pPr>
      <w:r w:rsidRPr="00C376BC">
        <w:rPr>
          <w:b/>
          <w:bCs/>
          <w:color w:val="528E45" w:themeColor="accent4" w:themeShade="BF"/>
        </w:rPr>
        <w:t>In strategic autonomy: EU as a global player</w:t>
      </w:r>
      <w:r w:rsidRPr="00C376BC">
        <w:rPr>
          <w:color w:val="528E45" w:themeColor="accent4" w:themeShade="BF"/>
        </w:rPr>
        <w:t xml:space="preserve">. By 2050 the EU has become more strategically autonomous, which has greatly influenced the integration of its territories and macro-regions, by also becoming more resilient. The COVID-19 pandemic exposed several vulnerabilities, dependencies and gradual dis-empowerment across Europe and its neighbourhood. To counter that, the EU has aimed at more resilience, where mutual interdependencies are well managed and there is relative power across the EU </w:t>
      </w:r>
      <w:r w:rsidRPr="00C376BC">
        <w:rPr>
          <w:color w:val="528E45" w:themeColor="accent4" w:themeShade="BF"/>
        </w:rPr>
        <w:fldChar w:fldCharType="begin"/>
      </w:r>
      <w:r w:rsidR="004E1C4D" w:rsidRPr="00C376BC">
        <w:rPr>
          <w:color w:val="528E45" w:themeColor="accent4" w:themeShade="BF"/>
        </w:rPr>
        <w:instrText xml:space="preserve"> ADDIN ZOTERO_ITEM CSL_CITATION {"citationID":"a1i9v9s7p85","properties":{"formattedCitation":"(Joint Research Centre, 2021b)","plainCitation":"(Joint Research Centre, 2021b)","noteIndex":0},"citationItems":[{"id":8343,"uris":["http://zotero.org/groups/4075961/items/D7U9LR9A"],"itemData":{"id":8343,"type":"report","title":"Shaping &amp; securing the EU's open strategic autonomy by 2040 and beyond","author":[{"family":"Joint Research Centre","given":""}],"issued":{"date-parts":[["2021"]]}}}],"schema":"https://github.com/citation-style-language/schema/raw/master/csl-citation.json"} </w:instrText>
      </w:r>
      <w:r w:rsidRPr="00C376BC">
        <w:rPr>
          <w:color w:val="528E45" w:themeColor="accent4" w:themeShade="BF"/>
        </w:rPr>
        <w:fldChar w:fldCharType="separate"/>
      </w:r>
      <w:r w:rsidR="004E1C4D" w:rsidRPr="00C376BC">
        <w:rPr>
          <w:rFonts w:ascii="Arial" w:cs="Arial"/>
          <w:color w:val="528E45" w:themeColor="accent4" w:themeShade="BF"/>
        </w:rPr>
        <w:t>(Joint Research Centre, 2021b)</w:t>
      </w:r>
      <w:r w:rsidRPr="00C376BC">
        <w:rPr>
          <w:color w:val="528E45" w:themeColor="accent4" w:themeShade="BF"/>
        </w:rPr>
        <w:fldChar w:fldCharType="end"/>
      </w:r>
      <w:r w:rsidRPr="00C376BC">
        <w:rPr>
          <w:color w:val="528E45" w:themeColor="accent4" w:themeShade="BF"/>
        </w:rPr>
        <w:t xml:space="preserve">. Critical dependencies such as increased competition in geopolitics, digital technology, economic dependence on foreign powers, the green and digital transitions, polarisation due to populism and climate change consequences that need coordinated action have prompted a more active role for the EU in the world </w:t>
      </w:r>
      <w:r w:rsidRPr="00C376BC">
        <w:rPr>
          <w:color w:val="528E45" w:themeColor="accent4" w:themeShade="BF"/>
        </w:rPr>
        <w:fldChar w:fldCharType="begin"/>
      </w:r>
      <w:r w:rsidR="004E1C4D" w:rsidRPr="00C376BC">
        <w:rPr>
          <w:color w:val="528E45" w:themeColor="accent4" w:themeShade="BF"/>
        </w:rPr>
        <w:instrText xml:space="preserve"> ADDIN ZOTERO_ITEM CSL_CITATION {"citationID":"zV9mnn5J","properties":{"formattedCitation":"(Joint Research Centre, 2021b)","plainCitation":"(Joint Research Centre, 2021b)","noteIndex":0},"citationItems":[{"id":8343,"uris":["http://zotero.org/groups/4075961/items/D7U9LR9A"],"itemData":{"id":8343,"type":"report","title":"Shaping &amp; securing the EU's open strategic autonomy by 2040 and beyond","author":[{"family":"Joint Research Centre","given":""}],"issued":{"date-parts":[["2021"]]}}}],"schema":"https://github.com/citation-style-language/schema/raw/master/csl-citation.json"} </w:instrText>
      </w:r>
      <w:r w:rsidRPr="00C376BC">
        <w:rPr>
          <w:color w:val="528E45" w:themeColor="accent4" w:themeShade="BF"/>
        </w:rPr>
        <w:fldChar w:fldCharType="separate"/>
      </w:r>
      <w:r w:rsidR="004E1C4D" w:rsidRPr="00C376BC">
        <w:rPr>
          <w:rFonts w:ascii="Arial" w:cs="Arial"/>
          <w:color w:val="528E45" w:themeColor="accent4" w:themeShade="BF"/>
        </w:rPr>
        <w:t>(Joint Research Centre, 2021b)</w:t>
      </w:r>
      <w:r w:rsidRPr="00C376BC">
        <w:rPr>
          <w:color w:val="528E45" w:themeColor="accent4" w:themeShade="BF"/>
        </w:rPr>
        <w:fldChar w:fldCharType="end"/>
      </w:r>
      <w:r w:rsidRPr="00C376BC">
        <w:rPr>
          <w:color w:val="528E45" w:themeColor="accent4" w:themeShade="BF"/>
        </w:rPr>
        <w:t>. Although the idea initially focused on security and defence, over the years, strategic autonomy evolved towards further policies. As a result, by 2050, the EU has become more proactive, being true to its interest and values, and has taken a leading role in geopolitics, the environment and society. This strategic autonomy over the decades has been step for the EU project, evolving from an economic and social union to a ‘governance of governance’. This has not only had implications for EU member states, but particularly for EU enlargement, with the latter becoming a key influence and priority tool in its wider territory. Enlargement countries have mainly become EU member states. Through its strategic autonomy, the EU has become a strong regulatory player functioning as a large umbrella organisation, safeguarding its sustainability rules and social charter through legislation. At the same time, this overarching autonomy of the EU strengthened the subsidiarity principle in member states and allowed the EU to have more global influence.</w:t>
      </w:r>
    </w:p>
    <w:p w14:paraId="4688A2C0" w14:textId="5ACBD8D4" w:rsidR="001C2FE0" w:rsidRPr="00C376BC" w:rsidRDefault="001C2FE0" w:rsidP="001C2FE0">
      <w:pPr>
        <w:rPr>
          <w:color w:val="528E45" w:themeColor="accent4" w:themeShade="BF"/>
        </w:rPr>
      </w:pPr>
      <w:r w:rsidRPr="00C376BC">
        <w:rPr>
          <w:b/>
          <w:bCs/>
          <w:color w:val="528E45" w:themeColor="accent4" w:themeShade="BF"/>
        </w:rPr>
        <w:t>Fit for digital transformations</w:t>
      </w:r>
      <w:r w:rsidRPr="00C376BC">
        <w:rPr>
          <w:color w:val="528E45" w:themeColor="accent4" w:themeShade="BF"/>
        </w:rPr>
        <w:t xml:space="preserve">. Discussions in the 2020s initiated the digital transformation across the EU. This is transforming people’s lives, bringing people closer together no matter where they are located, as was proved during the COVID-19 pandemic, enabling people to organise themselves, interact, work and reach out in a fast, easy and economical way. The EU digital compass of the 2020s launched four key aspects for digital transformation, which have evolved by 2050 and peaked in the </w:t>
      </w:r>
      <w:r w:rsidR="002629AA" w:rsidRPr="00C376BC">
        <w:rPr>
          <w:color w:val="528E45" w:themeColor="accent4" w:themeShade="BF"/>
        </w:rPr>
        <w:t xml:space="preserve">Adriatic Ionian </w:t>
      </w:r>
      <w:r w:rsidRPr="00C376BC">
        <w:rPr>
          <w:color w:val="528E45" w:themeColor="accent4" w:themeShade="BF"/>
        </w:rPr>
        <w:t xml:space="preserve">Region. Increased digital skills, more secure and sustainable digital infrastructure, the transformation of businesses and public services now highlight the digital profile of the macro-region </w:t>
      </w:r>
      <w:r w:rsidRPr="00C376BC">
        <w:rPr>
          <w:color w:val="528E45" w:themeColor="accent4" w:themeShade="BF"/>
        </w:rPr>
        <w:fldChar w:fldCharType="begin"/>
      </w:r>
      <w:r w:rsidR="004E1C4D" w:rsidRPr="00C376BC">
        <w:rPr>
          <w:color w:val="528E45" w:themeColor="accent4" w:themeShade="BF"/>
        </w:rPr>
        <w:instrText xml:space="preserve"> ADDIN ZOTERO_ITEM CSL_CITATION {"citationID":"atgh5l44nj","properties":{"formattedCitation":"(European Commission, 2021c)","plainCitation":"(European Commission, 2021c)","noteIndex":0},"citationItems":[{"id":8335,"uris":["http://zotero.org/groups/4075961/items/BSL3NHC9"],"itemData":{"id":8335,"type":"document","title":"Communication from the Commission to the European Parliament, the Council, the European Economic and Social Committee and the Committee of the Regions. 2030 Digital Compass: the European way for the Digital Decade. COM(2021) 118 final","author":[{"family":"European Commission","given":""}],"issued":{"date-parts":[["2021",3,9]]}}}],"schema":"https://github.com/citation-style-language/schema/raw/master/csl-citation.json"} </w:instrText>
      </w:r>
      <w:r w:rsidRPr="00C376BC">
        <w:rPr>
          <w:color w:val="528E45" w:themeColor="accent4" w:themeShade="BF"/>
        </w:rPr>
        <w:fldChar w:fldCharType="separate"/>
      </w:r>
      <w:r w:rsidR="004E1C4D" w:rsidRPr="00C376BC">
        <w:rPr>
          <w:rFonts w:ascii="Arial" w:cs="Arial"/>
          <w:color w:val="528E45" w:themeColor="accent4" w:themeShade="BF"/>
        </w:rPr>
        <w:t>(European Commission, 2021c)</w:t>
      </w:r>
      <w:r w:rsidRPr="00C376BC">
        <w:rPr>
          <w:color w:val="528E45" w:themeColor="accent4" w:themeShade="BF"/>
        </w:rPr>
        <w:fldChar w:fldCharType="end"/>
      </w:r>
      <w:r w:rsidRPr="00C376BC">
        <w:rPr>
          <w:color w:val="528E45" w:themeColor="accent4" w:themeShade="BF"/>
        </w:rPr>
        <w:t xml:space="preserve">. In addition, the digital agenda for the Western Balkans has been a cornerstone for a gradual digital revolution with better broadband connectivity, increased cybersecurity and industry digitalisation, a stronger digital economy and society as well as research and innovation </w:t>
      </w:r>
      <w:r w:rsidRPr="00C376BC">
        <w:rPr>
          <w:color w:val="528E45" w:themeColor="accent4" w:themeShade="BF"/>
        </w:rPr>
        <w:fldChar w:fldCharType="begin"/>
      </w:r>
      <w:r w:rsidR="004E1C4D" w:rsidRPr="00C376BC">
        <w:rPr>
          <w:color w:val="528E45" w:themeColor="accent4" w:themeShade="BF"/>
        </w:rPr>
        <w:instrText xml:space="preserve"> ADDIN ZOTERO_ITEM CSL_CITATION {"citationID":"a1grd0cee2p","properties":{"formattedCitation":"(European Commission, 2018)","plainCitation":"(European Commission, 2018)","noteIndex":0},"citationItems":[{"id":8455,"uris":["http://zotero.org/groups/4075961/items/TY4DU2YQ"],"itemData":{"id":8455,"type":"document","title":"European Commission launches Digital Agenda for the Western Balkans. Press Release","author":[{"family":"European Commission","given":""}],"issued":{"date-parts":[["2018",6,25]]}}}],"schema":"https://github.com/citation-style-language/schema/raw/master/csl-citation.json"} </w:instrText>
      </w:r>
      <w:r w:rsidRPr="00C376BC">
        <w:rPr>
          <w:color w:val="528E45" w:themeColor="accent4" w:themeShade="BF"/>
        </w:rPr>
        <w:fldChar w:fldCharType="separate"/>
      </w:r>
      <w:r w:rsidR="004E1C4D" w:rsidRPr="00C376BC">
        <w:rPr>
          <w:rFonts w:ascii="Arial" w:cs="Arial"/>
          <w:color w:val="528E45" w:themeColor="accent4" w:themeShade="BF"/>
        </w:rPr>
        <w:t>(European Commission, 2018)</w:t>
      </w:r>
      <w:r w:rsidRPr="00C376BC">
        <w:rPr>
          <w:color w:val="528E45" w:themeColor="accent4" w:themeShade="BF"/>
        </w:rPr>
        <w:fldChar w:fldCharType="end"/>
      </w:r>
      <w:r w:rsidRPr="00C376BC">
        <w:rPr>
          <w:color w:val="528E45" w:themeColor="accent4" w:themeShade="BF"/>
        </w:rPr>
        <w:t xml:space="preserve">. These developments have fostered new opportunities in the region, not only in connectivity and business, but especially in developing an open and democratic society, green solutions and personal interactions, which were necessary for the wellbeing of </w:t>
      </w:r>
      <w:r w:rsidR="002629AA" w:rsidRPr="00C376BC">
        <w:rPr>
          <w:color w:val="528E45" w:themeColor="accent4" w:themeShade="BF"/>
        </w:rPr>
        <w:t xml:space="preserve">Adriatic Ionian </w:t>
      </w:r>
      <w:r w:rsidRPr="00C376BC">
        <w:rPr>
          <w:color w:val="528E45" w:themeColor="accent4" w:themeShade="BF"/>
        </w:rPr>
        <w:t>Region citizens.</w:t>
      </w:r>
    </w:p>
    <w:p w14:paraId="02D8686F" w14:textId="77777777" w:rsidR="001C2FE0" w:rsidRPr="005327C5" w:rsidRDefault="001C2FE0" w:rsidP="001C2FE0">
      <w:pPr>
        <w:rPr>
          <w:i/>
          <w:iCs/>
        </w:rPr>
      </w:pPr>
      <w:r w:rsidRPr="005327C5">
        <w:rPr>
          <w:i/>
          <w:iCs/>
        </w:rPr>
        <w:t>The transition towards a better quality of life by investing more in environmental and social enablers has affected people’s lives to a great extent. It has influenced the way people work, the economy, technological infrastructure, transport and health. At the same time, with support from the EU’s strong regulatory presence and new global role, it enabled more solidarity and integration across the territories and their people which played a role in their prosperity and wellbeing.</w:t>
      </w:r>
    </w:p>
    <w:p w14:paraId="35272434" w14:textId="3BED12F2" w:rsidR="008523C5" w:rsidRPr="005327C5" w:rsidRDefault="000B7BD9" w:rsidP="008523C5">
      <w:r w:rsidRPr="005327C5">
        <w:rPr>
          <w:b/>
          <w:bCs/>
        </w:rPr>
        <w:t>Green is the colour of wellbeing</w:t>
      </w:r>
      <w:r w:rsidRPr="005327C5">
        <w:t xml:space="preserve">. By 2050 the </w:t>
      </w:r>
      <w:r w:rsidR="002629AA" w:rsidRPr="005327C5">
        <w:t xml:space="preserve">Adriatic Ionian </w:t>
      </w:r>
      <w:r w:rsidRPr="005327C5">
        <w:t xml:space="preserve">Region has invested in improving ecological enablers in its territories. As good environmental conditions are closely connected to better health, not only being closer to nature, but also living in healthy environments are recognised as key prerequisites for a better quality of life </w:t>
      </w:r>
      <w:r w:rsidRPr="005327C5">
        <w:fldChar w:fldCharType="begin"/>
      </w:r>
      <w:r w:rsidR="004E1C4D">
        <w:instrText xml:space="preserve"> ADDIN ZOTERO_ITEM CSL_CITATION {"citationID":"a1mg87n09vm","properties":{"formattedCitation":"(ESPON, 2020a)","plainCitation":"(ESPON, 2020a)","noteIndex":0},"citationItems":[{"id":100,"uris":["http://zotero.org/groups/21774/items/IF5E5V83"],"itemData":{"id":100,"type":"report","event-place":"Luxembourg","publisher":"ESPON EGTC","publisher-place":"Luxembourg","title":"ESPON QoL - Quality of Life Measurements and Methodology. Final Report.","author":[{"family":"ESPON","given":""}],"issued":{"date-parts":[["2020"]]}}}],"schema":"https://github.com/citation-style-language/schema/raw/master/csl-citation.json"} </w:instrText>
      </w:r>
      <w:r w:rsidRPr="005327C5">
        <w:fldChar w:fldCharType="separate"/>
      </w:r>
      <w:r w:rsidR="004E1C4D" w:rsidRPr="004E1C4D">
        <w:rPr>
          <w:rFonts w:ascii="Arial" w:cs="Arial"/>
        </w:rPr>
        <w:t>(ESPON, 2020a)</w:t>
      </w:r>
      <w:r w:rsidRPr="005327C5">
        <w:fldChar w:fldCharType="end"/>
      </w:r>
      <w:r w:rsidRPr="005327C5">
        <w:t xml:space="preserve">. Possible enablers are green infrastructure and protected areas that are available and maintained, i.e. access to green places rich in biodiversity and nature increase opportunities for relaxation, health, sport and leisure. At the same time, good air and water quality, little soil contamination, reduced CO2 emissions and decarbonisation of the economy, all contribute to reducing climate change risks and make territories more resilient and more sustainable </w:t>
      </w:r>
      <w:r w:rsidRPr="005327C5">
        <w:fldChar w:fldCharType="begin"/>
      </w:r>
      <w:r w:rsidR="004E1C4D">
        <w:instrText xml:space="preserve"> ADDIN ZOTERO_ITEM CSL_CITATION {"citationID":"enTHysYa","properties":{"formattedCitation":"(ESPON, 2020a)","plainCitation":"(ESPON, 2020a)","noteIndex":0},"citationItems":[{"id":100,"uris":["http://zotero.org/groups/21774/items/IF5E5V83"],"itemData":{"id":100,"type":"report","event-place":"Luxembourg","publisher":"ESPON EGTC","publisher-place":"Luxembourg","title":"ESPON QoL - Quality of Life Measurements and Methodology. Final Report.","author":[{"family":"ESPON","given":""}],"issued":{"date-parts":[["2020"]]}}}],"schema":"https://github.com/citation-style-language/schema/raw/master/csl-citation.json"} </w:instrText>
      </w:r>
      <w:r w:rsidRPr="005327C5">
        <w:fldChar w:fldCharType="separate"/>
      </w:r>
      <w:r w:rsidR="004E1C4D" w:rsidRPr="004E1C4D">
        <w:rPr>
          <w:rFonts w:ascii="Arial" w:cs="Arial"/>
        </w:rPr>
        <w:t>(ESPON, 2020a)</w:t>
      </w:r>
      <w:r w:rsidRPr="005327C5">
        <w:fldChar w:fldCharType="end"/>
      </w:r>
      <w:r w:rsidRPr="005327C5">
        <w:t xml:space="preserve">. </w:t>
      </w:r>
    </w:p>
    <w:p w14:paraId="240CFC7B" w14:textId="4C1A0FF7" w:rsidR="00D62511" w:rsidRPr="005327C5" w:rsidRDefault="00D62511" w:rsidP="00D62511">
      <w:pPr>
        <w:rPr>
          <w:i/>
          <w:iCs/>
        </w:rPr>
      </w:pPr>
      <w:r w:rsidRPr="005327C5">
        <w:rPr>
          <w:i/>
          <w:iCs/>
        </w:rPr>
        <w:t xml:space="preserve">Places with ecological enablers, such as green infrastructure and protected areas, are those where green wellbeing can flourish. This is, for instance to be seen in the regions of Central Macedonia, East Macedonia and Thrace and West Greece in Greece, in most regions of Slovenia, as well as in Adriatic Croatia. </w:t>
      </w:r>
      <w:r w:rsidRPr="005327C5">
        <w:fldChar w:fldCharType="begin"/>
      </w:r>
      <w:r w:rsidR="004E1C4D">
        <w:instrText xml:space="preserve"> ADDIN ZOTERO_ITEM CSL_CITATION {"citationID":"1PBEkDtL","properties":{"formattedCitation":"(ESPON, 2020a)","plainCitation":"(ESPON, 2020a)","noteIndex":0},"citationItems":[{"id":100,"uris":["http://zotero.org/groups/21774/items/IF5E5V83"],"itemData":{"id":100,"type":"report","event-place":"Luxembourg","publisher":"ESPON EGTC","publisher-place":"Luxembourg","title":"ESPON QoL - Quality of Life Measurements and Methodology. Final Report.","author":[{"family":"ESPON","given":""}],"issued":{"date-parts":[["2020"]]}}}],"schema":"https://github.com/citation-style-language/schema/raw/master/csl-citation.json"} </w:instrText>
      </w:r>
      <w:r w:rsidRPr="005327C5">
        <w:fldChar w:fldCharType="separate"/>
      </w:r>
      <w:r w:rsidR="004E1C4D" w:rsidRPr="004E1C4D">
        <w:rPr>
          <w:rFonts w:ascii="Arial" w:cs="Arial"/>
        </w:rPr>
        <w:t>(ESPON, 2020a)</w:t>
      </w:r>
      <w:r w:rsidRPr="005327C5">
        <w:fldChar w:fldCharType="end"/>
      </w:r>
      <w:r w:rsidRPr="005327C5">
        <w:t xml:space="preserve">. </w:t>
      </w:r>
      <w:r w:rsidRPr="005327C5">
        <w:rPr>
          <w:i/>
          <w:iCs/>
        </w:rPr>
        <w:t xml:space="preserve">Furthermore, places with protected areas or large natural parks, such as Sutjeska national park in Bosnia and Herzegovina, Northern Velebit national park in Croatia, Durmitor national park in Montenegro, Tara National park in Serbia and Triglav national park in Slovenia </w:t>
      </w:r>
      <w:r w:rsidRPr="005327C5">
        <w:rPr>
          <w:i/>
          <w:iCs/>
        </w:rPr>
        <w:fldChar w:fldCharType="begin"/>
      </w:r>
      <w:r w:rsidR="004E1C4D">
        <w:rPr>
          <w:i/>
          <w:iCs/>
        </w:rPr>
        <w:instrText xml:space="preserve"> ADDIN ZOTERO_ITEM CSL_CITATION {"citationID":"a19q19a6uv8","properties":{"formattedCitation":"(Adriatic Your Regional Destination Specialist, n.d.)","plainCitation":"(Adriatic Your Regional Destination Specialist, n.d.)","noteIndex":0},"citationItems":[{"id":8458,"uris":["http://zotero.org/groups/4075961/items/UX3GGAN2"],"itemData":{"id":8458,"type":"webpage","container-title":"Adriatic Your Regional Destination Specialist","title":"The Top 5 National Parks in the Balkans","URL":"https://www.adriaticdmc.hr/the-top-5-national-parks-in-the-balkans-b71","author":[{"family":"Adriatic Your Regional Destination Specialist","given":""}],"accessed":{"date-parts":[["2022",3,10]]}}}],"schema":"https://github.com/citation-style-language/schema/raw/master/csl-citation.json"} </w:instrText>
      </w:r>
      <w:r w:rsidRPr="005327C5">
        <w:rPr>
          <w:i/>
          <w:iCs/>
        </w:rPr>
        <w:fldChar w:fldCharType="separate"/>
      </w:r>
      <w:r w:rsidR="004E1C4D" w:rsidRPr="004E1C4D">
        <w:rPr>
          <w:rFonts w:ascii="Arial" w:cs="Arial"/>
        </w:rPr>
        <w:t>(Adriatic Your Regional Destination Specialist, n.d.)</w:t>
      </w:r>
      <w:r w:rsidRPr="005327C5">
        <w:rPr>
          <w:i/>
          <w:iCs/>
        </w:rPr>
        <w:fldChar w:fldCharType="end"/>
      </w:r>
      <w:r w:rsidRPr="005327C5">
        <w:rPr>
          <w:i/>
          <w:iCs/>
        </w:rPr>
        <w:t>, as well as Lake Prespa national park and Zakynthos marine park in Greece, are some examples of places that by 2050 thrive in ecological wellbeing.</w:t>
      </w:r>
      <w:r w:rsidR="008F0ADE" w:rsidRPr="005327C5">
        <w:rPr>
          <w:i/>
          <w:iCs/>
        </w:rPr>
        <w:t xml:space="preserve"> (Map 5-1)</w:t>
      </w:r>
    </w:p>
    <w:p w14:paraId="13F3B961" w14:textId="6C5EB4A0" w:rsidR="008523C5" w:rsidRPr="005327C5" w:rsidRDefault="00A74F32" w:rsidP="008523C5">
      <w:r w:rsidRPr="005327C5">
        <w:rPr>
          <w:b/>
          <w:bCs/>
        </w:rPr>
        <w:t>Achieving the Green Deal 2.0</w:t>
      </w:r>
      <w:r w:rsidRPr="005327C5">
        <w:t xml:space="preserve">. Climate change has been the greatest long-term challenge of recent decades. Nevertheless, a good environment and connection to nature would not have been possible without the EU Green Deal 2.0. Implementing the Green Deal has transformed the </w:t>
      </w:r>
      <w:r w:rsidR="002629AA" w:rsidRPr="005327C5">
        <w:t xml:space="preserve">Adriatic Ionian </w:t>
      </w:r>
      <w:r w:rsidRPr="005327C5">
        <w:t xml:space="preserve">Region, taking it to the next level, where a net-zero society has been largely achieved across Europe. CO2 emissions have been reduced and most of the Green Deal goals achieved which have improved the quality of life for citizens over the years as have actions for fresh air, clean water, healthy soil, biodiversity, healthy and affordable food. With better public transport, renovated and energy efficient buildings, cleaner energy, long lasting products and circular economy approaches </w:t>
      </w:r>
      <w:r w:rsidRPr="005327C5">
        <w:fldChar w:fldCharType="begin"/>
      </w:r>
      <w:r w:rsidR="004E1C4D">
        <w:instrText xml:space="preserve"> ADDIN ZOTERO_ITEM CSL_CITATION {"citationID":"a2ohs8qlc1l","properties":{"formattedCitation":"(European Commission, 2019b)","plainCitation":"(European Commission, 2019b)","noteIndex":0},"citationItems":[{"id":2866,"uris":["http://zotero.org/groups/21774/items/JUL2P9KP"],"itemData":{"id":2866,"type":"report","abstract":"Striving to be the first climate-neutral continent","event-place":"Brussels","genre":"Text","language":"en","note":"Times cited: 1","number":"COM(2019) 640 final","publisher-place":"Brussels","title":"Communication from The Commission to The European Parliament, The European Council, The Council, The European Economic And Social Committee and The Committee Of The Regions.  The European Green Deal","title-short":"The European Green Deal.","URL":"https://ec.europa.eu/info/strategy/priorities-2019-2024/european-green-deal_en","author":[{"family":"European Commission","given":""}],"accessed":{"date-parts":[["2019",12,19]]},"issued":{"date-parts":[["2019",11,12]]}}}],"schema":"https://github.com/citation-style-language/schema/raw/master/csl-citation.json"} </w:instrText>
      </w:r>
      <w:r w:rsidRPr="005327C5">
        <w:fldChar w:fldCharType="separate"/>
      </w:r>
      <w:r w:rsidR="004E1C4D" w:rsidRPr="004E1C4D">
        <w:rPr>
          <w:rFonts w:ascii="Arial" w:cs="Arial"/>
        </w:rPr>
        <w:t>(European Commission, 2019b)</w:t>
      </w:r>
      <w:r w:rsidRPr="005327C5">
        <w:fldChar w:fldCharType="end"/>
      </w:r>
      <w:r w:rsidRPr="005327C5">
        <w:t xml:space="preserve"> the Green Deal has been an overarching umbrella for the </w:t>
      </w:r>
      <w:r w:rsidR="002629AA" w:rsidRPr="005327C5">
        <w:t xml:space="preserve">Adriatic Ionian </w:t>
      </w:r>
      <w:r w:rsidRPr="005327C5">
        <w:t xml:space="preserve">Region to achieve a better ecological status and gradually become a net-zero society. This has not only affected EU member states, but also those who were non-EU members at the beginning of the policy, such as the Balkan states. More specifically, dedicated policies for them supported their green transition with measures on decarbonisation focusing on energy, mobility, climate, the circular economy, depollution, sustainable food systems and biodiversity protection. The efforts have largely paid off with many places showing an improvement by 2050 </w:t>
      </w:r>
      <w:r w:rsidRPr="005327C5">
        <w:fldChar w:fldCharType="begin"/>
      </w:r>
      <w:r w:rsidR="004E1C4D">
        <w:instrText xml:space="preserve"> ADDIN ZOTERO_ITEM CSL_CITATION {"citationID":"a21c20m1hub","properties":{"formattedCitation":"(European Commission, 2020c)","plainCitation":"(European Commission, 2020c)","noteIndex":0},"citationItems":[{"id":8460,"uris":["http://zotero.org/groups/4075961/items/CYG3ULWQ"],"itemData":{"id":8460,"type":"report","title":"Commission Staff Working Document. Guidelines for the Implementation of the Green Agenda for the Western Balkans. Accompanying the Communication from the Commission to the European Parliament, the Council, the European Economic and Social Committee and the Committee of the Regions, An Economic and Investment Plan for the Western balkans. (COM 2020 641 final)","author":[{"family":"European Commission","given":""}],"issued":{"date-parts":[["2020",10,6]]}}}],"schema":"https://github.com/citation-style-language/schema/raw/master/csl-citation.json"} </w:instrText>
      </w:r>
      <w:r w:rsidRPr="005327C5">
        <w:fldChar w:fldCharType="separate"/>
      </w:r>
      <w:r w:rsidR="004E1C4D" w:rsidRPr="004E1C4D">
        <w:rPr>
          <w:rFonts w:ascii="Arial" w:cs="Arial"/>
        </w:rPr>
        <w:t>(European Commission, 2020c)</w:t>
      </w:r>
      <w:r w:rsidRPr="005327C5">
        <w:fldChar w:fldCharType="end"/>
      </w:r>
      <w:r w:rsidRPr="005327C5">
        <w:t>.</w:t>
      </w:r>
    </w:p>
    <w:p w14:paraId="21B7F634" w14:textId="3325AE02" w:rsidR="008523C5" w:rsidRPr="005327C5" w:rsidRDefault="00FE1172" w:rsidP="008523C5">
      <w:pPr>
        <w:rPr>
          <w:i/>
          <w:iCs/>
        </w:rPr>
      </w:pPr>
      <w:r w:rsidRPr="005327C5">
        <w:rPr>
          <w:i/>
          <w:iCs/>
        </w:rPr>
        <w:t>An improvement in CO</w:t>
      </w:r>
      <w:r w:rsidRPr="005327C5">
        <w:rPr>
          <w:i/>
          <w:iCs/>
          <w:vertAlign w:val="subscript"/>
        </w:rPr>
        <w:t>2</w:t>
      </w:r>
      <w:r w:rsidRPr="005327C5">
        <w:rPr>
          <w:i/>
          <w:iCs/>
        </w:rPr>
        <w:t xml:space="preserve"> emissions per capita has resulted from the climate neutrality policy. This is particularly to be seen in the regions of Western Greece and the Peloponnese in Greece, in Pulia, Molise and Sicily in Italy, as well as most parts of Croatia and Slovenia </w:t>
      </w:r>
      <w:r w:rsidRPr="005327C5">
        <w:rPr>
          <w:i/>
          <w:iCs/>
        </w:rPr>
        <w:fldChar w:fldCharType="begin"/>
      </w:r>
      <w:r w:rsidR="004E1C4D">
        <w:rPr>
          <w:i/>
          <w:iCs/>
        </w:rPr>
        <w:instrText xml:space="preserve"> ADDIN ZOTERO_ITEM CSL_CITATION {"citationID":"a16qipr1kv5","properties":{"formattedCitation":"(European Committee of the Regions, 2019)","plainCitation":"(European Committee of the Regions, 2019)","noteIndex":0},"citationItems":[{"id":8461,"uris":["http://zotero.org/groups/4075961/items/MWBZ5Y2W"],"itemData":{"id":8461,"type":"report","event-place":"Brussels","publisher-place":"Brussels","title":"Territorial Impact Assessment. Climate Neutrality.","author":[{"family":"European Committee of the Regions","given":""}],"issued":{"date-parts":[["2019",4,5]]}}}],"schema":"https://github.com/citation-style-language/schema/raw/master/csl-citation.json"} </w:instrText>
      </w:r>
      <w:r w:rsidRPr="005327C5">
        <w:rPr>
          <w:i/>
          <w:iCs/>
        </w:rPr>
        <w:fldChar w:fldCharType="separate"/>
      </w:r>
      <w:r w:rsidR="004E1C4D" w:rsidRPr="004E1C4D">
        <w:rPr>
          <w:rFonts w:ascii="Arial" w:cs="Arial"/>
        </w:rPr>
        <w:t>(European Committee of the Regions, 2019)</w:t>
      </w:r>
      <w:r w:rsidRPr="005327C5">
        <w:rPr>
          <w:i/>
          <w:iCs/>
        </w:rPr>
        <w:fldChar w:fldCharType="end"/>
      </w:r>
      <w:r w:rsidRPr="005327C5">
        <w:rPr>
          <w:i/>
          <w:iCs/>
        </w:rPr>
        <w:t xml:space="preserve">. In addition, regions that were formerly ‘coal regions’, such as Western Macedonia in Greece, and the regions of Tuzla, Srednjobosanski, Zenicko-Dobojski, Ugljevik, Gacko in Bosnia Herzegovian, Bitola and Kicevo in North Macedonia, Pljevlja in Montenegro and Kostolac, Kolubara, Obrenovac and Pomoravlje in Serbia have been fully transformed by 2050. </w:t>
      </w:r>
      <w:r w:rsidRPr="005327C5">
        <w:rPr>
          <w:i/>
          <w:iCs/>
        </w:rPr>
        <w:fldChar w:fldCharType="begin"/>
      </w:r>
      <w:r w:rsidR="004E1C4D">
        <w:rPr>
          <w:i/>
          <w:iCs/>
        </w:rPr>
        <w:instrText xml:space="preserve"> ADDIN ZOTERO_ITEM CSL_CITATION {"citationID":"a2f7srcaoi","properties":{"formattedCitation":"(European Commission, n.d.-a, n.d.-c)","plainCitation":"(European Commission, n.d.-a, n.d.-c)","noteIndex":0},"citationItems":[{"id":8477,"uris":["http://zotero.org/groups/4075961/items/HYY73J9N"],"itemData":{"id":8477,"type":"speech","title":"Coal Region in Transition Initiative. 9th EMA network meeting European Network of Energy authorities and Managing Authorities of the cohesion policy 2014-2020","author":[{"family":"European Commission","given":""}]}},{"id":8478,"uris":["http://zotero.org/groups/4075961/items/P6QCRP8S"],"itemData":{"id":8478,"type":"webpage","container-title":"European Commission. Energy","title":"Initiative for coal regions in transition in the Western Balkans and Ukraine","URL":"https://energy.ec.europa.eu/topics/oil-gas-and-coal/coal-regions-western-balkans-and-ukraine/initiative-coal-regions-transition-western-balkans-and-ukraine_en","author":[{"family":"European Commission","given":""}],"accessed":{"date-parts":[["2022",3,16]]}}}],"schema":"https://github.com/citation-style-language/schema/raw/master/csl-citation.json"} </w:instrText>
      </w:r>
      <w:r w:rsidRPr="005327C5">
        <w:rPr>
          <w:i/>
          <w:iCs/>
        </w:rPr>
        <w:fldChar w:fldCharType="separate"/>
      </w:r>
      <w:r w:rsidR="004E1C4D" w:rsidRPr="004E1C4D">
        <w:rPr>
          <w:rFonts w:ascii="Arial" w:cs="Arial"/>
        </w:rPr>
        <w:t>(European Commission, n.d.-a, n.d.-c)</w:t>
      </w:r>
      <w:r w:rsidRPr="005327C5">
        <w:rPr>
          <w:i/>
          <w:iCs/>
        </w:rPr>
        <w:fldChar w:fldCharType="end"/>
      </w:r>
    </w:p>
    <w:p w14:paraId="6F29C377" w14:textId="5A98998D" w:rsidR="000F6E14" w:rsidRPr="005327C5" w:rsidRDefault="000F6E14" w:rsidP="000F6E14">
      <w:r w:rsidRPr="005327C5">
        <w:rPr>
          <w:b/>
          <w:bCs/>
        </w:rPr>
        <w:t>Prosperity as a matter of trust</w:t>
      </w:r>
      <w:r w:rsidRPr="005327C5">
        <w:t xml:space="preserve">. The years before the 2020s were marked by discourse around ‘places that don’t matter’ and the ‘geography of discontent’, which referred to regions with persistent poverty, economic decay, lack of opportunities and decline </w:t>
      </w:r>
      <w:r w:rsidRPr="005327C5">
        <w:fldChar w:fldCharType="begin"/>
      </w:r>
      <w:r w:rsidR="004E1C4D">
        <w:instrText xml:space="preserve"> ADDIN ZOTERO_ITEM CSL_CITATION {"citationID":"a13qjps8v5n","properties":{"formattedCitation":"(Dijkstra, Poelman, &amp; Rodr\\uc0\\u237{}guez-Pose, 2018; Rodr\\uc0\\u237{}guez-Pose, 2020)","plainCitation":"(Dijkstra, Poelman, &amp; Rodríguez-Pose, 2018; Rodríguez-Pose, 2020)","noteIndex":0},"citationItems":[{"id":3068,"uris":["http://zotero.org/groups/21774/items/UEBB5BPD"],"itemData":{"id":3068,"type":"report","collection-title":"Working Papers","event-place":"Luxembourg","number":"12/2018","publisher":"Publications Office of the European Union","publisher-place":"Luxembourg","title":"The Geography of EU Discontent","URL":"https://ec.europa.eu/regional_policy/sources/docgener/work/2018_02_geog_discontent.pdf","author":[{"family":"Dijkstra","given":"Lewis"},{"family":"Poelman","given":"Hugo"},{"family":"Rodríguez-Pose","given":"Andrés"}],"accessed":{"date-parts":[["2019",6,3]]},"issued":{"date-parts":[["2018"]]}}},{"id":195,"uris":["http://zotero.org/groups/21774/items/JYQKS2JL"],"itemData":{"id":195,"type":"article-journal","container-title":"LSE Public Policy Review","DOI":"10.31389/lseppr.4","ISSN":"2633-4046","issue":"1","language":"en","page":"4","source":"DOI.org (Crossref)","title":"The Rise of Populism and the Revenge of the Places That Don’t Matter","volume":"1","author":[{"family":"Rodríguez-Pose","given":"Andrés"}],"issued":{"date-parts":[["2020",7,20]]}}}],"schema":"https://github.com/citation-style-language/schema/raw/master/csl-citation.json"} </w:instrText>
      </w:r>
      <w:r w:rsidRPr="005327C5">
        <w:fldChar w:fldCharType="separate"/>
      </w:r>
      <w:r w:rsidR="004E1C4D" w:rsidRPr="004E1C4D">
        <w:rPr>
          <w:rFonts w:ascii="Arial" w:cs="Arial"/>
        </w:rPr>
        <w:t>(Dijkstra, Poelman, &amp; Rodríguez-Pose, 2018; Rodríguez-Pose, 2020)</w:t>
      </w:r>
      <w:r w:rsidRPr="005327C5">
        <w:fldChar w:fldCharType="end"/>
      </w:r>
      <w:r w:rsidRPr="005327C5">
        <w:t xml:space="preserve">. These brought an avalanche of developments especially a rise in populism across Europe and a fall in trust of governance, services and institutions. This phenomenon started to reverse following the COVID-19 pandemic. In fact, the quick and remarkable response of governments to the pandemic has been a lesson for reinforcing democracy and hence increasing trust in governance, services and institutions </w:t>
      </w:r>
      <w:r w:rsidRPr="005327C5">
        <w:fldChar w:fldCharType="begin"/>
      </w:r>
      <w:r w:rsidR="004E1C4D">
        <w:instrText xml:space="preserve"> ADDIN ZOTERO_ITEM CSL_CITATION {"citationID":"au6rd3j8mu","properties":{"formattedCitation":"(OECD, 2021b)","plainCitation":"(OECD, 2021b)","noteIndex":0},"citationItems":[{"id":8456,"uris":["http://zotero.org/groups/4075961/items/NM278T5L"],"itemData":{"id":8456,"type":"report","collection-title":"OECD Publishing","event-place":"Paris","publisher-place":"Paris","title":"Government at a Glance 2021","author":[{"family":"OECD","given":""}],"issued":{"date-parts":[["2021"]]}}}],"schema":"https://github.com/citation-style-language/schema/raw/master/csl-citation.json"} </w:instrText>
      </w:r>
      <w:r w:rsidRPr="005327C5">
        <w:fldChar w:fldCharType="separate"/>
      </w:r>
      <w:r w:rsidR="004E1C4D" w:rsidRPr="004E1C4D">
        <w:rPr>
          <w:rFonts w:ascii="Arial" w:cs="Arial"/>
        </w:rPr>
        <w:t>(OECD, 2021b)</w:t>
      </w:r>
      <w:r w:rsidRPr="005327C5">
        <w:fldChar w:fldCharType="end"/>
      </w:r>
      <w:r w:rsidRPr="005327C5">
        <w:t xml:space="preserve">. More than 50% of people trusted their government in 2020 </w:t>
      </w:r>
      <w:r w:rsidRPr="005327C5">
        <w:fldChar w:fldCharType="begin"/>
      </w:r>
      <w:r w:rsidR="004E1C4D">
        <w:instrText xml:space="preserve"> ADDIN ZOTERO_ITEM CSL_CITATION {"citationID":"l9tLqU2Q","properties":{"formattedCitation":"(OECD, 2021b)","plainCitation":"(OECD, 2021b)","noteIndex":0},"citationItems":[{"id":8456,"uris":["http://zotero.org/groups/4075961/items/NM278T5L"],"itemData":{"id":8456,"type":"report","collection-title":"OECD Publishing","event-place":"Paris","publisher-place":"Paris","title":"Government at a Glance 2021","author":[{"family":"OECD","given":""}],"issued":{"date-parts":[["2021"]]}}}],"schema":"https://github.com/citation-style-language/schema/raw/master/csl-citation.json"} </w:instrText>
      </w:r>
      <w:r w:rsidRPr="005327C5">
        <w:fldChar w:fldCharType="separate"/>
      </w:r>
      <w:r w:rsidR="004E1C4D" w:rsidRPr="004E1C4D">
        <w:rPr>
          <w:rFonts w:ascii="Arial" w:cs="Arial"/>
        </w:rPr>
        <w:t>(OECD, 2021b)</w:t>
      </w:r>
      <w:r w:rsidRPr="005327C5">
        <w:fldChar w:fldCharType="end"/>
      </w:r>
      <w:r w:rsidRPr="005327C5">
        <w:t xml:space="preserve">, this gradually increased by 2050 with stronger environmental and social policies, as well as more citizen participation in decision making, especially where trust in government was low or challenged earlier. This shift has improved the social wellbeing of citizens which is affected by interpersonal and institutional trust. </w:t>
      </w:r>
    </w:p>
    <w:p w14:paraId="28439694" w14:textId="0247CED8" w:rsidR="008F0A85" w:rsidRPr="005327C5" w:rsidRDefault="008F0A85" w:rsidP="008F0A85">
      <w:pPr>
        <w:rPr>
          <w:i/>
          <w:iCs/>
        </w:rPr>
      </w:pPr>
      <w:r w:rsidRPr="005327C5">
        <w:rPr>
          <w:i/>
          <w:iCs/>
        </w:rPr>
        <w:t xml:space="preserve">Regions where the quality of governance was low have shown substantial leaps in increasing trust and governance quality by 2050. These have been for example the region of Calabria in Italy, the Ionian islands and Western Greece regions in Greece, as well as regions in Albania, Serbia, Bosnia-Herzegovina and North Macedonia. </w:t>
      </w:r>
      <w:r w:rsidRPr="005327C5">
        <w:fldChar w:fldCharType="begin"/>
      </w:r>
      <w:r w:rsidR="004E1C4D">
        <w:instrText xml:space="preserve"> ADDIN ZOTERO_ITEM CSL_CITATION {"citationID":"a5q7q9uqps","properties":{"formattedCitation":"\\uldash{(Sandberg, Klockars, &amp; Wil\\uc0\\u233{}n, 2019)}","plainCitation":"(Sandberg, Klockars, &amp; Wilén, 2019)","dontUpdate":true,"noteIndex":0},"citationItems":[{"id":3102,"uris":["http://zotero.org/groups/21774/items/IH6HQZ9S"],"itemData":{"id":3102,"type":"article-journal","container-title":"Journal of Cleaner Production","page":"133-141","title":"Green growth or degrowth? Assessing the normative justificaitons for environmental sustainability and economic growth through critical social theory","volume":"2006","author":[{"family":"Sandberg","given":"Maria"},{"family":"Klockars","given":"Kristian"},{"family":"Wilén","given":"Kristoffer"}],"issued":{"date-parts":[["2019"]]}}}],"schema":"https://github.com/citation-style-language/schema/raw/master/csl-citation.json"} </w:instrText>
      </w:r>
      <w:r w:rsidRPr="005327C5">
        <w:fldChar w:fldCharType="separate"/>
      </w:r>
      <w:r w:rsidRPr="005327C5">
        <w:rPr>
          <w:rFonts w:ascii="Arial" w:cs="Arial"/>
          <w:u w:val="dash"/>
        </w:rPr>
        <w:t>(Charron, Lapuente, &amp; Bauhr, 2021)</w:t>
      </w:r>
      <w:r w:rsidRPr="005327C5">
        <w:fldChar w:fldCharType="end"/>
      </w:r>
    </w:p>
    <w:p w14:paraId="185EF645" w14:textId="2CD10D2B" w:rsidR="008523C5" w:rsidRPr="005327C5" w:rsidRDefault="008F0A85" w:rsidP="008F0A85">
      <w:r w:rsidRPr="005327C5">
        <w:rPr>
          <w:b/>
          <w:bCs/>
        </w:rPr>
        <w:t xml:space="preserve">Economy: Is this the end of GDP? </w:t>
      </w:r>
      <w:r w:rsidRPr="005327C5">
        <w:t>Wellbeing is not always linked to GDP indicators, as the latter often fail to show what brings people joy.</w:t>
      </w:r>
      <w:r w:rsidRPr="005327C5">
        <w:rPr>
          <w:b/>
          <w:bCs/>
        </w:rPr>
        <w:t xml:space="preserve"> </w:t>
      </w:r>
      <w:r w:rsidRPr="005327C5">
        <w:rPr>
          <w:bCs/>
        </w:rPr>
        <w:t>There were d</w:t>
      </w:r>
      <w:r w:rsidRPr="005327C5">
        <w:t xml:space="preserve">iscussions about going beyond GDP before the 2020’s. Nevertheless, the increased focus on ecological and social wellbeing in the </w:t>
      </w:r>
      <w:r w:rsidR="002629AA" w:rsidRPr="005327C5">
        <w:t xml:space="preserve">Adriatic Ionian </w:t>
      </w:r>
      <w:r w:rsidRPr="005327C5">
        <w:t xml:space="preserve">Region by 2050 has gradually restructured the economic measurement of GDP to encompass other aspects of peoples’ wellbeing. Elements covering environmental and social dimensions have been necessary particularly redefining prosperity by embracing social fairness. This means paying particular attention to leaving ‘no one behind’, building resilient societies, as well as decoupling prosperity from natural resource use, supporting a fair green transition and exploitation of natural resources. Talks about ‘beyond GDP’ were often linked to ‘de-growth’. This meant reducing production and consumption and understanding environmental issues as ethical issues involving social transformation. In the </w:t>
      </w:r>
      <w:r w:rsidR="002629AA" w:rsidRPr="005327C5">
        <w:t xml:space="preserve">Adriatic Ionian </w:t>
      </w:r>
      <w:r w:rsidRPr="005327C5">
        <w:t>region, efforts have been made towards more sustainability and social fairness for increased wellbeing by 2050.</w:t>
      </w:r>
    </w:p>
    <w:p w14:paraId="3D58438C" w14:textId="3C986970" w:rsidR="0048762C" w:rsidRPr="005327C5" w:rsidRDefault="0048762C" w:rsidP="0048762C">
      <w:pPr>
        <w:rPr>
          <w:i/>
          <w:iCs/>
        </w:rPr>
      </w:pPr>
      <w:r w:rsidRPr="005327C5">
        <w:rPr>
          <w:i/>
          <w:iCs/>
        </w:rPr>
        <w:t xml:space="preserve">Regions which were characterised earlier as ‘left behind’ opposing EU integration, such as most regions of eastern Italy and central Greece have leapt towards increased trust and stronger social wellbeing </w:t>
      </w:r>
      <w:r w:rsidRPr="005327C5">
        <w:rPr>
          <w:i/>
          <w:iCs/>
        </w:rPr>
        <w:fldChar w:fldCharType="begin"/>
      </w:r>
      <w:r w:rsidR="004E1C4D">
        <w:rPr>
          <w:i/>
          <w:iCs/>
        </w:rPr>
        <w:instrText xml:space="preserve"> ADDIN ZOTERO_ITEM CSL_CITATION {"citationID":"a2lmes9oki","properties":{"formattedCitation":"(Dijkstra et al., 2018)","plainCitation":"(Dijkstra et al., 2018)","noteIndex":0},"citationItems":[{"id":3068,"uris":["http://zotero.org/groups/21774/items/UEBB5BPD"],"itemData":{"id":3068,"type":"report","collection-title":"Working Papers","event-place":"Luxembourg","number":"12/2018","publisher":"Publications Office of the European Union","publisher-place":"Luxembourg","title":"The Geography of EU Discontent","URL":"https://ec.europa.eu/regional_policy/sources/docgener/work/2018_02_geog_discontent.pdf","author":[{"family":"Dijkstra","given":"Lewis"},{"family":"Poelman","given":"Hugo"},{"family":"Rodríguez-Pose","given":"Andrés"}],"accessed":{"date-parts":[["2019",6,3]]},"issued":{"date-parts":[["2018"]]}}}],"schema":"https://github.com/citation-style-language/schema/raw/master/csl-citation.json"} </w:instrText>
      </w:r>
      <w:r w:rsidRPr="005327C5">
        <w:rPr>
          <w:i/>
          <w:iCs/>
        </w:rPr>
        <w:fldChar w:fldCharType="separate"/>
      </w:r>
      <w:r w:rsidR="004E1C4D" w:rsidRPr="004E1C4D">
        <w:rPr>
          <w:rFonts w:ascii="Arial" w:cs="Arial"/>
        </w:rPr>
        <w:t>(Dijkstra et al., 2018)</w:t>
      </w:r>
      <w:r w:rsidRPr="005327C5">
        <w:rPr>
          <w:i/>
          <w:iCs/>
        </w:rPr>
        <w:fldChar w:fldCharType="end"/>
      </w:r>
      <w:r w:rsidRPr="005327C5">
        <w:rPr>
          <w:i/>
          <w:iCs/>
        </w:rPr>
        <w:t xml:space="preserve">. In addition, places investing in ecological enablers, such as most regions of Slovenia, Croatia, most parts of Albania, North Macedonia and Serbia, the regions of Western Macedonia, Epirus, Western Greece and East Macedonia in Greece will be the first regions getting a better quality of life due to their improved ecological status </w:t>
      </w:r>
      <w:r w:rsidRPr="005327C5">
        <w:rPr>
          <w:i/>
          <w:iCs/>
        </w:rPr>
        <w:fldChar w:fldCharType="begin"/>
      </w:r>
      <w:r w:rsidR="004E1C4D">
        <w:rPr>
          <w:i/>
          <w:iCs/>
        </w:rPr>
        <w:instrText xml:space="preserve"> ADDIN ZOTERO_ITEM CSL_CITATION {"citationID":"a2ka4dkiu8v","properties":{"formattedCitation":"(ESPON, 2020a)","plainCitation":"(ESPON, 2020a)","noteIndex":0},"citationItems":[{"id":100,"uris":["http://zotero.org/groups/21774/items/IF5E5V83"],"itemData":{"id":100,"type":"report","event-place":"Luxembourg","publisher":"ESPON EGTC","publisher-place":"Luxembourg","title":"ESPON QoL - Quality of Life Measurements and Methodology. Final Report.","author":[{"family":"ESPON","given":""}],"issued":{"date-parts":[["2020"]]}}}],"schema":"https://github.com/citation-style-language/schema/raw/master/csl-citation.json"} </w:instrText>
      </w:r>
      <w:r w:rsidRPr="005327C5">
        <w:rPr>
          <w:i/>
          <w:iCs/>
        </w:rPr>
        <w:fldChar w:fldCharType="separate"/>
      </w:r>
      <w:r w:rsidR="004E1C4D" w:rsidRPr="004E1C4D">
        <w:rPr>
          <w:rFonts w:ascii="Arial" w:cs="Arial"/>
        </w:rPr>
        <w:t>(ESPON, 2020a)</w:t>
      </w:r>
      <w:r w:rsidRPr="005327C5">
        <w:rPr>
          <w:i/>
          <w:iCs/>
        </w:rPr>
        <w:fldChar w:fldCharType="end"/>
      </w:r>
      <w:r w:rsidRPr="005327C5">
        <w:rPr>
          <w:i/>
          <w:iCs/>
        </w:rPr>
        <w:t>.</w:t>
      </w:r>
    </w:p>
    <w:p w14:paraId="38DD8133" w14:textId="77777777" w:rsidR="00E728D3" w:rsidRPr="005327C5" w:rsidRDefault="00E728D3" w:rsidP="0048762C">
      <w:pPr>
        <w:rPr>
          <w:i/>
          <w:iCs/>
        </w:rPr>
      </w:pPr>
    </w:p>
    <w:p w14:paraId="4BA81BC3" w14:textId="59C5BFFE" w:rsidR="008523C5" w:rsidRPr="005327C5" w:rsidRDefault="008523C5" w:rsidP="008523C5">
      <w:pPr>
        <w:pStyle w:val="Caption"/>
        <w:rPr>
          <w:i/>
          <w:iCs w:val="0"/>
        </w:rPr>
      </w:pPr>
      <w:bookmarkStart w:id="20" w:name="_Toc100584716"/>
      <w:r w:rsidRPr="005327C5">
        <w:t xml:space="preserve">Map </w:t>
      </w:r>
      <w:r w:rsidR="000B1FE1" w:rsidRPr="005327C5">
        <w:fldChar w:fldCharType="begin"/>
      </w:r>
      <w:r w:rsidR="000B1FE1" w:rsidRPr="005327C5">
        <w:instrText xml:space="preserve"> STYLEREF 1 \s </w:instrText>
      </w:r>
      <w:r w:rsidR="000B1FE1" w:rsidRPr="005327C5">
        <w:fldChar w:fldCharType="separate"/>
      </w:r>
      <w:r w:rsidR="008619E9">
        <w:rPr>
          <w:noProof/>
        </w:rPr>
        <w:t>5</w:t>
      </w:r>
      <w:r w:rsidR="000B1FE1" w:rsidRPr="005327C5">
        <w:fldChar w:fldCharType="end"/>
      </w:r>
      <w:r w:rsidR="000B1FE1" w:rsidRPr="005327C5">
        <w:noBreakHyphen/>
      </w:r>
      <w:r w:rsidR="000B1FE1" w:rsidRPr="005327C5">
        <w:fldChar w:fldCharType="begin"/>
      </w:r>
      <w:r w:rsidR="000B1FE1" w:rsidRPr="005327C5">
        <w:instrText xml:space="preserve"> SEQ Map \* ARABIC \s 1 </w:instrText>
      </w:r>
      <w:r w:rsidR="000B1FE1" w:rsidRPr="005327C5">
        <w:fldChar w:fldCharType="separate"/>
      </w:r>
      <w:r w:rsidR="008619E9">
        <w:rPr>
          <w:noProof/>
        </w:rPr>
        <w:t>1</w:t>
      </w:r>
      <w:r w:rsidR="000B1FE1" w:rsidRPr="005327C5">
        <w:fldChar w:fldCharType="end"/>
      </w:r>
      <w:r w:rsidRPr="005327C5">
        <w:t xml:space="preserve"> Flourishing in green and social wellbeing – </w:t>
      </w:r>
      <w:r w:rsidR="002629AA" w:rsidRPr="005327C5">
        <w:t>Adriatic Ionian</w:t>
      </w:r>
      <w:r w:rsidR="002629AA" w:rsidRPr="005327C5">
        <w:rPr>
          <w:color w:val="auto"/>
        </w:rPr>
        <w:t xml:space="preserve"> </w:t>
      </w:r>
      <w:r w:rsidRPr="005327C5">
        <w:t>Region 2050</w:t>
      </w:r>
      <w:bookmarkEnd w:id="20"/>
    </w:p>
    <w:p w14:paraId="0B3DE80D" w14:textId="15D814A9" w:rsidR="008523C5" w:rsidRPr="005327C5" w:rsidRDefault="00E728D3" w:rsidP="008523C5">
      <w:pPr>
        <w:rPr>
          <w:sz w:val="16"/>
          <w:szCs w:val="16"/>
        </w:rPr>
      </w:pPr>
      <w:r w:rsidRPr="005327C5">
        <w:rPr>
          <w:i/>
          <w:iCs/>
          <w:noProof/>
        </w:rPr>
        <w:drawing>
          <wp:inline distT="0" distB="0" distL="0" distR="0" wp14:anchorId="123B9C6D" wp14:editId="0531C6C4">
            <wp:extent cx="5400040" cy="381571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6">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r w:rsidRPr="005327C5">
        <w:rPr>
          <w:i/>
          <w:iCs/>
        </w:rPr>
        <w:br/>
      </w:r>
      <w:r w:rsidRPr="005327C5">
        <w:rPr>
          <w:sz w:val="16"/>
          <w:szCs w:val="16"/>
        </w:rPr>
        <w:t>Source: ESPON TEVI 2050, 2022</w:t>
      </w:r>
    </w:p>
    <w:p w14:paraId="60FBF6E3" w14:textId="6682582F" w:rsidR="008523C5" w:rsidRPr="005327C5" w:rsidRDefault="00572D87" w:rsidP="008523C5">
      <w:r w:rsidRPr="005327C5">
        <w:rPr>
          <w:b/>
          <w:bCs/>
        </w:rPr>
        <w:t>E-services and e-governance bring people together</w:t>
      </w:r>
      <w:r w:rsidRPr="005327C5">
        <w:t xml:space="preserve">. The digital transformations across the </w:t>
      </w:r>
      <w:r w:rsidR="00E728D3" w:rsidRPr="005327C5">
        <w:t xml:space="preserve">Adriatic Ionian </w:t>
      </w:r>
      <w:r w:rsidRPr="005327C5">
        <w:t>Region increased the use of digital e-services. This is not only reflected in people’s lives when it comes to the way people work or shop but has also contributed to greater citizen engagement in decision making. Online platforms allow citizens to participate in online assemblies, discussing regulations, important matters and plans for their territories among others. In addition, digital government services have also increased by 2050, facilitating interaction with public authorities. With future generations becoming digital nomads, public policies need to keep up and ensure their engagement. Such digital participation has brought governance close to citizens, involving the co-creation of public services and redesigning them for citizens’ needs. Greater inclusion has also brought stronger social cohesion, ensuring services for people, designed by citizens.</w:t>
      </w:r>
    </w:p>
    <w:p w14:paraId="1566B26E" w14:textId="1D158991" w:rsidR="00555F52" w:rsidRPr="005327C5" w:rsidRDefault="00555F52" w:rsidP="00555F52">
      <w:pPr>
        <w:rPr>
          <w:i/>
          <w:iCs/>
        </w:rPr>
      </w:pPr>
      <w:r w:rsidRPr="005327C5">
        <w:rPr>
          <w:i/>
          <w:iCs/>
        </w:rPr>
        <w:t xml:space="preserve">When it comes to online citizen participation, certainly digital connectivity plays an important role. Although this trend is widely expanding to most households, places that have high household digital connectivity seem to have the seen elements to be the frontrunners and advance. This transition has been first in urban areas, followed then by rural areas, which transitioned slowly over the years. In addition, the mobile revolution that took place during the 2030s reshaped connectivity especially in less accessible territories and rural areas, bridging any former digital divide. Slovenia had the seeds to lead in that direction, while most regions in Croatia, Serbia and Bosnia Herzegovina southern Italy and most regions in Greece had to initially take greater efforts to eventually take big leaps towards higher digital connectivity and invest more in digital infrastructure, as well as mobile broadband connectivity. </w:t>
      </w:r>
      <w:r w:rsidRPr="005327C5">
        <w:rPr>
          <w:i/>
          <w:iCs/>
        </w:rPr>
        <w:fldChar w:fldCharType="begin"/>
      </w:r>
      <w:r w:rsidR="004E1C4D">
        <w:rPr>
          <w:i/>
          <w:iCs/>
        </w:rPr>
        <w:instrText xml:space="preserve"> ADDIN ZOTERO_ITEM CSL_CITATION {"citationID":"ahaeouv2i7","properties":{"formattedCitation":"(Eurostat, 2020)","plainCitation":"(Eurostat, 2020)","noteIndex":0},"citationItems":[{"id":8468,"uris":["http://zotero.org/groups/4075961/items/3JJW5NI9"],"itemData":{"id":8468,"type":"map","title":"Share of households with broadband use (as % of all households, 2019 data)","author":[{"family":"Eurostat","given":""}],"issued":{"date-parts":[["2020"]]}}}],"schema":"https://github.com/citation-style-language/schema/raw/master/csl-citation.json"} </w:instrText>
      </w:r>
      <w:r w:rsidRPr="005327C5">
        <w:rPr>
          <w:i/>
          <w:iCs/>
        </w:rPr>
        <w:fldChar w:fldCharType="separate"/>
      </w:r>
      <w:r w:rsidR="004E1C4D" w:rsidRPr="004E1C4D">
        <w:rPr>
          <w:rFonts w:ascii="Arial" w:cs="Arial"/>
        </w:rPr>
        <w:t>(Eurostat, 2020)</w:t>
      </w:r>
      <w:r w:rsidRPr="005327C5">
        <w:rPr>
          <w:i/>
          <w:iCs/>
        </w:rPr>
        <w:fldChar w:fldCharType="end"/>
      </w:r>
      <w:r w:rsidR="005327C5" w:rsidRPr="005327C5">
        <w:rPr>
          <w:i/>
          <w:iCs/>
        </w:rPr>
        <w:t xml:space="preserve"> (Map 5-1)</w:t>
      </w:r>
    </w:p>
    <w:p w14:paraId="43CE121E" w14:textId="6DF04246" w:rsidR="008523C5" w:rsidRPr="005327C5" w:rsidRDefault="00555F52" w:rsidP="00555F52">
      <w:r w:rsidRPr="005327C5">
        <w:rPr>
          <w:b/>
          <w:bCs/>
        </w:rPr>
        <w:t>Our work: digitalisation and automation</w:t>
      </w:r>
      <w:r w:rsidRPr="005327C5">
        <w:t xml:space="preserve">. The digital revolution of recent decades with ‘fit for the digital age’ policies and increased digital connectivity across the </w:t>
      </w:r>
      <w:r w:rsidR="00E728D3" w:rsidRPr="005327C5">
        <w:t xml:space="preserve">Adriatic Ionian </w:t>
      </w:r>
      <w:r w:rsidRPr="005327C5">
        <w:t xml:space="preserve">Region has also largely transformed the way people work. It has created many new jobs, as in the 2010s, where in one decade more that 2 million jobs were created in the EU </w:t>
      </w:r>
      <w:r w:rsidRPr="005327C5">
        <w:fldChar w:fldCharType="begin"/>
      </w:r>
      <w:r w:rsidR="004E1C4D">
        <w:instrText xml:space="preserve"> ADDIN ZOTERO_ITEM CSL_CITATION {"citationID":"ajldp5p94g","properties":{"formattedCitation":"(European Commission, 2019a)","plainCitation":"(European Commission, 2019a)","noteIndex":0},"citationItems":[{"id":635,"uris":["http://zotero.org/groups/21774/items/MHD3I4GR"],"itemData":{"id":635,"type":"report","title":"AI. The future of work? work of the future! On how artificial intelligence, robotics and automation are transforming jobs and the economy in Europe.","author":[{"family":"European Commission","given":""}],"issued":{"date-parts":[["2019",4,30]]}}}],"schema":"https://github.com/citation-style-language/schema/raw/master/csl-citation.json"} </w:instrText>
      </w:r>
      <w:r w:rsidRPr="005327C5">
        <w:fldChar w:fldCharType="separate"/>
      </w:r>
      <w:r w:rsidR="004E1C4D" w:rsidRPr="004E1C4D">
        <w:rPr>
          <w:rFonts w:ascii="Arial" w:cs="Arial"/>
        </w:rPr>
        <w:t>(European Commission, 2019a)</w:t>
      </w:r>
      <w:r w:rsidRPr="005327C5">
        <w:fldChar w:fldCharType="end"/>
      </w:r>
      <w:r w:rsidRPr="005327C5">
        <w:t xml:space="preserve">. Although new technologies may make some jobs obsolete, especially artisan jobs that have been sacrificed in the name of robotisation, it has also improved the quality of existing jobs and created new ones. Particularly very standard and predictable jobs can be automated. At the same time, digital technologies have changed what and how people work, adapting to new methods </w:t>
      </w:r>
      <w:r w:rsidRPr="005327C5">
        <w:fldChar w:fldCharType="begin"/>
      </w:r>
      <w:r w:rsidR="004E1C4D">
        <w:instrText xml:space="preserve"> ADDIN ZOTERO_ITEM CSL_CITATION {"citationID":"apb371ea49","properties":{"formattedCitation":"(Joint Research Centre, 2019)","plainCitation":"(Joint Research Centre, 2019)","noteIndex":0},"citationItems":[{"id":8053,"uris":["http://zotero.org/groups/4075961/items/53RUPNFX"],"itemData":{"id":8053,"type":"report","publisher":"European Commission","title":"The changing nature of work. And skills in the digital age","author":[{"family":"Joint Research Centre","given":""}],"issued":{"date-parts":[["2019",8]]}}}],"schema":"https://github.com/citation-style-language/schema/raw/master/csl-citation.json"} </w:instrText>
      </w:r>
      <w:r w:rsidRPr="005327C5">
        <w:fldChar w:fldCharType="separate"/>
      </w:r>
      <w:r w:rsidR="004E1C4D" w:rsidRPr="004E1C4D">
        <w:rPr>
          <w:rFonts w:ascii="Arial" w:cs="Arial"/>
        </w:rPr>
        <w:t>(Joint Research Centre, 2019)</w:t>
      </w:r>
      <w:r w:rsidRPr="005327C5">
        <w:fldChar w:fldCharType="end"/>
      </w:r>
      <w:r w:rsidRPr="005327C5">
        <w:t xml:space="preserve">. All these bring substantial market changes across the regions. Of course, social support is necessary to manage labour market transitions, especially through education and well-designed policies. </w:t>
      </w:r>
      <w:r w:rsidRPr="005327C5">
        <w:fldChar w:fldCharType="begin"/>
      </w:r>
      <w:r w:rsidR="004E1C4D">
        <w:instrText xml:space="preserve"> ADDIN ZOTERO_ITEM CSL_CITATION {"citationID":"6ye8I6lM","properties":{"formattedCitation":"(European Commission, 2019a)","plainCitation":"(European Commission, 2019a)","noteIndex":0},"citationItems":[{"id":635,"uris":["http://zotero.org/groups/21774/items/MHD3I4GR"],"itemData":{"id":635,"type":"report","title":"AI. The future of work? work of the future! On how artificial intelligence, robotics and automation are transforming jobs and the economy in Europe.","author":[{"family":"European Commission","given":""}],"issued":{"date-parts":[["2019",4,30]]}}}],"schema":"https://github.com/citation-style-language/schema/raw/master/csl-citation.json"} </w:instrText>
      </w:r>
      <w:r w:rsidRPr="005327C5">
        <w:fldChar w:fldCharType="separate"/>
      </w:r>
      <w:r w:rsidR="004E1C4D" w:rsidRPr="004E1C4D">
        <w:rPr>
          <w:rFonts w:ascii="Arial" w:cs="Arial"/>
        </w:rPr>
        <w:t>(European Commission, 2019a)</w:t>
      </w:r>
      <w:r w:rsidRPr="005327C5">
        <w:fldChar w:fldCharType="end"/>
      </w:r>
      <w:r w:rsidRPr="005327C5">
        <w:t xml:space="preserve"> Such developments may also create new types of job, such as ‘explainers’, i.e. workers interpreting Artificial Intelligence system outcomes or ‘ethicists’, i.e. setting guidelines and making sure they are followed so Artificial Intelligence systems are accountable </w:t>
      </w:r>
      <w:r w:rsidRPr="005327C5">
        <w:fldChar w:fldCharType="begin"/>
      </w:r>
      <w:r w:rsidR="004E1C4D">
        <w:instrText xml:space="preserve"> ADDIN ZOTERO_ITEM CSL_CITATION {"citationID":"WAdujWDq","properties":{"formattedCitation":"(Joint Research Centre, 2019)","plainCitation":"(Joint Research Centre, 2019)","noteIndex":0},"citationItems":[{"id":8053,"uris":["http://zotero.org/groups/4075961/items/53RUPNFX"],"itemData":{"id":8053,"type":"report","publisher":"European Commission","title":"The changing nature of work. And skills in the digital age","author":[{"family":"Joint Research Centre","given":""}],"issued":{"date-parts":[["2019",8]]}}}],"schema":"https://github.com/citation-style-language/schema/raw/master/csl-citation.json"} </w:instrText>
      </w:r>
      <w:r w:rsidRPr="005327C5">
        <w:fldChar w:fldCharType="separate"/>
      </w:r>
      <w:r w:rsidR="004E1C4D" w:rsidRPr="004E1C4D">
        <w:rPr>
          <w:rFonts w:ascii="Arial" w:cs="Arial"/>
        </w:rPr>
        <w:t>(Joint Research Centre, 2019)</w:t>
      </w:r>
      <w:r w:rsidRPr="005327C5">
        <w:fldChar w:fldCharType="end"/>
      </w:r>
      <w:r w:rsidRPr="005327C5">
        <w:t>. These developments have improved peoples’ lives in the long run, as it made people focus on more important and personally gratifying tasks. In an indirect way, digitalising work has given people the flexibility to take more control of their lives.</w:t>
      </w:r>
    </w:p>
    <w:p w14:paraId="281F56FC" w14:textId="2B238D99" w:rsidR="008D1729" w:rsidRPr="005327C5" w:rsidRDefault="008D1729" w:rsidP="008D1729">
      <w:pPr>
        <w:rPr>
          <w:i/>
          <w:iCs/>
        </w:rPr>
      </w:pPr>
      <w:r w:rsidRPr="005327C5">
        <w:rPr>
          <w:i/>
          <w:iCs/>
        </w:rPr>
        <w:t>Regions with high employment in manufacturing will have to adjust and change their profiles and ways of working by 2050, such as central and east regions of North Macedonia, most parts of Veneto and Marche regions in Italy, as well as the region of Attica in Greece.</w:t>
      </w:r>
      <w:r w:rsidR="00436D2E" w:rsidRPr="005327C5">
        <w:rPr>
          <w:i/>
          <w:iCs/>
        </w:rPr>
        <w:t xml:space="preserve"> </w:t>
      </w:r>
      <w:r w:rsidR="00436D2E" w:rsidRPr="005327C5">
        <w:rPr>
          <w:i/>
          <w:iCs/>
        </w:rPr>
        <w:fldChar w:fldCharType="begin"/>
      </w:r>
      <w:r w:rsidR="004E1C4D">
        <w:rPr>
          <w:i/>
          <w:iCs/>
        </w:rPr>
        <w:instrText xml:space="preserve"> ADDIN ZOTERO_ITEM CSL_CITATION {"citationID":"a5gfaiongn","properties":{"formattedCitation":"(ESPON, 2018a)","plainCitation":"(ESPON, 2018a)","noteIndex":0},"citationItems":[{"id":7312,"uris":["http://zotero.org/groups/2210538/items/3MEVSN25"],"itemData":{"id":7312,"type":"report","event-place":"Luxembourg","publisher":"ESPON","publisher-place":"Luxembourg","title":"Possible European Territorial Futures. Volume D – Place Based Circular Economy.","URL":"https://www.espon.eu/territorial-futures","author":[{"family":"ESPON","given":""}],"accessed":{"date-parts":[["2018",10,19]]},"issued":{"date-parts":[["2018"]]}}}],"schema":"https://github.com/citation-style-language/schema/raw/master/csl-citation.json"} </w:instrText>
      </w:r>
      <w:r w:rsidR="00436D2E" w:rsidRPr="005327C5">
        <w:rPr>
          <w:i/>
          <w:iCs/>
        </w:rPr>
        <w:fldChar w:fldCharType="separate"/>
      </w:r>
      <w:r w:rsidR="004E1C4D" w:rsidRPr="004E1C4D">
        <w:rPr>
          <w:rFonts w:ascii="Arial" w:cs="Arial"/>
        </w:rPr>
        <w:t>(ESPON, 2018a)</w:t>
      </w:r>
      <w:r w:rsidR="00436D2E" w:rsidRPr="005327C5">
        <w:rPr>
          <w:i/>
          <w:iCs/>
        </w:rPr>
        <w:fldChar w:fldCharType="end"/>
      </w:r>
    </w:p>
    <w:p w14:paraId="64D20B43" w14:textId="4EFE2842" w:rsidR="00093B9E" w:rsidRPr="005327C5" w:rsidRDefault="00093B9E" w:rsidP="008523C5">
      <w:pPr>
        <w:rPr>
          <w:i/>
          <w:iCs/>
        </w:rPr>
      </w:pPr>
      <w:r w:rsidRPr="005327C5">
        <w:rPr>
          <w:i/>
          <w:iCs/>
        </w:rPr>
        <w:t xml:space="preserve">Regions with high employment in industry will be first that need to adapt to the new trends and developments. This is particularly relevant for Ascoli Piceno and Vicenza provinces in Italy, the east region in North Macedonia, the counties of Medimurje and Varazdin in Croatia, Carinthia region in Slovenia, Zenica Doboj canton in Bosnia-Herzegovina, as well as Moravica, Zlatibor, Jablanica, Pcinja and Pirot, among other regions in Serbia. </w:t>
      </w:r>
      <w:r w:rsidRPr="005327C5">
        <w:rPr>
          <w:i/>
          <w:iCs/>
        </w:rPr>
        <w:fldChar w:fldCharType="begin"/>
      </w:r>
      <w:r w:rsidR="004E1C4D">
        <w:rPr>
          <w:i/>
          <w:iCs/>
        </w:rPr>
        <w:instrText xml:space="preserve"> ADDIN ZOTERO_ITEM CSL_CITATION {"citationID":"a19stlfg327","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5327C5">
        <w:rPr>
          <w:i/>
          <w:iCs/>
        </w:rPr>
        <w:fldChar w:fldCharType="separate"/>
      </w:r>
      <w:r w:rsidR="004E1C4D" w:rsidRPr="004E1C4D">
        <w:rPr>
          <w:rFonts w:ascii="Arial" w:cs="Arial"/>
        </w:rPr>
        <w:t>(BBSR &amp; ESPON, 2020)</w:t>
      </w:r>
      <w:r w:rsidRPr="005327C5">
        <w:rPr>
          <w:i/>
          <w:iCs/>
        </w:rPr>
        <w:fldChar w:fldCharType="end"/>
      </w:r>
    </w:p>
    <w:p w14:paraId="74F676BC" w14:textId="77777777" w:rsidR="000362A4" w:rsidRPr="005327C5" w:rsidRDefault="000362A4" w:rsidP="000362A4">
      <w:pPr>
        <w:rPr>
          <w:i/>
          <w:iCs/>
        </w:rPr>
      </w:pPr>
      <w:r w:rsidRPr="005327C5">
        <w:rPr>
          <w:i/>
          <w:iCs/>
        </w:rPr>
        <w:t>Regions that already during the 2010s were implementing industry 4.0, such as the regions of Friuli Venezia, Veneto and Emilia Romagna in Italy, as well regions that were robotising traditional manufacturing like Marche, Abruzzo and Basilicata in Italy, all of Slovenia and continental Croatia were already a step ahead in adapting to the new developments, while other regions needed extra efforts to adjust.</w:t>
      </w:r>
    </w:p>
    <w:p w14:paraId="7595257C" w14:textId="7BC2BF5B" w:rsidR="008A7B34" w:rsidRPr="005327C5" w:rsidRDefault="002B129F" w:rsidP="008A7B34">
      <w:r w:rsidRPr="005327C5">
        <w:rPr>
          <w:b/>
          <w:bCs/>
        </w:rPr>
        <w:t>Jobs go where skills are</w:t>
      </w:r>
      <w:r w:rsidRPr="005327C5">
        <w:t xml:space="preserve">. Digital and non-cognitive skills are important for digital-related jobs. Digital literacy is a prerequisite for employment in highly skilled jobs and positions with more responsibilities and more tasks </w:t>
      </w:r>
      <w:r w:rsidRPr="005327C5">
        <w:fldChar w:fldCharType="begin"/>
      </w:r>
      <w:r w:rsidR="004E1C4D">
        <w:instrText xml:space="preserve"> ADDIN ZOTERO_ITEM CSL_CITATION {"citationID":"iW9e2l0N","properties":{"formattedCitation":"(Joint Research Centre, 2019)","plainCitation":"(Joint Research Centre, 2019)","noteIndex":0},"citationItems":[{"id":8053,"uris":["http://zotero.org/groups/4075961/items/53RUPNFX"],"itemData":{"id":8053,"type":"report","publisher":"European Commission","title":"The changing nature of work. And skills in the digital age","author":[{"family":"Joint Research Centre","given":""}],"issued":{"date-parts":[["2019",8]]}}}],"schema":"https://github.com/citation-style-language/schema/raw/master/csl-citation.json"} </w:instrText>
      </w:r>
      <w:r w:rsidRPr="005327C5">
        <w:fldChar w:fldCharType="separate"/>
      </w:r>
      <w:r w:rsidR="004E1C4D" w:rsidRPr="004E1C4D">
        <w:rPr>
          <w:rFonts w:ascii="Arial" w:cs="Arial"/>
        </w:rPr>
        <w:t>(Joint Research Centre, 2019)</w:t>
      </w:r>
      <w:r w:rsidRPr="005327C5">
        <w:fldChar w:fldCharType="end"/>
      </w:r>
      <w:r w:rsidRPr="005327C5">
        <w:t xml:space="preserve">. The skills demand has increased by 2050, transforming the nature of work and making it more specialised. Non-cognitive skills, such as people skills, emotional intelligence and social interaction </w:t>
      </w:r>
      <w:r w:rsidRPr="005327C5">
        <w:fldChar w:fldCharType="begin"/>
      </w:r>
      <w:r w:rsidR="004E1C4D">
        <w:instrText xml:space="preserve"> ADDIN ZOTERO_ITEM CSL_CITATION {"citationID":"6Rwjm3e7","properties":{"formattedCitation":"(Joint Research Centre, 2019)","plainCitation":"(Joint Research Centre, 2019)","noteIndex":0},"citationItems":[{"id":8053,"uris":["http://zotero.org/groups/4075961/items/53RUPNFX"],"itemData":{"id":8053,"type":"report","publisher":"European Commission","title":"The changing nature of work. And skills in the digital age","author":[{"family":"Joint Research Centre","given":""}],"issued":{"date-parts":[["2019",8]]}}}],"schema":"https://github.com/citation-style-language/schema/raw/master/csl-citation.json"} </w:instrText>
      </w:r>
      <w:r w:rsidRPr="005327C5">
        <w:fldChar w:fldCharType="separate"/>
      </w:r>
      <w:r w:rsidR="004E1C4D" w:rsidRPr="004E1C4D">
        <w:rPr>
          <w:rFonts w:ascii="Arial" w:cs="Arial"/>
        </w:rPr>
        <w:t>(Joint Research Centre, 2019)</w:t>
      </w:r>
      <w:r w:rsidRPr="005327C5">
        <w:fldChar w:fldCharType="end"/>
      </w:r>
      <w:r w:rsidRPr="005327C5">
        <w:t xml:space="preserve"> have also expanded over the decades, highlighting their importance for people-to-people work relations. Workers who fail to adjust or lack these skills may risk having less well-paying employment chances.</w:t>
      </w:r>
      <w:r w:rsidR="008A7B34" w:rsidRPr="005327C5">
        <w:t xml:space="preserve"> </w:t>
      </w:r>
    </w:p>
    <w:p w14:paraId="45A95A85" w14:textId="44E2A53C" w:rsidR="00D453F5" w:rsidRPr="005327C5" w:rsidRDefault="00D453F5" w:rsidP="00D453F5">
      <w:pPr>
        <w:rPr>
          <w:i/>
          <w:iCs/>
        </w:rPr>
      </w:pPr>
      <w:r w:rsidRPr="005327C5">
        <w:rPr>
          <w:i/>
          <w:iCs/>
        </w:rPr>
        <w:t xml:space="preserve">Although it is difficult to pinpoint places where people have high cognitive skills, places where citizens regularly used the internet earlier than 2030, indicate high digital skills and possible attraction poles for employment in related fields. For instance, in Greece, south Italy, north Croatia and </w:t>
      </w:r>
      <w:r w:rsidR="006429E5" w:rsidRPr="00086CBD">
        <w:rPr>
          <w:i/>
          <w:iCs/>
        </w:rPr>
        <w:t xml:space="preserve">used to </w:t>
      </w:r>
      <w:r w:rsidR="006429E5">
        <w:rPr>
          <w:i/>
          <w:iCs/>
        </w:rPr>
        <w:t>seldomly use the internet</w:t>
      </w:r>
      <w:r w:rsidRPr="005327C5">
        <w:rPr>
          <w:i/>
          <w:iCs/>
        </w:rPr>
        <w:t xml:space="preserve">, while in the north of Italy, northern Serbia and North Macedonia </w:t>
      </w:r>
      <w:r w:rsidR="002F6F84">
        <w:rPr>
          <w:i/>
          <w:iCs/>
        </w:rPr>
        <w:t>very low share of population has not used the internet</w:t>
      </w:r>
      <w:r w:rsidRPr="005327C5">
        <w:rPr>
          <w:i/>
          <w:iCs/>
        </w:rPr>
        <w:t xml:space="preserve">. </w:t>
      </w:r>
      <w:r w:rsidRPr="005327C5">
        <w:rPr>
          <w:i/>
          <w:iCs/>
        </w:rPr>
        <w:fldChar w:fldCharType="begin"/>
      </w:r>
      <w:r w:rsidR="004E1C4D">
        <w:rPr>
          <w:i/>
          <w:iCs/>
        </w:rPr>
        <w:instrText xml:space="preserve"> ADDIN ZOTERO_ITEM CSL_CITATION {"citationID":"Npu9vABq","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5327C5">
        <w:rPr>
          <w:i/>
          <w:iCs/>
        </w:rPr>
        <w:fldChar w:fldCharType="separate"/>
      </w:r>
      <w:r w:rsidR="004E1C4D" w:rsidRPr="004E1C4D">
        <w:rPr>
          <w:rFonts w:ascii="Arial" w:cs="Arial"/>
        </w:rPr>
        <w:t>(BBSR &amp; ESPON, 2020)</w:t>
      </w:r>
      <w:r w:rsidRPr="005327C5">
        <w:rPr>
          <w:i/>
          <w:iCs/>
        </w:rPr>
        <w:fldChar w:fldCharType="end"/>
      </w:r>
    </w:p>
    <w:p w14:paraId="20E2DF3C" w14:textId="61926C22" w:rsidR="008523C5" w:rsidRPr="005327C5" w:rsidRDefault="00D453F5" w:rsidP="00D453F5">
      <w:r w:rsidRPr="005327C5">
        <w:rPr>
          <w:b/>
          <w:bCs/>
        </w:rPr>
        <w:t>How do we work? New rules to count</w:t>
      </w:r>
      <w:r w:rsidRPr="005327C5">
        <w:t xml:space="preserve">. The increasing focus on wellbeing and increasing digitalisation has provoked a change in peoples’ attitudes towards work. By 2050, citizens of the </w:t>
      </w:r>
      <w:r w:rsidR="00E728D3" w:rsidRPr="005327C5">
        <w:t xml:space="preserve">Adriatic Ionian </w:t>
      </w:r>
      <w:r w:rsidRPr="005327C5">
        <w:t xml:space="preserve">Region talk about the ‘end of ambition’, where employees quit their jobs for better or less stressful ones, or for working environments where their efforts seem more appreciated. Job productivity has been increasing for a long time, unlike wages which have remained stable </w:t>
      </w:r>
      <w:r w:rsidRPr="005327C5">
        <w:fldChar w:fldCharType="begin"/>
      </w:r>
      <w:r w:rsidR="004E1C4D">
        <w:instrText xml:space="preserve"> ADDIN ZOTERO_ITEM CSL_CITATION {"citationID":"a206ev1tftk","properties":{"formattedCitation":"(Malone, 2022)","plainCitation":"(Malone, 2022)","noteIndex":0},"citationItems":[{"id":8471,"uris":["http://zotero.org/groups/4075961/items/V8PQT4KA"],"itemData":{"id":8471,"type":"webpage","container-title":"The New York Times","title":"The Future of Work Issue. The Age of Anti-Ambition.","URL":"https://www.nytimes.com/2022/02/15/magazine/anti-ambition-age.html?referrer=masthead","author":[{"family":"Malone","given":"Noreen"}],"accessed":{"date-parts":[["2022",3,15]]},"issued":{"date-parts":[["2022",2,15]]}}}],"schema":"https://github.com/citation-style-language/schema/raw/master/csl-citation.json"} </w:instrText>
      </w:r>
      <w:r w:rsidRPr="005327C5">
        <w:fldChar w:fldCharType="separate"/>
      </w:r>
      <w:r w:rsidR="004E1C4D" w:rsidRPr="004E1C4D">
        <w:rPr>
          <w:rFonts w:ascii="Arial" w:cs="Arial"/>
        </w:rPr>
        <w:t>(Malone, 2022)</w:t>
      </w:r>
      <w:r w:rsidRPr="005327C5">
        <w:fldChar w:fldCharType="end"/>
      </w:r>
      <w:r w:rsidRPr="005327C5">
        <w:t xml:space="preserve">. The previous working culture of ‘Thank God Its Friday’ that caused burnouts, extra pressure and depression has seen large scale resignations </w:t>
      </w:r>
      <w:r w:rsidRPr="005327C5">
        <w:fldChar w:fldCharType="begin"/>
      </w:r>
      <w:r w:rsidR="004E1C4D">
        <w:instrText xml:space="preserve"> ADDIN ZOTERO_ITEM CSL_CITATION {"citationID":"cjmJDS2M","properties":{"formattedCitation":"(Malone, 2022)","plainCitation":"(Malone, 2022)","noteIndex":0},"citationItems":[{"id":8471,"uris":["http://zotero.org/groups/4075961/items/V8PQT4KA"],"itemData":{"id":8471,"type":"webpage","container-title":"The New York Times","title":"The Future of Work Issue. The Age of Anti-Ambition.","URL":"https://www.nytimes.com/2022/02/15/magazine/anti-ambition-age.html?referrer=masthead","author":[{"family":"Malone","given":"Noreen"}],"accessed":{"date-parts":[["2022",3,15]]},"issued":{"date-parts":[["2022",2,15]]}}}],"schema":"https://github.com/citation-style-language/schema/raw/master/csl-citation.json"} </w:instrText>
      </w:r>
      <w:r w:rsidRPr="005327C5">
        <w:fldChar w:fldCharType="separate"/>
      </w:r>
      <w:r w:rsidR="004E1C4D" w:rsidRPr="004E1C4D">
        <w:rPr>
          <w:rFonts w:ascii="Arial" w:cs="Arial"/>
        </w:rPr>
        <w:t>(Malone, 2022)</w:t>
      </w:r>
      <w:r w:rsidRPr="005327C5">
        <w:fldChar w:fldCharType="end"/>
      </w:r>
      <w:r w:rsidRPr="005327C5">
        <w:t xml:space="preserve">. The pandemic of the early 2020s made people realise the importance of free time and changed presumptions that their jobs are the most important things in their lives </w:t>
      </w:r>
      <w:r w:rsidRPr="005327C5">
        <w:fldChar w:fldCharType="begin"/>
      </w:r>
      <w:r w:rsidR="004E1C4D">
        <w:instrText xml:space="preserve"> ADDIN ZOTERO_ITEM CSL_CITATION {"citationID":"clPdAGgi","properties":{"formattedCitation":"(Malone, 2022)","plainCitation":"(Malone, 2022)","noteIndex":0},"citationItems":[{"id":8471,"uris":["http://zotero.org/groups/4075961/items/V8PQT4KA"],"itemData":{"id":8471,"type":"webpage","container-title":"The New York Times","title":"The Future of Work Issue. The Age of Anti-Ambition.","URL":"https://www.nytimes.com/2022/02/15/magazine/anti-ambition-age.html?referrer=masthead","author":[{"family":"Malone","given":"Noreen"}],"accessed":{"date-parts":[["2022",3,15]]},"issued":{"date-parts":[["2022",2,15]]}}}],"schema":"https://github.com/citation-style-language/schema/raw/master/csl-citation.json"} </w:instrText>
      </w:r>
      <w:r w:rsidRPr="005327C5">
        <w:fldChar w:fldCharType="separate"/>
      </w:r>
      <w:r w:rsidR="004E1C4D" w:rsidRPr="004E1C4D">
        <w:rPr>
          <w:rFonts w:ascii="Arial" w:cs="Arial"/>
        </w:rPr>
        <w:t>(Malone, 2022)</w:t>
      </w:r>
      <w:r w:rsidRPr="005327C5">
        <w:fldChar w:fldCharType="end"/>
      </w:r>
      <w:r w:rsidRPr="005327C5">
        <w:t xml:space="preserve">. This not only affected workers on the lower rungs of the ladder, but also elite lawyers, finance CEOs, or high ranking executives who quit their jobs to spend more time with their families or take up new adventures </w:t>
      </w:r>
      <w:r w:rsidRPr="005327C5">
        <w:fldChar w:fldCharType="begin"/>
      </w:r>
      <w:r w:rsidR="004E1C4D">
        <w:instrText xml:space="preserve"> ADDIN ZOTERO_ITEM CSL_CITATION {"citationID":"a1ostf0f9u0","properties":{"formattedCitation":"(Gelles, 2022)","plainCitation":"(Gelles, 2022)","noteIndex":0},"citationItems":[{"id":8470,"uris":["http://zotero.org/groups/4075961/items/RNHN7JGL"],"itemData":{"id":8470,"type":"webpage","container-title":"The New York Times","title":"Executives are quitting to spend time with family...Really","URL":"https://www.nytimes.com/2022/02/16/business/executives-quitting.html?referrer=masthead","author":[{"family":"Gelles","given":"David"}],"accessed":{"date-parts":[["2022",3,15]]},"issued":{"date-parts":[["2022",2,16]]}}}],"schema":"https://github.com/citation-style-language/schema/raw/master/csl-citation.json"} </w:instrText>
      </w:r>
      <w:r w:rsidRPr="005327C5">
        <w:fldChar w:fldCharType="separate"/>
      </w:r>
      <w:r w:rsidR="004E1C4D" w:rsidRPr="004E1C4D">
        <w:rPr>
          <w:rFonts w:ascii="Arial" w:cs="Arial"/>
        </w:rPr>
        <w:t>(Gelles, 2022)</w:t>
      </w:r>
      <w:r w:rsidRPr="005327C5">
        <w:fldChar w:fldCharType="end"/>
      </w:r>
      <w:r w:rsidRPr="005327C5">
        <w:t xml:space="preserve">. In addition, the COVID-19 pandemic accelerated ‘working from home’, which increased up to 60% in spring 2020, a trend that stayed and increased to 2050, as employees choose to work nearly half from home as it increases their happiness and productivity </w:t>
      </w:r>
      <w:r w:rsidRPr="005327C5">
        <w:fldChar w:fldCharType="begin"/>
      </w:r>
      <w:r w:rsidR="004E1C4D">
        <w:instrText xml:space="preserve"> ADDIN ZOTERO_ITEM CSL_CITATION {"citationID":"a2ladca0k0l","properties":{"formattedCitation":"(The Economist, 2021c)","plainCitation":"(The Economist, 2021c)","noteIndex":0},"citationItems":[{"id":8472,"uris":["http://zotero.org/groups/4075961/items/8B964LEY"],"itemData":{"id":8472,"type":"webpage","container-title":"The Economist","title":"The rise of working from home","URL":"https://www.economist.com/special-report/2021/04/08/the-rise-of-working-from-home","author":[{"family":"The Economist","given":""}],"accessed":{"date-parts":[["2022",3,15]]},"issued":{"date-parts":[["2021",4,10]]}}}],"schema":"https://github.com/citation-style-language/schema/raw/master/csl-citation.json"} </w:instrText>
      </w:r>
      <w:r w:rsidRPr="005327C5">
        <w:fldChar w:fldCharType="separate"/>
      </w:r>
      <w:r w:rsidR="004E1C4D" w:rsidRPr="004E1C4D">
        <w:rPr>
          <w:rFonts w:ascii="Arial" w:cs="Arial"/>
        </w:rPr>
        <w:t>(The Economist, 2021c)</w:t>
      </w:r>
      <w:r w:rsidRPr="005327C5">
        <w:fldChar w:fldCharType="end"/>
      </w:r>
      <w:r w:rsidRPr="005327C5">
        <w:t xml:space="preserve">. Being busy is no longer trendy and employers strive for less working hours and less demanding schedules. Putting workers’ wellbeing first, companies have gradually adjusted to offering meditation and therapy sessions. In addition, making business calls illegal after working hours has only been the beginning of this new shift. This is also supported by the Millennial generation employees who, especially after the pandemic, started valuing their free time and wellbeing more, abandoning cushy and stable jobs to start new businesses, requesting more flexible timing, or experimenting with new professions </w:t>
      </w:r>
      <w:r w:rsidRPr="005327C5">
        <w:fldChar w:fldCharType="begin"/>
      </w:r>
      <w:r w:rsidR="004E1C4D">
        <w:instrText xml:space="preserve"> ADDIN ZOTERO_ITEM CSL_CITATION {"citationID":"a1abpql0gip","properties":{"formattedCitation":"(Roose, 2021)","plainCitation":"(Roose, 2021)","noteIndex":0},"citationItems":[{"id":8469,"uris":["http://zotero.org/groups/4075961/items/AHFK7HD9"],"itemData":{"id":8469,"type":"webpage","container-title":"The New York Times","title":"The Shift. Welcome to the YOLO Economy.","URL":"https://www.nytimes.com/2021/04/21/technology/welcome-to-the-yolo-economy.html","author":[{"family":"Roose","given":"Kevin"}],"accessed":{"date-parts":[["2022",3,15]]},"issued":{"date-parts":[["2021",4,21]]}}}],"schema":"https://github.com/citation-style-language/schema/raw/master/csl-citation.json"} </w:instrText>
      </w:r>
      <w:r w:rsidRPr="005327C5">
        <w:fldChar w:fldCharType="separate"/>
      </w:r>
      <w:r w:rsidR="004E1C4D" w:rsidRPr="004E1C4D">
        <w:rPr>
          <w:rFonts w:ascii="Arial" w:cs="Arial"/>
        </w:rPr>
        <w:t>(Roose, 2021)</w:t>
      </w:r>
      <w:r w:rsidRPr="005327C5">
        <w:fldChar w:fldCharType="end"/>
      </w:r>
      <w:r w:rsidRPr="005327C5">
        <w:t>.</w:t>
      </w:r>
    </w:p>
    <w:p w14:paraId="2213B825" w14:textId="30EC028A" w:rsidR="007C1471" w:rsidRPr="005327C5" w:rsidRDefault="007C1471" w:rsidP="007C1471">
      <w:pPr>
        <w:rPr>
          <w:i/>
          <w:iCs/>
        </w:rPr>
      </w:pPr>
      <w:r w:rsidRPr="005327C5">
        <w:rPr>
          <w:i/>
          <w:iCs/>
        </w:rPr>
        <w:t xml:space="preserve">These developments have particularly affected regions with a large share of employment in services already in 2020s which then gradually moved towards adjusted working styles. These are mainly urban areas across the Adriatic Ionian Region, such as Beograd, Ljubljana, Thessaloniki, Athens, most parts of northeast Italy, Tirana and most parts of Montenegro. </w:t>
      </w:r>
      <w:r w:rsidRPr="005327C5">
        <w:rPr>
          <w:i/>
          <w:iCs/>
        </w:rPr>
        <w:fldChar w:fldCharType="begin"/>
      </w:r>
      <w:r w:rsidR="004E1C4D">
        <w:rPr>
          <w:i/>
          <w:iCs/>
        </w:rPr>
        <w:instrText xml:space="preserve"> ADDIN ZOTERO_ITEM CSL_CITATION {"citationID":"a27n60q2r81","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5327C5">
        <w:rPr>
          <w:i/>
          <w:iCs/>
        </w:rPr>
        <w:fldChar w:fldCharType="separate"/>
      </w:r>
      <w:r w:rsidR="004E1C4D" w:rsidRPr="004E1C4D">
        <w:rPr>
          <w:rFonts w:ascii="Arial" w:cs="Arial"/>
        </w:rPr>
        <w:t>(BBSR &amp; ESPON, 2020)</w:t>
      </w:r>
      <w:r w:rsidRPr="005327C5">
        <w:rPr>
          <w:i/>
          <w:iCs/>
        </w:rPr>
        <w:fldChar w:fldCharType="end"/>
      </w:r>
    </w:p>
    <w:p w14:paraId="4DE6D98A" w14:textId="698C1EA2" w:rsidR="008523C5" w:rsidRPr="005327C5" w:rsidRDefault="007C1471" w:rsidP="007C1471">
      <w:pPr>
        <w:rPr>
          <w:i/>
          <w:iCs/>
        </w:rPr>
      </w:pPr>
      <w:r w:rsidRPr="005327C5">
        <w:rPr>
          <w:i/>
          <w:iCs/>
        </w:rPr>
        <w:t>In addition, by 2050, citizens moved from urban areas to nearby small and medium-sized cities or rural areas to benefit from a better quality of life, this has affected urban settlements, small and medium-sized cities and rural areas all over the Adriatic Ionian Region.</w:t>
      </w:r>
    </w:p>
    <w:p w14:paraId="2C345DCC" w14:textId="4F6FF564" w:rsidR="008523C5" w:rsidRPr="005327C5" w:rsidRDefault="006B217D" w:rsidP="008523C5">
      <w:r w:rsidRPr="005327C5">
        <w:rPr>
          <w:b/>
          <w:bCs/>
        </w:rPr>
        <w:t>Greening and digitalising industry</w:t>
      </w:r>
      <w:r w:rsidRPr="005327C5">
        <w:t xml:space="preserve">. With the increase in automation and in the importance of peoples’ free time industry could not remain unaffected. Digitalisation has sparked a boom of e-commerce and online warehouses, which increased even more after the COVID-19 pandemic. Online shopping has become more tailored and personalised, while online retailer warehouses quickly and efficiently accommodate any shopping need </w:t>
      </w:r>
      <w:r w:rsidRPr="005327C5">
        <w:fldChar w:fldCharType="begin"/>
      </w:r>
      <w:r w:rsidR="004E1C4D">
        <w:instrText xml:space="preserve"> ADDIN ZOTERO_ITEM CSL_CITATION {"citationID":"tdK9N40y","properties":{"formattedCitation":"(European Commission, 2019a)","plainCitation":"(European Commission, 2019a)","noteIndex":0},"citationItems":[{"id":635,"uris":["http://zotero.org/groups/21774/items/MHD3I4GR"],"itemData":{"id":635,"type":"report","title":"AI. The future of work? work of the future! On how artificial intelligence, robotics and automation are transforming jobs and the economy in Europe.","author":[{"family":"European Commission","given":""}],"issued":{"date-parts":[["2019",4,30]]}}}],"schema":"https://github.com/citation-style-language/schema/raw/master/csl-citation.json"} </w:instrText>
      </w:r>
      <w:r w:rsidRPr="005327C5">
        <w:fldChar w:fldCharType="separate"/>
      </w:r>
      <w:r w:rsidR="004E1C4D" w:rsidRPr="004E1C4D">
        <w:rPr>
          <w:rFonts w:ascii="Arial" w:cs="Arial"/>
        </w:rPr>
        <w:t>(European Commission, 2019a)</w:t>
      </w:r>
      <w:r w:rsidRPr="005327C5">
        <w:fldChar w:fldCharType="end"/>
      </w:r>
      <w:r w:rsidRPr="005327C5">
        <w:t xml:space="preserve">. This has had direct implications on smaller bricks-and-mortar retailers and local shops, as they had to adjust to these new developments or close. Digital platforms have allowed consumers to buy things faster and easier and have them delivered. At the same time by 2050, technology serves the sustainability values of people in the </w:t>
      </w:r>
      <w:r w:rsidR="00E728D3" w:rsidRPr="005327C5">
        <w:t xml:space="preserve">Adriatic Ionian </w:t>
      </w:r>
      <w:r w:rsidRPr="005327C5">
        <w:t>Region. Greening production through circular economy practices and improved better waste management have become the norm. Certainly green-washing is unavoidable, putting at risk all the environmental efforts that have been taken place so far. For this, Pigouvian taxes</w:t>
      </w:r>
      <w:r w:rsidR="00B96CF7" w:rsidRPr="005327C5">
        <w:rPr>
          <w:rStyle w:val="FootnoteReference"/>
        </w:rPr>
        <w:footnoteReference w:id="4"/>
      </w:r>
      <w:r w:rsidRPr="005327C5">
        <w:t xml:space="preserve"> have been applied to avoid tricking the system.</w:t>
      </w:r>
    </w:p>
    <w:p w14:paraId="2B62EE2D" w14:textId="19609278" w:rsidR="008523C5" w:rsidRPr="005327C5" w:rsidRDefault="004C56F8" w:rsidP="008523C5">
      <w:pPr>
        <w:rPr>
          <w:i/>
          <w:iCs/>
        </w:rPr>
      </w:pPr>
      <w:r w:rsidRPr="005327C5">
        <w:rPr>
          <w:i/>
          <w:iCs/>
        </w:rPr>
        <w:t xml:space="preserve">Internet use for purchases is a good indication of places that lead the shift towards e-commerce and online shopping. This can relate to both purchasing and selling goods or services. For regions already used to purchasing online from the 2010s, the shift has been easy by 2050, e.g. regions in Slovenia, north of Greece, Serbia and north Italy. At the same time, regions with low internet sales were mainly in parts of Serbia, Italy and Croatia. Parts of Greece and Serbia could leapfrog by 2050 with adequate policies . </w:t>
      </w:r>
      <w:r w:rsidRPr="005327C5">
        <w:rPr>
          <w:i/>
          <w:iCs/>
        </w:rPr>
        <w:fldChar w:fldCharType="begin"/>
      </w:r>
      <w:r w:rsidR="004E1C4D">
        <w:rPr>
          <w:i/>
          <w:iCs/>
        </w:rPr>
        <w:instrText xml:space="preserve"> ADDIN ZOTERO_ITEM CSL_CITATION {"citationID":"NNqQkQjY","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5327C5">
        <w:rPr>
          <w:i/>
          <w:iCs/>
        </w:rPr>
        <w:fldChar w:fldCharType="separate"/>
      </w:r>
      <w:r w:rsidR="004E1C4D" w:rsidRPr="004E1C4D">
        <w:rPr>
          <w:rFonts w:ascii="Arial" w:cs="Arial"/>
        </w:rPr>
        <w:t>(BBSR &amp; ESPON, 2020)</w:t>
      </w:r>
      <w:r w:rsidRPr="005327C5">
        <w:rPr>
          <w:i/>
          <w:iCs/>
        </w:rPr>
        <w:fldChar w:fldCharType="end"/>
      </w:r>
    </w:p>
    <w:p w14:paraId="1EBD2815" w14:textId="77777777" w:rsidR="00520B66" w:rsidRPr="005327C5" w:rsidRDefault="00520B66" w:rsidP="00520B66">
      <w:pPr>
        <w:shd w:val="clear" w:color="auto" w:fill="D9D9D9" w:themeFill="background1" w:themeFillShade="D9"/>
        <w:rPr>
          <w:b/>
          <w:bCs/>
        </w:rPr>
      </w:pPr>
      <w:r w:rsidRPr="005327C5">
        <w:rPr>
          <w:b/>
          <w:bCs/>
        </w:rPr>
        <w:t>Terristory: Upskilling for a European industry – Vojvodina 2050</w:t>
      </w:r>
    </w:p>
    <w:p w14:paraId="0505A60C" w14:textId="59B77CD4" w:rsidR="008523C5" w:rsidRPr="005327C5" w:rsidRDefault="00520B66" w:rsidP="00520B66">
      <w:pPr>
        <w:shd w:val="clear" w:color="auto" w:fill="D9D9D9" w:themeFill="background1" w:themeFillShade="D9"/>
      </w:pPr>
      <w:r w:rsidRPr="005327C5">
        <w:t>Vojvodina had reached its limits in work-intensive growth. Policymakers have realised the need for a shift --from quantitative growth and economic figures to smart, inclusive and sustainable growth and social fabric. More attention is now paid on the new engines of industrial growth: the people and the improvement of their skills and well-being. In order to gain a new impetus middle-sized towns have been developed in a comprehensive way. A more polycentric network of industry has been formulating involving cities such as Subotica or Sombor. These urban centres now have the potentials and the economic will to shift to a knowledge-intensive industry. Gradual shift has occurred: instead of just waiting for FDI for assembly plants complex actions are taken to support upskilling to reach a European-level smarter industry.</w:t>
      </w:r>
    </w:p>
    <w:p w14:paraId="44BFC37F" w14:textId="3D7ABD61" w:rsidR="008523C5" w:rsidRPr="005327C5" w:rsidRDefault="00727664" w:rsidP="008523C5">
      <w:r w:rsidRPr="005327C5">
        <w:rPr>
          <w:b/>
          <w:bCs/>
        </w:rPr>
        <w:t>Share, repair and care</w:t>
      </w:r>
      <w:r w:rsidRPr="005327C5">
        <w:t xml:space="preserve">. This shift towards more sustainability is not only reflected in the way businesses operate, but also in the way people behave. People’s mindset in the </w:t>
      </w:r>
      <w:r w:rsidR="00E728D3" w:rsidRPr="005327C5">
        <w:t xml:space="preserve">Adriatic Ionian </w:t>
      </w:r>
      <w:r w:rsidRPr="005327C5">
        <w:t>Region has gradually shifted towards abandoning the linear economic system of ‘take-make-waste’ towards a more circular approach of reuse-recycle-repair. This has been supported by stronger policies but also by citizens themselves, who have seen the benefits of the circular economy over time. In addition, increased digitalisation has allowed people to organise themselves in online platforms for car, tool and expertise sharing. Exchanging, particularly at neighbourhood and local level has led to a more mindful use of resources and a stronger community feeling among citizens.</w:t>
      </w:r>
      <w:r w:rsidR="008523C5" w:rsidRPr="005327C5">
        <w:t xml:space="preserve"> </w:t>
      </w:r>
    </w:p>
    <w:p w14:paraId="3A1912FD" w14:textId="21948684" w:rsidR="008523C5" w:rsidRPr="005327C5" w:rsidRDefault="00CF73BB" w:rsidP="008523C5">
      <w:pPr>
        <w:rPr>
          <w:i/>
          <w:iCs/>
        </w:rPr>
      </w:pPr>
      <w:r w:rsidRPr="005327C5">
        <w:rPr>
          <w:i/>
          <w:iCs/>
        </w:rPr>
        <w:t xml:space="preserve">The use of collaborative economy platforms where people can organise themselves is an indication of a sharing economy. Regions already aware of such platforms in the 2010s could already move to a more sharing economy. In the Adriatic Ionian Region, only Croatia, Italy and Greece were aware. </w:t>
      </w:r>
      <w:r w:rsidR="008523C5" w:rsidRPr="005327C5">
        <w:rPr>
          <w:i/>
          <w:iCs/>
        </w:rPr>
        <w:fldChar w:fldCharType="begin"/>
      </w:r>
      <w:r w:rsidR="004E1C4D">
        <w:rPr>
          <w:i/>
          <w:iCs/>
        </w:rPr>
        <w:instrText xml:space="preserve"> ADDIN ZOTERO_ITEM CSL_CITATION {"citationID":"a1r6oke3t23","properties":{"formattedCitation":"(European Commission DG COMM, 2016)","plainCitation":"(European Commission DG COMM, 2016)","noteIndex":0},"citationItems":[{"id":3154,"uris":["http://zotero.org/groups/21774/items/4XRHZ6EH"],"itemData":{"id":3154,"type":"report","collection-title":"Flash Eurobarometer","event-place":"Brussels","number":"438 - March 2016","publisher-place":"Brussels","title":"The use of collaborative platforms","author":[{"literal":"European Commission DG COMM"}],"issued":{"date-parts":[["2016"]]}}}],"schema":"https://github.com/citation-style-language/schema/raw/master/csl-citation.json"} </w:instrText>
      </w:r>
      <w:r w:rsidR="008523C5" w:rsidRPr="005327C5">
        <w:rPr>
          <w:i/>
          <w:iCs/>
        </w:rPr>
        <w:fldChar w:fldCharType="separate"/>
      </w:r>
      <w:r w:rsidR="00721E54" w:rsidRPr="005327C5">
        <w:rPr>
          <w:rFonts w:ascii="Arial" w:cs="Arial"/>
        </w:rPr>
        <w:t>(European Commission DG COMM, 2016)</w:t>
      </w:r>
      <w:r w:rsidR="008523C5" w:rsidRPr="005327C5">
        <w:rPr>
          <w:i/>
          <w:iCs/>
        </w:rPr>
        <w:fldChar w:fldCharType="end"/>
      </w:r>
    </w:p>
    <w:p w14:paraId="2D03DD5E" w14:textId="6D6E819C" w:rsidR="00284109" w:rsidRPr="005327C5" w:rsidRDefault="00284109" w:rsidP="00284109">
      <w:r w:rsidRPr="005327C5">
        <w:rPr>
          <w:b/>
          <w:bCs/>
        </w:rPr>
        <w:t>Carbon neutrality: zero emissions possible</w:t>
      </w:r>
      <w:r w:rsidRPr="005327C5">
        <w:t xml:space="preserve">. External factors, such as increased tensions in the neighbourhood of the </w:t>
      </w:r>
      <w:r w:rsidR="00CA4B56" w:rsidRPr="005327C5">
        <w:t>Adriatic Ionian</w:t>
      </w:r>
      <w:r w:rsidRPr="005327C5">
        <w:t xml:space="preserve"> Region in 2022 has rung the alarm bell for the need for a new, more efficient and less dependent energy system. Having the Green Deal as an overall policy compass and building on the EU’s strategic economy, resulted in the EU leading the way towards carbon neutrality, the new ‘REPowerEU’ plan of the 2020s has borne fruit </w:t>
      </w:r>
      <w:r w:rsidRPr="005327C5">
        <w:fldChar w:fldCharType="begin"/>
      </w:r>
      <w:r w:rsidR="004E1C4D">
        <w:instrText xml:space="preserve"> ADDIN ZOTERO_ITEM CSL_CITATION {"citationID":"al9natsvf0","properties":{"formattedCitation":"(European Commission, 2022)","plainCitation":"(European Commission, 2022)","noteIndex":0},"citationItems":[{"id":8473,"uris":["http://zotero.org/groups/4075961/items/5494SJP8"],"itemData":{"id":8473,"type":"document","title":"Communication from the Commission to the European Parliament, the European Council, the Council, the European Economic and Social Committee and the Committee of the Regions. REPowerEU: Joint European Action for more affordable, secure and sustainable energy. COM(2022) 108 final","author":[{"family":"European Commission","given":""}],"issued":{"date-parts":[["2022",3,8]]}}}],"schema":"https://github.com/citation-style-language/schema/raw/master/csl-citation.json"} </w:instrText>
      </w:r>
      <w:r w:rsidRPr="005327C5">
        <w:fldChar w:fldCharType="separate"/>
      </w:r>
      <w:r w:rsidR="004E1C4D" w:rsidRPr="004E1C4D">
        <w:rPr>
          <w:rFonts w:ascii="Arial" w:cs="Arial"/>
        </w:rPr>
        <w:t>(European Commission, 2022)</w:t>
      </w:r>
      <w:r w:rsidRPr="005327C5">
        <w:fldChar w:fldCharType="end"/>
      </w:r>
      <w:r w:rsidRPr="005327C5">
        <w:t xml:space="preserve">. The long-lasting dependency of the EU on Russian oil and gas has been replaced with a rapid transition towards clean energy and less coal dependency. Uncertainties posed by fluctuating and high energy prices during the 2020s spurred the green transition. The EU has revived its gas storage policy through infrastructure and phased out its dependence on fossil fuels, in most cases before 2030 </w:t>
      </w:r>
      <w:r w:rsidRPr="005327C5">
        <w:fldChar w:fldCharType="begin"/>
      </w:r>
      <w:r w:rsidR="004E1C4D">
        <w:instrText xml:space="preserve"> ADDIN ZOTERO_ITEM CSL_CITATION {"citationID":"rD3RJGvs","properties":{"formattedCitation":"(European Commission, 2022)","plainCitation":"(European Commission, 2022)","noteIndex":0},"citationItems":[{"id":8473,"uris":["http://zotero.org/groups/4075961/items/5494SJP8"],"itemData":{"id":8473,"type":"document","title":"Communication from the Commission to the European Parliament, the European Council, the Council, the European Economic and Social Committee and the Committee of the Regions. REPowerEU: Joint European Action for more affordable, secure and sustainable energy. COM(2022) 108 final","author":[{"family":"European Commission","given":""}],"issued":{"date-parts":[["2022",3,8]]}}}],"schema":"https://github.com/citation-style-language/schema/raw/master/csl-citation.json"} </w:instrText>
      </w:r>
      <w:r w:rsidRPr="005327C5">
        <w:fldChar w:fldCharType="separate"/>
      </w:r>
      <w:r w:rsidR="004E1C4D" w:rsidRPr="004E1C4D">
        <w:rPr>
          <w:rFonts w:ascii="Arial" w:cs="Arial"/>
        </w:rPr>
        <w:t>(European Commission, 2022)</w:t>
      </w:r>
      <w:r w:rsidRPr="005327C5">
        <w:fldChar w:fldCharType="end"/>
      </w:r>
      <w:r w:rsidRPr="005327C5">
        <w:t xml:space="preserve">. By diversifying gas supplies and reducing this dependence it was possible to realise the Green Deal goals faster. At the same time, strategic autonomy allowed the EU to easily diversify its gas supplies and accelerate hydrogen power. Increased investments in renewable energies were also put in place during the 2030s, further diversifying energy sources. </w:t>
      </w:r>
      <w:r w:rsidRPr="005327C5">
        <w:fldChar w:fldCharType="begin"/>
      </w:r>
      <w:r w:rsidR="004E1C4D">
        <w:instrText xml:space="preserve"> ADDIN ZOTERO_ITEM CSL_CITATION {"citationID":"GJmQnCne","properties":{"formattedCitation":"(European Commission, 2022)","plainCitation":"(European Commission, 2022)","noteIndex":0},"citationItems":[{"id":8473,"uris":["http://zotero.org/groups/4075961/items/5494SJP8"],"itemData":{"id":8473,"type":"document","title":"Communication from the Commission to the European Parliament, the European Council, the Council, the European Economic and Social Committee and the Committee of the Regions. REPowerEU: Joint European Action for more affordable, secure and sustainable energy. COM(2022) 108 final","author":[{"family":"European Commission","given":""}],"issued":{"date-parts":[["2022",3,8]]}}}],"schema":"https://github.com/citation-style-language/schema/raw/master/csl-citation.json"} </w:instrText>
      </w:r>
      <w:r w:rsidRPr="005327C5">
        <w:fldChar w:fldCharType="separate"/>
      </w:r>
      <w:r w:rsidR="004E1C4D" w:rsidRPr="004E1C4D">
        <w:rPr>
          <w:rFonts w:ascii="Arial" w:cs="Arial"/>
        </w:rPr>
        <w:t>(European Commission, 2022)</w:t>
      </w:r>
      <w:r w:rsidRPr="005327C5">
        <w:fldChar w:fldCharType="end"/>
      </w:r>
    </w:p>
    <w:p w14:paraId="1C6D4E32" w14:textId="3ECCCB6B" w:rsidR="00CC11CA" w:rsidRPr="005327C5" w:rsidRDefault="00CC11CA" w:rsidP="00CC11CA">
      <w:r w:rsidRPr="005327C5">
        <w:t>The Adriatic Ionian Region was generally energy and fuel poor, especially in the Balkan region in the 2000s, limiting economic potential</w:t>
      </w:r>
      <w:r w:rsidRPr="005327C5">
        <w:rPr>
          <w:i/>
          <w:iCs/>
        </w:rPr>
        <w:t xml:space="preserve">. </w:t>
      </w:r>
      <w:r w:rsidRPr="005327C5">
        <w:t xml:space="preserve">At the same time, the region was largely dependent on gas and fossil fuels, with Slovenia, Serbia, Bosnia and Herzegovina, Montenegro and Greece leading in low-quality lignite resources. Implementation of the Green Deal by 2050 has reduced these to a large extent. In addition, hydropower plants in Balkan countries, also used to play an important role up to 2030, when they slowly started becoming smaller. </w:t>
      </w:r>
      <w:r w:rsidRPr="005327C5">
        <w:fldChar w:fldCharType="begin"/>
      </w:r>
      <w:r w:rsidR="004E1C4D">
        <w:instrText xml:space="preserve"> ADDIN ZOTERO_ITEM CSL_CITATION {"citationID":"aeveg7p0s9","properties":{"formattedCitation":"(European Parliament, Policy Department B Structural and Cohesion Policies, 2015)","plainCitation":"(European Parliament, Policy Department B Structural and Cohesion Policies, 2015)","noteIndex":0},"citationItems":[{"id":8484,"uris":["http://zotero.org/groups/4075961/items/TQ9YJSK6"],"itemData":{"id":8484,"type":"report","title":"Research for REGI Committee - Adriatic and Ionian Region: Socio-economic Analysis and Assessment of Transport and Energy Links","author":[{"family":"European Parliament, Policy Department B Structural and Cohesion Policies","given":""}],"issued":{"date-parts":[["2015",12]]}}}],"schema":"https://github.com/citation-style-language/schema/raw/master/csl-citation.json"} </w:instrText>
      </w:r>
      <w:r w:rsidRPr="005327C5">
        <w:fldChar w:fldCharType="separate"/>
      </w:r>
      <w:r w:rsidR="004E1C4D" w:rsidRPr="004E1C4D">
        <w:rPr>
          <w:rFonts w:ascii="Arial" w:cs="Arial"/>
        </w:rPr>
        <w:t>(European Parliament, Policy Department B Structural and Cohesion Policies, 2015)</w:t>
      </w:r>
      <w:r w:rsidRPr="005327C5">
        <w:fldChar w:fldCharType="end"/>
      </w:r>
      <w:r w:rsidRPr="005327C5">
        <w:t xml:space="preserve">. On the other hand, the region has been redeemed with renewable energy resources, such as geothermal, hydro, biomass, solar and wind, which even during the 2020s were higher than the EU average.   </w:t>
      </w:r>
    </w:p>
    <w:p w14:paraId="285D973A" w14:textId="77777777" w:rsidR="00CC11CA" w:rsidRPr="005327C5" w:rsidRDefault="00CC11CA" w:rsidP="00CC11CA">
      <w:pPr>
        <w:rPr>
          <w:i/>
          <w:iCs/>
        </w:rPr>
      </w:pPr>
      <w:r w:rsidRPr="005327C5">
        <w:rPr>
          <w:i/>
          <w:iCs/>
        </w:rPr>
        <w:t xml:space="preserve">Regions with high dependence on coal such as Kozani in Western Macedonia in Greece, in Monfalcone in Friuli Venezia, Fusina in Veneto and South Brindisi in Puglia in Italy, Sostanj in Slovenia, Plomin in Croatia, the Kolubara mining basin in Serbia and others, as well as key hydropower plants places, such as in Serbia and Croatia first faced green transition challenges during the 2020s-2030s. </w:t>
      </w:r>
    </w:p>
    <w:p w14:paraId="297F555A" w14:textId="1541DEFD" w:rsidR="00CC11CA" w:rsidRPr="005327C5" w:rsidRDefault="00CC11CA" w:rsidP="00CC11CA">
      <w:pPr>
        <w:rPr>
          <w:i/>
          <w:iCs/>
        </w:rPr>
      </w:pPr>
      <w:r w:rsidRPr="005327C5">
        <w:rPr>
          <w:i/>
          <w:iCs/>
        </w:rPr>
        <w:t xml:space="preserve">At the same time, renewable energy potential has been high in the region and places that have capitalised over the years on renewable energy laid the first pioneering steppingstones already by 2030. Regions, for instance, that had a high potential of onshore wind energy generation could leapfrog by 2050. These are Puglia in mainland Italy, Ragusa in Sicily, Sibenik-Knin County in Croatia, the North Aegean, Attica and Crete regions in Greece, which already in 2020s had the highest potential </w:t>
      </w:r>
      <w:r w:rsidRPr="005327C5">
        <w:rPr>
          <w:i/>
          <w:iCs/>
        </w:rPr>
        <w:fldChar w:fldCharType="begin"/>
      </w:r>
      <w:r w:rsidR="004E1C4D">
        <w:rPr>
          <w:i/>
          <w:iCs/>
        </w:rPr>
        <w:instrText xml:space="preserve"> ADDIN ZOTERO_ITEM CSL_CITATION {"citationID":"a1m29pcggua","properties":{"formattedCitation":"(ESPON, 2018c)","plainCitation":"(ESPON, 2018c)","noteIndex":0},"citationItems":[{"id":344,"uris":["http://zotero.org/groups/21774/items/YGE5FX23"],"itemData":{"id":344,"type":"report","event-place":"Luxembourg","publisher":"ESPON EGTC","publisher-place":"Luxembourg","title":"Territories and low-carbon economy (ESPON Locate). Final Report.","author":[{"family":"ESPON","given":""}],"issued":{"date-parts":[["2018"]]}}}],"schema":"https://github.com/citation-style-language/schema/raw/master/csl-citation.json"} </w:instrText>
      </w:r>
      <w:r w:rsidRPr="005327C5">
        <w:rPr>
          <w:i/>
          <w:iCs/>
        </w:rPr>
        <w:fldChar w:fldCharType="separate"/>
      </w:r>
      <w:r w:rsidR="004E1C4D" w:rsidRPr="004E1C4D">
        <w:rPr>
          <w:rFonts w:ascii="Arial" w:cs="Arial"/>
        </w:rPr>
        <w:t>(ESPON, 2018c)</w:t>
      </w:r>
      <w:r w:rsidRPr="005327C5">
        <w:rPr>
          <w:i/>
          <w:iCs/>
        </w:rPr>
        <w:fldChar w:fldCharType="end"/>
      </w:r>
      <w:r w:rsidRPr="005327C5">
        <w:rPr>
          <w:i/>
          <w:iCs/>
        </w:rPr>
        <w:t xml:space="preserve">. Wind parks in Raska district and South Banat district in Serbia and Mozura in Montenegro, as well as in the south of Bosnia and Herzegovina and from Kumanovo to Kriva Palanka in North Macedonia have taken small steps by 2050 </w:t>
      </w:r>
      <w:r w:rsidRPr="005327C5">
        <w:rPr>
          <w:i/>
          <w:iCs/>
        </w:rPr>
        <w:fldChar w:fldCharType="begin"/>
      </w:r>
      <w:r w:rsidR="004E1C4D">
        <w:rPr>
          <w:i/>
          <w:iCs/>
        </w:rPr>
        <w:instrText xml:space="preserve"> ADDIN ZOTERO_ITEM CSL_CITATION {"citationID":"a121e48l5qp","properties":{"formattedCitation":"(Western Balkans Investment Framework, 2019)","plainCitation":"(Western Balkans Investment Framework, 2019)","noteIndex":0},"citationItems":[{"id":8485,"uris":["http://zotero.org/groups/4075961/items/V4LQW7KW"],"itemData":{"id":8485,"type":"report","title":"Investing in clean energy in the Western Balkans","author":[{"family":"Western Balkans Investment Framework","given":""}],"issued":{"date-parts":[["2019"]]}}}],"schema":"https://github.com/citation-style-language/schema/raw/master/csl-citation.json"} </w:instrText>
      </w:r>
      <w:r w:rsidRPr="005327C5">
        <w:rPr>
          <w:i/>
          <w:iCs/>
        </w:rPr>
        <w:fldChar w:fldCharType="separate"/>
      </w:r>
      <w:r w:rsidR="004E1C4D" w:rsidRPr="004E1C4D">
        <w:rPr>
          <w:rFonts w:ascii="Arial" w:cs="Arial"/>
        </w:rPr>
        <w:t>(Western Balkans Investment Framework, 2019)</w:t>
      </w:r>
      <w:r w:rsidRPr="005327C5">
        <w:rPr>
          <w:i/>
          <w:iCs/>
        </w:rPr>
        <w:fldChar w:fldCharType="end"/>
      </w:r>
      <w:r w:rsidRPr="005327C5">
        <w:rPr>
          <w:i/>
          <w:iCs/>
        </w:rPr>
        <w:t xml:space="preserve">, while more efforts were needed for Slovenia. The same holds for regions with solar power potential, such as in most parts of Italy, e.g. Friuli Venezia, Veneto, Sicily, Puglia, as well as Central Macedonia in Greece and most regions of Croatia, with smaller steps seen in Slano in Montenegro and Karbinci in North Macedonia and Vau I Dejes in Albania  with less potential in Slovenia  </w:t>
      </w:r>
      <w:r w:rsidRPr="005327C5">
        <w:fldChar w:fldCharType="begin"/>
      </w:r>
      <w:r w:rsidR="004E1C4D">
        <w:instrText xml:space="preserve"> ADDIN ZOTERO_ITEM CSL_CITATION {"citationID":"a1i2it07qnk","properties":{"formattedCitation":"\\uldash{(European Commission, 2020)}","plainCitation":"(European Commission, 2020)","dontUpdate":true,"noteIndex":0},"citationItems":[{"id":8331,"uris":["http://zotero.org/groups/4075961/items/8H7HPP52"],"itemData":{"id":8331,"type":"document","title":"Communication from the Commission to the European Parliament, the Council, the European Economic and Social Committee and the Committee of the Regions. Sustainable and Smart Mobility Strategy - putting European transport on track for the future. COM(2020) 789 final","author":[{"family":"European Commission","given":""}],"issued":{"date-parts":[["2020",12,9]]}}}],"schema":"https://github.com/citation-style-language/schema/raw/master/csl-citation.json"} </w:instrText>
      </w:r>
      <w:r w:rsidRPr="005327C5">
        <w:fldChar w:fldCharType="separate"/>
      </w:r>
      <w:r w:rsidRPr="005327C5">
        <w:rPr>
          <w:rFonts w:ascii="Arial" w:cs="Arial"/>
          <w:u w:val="dash"/>
        </w:rPr>
        <w:t>(Balkan Green Energy News, 2021; Bellini, 2021; ESPON, 2018)</w:t>
      </w:r>
      <w:r w:rsidRPr="005327C5">
        <w:fldChar w:fldCharType="end"/>
      </w:r>
      <w:r w:rsidRPr="005327C5">
        <w:t>.</w:t>
      </w:r>
    </w:p>
    <w:p w14:paraId="241DD335" w14:textId="77777777" w:rsidR="00CF5416" w:rsidRPr="005327C5" w:rsidRDefault="00CF5416" w:rsidP="00CF5416">
      <w:r w:rsidRPr="005327C5">
        <w:rPr>
          <w:b/>
          <w:bCs/>
        </w:rPr>
        <w:t>Logistics: it’s a long way</w:t>
      </w:r>
      <w:r w:rsidRPr="005327C5">
        <w:t xml:space="preserve">. The new shopping habits of people linked mainly to online shopping and on demand services has resulted in a need for more and better-connected logistics services. However, the scarcity of resources and increase in energy prices, accompanied by a higher environmental consciousness has made logistics services even more expensive by 2050. Production remains global and with the strategic role of the EU expanding, such globalisation increases. Although there are sharing and repairing elements in small urban and rural areas, larger metropolitan areas are substantially dependent on online shopping. Interregional freight transport connections and key transport hubs remain important for logistics. Technological advancements have increased the use of cleaner energy in transport, reducing costs and environmental footprint.   </w:t>
      </w:r>
    </w:p>
    <w:p w14:paraId="273C59E5" w14:textId="2D5C7A63" w:rsidR="00CF5416" w:rsidRPr="005327C5" w:rsidRDefault="00CF5416" w:rsidP="00CF5416">
      <w:r w:rsidRPr="005327C5">
        <w:rPr>
          <w:b/>
          <w:bCs/>
        </w:rPr>
        <w:t>Rail is back on track</w:t>
      </w:r>
      <w:r w:rsidRPr="005327C5">
        <w:t xml:space="preserve">. A key characteristic for mobility in the </w:t>
      </w:r>
      <w:r w:rsidR="00E728D3" w:rsidRPr="005327C5">
        <w:t xml:space="preserve">Adriatic Ionian </w:t>
      </w:r>
      <w:r w:rsidRPr="005327C5">
        <w:t xml:space="preserve">Region by 2050 has been the shift towards more sustainable transport and less carbon emissions. The Green Deal has encouraged green mobility. An efficient and interconnected multimodal transport system has been gradually implemented, while affordable and high-speed rail networks are on track </w:t>
      </w:r>
      <w:r w:rsidR="009E59C7" w:rsidRPr="005327C5">
        <w:fldChar w:fldCharType="begin"/>
      </w:r>
      <w:r w:rsidR="004E1C4D">
        <w:instrText xml:space="preserve"> ADDIN ZOTERO_ITEM CSL_CITATION {"citationID":"kbT4rLW3","properties":{"formattedCitation":"(European Commission, 2020a)","plainCitation":"(European Commission, 2020a)","noteIndex":0},"citationItems":[{"id":8331,"uris":["http://zotero.org/groups/4075961/items/8H7HPP52"],"itemData":{"id":8331,"type":"document","title":"Communication from the Commission to the European Parliament, the Council, the European Economic and Social Committee and the Committee of the Regions. Sustainable and Smart Mobility Strategy - putting European transport on track for the future. COM(2020) 789 final","author":[{"family":"European Commission","given":""}],"issued":{"date-parts":[["2020",12,9]]}}}],"schema":"https://github.com/citation-style-language/schema/raw/master/csl-citation.json"} </w:instrText>
      </w:r>
      <w:r w:rsidR="009E59C7" w:rsidRPr="005327C5">
        <w:fldChar w:fldCharType="separate"/>
      </w:r>
      <w:r w:rsidR="004E1C4D" w:rsidRPr="004E1C4D">
        <w:rPr>
          <w:rFonts w:ascii="Arial" w:cs="Arial"/>
        </w:rPr>
        <w:t>(European Commission, 2020a)</w:t>
      </w:r>
      <w:r w:rsidR="009E59C7" w:rsidRPr="005327C5">
        <w:fldChar w:fldCharType="end"/>
      </w:r>
      <w:r w:rsidRPr="005327C5">
        <w:t xml:space="preserve">. Further to that, night trains have been in fashion again, reducing unproductive travel time and flights which have the highest share of carbon emissions. Rail freight traffic has also doubled, while high speed rail traffic has tripled and the TEN-T has been largely electrified and expanded towards the Western Balkans </w:t>
      </w:r>
      <w:r w:rsidR="009E59C7" w:rsidRPr="005327C5">
        <w:fldChar w:fldCharType="begin"/>
      </w:r>
      <w:r w:rsidR="004E1C4D">
        <w:instrText xml:space="preserve"> ADDIN ZOTERO_ITEM CSL_CITATION {"citationID":"GorkyDby","properties":{"formattedCitation":"(European Commission, 2020a)","plainCitation":"(European Commission, 2020a)","noteIndex":0},"citationItems":[{"id":8331,"uris":["http://zotero.org/groups/4075961/items/8H7HPP52"],"itemData":{"id":8331,"type":"document","title":"Communication from the Commission to the European Parliament, the Council, the European Economic and Social Committee and the Committee of the Regions. Sustainable and Smart Mobility Strategy - putting European transport on track for the future. COM(2020) 789 final","author":[{"family":"European Commission","given":""}],"issued":{"date-parts":[["2020",12,9]]}}}],"schema":"https://github.com/citation-style-language/schema/raw/master/csl-citation.json"} </w:instrText>
      </w:r>
      <w:r w:rsidR="009E59C7" w:rsidRPr="005327C5">
        <w:fldChar w:fldCharType="separate"/>
      </w:r>
      <w:r w:rsidR="004E1C4D" w:rsidRPr="004E1C4D">
        <w:rPr>
          <w:rFonts w:ascii="Arial" w:cs="Arial"/>
        </w:rPr>
        <w:t>(European Commission, 2020a)</w:t>
      </w:r>
      <w:r w:rsidR="009E59C7" w:rsidRPr="005327C5">
        <w:fldChar w:fldCharType="end"/>
      </w:r>
      <w:r w:rsidRPr="005327C5">
        <w:t xml:space="preserve">. Stricter pollution standards and stronger regulations defend sustainability. </w:t>
      </w:r>
    </w:p>
    <w:p w14:paraId="7DAF6D48" w14:textId="28F403A8" w:rsidR="008523C5" w:rsidRPr="005327C5" w:rsidRDefault="00CF5416" w:rsidP="008523C5">
      <w:r w:rsidRPr="005327C5">
        <w:rPr>
          <w:b/>
          <w:bCs/>
        </w:rPr>
        <w:t>Bespoke multimodality</w:t>
      </w:r>
      <w:r w:rsidRPr="005327C5">
        <w:t xml:space="preserve">. Transport in the different regions of the </w:t>
      </w:r>
      <w:r w:rsidR="00E728D3" w:rsidRPr="005327C5">
        <w:t xml:space="preserve">Adriatic Ionian </w:t>
      </w:r>
      <w:r w:rsidRPr="005327C5">
        <w:t xml:space="preserve">Region has gradually turned into ‘mobility as a service’, with bespoke and tailored mobility designed for citizens. This is particularly relevant in urban areas, where the demand for innovative mobility solutions is high. Here, digitalisation facilitates these services. Increasing multi-modality in urban centres as well as good quality and green public transport, increases its use. Furthermore, collective transport, walking and cycling infrastructure, as well as car-sharing and other micro-mobility forms </w:t>
      </w:r>
      <w:r w:rsidRPr="005327C5">
        <w:fldChar w:fldCharType="begin"/>
      </w:r>
      <w:r w:rsidR="004E1C4D">
        <w:instrText xml:space="preserve"> ADDIN ZOTERO_ITEM CSL_CITATION {"citationID":"5hb1y28t","properties":{"formattedCitation":"(European Commission, 2020a)","plainCitation":"(European Commission, 2020a)","noteIndex":0},"citationItems":[{"id":8331,"uris":["http://zotero.org/groups/4075961/items/8H7HPP52"],"itemData":{"id":8331,"type":"document","title":"Communication from the Commission to the European Parliament, the Council, the European Economic and Social Committee and the Committee of the Regions. Sustainable and Smart Mobility Strategy - putting European transport on track for the future. COM(2020) 789 final","author":[{"family":"European Commission","given":""}],"issued":{"date-parts":[["2020",12,9]]}}}],"schema":"https://github.com/citation-style-language/schema/raw/master/csl-citation.json"} </w:instrText>
      </w:r>
      <w:r w:rsidRPr="005327C5">
        <w:fldChar w:fldCharType="separate"/>
      </w:r>
      <w:r w:rsidR="004E1C4D" w:rsidRPr="004E1C4D">
        <w:rPr>
          <w:rFonts w:ascii="Arial" w:cs="Arial"/>
        </w:rPr>
        <w:t>(European Commission, 2020a)</w:t>
      </w:r>
      <w:r w:rsidRPr="005327C5">
        <w:fldChar w:fldCharType="end"/>
      </w:r>
      <w:r w:rsidRPr="005327C5">
        <w:t xml:space="preserve">, reduce the need for car use with the attendant congestion, air pollution and noise which hamper people’s wellbeing. </w:t>
      </w:r>
    </w:p>
    <w:p w14:paraId="2B6ECB6C" w14:textId="77777777" w:rsidR="00EB62FA" w:rsidRPr="005327C5" w:rsidRDefault="00EB62FA" w:rsidP="00EB62FA">
      <w:pPr>
        <w:rPr>
          <w:i/>
          <w:iCs/>
        </w:rPr>
      </w:pPr>
      <w:r w:rsidRPr="005327C5">
        <w:rPr>
          <w:i/>
          <w:iCs/>
        </w:rPr>
        <w:t xml:space="preserve">Connectivity infrastructure plays a key role in logistics and travel. EU infrastructure projects such as the TEN-T network. Also, projects funded by external powers, such as the One Belt One Road initiative already completed by 2030 have played a key role in the improved connectivity in the area. Nevertheless, with the stronger autonomous role of the EU over the years, the influence of other powers has been reduced with the EU taking a more leading role in its territory and neighbourhood. </w:t>
      </w:r>
    </w:p>
    <w:p w14:paraId="547EC17B" w14:textId="4B133F7D" w:rsidR="00EB62FA" w:rsidRPr="005327C5" w:rsidRDefault="00EB62FA" w:rsidP="00EB62FA">
      <w:pPr>
        <w:rPr>
          <w:i/>
          <w:iCs/>
        </w:rPr>
      </w:pPr>
      <w:r w:rsidRPr="005327C5">
        <w:rPr>
          <w:i/>
          <w:iCs/>
        </w:rPr>
        <w:t xml:space="preserve">The TEN-T Core and Comprehensive network have been expanded in the Adriatic Ionian Region, including infrastructure in the Western Balkans. Most of the planned One Belt One Road projects also concluded by 2030, especially rail infrastructure in the Western Balkans, such as in Serbia, Montenegro and Albania, as well as key port infrastructure in Piraeus in Greece. </w:t>
      </w:r>
      <w:r w:rsidR="005327C5" w:rsidRPr="005327C5">
        <w:rPr>
          <w:i/>
          <w:iCs/>
        </w:rPr>
        <w:t>(Map 5-1)</w:t>
      </w:r>
    </w:p>
    <w:p w14:paraId="1DD15DF5" w14:textId="77777777" w:rsidR="00EB62FA" w:rsidRPr="005327C5" w:rsidRDefault="00EB62FA" w:rsidP="00EB62FA">
      <w:pPr>
        <w:rPr>
          <w:i/>
          <w:iCs/>
        </w:rPr>
      </w:pPr>
      <w:r w:rsidRPr="005327C5">
        <w:rPr>
          <w:i/>
          <w:iCs/>
        </w:rPr>
        <w:t>Large rail, road and river intermodal terminals across the Danube region are increasingly important for logistics services also in the Adriatic Ionian area. These include Beograd, Pancevo and Novi Sad in Serbia, Bar in Montenegro, Banja Luka, Sarajevo and Tuzla in Bosnia Herzegovina, Ljubljana and Celje in Slovenia, as well as Ploce, Split and Rijeka in Croatia. Port terminals play an important role for shipping, especially Trieste, Venice and Ravenna (Italy), Koper (Slovenia), Piraeus and Thessaloniki (Greece), Vlores and Durres (Albania).</w:t>
      </w:r>
    </w:p>
    <w:p w14:paraId="726774A1" w14:textId="77777777" w:rsidR="004B1CE3" w:rsidRPr="005327C5" w:rsidRDefault="004B1CE3" w:rsidP="004B1CE3">
      <w:pPr>
        <w:shd w:val="clear" w:color="auto" w:fill="D9D9D9" w:themeFill="background1" w:themeFillShade="D9"/>
        <w:rPr>
          <w:b/>
          <w:bCs/>
        </w:rPr>
      </w:pPr>
      <w:r w:rsidRPr="005327C5">
        <w:rPr>
          <w:b/>
          <w:bCs/>
        </w:rPr>
        <w:t>Terristory: The 5-minute city: Ljubljana 2050</w:t>
      </w:r>
    </w:p>
    <w:p w14:paraId="6E0FADA3" w14:textId="05F226CC" w:rsidR="008523C5" w:rsidRPr="005327C5" w:rsidRDefault="004B1CE3" w:rsidP="004B1CE3">
      <w:pPr>
        <w:shd w:val="clear" w:color="auto" w:fill="D9D9D9" w:themeFill="background1" w:themeFillShade="D9"/>
      </w:pPr>
      <w:r w:rsidRPr="005327C5">
        <w:t>While the COVID-19 pandemic brought the transition to digital and the final blending between work and leisure it simultaneously also incited the resurrection of the personal contacts. From the growing awareness about the dangers of excessive screen time and socially damaging effects of ever more pervasive digital social networks the ‘back to people’ movement was born. It has been compared to the environment movement and dubbed also ‘The New Humanism’. In Ljubljana, like in most cities and smaller towns, the movement offered an umbrella term for a variety of civil society organization from the fields such as culture, elderly and immigrant care, youth and homeless organizations, but also local businesses and the creative sector, working to bring people together. Focusing on the role and functions of public space by 2040 it facilitated the transformation of the city into a network of 5-minute neighbourhoods, in which all basic and social needs could be fulfilled within a 5-minute walk. It turned out that more frequent personal contacts contributed not only to better quality of life, but also to more effective tackling the effects of climate change.</w:t>
      </w:r>
    </w:p>
    <w:p w14:paraId="6A852EBD" w14:textId="2F740B5F" w:rsidR="008523C5" w:rsidRPr="005327C5" w:rsidRDefault="006E2227" w:rsidP="008523C5">
      <w:r w:rsidRPr="005327C5">
        <w:rPr>
          <w:b/>
          <w:bCs/>
        </w:rPr>
        <w:t>Tourism – travel responsibly</w:t>
      </w:r>
      <w:r w:rsidRPr="005327C5">
        <w:t xml:space="preserve">. The steady green and digital transitions have also affected the tourism industry in the region. The quality of life is closely tied with leisure activities and holidays. In addition, being closer to nature increases wellbeing. Hence, by 2050, less crowded rural destinations, national parks and nature-related places, even close to cities have been key destinations for people in the </w:t>
      </w:r>
      <w:r w:rsidR="00E728D3" w:rsidRPr="005327C5">
        <w:t xml:space="preserve">Adriatic Ionian </w:t>
      </w:r>
      <w:r w:rsidRPr="005327C5">
        <w:t xml:space="preserve">Region </w:t>
      </w:r>
      <w:r w:rsidRPr="005327C5">
        <w:fldChar w:fldCharType="begin"/>
      </w:r>
      <w:r w:rsidR="004E1C4D">
        <w:instrText xml:space="preserve"> ADDIN ZOTERO_ITEM CSL_CITATION {"citationID":"a24iofoqcvj","properties":{"formattedCitation":"(European Commission, 2021g)","plainCitation":"(European Commission, 2021g)","noteIndex":0},"citationItems":[{"id":8474,"uris":["http://zotero.org/groups/4075961/items/3FMLRCTC"],"itemData":{"id":8474,"type":"report","title":"Regional impacts of the COVID-19 crisis on the tourist sector. Final Report.","author":[{"family":"European Commission","given":""}],"issued":{"date-parts":[["2021"]]}}}],"schema":"https://github.com/citation-style-language/schema/raw/master/csl-citation.json"} </w:instrText>
      </w:r>
      <w:r w:rsidRPr="005327C5">
        <w:fldChar w:fldCharType="separate"/>
      </w:r>
      <w:r w:rsidR="004E1C4D" w:rsidRPr="004E1C4D">
        <w:rPr>
          <w:rFonts w:ascii="Arial" w:cs="Arial"/>
        </w:rPr>
        <w:t>(European Commission, 2021g)</w:t>
      </w:r>
      <w:r w:rsidRPr="005327C5">
        <w:fldChar w:fldCharType="end"/>
      </w:r>
      <w:r w:rsidRPr="005327C5">
        <w:t xml:space="preserve">. The COVID-19 pandemic raised the importance of domestic tourism and closer destinations do not require flights or long drives. This has increased the bonding people feel with their tourism destinations, exploring their natural and cultural heritage without being part of harmful mass tourism </w:t>
      </w:r>
      <w:r w:rsidRPr="005327C5">
        <w:fldChar w:fldCharType="begin"/>
      </w:r>
      <w:r w:rsidR="004E1C4D">
        <w:instrText xml:space="preserve"> ADDIN ZOTERO_ITEM CSL_CITATION {"citationID":"eLEcjtC2","properties":{"formattedCitation":"(European Commission, 2021g)","plainCitation":"(European Commission, 2021g)","noteIndex":0},"citationItems":[{"id":8474,"uris":["http://zotero.org/groups/4075961/items/3FMLRCTC"],"itemData":{"id":8474,"type":"report","title":"Regional impacts of the COVID-19 crisis on the tourist sector. Final Report.","author":[{"family":"European Commission","given":""}],"issued":{"date-parts":[["2021"]]}}}],"schema":"https://github.com/citation-style-language/schema/raw/master/csl-citation.json"} </w:instrText>
      </w:r>
      <w:r w:rsidRPr="005327C5">
        <w:fldChar w:fldCharType="separate"/>
      </w:r>
      <w:r w:rsidR="004E1C4D" w:rsidRPr="004E1C4D">
        <w:rPr>
          <w:rFonts w:ascii="Arial" w:cs="Arial"/>
        </w:rPr>
        <w:t>(European Commission, 2021g)</w:t>
      </w:r>
      <w:r w:rsidRPr="005327C5">
        <w:fldChar w:fldCharType="end"/>
      </w:r>
      <w:r w:rsidRPr="005327C5">
        <w:t xml:space="preserve">. Sustainability has also affected tourism services, namely accommodation and catering with eco-hotels, less use of plastics, recycling and vegan meals in many tourism hotspots. This increases respect towards the territories and local communities. </w:t>
      </w:r>
      <w:r w:rsidRPr="005327C5">
        <w:fldChar w:fldCharType="begin"/>
      </w:r>
      <w:r w:rsidR="004E1C4D">
        <w:instrText xml:space="preserve"> ADDIN ZOTERO_ITEM CSL_CITATION {"citationID":"Mar9MBRM","properties":{"formattedCitation":"(European Commission, 2021g)","plainCitation":"(European Commission, 2021g)","noteIndex":0},"citationItems":[{"id":8474,"uris":["http://zotero.org/groups/4075961/items/3FMLRCTC"],"itemData":{"id":8474,"type":"report","title":"Regional impacts of the COVID-19 crisis on the tourist sector. Final Report.","author":[{"family":"European Commission","given":""}],"issued":{"date-parts":[["2021"]]}}}],"schema":"https://github.com/citation-style-language/schema/raw/master/csl-citation.json"} </w:instrText>
      </w:r>
      <w:r w:rsidRPr="005327C5">
        <w:fldChar w:fldCharType="separate"/>
      </w:r>
      <w:r w:rsidR="004E1C4D" w:rsidRPr="004E1C4D">
        <w:rPr>
          <w:rFonts w:ascii="Arial" w:cs="Arial"/>
        </w:rPr>
        <w:t>(European Commission, 2021g)</w:t>
      </w:r>
      <w:r w:rsidRPr="005327C5">
        <w:fldChar w:fldCharType="end"/>
      </w:r>
      <w:r w:rsidRPr="005327C5">
        <w:t xml:space="preserve"> Digitalisation has also improved services.</w:t>
      </w:r>
    </w:p>
    <w:p w14:paraId="5F63004E" w14:textId="115622F7" w:rsidR="008523C5" w:rsidRPr="005327C5" w:rsidRDefault="0002204B" w:rsidP="008523C5">
      <w:pPr>
        <w:rPr>
          <w:i/>
          <w:iCs/>
        </w:rPr>
      </w:pPr>
      <w:r w:rsidRPr="005327C5">
        <w:rPr>
          <w:i/>
          <w:iCs/>
        </w:rPr>
        <w:t xml:space="preserve">Regions whose employment largely depends on tourism that have been resilient after the COVID-19 pandemic implemented dedicated policies or focused their Regional Innovations Strategies on tourism. These were pioneers of ‘getting back to normal’ and also invested in sustainable tourism. Such regions include Central Macedonia, Crete, Thessaly, Epirus, and all Greek islands, Veneto in Italy and parts of Slovenia, while more risk is seen in Adriatic Croatia and the region of Basilicata, where tourism is key to employment, but no Regional Innovation Strategy provides any support. </w:t>
      </w:r>
      <w:r w:rsidR="008523C5" w:rsidRPr="005327C5">
        <w:rPr>
          <w:i/>
          <w:iCs/>
        </w:rPr>
        <w:fldChar w:fldCharType="begin"/>
      </w:r>
      <w:r w:rsidR="004E1C4D">
        <w:rPr>
          <w:i/>
          <w:iCs/>
        </w:rPr>
        <w:instrText xml:space="preserve"> ADDIN ZOTERO_ITEM CSL_CITATION {"citationID":"a1dihjoccvj","properties":{"formattedCitation":"(European Commission, 2021g)","plainCitation":"(European Commission, 2021g)","noteIndex":0},"citationItems":[{"id":8474,"uris":["http://zotero.org/groups/4075961/items/3FMLRCTC"],"itemData":{"id":8474,"type":"report","title":"Regional impacts of the COVID-19 crisis on the tourist sector. Final Report.","author":[{"family":"European Commission","given":""}],"issued":{"date-parts":[["2021"]]}}}],"schema":"https://github.com/citation-style-language/schema/raw/master/csl-citation.json"} </w:instrText>
      </w:r>
      <w:r w:rsidR="008523C5" w:rsidRPr="005327C5">
        <w:rPr>
          <w:i/>
          <w:iCs/>
        </w:rPr>
        <w:fldChar w:fldCharType="separate"/>
      </w:r>
      <w:r w:rsidR="00721E54" w:rsidRPr="005327C5">
        <w:rPr>
          <w:rFonts w:ascii="Arial" w:cs="Arial"/>
        </w:rPr>
        <w:t>(European Commission, 2021g)</w:t>
      </w:r>
      <w:r w:rsidR="008523C5" w:rsidRPr="005327C5">
        <w:rPr>
          <w:i/>
          <w:iCs/>
        </w:rPr>
        <w:fldChar w:fldCharType="end"/>
      </w:r>
    </w:p>
    <w:p w14:paraId="4C1A13CA" w14:textId="769CD29B" w:rsidR="00C43906" w:rsidRPr="005327C5" w:rsidRDefault="00C43906" w:rsidP="00C43906">
      <w:r w:rsidRPr="005327C5">
        <w:rPr>
          <w:b/>
          <w:bCs/>
        </w:rPr>
        <w:t>From Farm to Fork</w:t>
      </w:r>
      <w:r w:rsidRPr="005327C5">
        <w:t xml:space="preserve">. Good quality food, sustainable production, reduced loss and waste prevention, all contribute indirectly to people’s wellbeing in the </w:t>
      </w:r>
      <w:r w:rsidR="00E728D3" w:rsidRPr="005327C5">
        <w:t xml:space="preserve">Adriatic Ionian </w:t>
      </w:r>
      <w:r w:rsidRPr="005327C5">
        <w:t xml:space="preserve">Region. In this case, the strong focus on sustainability and Green Deal implementation has supported sustainable food systems and their links to healthy people and the planet </w:t>
      </w:r>
      <w:r w:rsidRPr="005327C5">
        <w:fldChar w:fldCharType="begin"/>
      </w:r>
      <w:r w:rsidR="004E1C4D">
        <w:instrText xml:space="preserve"> ADDIN ZOTERO_ITEM CSL_CITATION {"citationID":"abdu5vq82i","properties":{"formattedCitation":"(European Commission, 2020d)","plainCitation":"(European Commission, 2020d)","noteIndex":0},"citationItems":[{"id":4915,"uris":["http://zotero.org/groups/21774/items/4YQBPE4F"],"itemData":{"id":4915,"type":"document","title":"Communication from the Commission to the European Parliament, the Council, the European Economic and Social Committee and the Committee of the Regions. A Farm to Fork Strategy for a fair, healthy and environmentally-friendly food system","URL":"https://ec.europa.eu/food/farm2fork_en","author":[{"family":"European Commission","given":""}],"accessed":{"date-parts":[["2020",10,12]]},"issued":{"date-parts":[["2020"]]}}}],"schema":"https://github.com/citation-style-language/schema/raw/master/csl-citation.json"} </w:instrText>
      </w:r>
      <w:r w:rsidRPr="005327C5">
        <w:fldChar w:fldCharType="separate"/>
      </w:r>
      <w:r w:rsidR="004E1C4D" w:rsidRPr="004E1C4D">
        <w:rPr>
          <w:rFonts w:ascii="Arial" w:cs="Arial"/>
        </w:rPr>
        <w:t>(European Commission, 2020d)</w:t>
      </w:r>
      <w:r w:rsidRPr="005327C5">
        <w:fldChar w:fldCharType="end"/>
      </w:r>
      <w:r w:rsidRPr="005327C5">
        <w:t xml:space="preserve">. The stronger autonomous role of the EU has enabled more resilient food systems within the EU and also reduced global dependencies. The </w:t>
      </w:r>
      <w:r w:rsidR="00E728D3" w:rsidRPr="005327C5">
        <w:t xml:space="preserve">Adriatic Ionian </w:t>
      </w:r>
      <w:r w:rsidRPr="005327C5">
        <w:t xml:space="preserve">Region, with large agricultural areas has pioneered the field. Following the Farm to Fork policy, by 2050 food chains have zero environmental footprint, there is high food security and food is affordable and fair </w:t>
      </w:r>
      <w:r w:rsidRPr="005327C5">
        <w:fldChar w:fldCharType="begin"/>
      </w:r>
      <w:r w:rsidR="004E1C4D">
        <w:instrText xml:space="preserve"> ADDIN ZOTERO_ITEM CSL_CITATION {"citationID":"FeZRDB01","properties":{"formattedCitation":"(European Commission, 2020d)","plainCitation":"(European Commission, 2020d)","noteIndex":0},"citationItems":[{"id":4915,"uris":["http://zotero.org/groups/21774/items/4YQBPE4F"],"itemData":{"id":4915,"type":"document","title":"Communication from the Commission to the European Parliament, the Council, the European Economic and Social Committee and the Committee of the Regions. A Farm to Fork Strategy for a fair, healthy and environmentally-friendly food system","URL":"https://ec.europa.eu/food/farm2fork_en","author":[{"family":"European Commission","given":""}],"accessed":{"date-parts":[["2020",10,12]]},"issued":{"date-parts":[["2020"]]}}}],"schema":"https://github.com/citation-style-language/schema/raw/master/csl-citation.json"} </w:instrText>
      </w:r>
      <w:r w:rsidRPr="005327C5">
        <w:fldChar w:fldCharType="separate"/>
      </w:r>
      <w:r w:rsidR="004E1C4D" w:rsidRPr="004E1C4D">
        <w:rPr>
          <w:rFonts w:ascii="Arial" w:cs="Arial"/>
        </w:rPr>
        <w:t>(European Commission, 2020d)</w:t>
      </w:r>
      <w:r w:rsidRPr="005327C5">
        <w:fldChar w:fldCharType="end"/>
      </w:r>
      <w:r w:rsidRPr="005327C5">
        <w:t xml:space="preserve">. Certainly, technological developments in agriculture have further supported these goals, making the </w:t>
      </w:r>
      <w:r w:rsidR="00E728D3" w:rsidRPr="005327C5">
        <w:t xml:space="preserve">Adriatic Ionian </w:t>
      </w:r>
      <w:r w:rsidRPr="005327C5">
        <w:t xml:space="preserve">Region a frontrunner in their application. Smart farming, using special sensors, cloud computing, precision agriculture, automation, new breeding technologies, and crops resistant to climate change are all part of agriculture practices by 2050. </w:t>
      </w:r>
    </w:p>
    <w:p w14:paraId="1F75FAAF" w14:textId="49A305A6" w:rsidR="00C43906" w:rsidRPr="005327C5" w:rsidRDefault="00C43906" w:rsidP="00C43906">
      <w:r w:rsidRPr="005327C5">
        <w:t xml:space="preserve">Technology has led to more controlled environment ‘indoor’ farms by 2050. These contribute to food security, are locally sourced, independent from weather conditions and able to produce all year long. Farmers are more technology developers, using automation and artificial intelligence to run farms </w:t>
      </w:r>
      <w:r w:rsidRPr="005327C5">
        <w:fldChar w:fldCharType="begin"/>
      </w:r>
      <w:r w:rsidR="004E1C4D">
        <w:instrText xml:space="preserve"> ADDIN ZOTERO_ITEM CSL_CITATION {"citationID":"a7fa1vt0q3","properties":{"formattedCitation":"(Joint Research Centre, 2021a)","plainCitation":"(Joint Research Centre, 2021a)","noteIndex":0},"citationItems":[{"id":8476,"uris":["http://zotero.org/groups/4075961/items/4RNF2Y84"],"itemData":{"id":8476,"type":"report","title":"Farmers of the Future","author":[{"family":"Joint Research Centre","given":""}],"issued":{"date-parts":[["2021"]]}}}],"schema":"https://github.com/citation-style-language/schema/raw/master/csl-citation.json"} </w:instrText>
      </w:r>
      <w:r w:rsidRPr="005327C5">
        <w:fldChar w:fldCharType="separate"/>
      </w:r>
      <w:r w:rsidR="004E1C4D" w:rsidRPr="004E1C4D">
        <w:rPr>
          <w:rFonts w:ascii="Arial" w:cs="Arial"/>
        </w:rPr>
        <w:t>(Joint Research Centre, 2021a)</w:t>
      </w:r>
      <w:r w:rsidRPr="005327C5">
        <w:fldChar w:fldCharType="end"/>
      </w:r>
      <w:r w:rsidRPr="005327C5">
        <w:t xml:space="preserve">. Urban farming has also gained importance over the decades, as small-scale farming has proven to reduce stress and increase a community feeling. Urban farming combines social care with the urban environment. More specifically, social care farming involves sustainable approaches to farming and eco-services with meaningful manual labour as therapy </w:t>
      </w:r>
      <w:r w:rsidRPr="005327C5">
        <w:fldChar w:fldCharType="begin"/>
      </w:r>
      <w:r w:rsidR="004E1C4D">
        <w:instrText xml:space="preserve"> ADDIN ZOTERO_ITEM CSL_CITATION {"citationID":"jhRNEiTP","properties":{"formattedCitation":"(Joint Research Centre, 2021a)","plainCitation":"(Joint Research Centre, 2021a)","noteIndex":0},"citationItems":[{"id":8476,"uris":["http://zotero.org/groups/4075961/items/4RNF2Y84"],"itemData":{"id":8476,"type":"report","title":"Farmers of the Future","author":[{"family":"Joint Research Centre","given":""}],"issued":{"date-parts":[["2021"]]}}}],"schema":"https://github.com/citation-style-language/schema/raw/master/csl-citation.json"} </w:instrText>
      </w:r>
      <w:r w:rsidRPr="005327C5">
        <w:fldChar w:fldCharType="separate"/>
      </w:r>
      <w:r w:rsidR="004E1C4D" w:rsidRPr="004E1C4D">
        <w:rPr>
          <w:rFonts w:ascii="Arial" w:cs="Arial"/>
        </w:rPr>
        <w:t>(Joint Research Centre, 2021a)</w:t>
      </w:r>
      <w:r w:rsidRPr="005327C5">
        <w:fldChar w:fldCharType="end"/>
      </w:r>
      <w:r w:rsidRPr="005327C5">
        <w:t xml:space="preserve">. The approach increases group work, empathy and communication skills, while the combination of being in nature and increased social responsibility contributes to peoples’ wellbeing. For people in urban areas, urban farming combines an urban lifestyle with their agricultural interests. In accordance with the Green Deal and a focus on wellbeing, more and more people in urban areas have increased the sustainability of cities and now contribute to food production </w:t>
      </w:r>
      <w:r w:rsidRPr="005327C5">
        <w:fldChar w:fldCharType="begin"/>
      </w:r>
      <w:r w:rsidR="004E1C4D">
        <w:instrText xml:space="preserve"> ADDIN ZOTERO_ITEM CSL_CITATION {"citationID":"RJMz9pzP","properties":{"formattedCitation":"(Joint Research Centre, 2021a)","plainCitation":"(Joint Research Centre, 2021a)","noteIndex":0},"citationItems":[{"id":8476,"uris":["http://zotero.org/groups/4075961/items/4RNF2Y84"],"itemData":{"id":8476,"type":"report","title":"Farmers of the Future","author":[{"family":"Joint Research Centre","given":""}],"issued":{"date-parts":[["2021"]]}}}],"schema":"https://github.com/citation-style-language/schema/raw/master/csl-citation.json"} </w:instrText>
      </w:r>
      <w:r w:rsidRPr="005327C5">
        <w:fldChar w:fldCharType="separate"/>
      </w:r>
      <w:r w:rsidR="004E1C4D" w:rsidRPr="004E1C4D">
        <w:rPr>
          <w:rFonts w:ascii="Arial" w:cs="Arial"/>
        </w:rPr>
        <w:t>(Joint Research Centre, 2021a)</w:t>
      </w:r>
      <w:r w:rsidRPr="005327C5">
        <w:fldChar w:fldCharType="end"/>
      </w:r>
      <w:r w:rsidRPr="005327C5">
        <w:t>. This makes places and people even more self-sustained, while bio-production is promoted as much as possible.</w:t>
      </w:r>
    </w:p>
    <w:p w14:paraId="587CFFE7" w14:textId="79D0E887" w:rsidR="00B00B1A" w:rsidRPr="00086CBD" w:rsidRDefault="00B00B1A" w:rsidP="00B00B1A">
      <w:pPr>
        <w:rPr>
          <w:i/>
          <w:iCs/>
        </w:rPr>
      </w:pPr>
      <w:r w:rsidRPr="005327C5">
        <w:rPr>
          <w:i/>
          <w:iCs/>
        </w:rPr>
        <w:t xml:space="preserve">Although all territories are affected by the transition in the agricultural practices by 2050, they mainly affect places with agricultural land and rural areas. Areas with extensive and intensive use of arable land have been primarily affected by the changes in the agricultural practices. These include most regions in northern Italy, especially Lombardia and Veneto, most parts of Croatia, south and west of Albania, most of North Macedonia and north Serbia as well as Thessaly, Central Macedonia, East Macedonia and Thrace in Greece. </w:t>
      </w:r>
      <w:r w:rsidRPr="005327C5">
        <w:rPr>
          <w:rFonts w:ascii="Arial" w:hAnsi="Arial" w:cs="Arial"/>
          <w:i/>
          <w:iCs/>
          <w:color w:val="000000" w:themeColor="text1"/>
          <w:szCs w:val="20"/>
        </w:rPr>
        <w:t xml:space="preserve">Places with high innovation and R&amp;D are also important to developing the relevant technologies and those with know-how can transmit smart farming ideas to rural areas. </w:t>
      </w:r>
      <w:r w:rsidRPr="005327C5">
        <w:rPr>
          <w:rFonts w:ascii="Arial" w:hAnsi="Arial" w:cs="Arial"/>
          <w:i/>
          <w:iCs/>
          <w:color w:val="000000" w:themeColor="text1"/>
          <w:szCs w:val="20"/>
        </w:rPr>
        <w:fldChar w:fldCharType="begin"/>
      </w:r>
      <w:r w:rsidR="004E1C4D">
        <w:rPr>
          <w:rFonts w:ascii="Arial" w:hAnsi="Arial" w:cs="Arial"/>
          <w:i/>
          <w:iCs/>
          <w:color w:val="000000" w:themeColor="text1"/>
          <w:szCs w:val="20"/>
        </w:rPr>
        <w:instrText xml:space="preserve"> ADDIN ZOTERO_ITEM CSL_CITATION {"citationID":"amhv02iks2","properties":{"formattedCitation":"(EEA, 2017; Grid Arendal, 2015)","plainCitation":"(EEA, 2017; Grid Arendal, 2015)","noteIndex":0},"citationItems":[{"id":8490,"uris":["http://zotero.org/groups/4075961/items/K6ZDCE6R"],"itemData":{"id":8490,"type":"map","title":"Agricultural land use intensity","author":[{"family":"EEA","given":""}],"issued":{"date-parts":[["2017"]]}}},{"id":8489,"uris":["http://zotero.org/groups/4075961/items/U7X5DWC5"],"itemData":{"id":8489,"type":"map","title":"Agriculture Western Balkans","author":[{"family":"Grid Arendal","given":""}],"issued":{"date-parts":[["2015"]]}}}],"schema":"https://github.com/citation-style-language/schema/raw/master/csl-citation.json"} </w:instrText>
      </w:r>
      <w:r w:rsidRPr="005327C5">
        <w:rPr>
          <w:rFonts w:ascii="Arial" w:hAnsi="Arial" w:cs="Arial"/>
          <w:i/>
          <w:iCs/>
          <w:color w:val="000000" w:themeColor="text1"/>
          <w:szCs w:val="20"/>
        </w:rPr>
        <w:fldChar w:fldCharType="separate"/>
      </w:r>
      <w:r w:rsidR="004E1C4D" w:rsidRPr="004E1C4D">
        <w:rPr>
          <w:rFonts w:ascii="Arial" w:hAnsi="Arial" w:cs="Arial"/>
          <w:color w:val="000000"/>
        </w:rPr>
        <w:t>(EEA, 2017; Grid Arendal, 2015)</w:t>
      </w:r>
      <w:r w:rsidRPr="005327C5">
        <w:rPr>
          <w:rFonts w:ascii="Arial" w:hAnsi="Arial" w:cs="Arial"/>
          <w:i/>
          <w:iCs/>
          <w:color w:val="000000" w:themeColor="text1"/>
          <w:szCs w:val="20"/>
        </w:rPr>
        <w:fldChar w:fldCharType="end"/>
      </w:r>
    </w:p>
    <w:p w14:paraId="4E722818" w14:textId="66EB3ECC" w:rsidR="00B00B1A" w:rsidRPr="00086CBD" w:rsidRDefault="00B00B1A" w:rsidP="00B00B1A">
      <w:r w:rsidRPr="00086CBD">
        <w:rPr>
          <w:b/>
          <w:bCs/>
        </w:rPr>
        <w:t>Living the good life</w:t>
      </w:r>
      <w:r w:rsidRPr="00086CBD">
        <w:t xml:space="preserve">. The challenges that Europe faced during the 2020s made people in the </w:t>
      </w:r>
      <w:r w:rsidR="00E728D3" w:rsidRPr="002629AA">
        <w:t xml:space="preserve">Adriatic Ionian </w:t>
      </w:r>
      <w:r w:rsidRPr="00086CBD">
        <w:t xml:space="preserve">Region realise that their wellbeing and happiness is of outmost importance. Hence, the focus on environmental and social quality of life by implementing policies such as the Green Deal </w:t>
      </w:r>
      <w:r>
        <w:t>along with</w:t>
      </w:r>
      <w:r w:rsidRPr="00086CBD">
        <w:t xml:space="preserve"> strong trust </w:t>
      </w:r>
      <w:r>
        <w:t xml:space="preserve">in </w:t>
      </w:r>
      <w:r w:rsidRPr="00086CBD">
        <w:t>governance and EU institutions has been pivotal. This approach follows the Aristotelian ‘</w:t>
      </w:r>
      <w:r w:rsidRPr="00086CBD">
        <w:rPr>
          <w:i/>
          <w:iCs/>
        </w:rPr>
        <w:t>eudaimonia’</w:t>
      </w:r>
      <w:r w:rsidRPr="00086CBD">
        <w:t>, ‘good spirit’, where people</w:t>
      </w:r>
      <w:r>
        <w:t>’</w:t>
      </w:r>
      <w:r w:rsidRPr="00086CBD">
        <w:t xml:space="preserve">s happiness is the highest good and achieved only after </w:t>
      </w:r>
      <w:r>
        <w:t>major</w:t>
      </w:r>
      <w:r w:rsidRPr="00086CBD">
        <w:t xml:space="preserve"> effort. In the </w:t>
      </w:r>
      <w:r w:rsidR="00E728D3" w:rsidRPr="002629AA">
        <w:t xml:space="preserve">Adriatic Ionian </w:t>
      </w:r>
      <w:r w:rsidRPr="00086CBD">
        <w:t>Region, people</w:t>
      </w:r>
      <w:r>
        <w:t xml:space="preserve"> are</w:t>
      </w:r>
      <w:r w:rsidRPr="00086CBD">
        <w:t xml:space="preserve"> finding </w:t>
      </w:r>
      <w:r>
        <w:t xml:space="preserve">good life </w:t>
      </w:r>
      <w:r w:rsidRPr="00086CBD">
        <w:t>purpose</w:t>
      </w:r>
      <w:r>
        <w:t>s</w:t>
      </w:r>
      <w:r w:rsidRPr="00086CBD">
        <w:t xml:space="preserve"> in good environmental </w:t>
      </w:r>
      <w:r>
        <w:t xml:space="preserve">and social </w:t>
      </w:r>
      <w:r w:rsidRPr="00086CBD">
        <w:t>conditions.</w:t>
      </w:r>
    </w:p>
    <w:p w14:paraId="0C78FF22" w14:textId="2C6F0E61" w:rsidR="00B00B1A" w:rsidRPr="00086CBD" w:rsidRDefault="00B00B1A" w:rsidP="00B00B1A">
      <w:r w:rsidRPr="00086CBD">
        <w:rPr>
          <w:b/>
          <w:bCs/>
        </w:rPr>
        <w:t>Living well with our neighbours: Together we stand, divided we fall</w:t>
      </w:r>
      <w:r w:rsidRPr="00086CBD">
        <w:t xml:space="preserve">. The </w:t>
      </w:r>
      <w:r>
        <w:t>third decade</w:t>
      </w:r>
      <w:r w:rsidRPr="00086CBD">
        <w:t xml:space="preserve"> of the 20</w:t>
      </w:r>
      <w:r w:rsidRPr="00086CBD">
        <w:rPr>
          <w:vertAlign w:val="superscript"/>
        </w:rPr>
        <w:t>th</w:t>
      </w:r>
      <w:r w:rsidRPr="00086CBD">
        <w:t xml:space="preserve"> century </w:t>
      </w:r>
      <w:r>
        <w:t>saw not</w:t>
      </w:r>
      <w:r w:rsidRPr="00086CBD">
        <w:t xml:space="preserve"> only a pandemic but also with a war at the eastern border of the </w:t>
      </w:r>
      <w:r w:rsidR="00E728D3" w:rsidRPr="002629AA">
        <w:t xml:space="preserve">Adriatic Ionian </w:t>
      </w:r>
      <w:r w:rsidRPr="00086CBD">
        <w:t>Region. Those challenges have been acknowledged and the strategic autonomous role of the EU increas</w:t>
      </w:r>
      <w:r>
        <w:t>ed</w:t>
      </w:r>
      <w:r w:rsidRPr="00086CBD">
        <w:t xml:space="preserve"> by 2050, </w:t>
      </w:r>
      <w:r>
        <w:t xml:space="preserve">reducing such </w:t>
      </w:r>
      <w:r w:rsidRPr="00086CBD">
        <w:t xml:space="preserve">challenges. The key message has been that cooperation, integration and solidarity are key for the wellbeing of people in the </w:t>
      </w:r>
      <w:r w:rsidR="00E728D3" w:rsidRPr="002629AA">
        <w:t xml:space="preserve">Adriatic Ionian </w:t>
      </w:r>
      <w:r w:rsidRPr="00086CBD">
        <w:t xml:space="preserve">Region and their neighbours. Over the years, the integration of countries from the Western Balkans has taken shape, </w:t>
      </w:r>
      <w:r>
        <w:t>as well as</w:t>
      </w:r>
      <w:r w:rsidRPr="00086CBD">
        <w:t xml:space="preserve"> stronger cooperation with Ukraine and neighbours. Stronger together has been a mot</w:t>
      </w:r>
      <w:r>
        <w:t>t</w:t>
      </w:r>
      <w:r w:rsidRPr="00086CBD">
        <w:t xml:space="preserve">o for territories in the </w:t>
      </w:r>
      <w:r w:rsidR="00E728D3" w:rsidRPr="002629AA">
        <w:t xml:space="preserve">Adriatic Ionian </w:t>
      </w:r>
      <w:r w:rsidRPr="00086CBD">
        <w:t xml:space="preserve">Region and integration has been </w:t>
      </w:r>
      <w:r>
        <w:t>a</w:t>
      </w:r>
      <w:r w:rsidRPr="00086CBD">
        <w:t xml:space="preserve"> beacon for future policy developments. The more strategic role of the EU has allowed </w:t>
      </w:r>
      <w:r>
        <w:t>it</w:t>
      </w:r>
      <w:r w:rsidRPr="00086CBD">
        <w:t xml:space="preserve"> to become more extrovert and play a more global role, at the same time strengthening subsidiarity within member states. Hand in hand with the Global Gateway initiative, the EU is now a key player in big infrastructure projects across its neighbourhood and around the world, supporting physical and digital infrastructure projects, spreading democratic values and good governance, speeding up sustainable development around the world, focusing on security and health </w:t>
      </w:r>
      <w:r w:rsidRPr="00086CBD">
        <w:fldChar w:fldCharType="begin"/>
      </w:r>
      <w:r w:rsidR="004E1C4D">
        <w:instrText xml:space="preserve"> ADDIN ZOTERO_ITEM CSL_CITATION {"citationID":"a1eukfggon6","properties":{"formattedCitation":"(European Commission, 2021a)","plainCitation":"(European Commission, 2021a)","noteIndex":0},"citationItems":[{"id":8494,"uris":["http://zotero.org/groups/4075961/items/698TY6GN"],"itemData":{"id":8494,"type":"document","title":"Joint Communication to the European Parliament, the Council, the European Economic and Social Committee, the Committee of the Regions and the European Investment Bank. The Global Gateway. JOIN(2021) 30 final.","author":[{"family":"European Commission","given":""}],"issued":{"date-parts":[["2021",12,1]]}}}],"schema":"https://github.com/citation-style-language/schema/raw/master/csl-citation.json"} </w:instrText>
      </w:r>
      <w:r w:rsidRPr="00086CBD">
        <w:fldChar w:fldCharType="separate"/>
      </w:r>
      <w:r w:rsidR="004E1C4D" w:rsidRPr="004E1C4D">
        <w:rPr>
          <w:rFonts w:ascii="Arial" w:cs="Arial"/>
        </w:rPr>
        <w:t>(European Commission, 2021a)</w:t>
      </w:r>
      <w:r w:rsidRPr="00086CBD">
        <w:fldChar w:fldCharType="end"/>
      </w:r>
      <w:r w:rsidRPr="00086CBD">
        <w:t>.</w:t>
      </w:r>
    </w:p>
    <w:p w14:paraId="51E6BE7D" w14:textId="31337B25" w:rsidR="008523C5" w:rsidRDefault="007F1704" w:rsidP="008523C5">
      <w:r w:rsidRPr="00086CBD">
        <w:rPr>
          <w:b/>
          <w:bCs/>
        </w:rPr>
        <w:t>From the macro-regional, to a European culture</w:t>
      </w:r>
      <w:r w:rsidRPr="00086CBD">
        <w:t xml:space="preserve">. In its new global profile, the EU has focused on ensuring and promoting core European values. These shape both old </w:t>
      </w:r>
      <w:r>
        <w:t>and</w:t>
      </w:r>
      <w:r w:rsidRPr="00086CBD">
        <w:t xml:space="preserve"> new members </w:t>
      </w:r>
      <w:r>
        <w:t>of</w:t>
      </w:r>
      <w:r w:rsidRPr="00086CBD">
        <w:t xml:space="preserve"> the union. </w:t>
      </w:r>
      <w:r>
        <w:t>Citizen</w:t>
      </w:r>
      <w:r w:rsidRPr="00086CBD">
        <w:t xml:space="preserve"> exchange</w:t>
      </w:r>
      <w:r>
        <w:t>s</w:t>
      </w:r>
      <w:r w:rsidRPr="00086CBD">
        <w:t xml:space="preserve"> through different platforms, </w:t>
      </w:r>
      <w:r>
        <w:t>with more</w:t>
      </w:r>
      <w:r w:rsidRPr="00086CBD">
        <w:t xml:space="preserve"> interactions and engagement has increased trust in the EU</w:t>
      </w:r>
      <w:r>
        <w:t>. This has</w:t>
      </w:r>
      <w:r w:rsidRPr="00086CBD">
        <w:t xml:space="preserve"> helped further develop, cultivat</w:t>
      </w:r>
      <w:r>
        <w:t>e</w:t>
      </w:r>
      <w:r w:rsidRPr="00086CBD">
        <w:t xml:space="preserve"> and shar</w:t>
      </w:r>
      <w:r>
        <w:t>e</w:t>
      </w:r>
      <w:r w:rsidRPr="00086CBD">
        <w:t xml:space="preserve"> EU values, </w:t>
      </w:r>
      <w:r>
        <w:t>also creating</w:t>
      </w:r>
      <w:r w:rsidRPr="00086CBD">
        <w:t xml:space="preserve"> an overall EU culture and citizenship. The EUSDR has been a microcosm of the development of such a common culture. Core values such as human dignity, democracy, freedom, equality, rule of law</w:t>
      </w:r>
      <w:r>
        <w:t xml:space="preserve"> and</w:t>
      </w:r>
      <w:r w:rsidRPr="00086CBD">
        <w:t xml:space="preserve"> respect </w:t>
      </w:r>
      <w:r>
        <w:t>for</w:t>
      </w:r>
      <w:r w:rsidRPr="00086CBD">
        <w:t xml:space="preserve"> human rights have been foundations for the European way of life and incorporated in the </w:t>
      </w:r>
      <w:r>
        <w:t>Adriatic Ionian</w:t>
      </w:r>
      <w:r w:rsidRPr="00086CBD">
        <w:t xml:space="preserve"> Region</w:t>
      </w:r>
      <w:r>
        <w:t xml:space="preserve"> </w:t>
      </w:r>
      <w:r w:rsidR="008523C5" w:rsidRPr="00702488">
        <w:t>citizens</w:t>
      </w:r>
      <w:r>
        <w:t>’</w:t>
      </w:r>
      <w:r w:rsidR="008523C5" w:rsidRPr="00702488">
        <w:t xml:space="preserve"> way of life. </w:t>
      </w:r>
    </w:p>
    <w:p w14:paraId="5F87E1F4" w14:textId="32675559" w:rsidR="00C9658A" w:rsidRDefault="00C9658A" w:rsidP="00C9658A">
      <w:pPr>
        <w:pStyle w:val="Heading1"/>
      </w:pPr>
      <w:bookmarkStart w:id="21" w:name="_Toc100584701"/>
      <w:r>
        <w:t>Concluding reflections</w:t>
      </w:r>
      <w:bookmarkEnd w:id="21"/>
      <w:r>
        <w:t xml:space="preserve"> </w:t>
      </w:r>
    </w:p>
    <w:p w14:paraId="0A5EFD46" w14:textId="77777777" w:rsidR="00593B6A" w:rsidRPr="00174BC7" w:rsidRDefault="00593B6A" w:rsidP="00593B6A">
      <w:r>
        <w:t xml:space="preserve">What can we draw from the alternative territorial scenario ‘Flourishing in green and social wellbeing’? The alternative territorial scenario has capitalised on the work carried out through the desk research and the co-creation process to develop the core foundations upon it has been developed. Those core foundations of the scenario have been the basis for the further development of the scenario and unfolding the key storylines and elements, as well as identifying their territorial implications. The following sections present first shortly those core foundations of the scenario. Second, they show the links of the key foundations to the storylines and elements of the scenarios, as well as overall territorial implications the scenario has. </w:t>
      </w:r>
    </w:p>
    <w:p w14:paraId="79271E40" w14:textId="77777777" w:rsidR="00593B6A" w:rsidRDefault="00593B6A" w:rsidP="00593B6A">
      <w:pPr>
        <w:pStyle w:val="Heading2"/>
      </w:pPr>
      <w:bookmarkStart w:id="22" w:name="_Toc100584702"/>
      <w:r>
        <w:t>What are the foundations of the scenario?</w:t>
      </w:r>
      <w:bookmarkEnd w:id="22"/>
    </w:p>
    <w:p w14:paraId="6CC06373" w14:textId="77777777" w:rsidR="00593B6A" w:rsidRDefault="00593B6A" w:rsidP="00593B6A">
      <w:pPr>
        <w:pStyle w:val="BodyText"/>
      </w:pPr>
      <w:r>
        <w:t>The alternative territorial scenario ‘Flourishing in green and social wellbeing’ is a highly policy driven scenario, focusing on the green, digital and just transitions and their possible implications. The scenario has been built along five core foundations, as shown in the figure below.</w:t>
      </w:r>
    </w:p>
    <w:p w14:paraId="2BB429B1" w14:textId="2A09CED6" w:rsidR="00593B6A" w:rsidRDefault="00593B6A" w:rsidP="00593B6A">
      <w:pPr>
        <w:pStyle w:val="Caption"/>
      </w:pPr>
      <w:bookmarkStart w:id="23" w:name="_Toc100584720"/>
      <w:r>
        <w:t xml:space="preserve">Figure </w:t>
      </w:r>
      <w:r w:rsidR="000C404D">
        <w:fldChar w:fldCharType="begin"/>
      </w:r>
      <w:r w:rsidR="000C404D">
        <w:instrText xml:space="preserve"> STYLEREF 1 \s </w:instrText>
      </w:r>
      <w:r w:rsidR="000C404D">
        <w:fldChar w:fldCharType="separate"/>
      </w:r>
      <w:r w:rsidR="008619E9">
        <w:rPr>
          <w:noProof/>
        </w:rPr>
        <w:t>6</w:t>
      </w:r>
      <w:r w:rsidR="000C404D">
        <w:fldChar w:fldCharType="end"/>
      </w:r>
      <w:r w:rsidR="000C404D">
        <w:noBreakHyphen/>
      </w:r>
      <w:r w:rsidR="000C404D">
        <w:fldChar w:fldCharType="begin"/>
      </w:r>
      <w:r w:rsidR="000C404D">
        <w:instrText xml:space="preserve"> SEQ Figure \* ARABIC \s 1 </w:instrText>
      </w:r>
      <w:r w:rsidR="000C404D">
        <w:fldChar w:fldCharType="separate"/>
      </w:r>
      <w:r w:rsidR="008619E9">
        <w:rPr>
          <w:noProof/>
        </w:rPr>
        <w:t>1</w:t>
      </w:r>
      <w:r w:rsidR="000C404D">
        <w:fldChar w:fldCharType="end"/>
      </w:r>
      <w:r>
        <w:t xml:space="preserve"> Flourishing in green and social wellbeing </w:t>
      </w:r>
      <w:r w:rsidR="006A6F16">
        <w:t xml:space="preserve">foundations </w:t>
      </w:r>
      <w:r>
        <w:t>– EUSDR and EUSAIR in 2050</w:t>
      </w:r>
      <w:bookmarkEnd w:id="23"/>
    </w:p>
    <w:p w14:paraId="39B028F8" w14:textId="77777777" w:rsidR="00593B6A" w:rsidRDefault="00593B6A" w:rsidP="00593B6A">
      <w:r>
        <w:rPr>
          <w:noProof/>
        </w:rPr>
        <w:drawing>
          <wp:inline distT="0" distB="0" distL="0" distR="0" wp14:anchorId="40902189" wp14:editId="746363B3">
            <wp:extent cx="5011200" cy="4063645"/>
            <wp:effectExtent l="0" t="0" r="5715" b="635"/>
            <wp:docPr id="63" name="Picture 6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16259" cy="4067748"/>
                    </a:xfrm>
                    <a:prstGeom prst="rect">
                      <a:avLst/>
                    </a:prstGeom>
                  </pic:spPr>
                </pic:pic>
              </a:graphicData>
            </a:graphic>
          </wp:inline>
        </w:drawing>
      </w:r>
    </w:p>
    <w:p w14:paraId="6227E1F4" w14:textId="7F580F5B" w:rsidR="001A5209" w:rsidRPr="001A5209" w:rsidRDefault="001A5209" w:rsidP="00593B6A">
      <w:pPr>
        <w:rPr>
          <w:sz w:val="16"/>
          <w:szCs w:val="16"/>
        </w:rPr>
      </w:pPr>
      <w:r w:rsidRPr="001A5209">
        <w:rPr>
          <w:sz w:val="16"/>
          <w:szCs w:val="16"/>
        </w:rPr>
        <w:t>Source: authors’ own</w:t>
      </w:r>
    </w:p>
    <w:p w14:paraId="36207861" w14:textId="32D8539C" w:rsidR="00593B6A" w:rsidRDefault="00593B6A" w:rsidP="00593B6A">
      <w:r>
        <w:t>By 2050, the citizens of the Adriatic Ionian Region have taken big leaps to achieve a better quality of life. By 2050, quality of life puts a particular focus on ecological and social wellbeing, as good environmental conditions, being close to nature, living in healthy environments are parts of a good life.</w:t>
      </w:r>
      <w:r w:rsidRPr="00A07A2A">
        <w:rPr>
          <w:rFonts w:ascii="Arial" w:hAnsi="Arial" w:cs="Arial"/>
        </w:rPr>
        <w:t xml:space="preserve"> </w:t>
      </w:r>
      <w:r>
        <w:rPr>
          <w:rFonts w:ascii="Arial" w:hAnsi="Arial" w:cs="Arial"/>
        </w:rPr>
        <w:t>Furthermore, the social sphere also plays a key role, as by 2050, prosperity is also a matter of trust in government and services. This development starts slowly in the 2020s and increase steadily, with the adoption of increased policy measures around green and social elements.</w:t>
      </w:r>
    </w:p>
    <w:p w14:paraId="16B6E341" w14:textId="0DDFECF8" w:rsidR="00593B6A" w:rsidRDefault="00593B6A" w:rsidP="00593B6A">
      <w:r>
        <w:t>In addition, the new role of the EU which capitalises in its strategic economy, making the EU a global grand chessboard player, and the EU integration a political priority</w:t>
      </w:r>
      <w:r w:rsidRPr="00464740">
        <w:t xml:space="preserve">. </w:t>
      </w:r>
      <w:r w:rsidRPr="00464740">
        <w:rPr>
          <w:rFonts w:ascii="Arial" w:hAnsi="Arial" w:cs="Arial"/>
        </w:rPr>
        <w:t>By 2050 the EU has become more strategic autonomous, a development that has largely influenced the integration of its territories and macro-regions, by becoming more self-ruled and more resilient.</w:t>
      </w:r>
      <w:r>
        <w:rPr>
          <w:rFonts w:ascii="Arial" w:hAnsi="Arial" w:cs="Arial"/>
        </w:rPr>
        <w:t xml:space="preserve"> </w:t>
      </w:r>
      <w:r w:rsidRPr="00A20641">
        <w:rPr>
          <w:rFonts w:ascii="Arial" w:hAnsi="Arial" w:cs="Arial"/>
        </w:rPr>
        <w:t>Through its strategic autonomy, the EU has become a strong regulatory player in the EU functioning as a large umbrella organisation, safeguarding its sustainability rules and social charter through its legislation. At the same time, this overarching autonomy of the EU strengthened the subsidiarity principle of the member states and allowed the EU to play a more global influence role.</w:t>
      </w:r>
      <w:r>
        <w:rPr>
          <w:rFonts w:ascii="Arial" w:hAnsi="Arial" w:cs="Arial"/>
        </w:rPr>
        <w:t xml:space="preserve"> This development started very slowly in the 2020 and very slowly increased over the years by 2050, as such developments need substantial time to take shape</w:t>
      </w:r>
      <w:r w:rsidR="00F94F75">
        <w:rPr>
          <w:rFonts w:ascii="Arial" w:hAnsi="Arial" w:cs="Arial"/>
        </w:rPr>
        <w:t xml:space="preserve"> (Figure 6-1)</w:t>
      </w:r>
      <w:r>
        <w:rPr>
          <w:rFonts w:ascii="Arial" w:hAnsi="Arial" w:cs="Arial"/>
        </w:rPr>
        <w:t xml:space="preserve">. </w:t>
      </w:r>
    </w:p>
    <w:p w14:paraId="0138E911" w14:textId="77777777" w:rsidR="00593B6A" w:rsidRDefault="00593B6A" w:rsidP="00593B6A">
      <w:r>
        <w:t xml:space="preserve">To this increased trust has also contributed the digital revolution that has taken place by 2050, with the EU and its citizens becoming digitally fit have increased not only digital infrastructures and digital literacy in the region, but have also been enablers for developing an open and democratic societies, that bring and organises people together. </w:t>
      </w:r>
      <w:r>
        <w:rPr>
          <w:rFonts w:ascii="Arial" w:hAnsi="Arial" w:cs="Arial"/>
        </w:rPr>
        <w:t xml:space="preserve">This development took small steps in the 2020s until almost the 2030s, but with technological advancements being unavoidable in the future, it substantially increased by 2050. </w:t>
      </w:r>
    </w:p>
    <w:p w14:paraId="7F51EA58" w14:textId="1976EA33" w:rsidR="00593B6A" w:rsidRDefault="00593B6A" w:rsidP="00593B6A">
      <w:r>
        <w:t>Furthermore, additional efforts have been put to implement the EU Green Deal Moving towards a Green Deal 2.0, i.e. taking the policy a step further helped to achieve a better ecological status, not only for the EU member states, but also expanded to the non-EU member states. The process has started gradually in the 2020s, influenced by external developments and energy crises, to then take up over the decades</w:t>
      </w:r>
      <w:r w:rsidR="00F94F75">
        <w:t xml:space="preserve"> </w:t>
      </w:r>
      <w:r w:rsidR="00F94F75">
        <w:rPr>
          <w:rFonts w:ascii="Arial" w:hAnsi="Arial" w:cs="Arial"/>
        </w:rPr>
        <w:t>(Figure 6-1)</w:t>
      </w:r>
      <w:r>
        <w:t xml:space="preserve">. </w:t>
      </w:r>
    </w:p>
    <w:p w14:paraId="04982284" w14:textId="59947C83" w:rsidR="00593B6A" w:rsidRDefault="00593B6A" w:rsidP="00593B6A">
      <w:pPr>
        <w:rPr>
          <w:rFonts w:ascii="Arial" w:hAnsi="Arial" w:cs="Arial"/>
        </w:rPr>
      </w:pPr>
      <w:r>
        <w:t xml:space="preserve">All these developments, the increased citizen engagement in decision making, the new EU global role and the increase importance to wellbeing have all been brought together to gradually develop a European common culture, with strong core values, such </w:t>
      </w:r>
      <w:r w:rsidRPr="00EE5FE1">
        <w:rPr>
          <w:rFonts w:ascii="Arial" w:hAnsi="Arial" w:cs="Arial"/>
        </w:rPr>
        <w:t>as human dignity, democracy, freedom, equality, rule of law, respect to the human rights have been the foundations for the European way of lif</w:t>
      </w:r>
      <w:r>
        <w:rPr>
          <w:rFonts w:ascii="Arial" w:hAnsi="Arial" w:cs="Arial"/>
        </w:rPr>
        <w:t>e. This is something that started very slowly over the 2030s to further increase, especially driven by external factors, to then stabilise over time</w:t>
      </w:r>
      <w:r w:rsidR="00F94F75">
        <w:rPr>
          <w:rFonts w:ascii="Arial" w:hAnsi="Arial" w:cs="Arial"/>
        </w:rPr>
        <w:t xml:space="preserve"> (Figure 6-1)</w:t>
      </w:r>
      <w:r>
        <w:rPr>
          <w:rFonts w:ascii="Arial" w:hAnsi="Arial" w:cs="Arial"/>
        </w:rPr>
        <w:t xml:space="preserve">. </w:t>
      </w:r>
    </w:p>
    <w:p w14:paraId="5B70DA39" w14:textId="1781CAB3" w:rsidR="00593B6A" w:rsidRDefault="00593B6A" w:rsidP="00593B6A">
      <w:r>
        <w:rPr>
          <w:rFonts w:ascii="Arial" w:hAnsi="Arial" w:cs="Arial"/>
        </w:rPr>
        <w:t>All in all, these developments show the directions that different developments have taken in this scenario, influenced by the choices people have done. For the project, this guidance and direction has been given through the participatory approach. All these</w:t>
      </w:r>
      <w:r w:rsidR="00F94F75">
        <w:rPr>
          <w:rFonts w:ascii="Arial" w:hAnsi="Arial" w:cs="Arial"/>
        </w:rPr>
        <w:t>,</w:t>
      </w:r>
      <w:r>
        <w:rPr>
          <w:rFonts w:ascii="Arial" w:hAnsi="Arial" w:cs="Arial"/>
        </w:rPr>
        <w:t xml:space="preserve"> play, however, differently in the different territories. </w:t>
      </w:r>
    </w:p>
    <w:p w14:paraId="1370A65C" w14:textId="77777777" w:rsidR="00593B6A" w:rsidRDefault="00593B6A" w:rsidP="00593B6A">
      <w:pPr>
        <w:pStyle w:val="Heading2"/>
      </w:pPr>
      <w:bookmarkStart w:id="24" w:name="_Toc100584703"/>
      <w:r>
        <w:t>What are the territorial implications of the scenario foundations?</w:t>
      </w:r>
      <w:bookmarkEnd w:id="24"/>
    </w:p>
    <w:p w14:paraId="63AACF3E" w14:textId="41CE6C2B" w:rsidR="00593B6A" w:rsidRDefault="00593B6A" w:rsidP="00593B6A">
      <w:r w:rsidRPr="001435E4">
        <w:t xml:space="preserve">The scenario foundations summarise the different elements that build the whole scenario storyline. This is graphically shown in Figure </w:t>
      </w:r>
      <w:r w:rsidR="00F94F75">
        <w:t>6-2</w:t>
      </w:r>
      <w:r w:rsidRPr="001435E4">
        <w:t xml:space="preserve"> below. The Figure shows how thematically linked the story is with the core elements that have shaped the development of the scenario. In addition, the figure synthesises what types of territories are most affected by the scenario. Although more specific territorial implications are given in the scenario stories, the figure below gives an overview glimpse of types of territories most affected. Certainly, such big changes have implications on all territories. Nevertheless, mountain, coastal and river areas are primarily affected by the shift to quality of life, as they provide ecological enablers. In addition, industrial areas are highly affected by the digital transition, affecting the way industries are organised, with green and digital approaches being implemented, as well as transport and logistics. Urban and rural areas are largely affected by most developments and especially as drivers for the green transition and higher quality of life. This is particularly linked to the increase in social wellbeing and the increased digital citizen participation, which has been higher in cities. Same holds for the intermediate areas. Rural areas play a key role when it comes to Green Deal achievements and quality of life, especially by being green hotspots. All territories, are differently affected by the Green Deal developments, as urban, intermediate and rural areas notice reduced pollution over the decades, industrial areas transform their model, while mountain, river, coastal areas improve the environmental condition of their habitat.</w:t>
      </w:r>
      <w:r>
        <w:t xml:space="preserve"> </w:t>
      </w:r>
    </w:p>
    <w:p w14:paraId="2ADD63BA" w14:textId="6DFCC188" w:rsidR="00593B6A" w:rsidRDefault="00593B6A" w:rsidP="00593B6A">
      <w:r>
        <w:t xml:space="preserve">Besides highlighting territorial implications of the alternative territorial scenario, </w:t>
      </w:r>
      <w:r w:rsidRPr="00F94F75">
        <w:t xml:space="preserve">Figure </w:t>
      </w:r>
      <w:r w:rsidR="00F94F75" w:rsidRPr="00F94F75">
        <w:t>6-</w:t>
      </w:r>
      <w:r w:rsidR="00F94F75">
        <w:t>2</w:t>
      </w:r>
      <w:r>
        <w:t xml:space="preserve"> pinpoints at the complexity that territorial scenarios deal with. The elements that constitute the scenario are highly linked not only, in one way or the other, to each other, but also to the core foundations of the scenario, building a coherent and solid story. At the same time, they influence different territories to different extends, counting on the specific details of each scenario element. The territorial implications also depend on the sensitivity and resilience capacity of different regions to adapt to changes and transitions. The figure does not aim to detail every possible territorial implication, but rather to reduce complexity and emphasise that interdependencies of territories are unavoidable.</w:t>
      </w:r>
    </w:p>
    <w:p w14:paraId="4121F9FC" w14:textId="56A9DD01" w:rsidR="004833D3" w:rsidRDefault="004833D3" w:rsidP="00593B6A">
      <w:r w:rsidRPr="00EF615B">
        <w:t>The figure was constructed taking into consideration that all drivers have at least one component, that each driver has different effect intensities on each of the type of territories, and finally that each component has a different importance (proportion) inside each driver (i.e. the height of the components). The territorial effect intensity was calculated based on the particular weight that each driver was considered to have on each type of territory and the importance of the component for each driver. The different heights of the drivers (middle) are a result of the sum of their intensity for all territories. On the right side, the intensity of each component is translated to each territory based on the basic calculation of driver intensity x component importance (the latter which sum up to 100% for each driver).  As a result, the height of each type of territory is proportional to the intensity of the effects of all drivers together. This means that at a general level all types of territories are impacted, however, the intensity of the effects differ significantly for each driver based on the effects of their components.</w:t>
      </w:r>
    </w:p>
    <w:p w14:paraId="0A47A71F" w14:textId="77777777" w:rsidR="00593B6A" w:rsidRDefault="00593B6A" w:rsidP="00593B6A">
      <w:pPr>
        <w:sectPr w:rsidR="00593B6A" w:rsidSect="00593B6A">
          <w:headerReference w:type="even" r:id="rId28"/>
          <w:headerReference w:type="default" r:id="rId29"/>
          <w:footerReference w:type="even" r:id="rId30"/>
          <w:footerReference w:type="default" r:id="rId31"/>
          <w:pgSz w:w="11906" w:h="16838" w:code="9"/>
          <w:pgMar w:top="1418" w:right="1701" w:bottom="1418" w:left="1701" w:header="567" w:footer="737" w:gutter="0"/>
          <w:cols w:space="708"/>
          <w:docGrid w:linePitch="360"/>
        </w:sectPr>
      </w:pPr>
    </w:p>
    <w:p w14:paraId="79E30DD9" w14:textId="26888CFF" w:rsidR="00593B6A" w:rsidRDefault="00593B6A" w:rsidP="00593B6A">
      <w:pPr>
        <w:pStyle w:val="Caption"/>
      </w:pPr>
      <w:bookmarkStart w:id="25" w:name="_Toc100584721"/>
      <w:r>
        <w:t xml:space="preserve">Figure </w:t>
      </w:r>
      <w:r w:rsidR="000C404D">
        <w:fldChar w:fldCharType="begin"/>
      </w:r>
      <w:r w:rsidR="000C404D">
        <w:instrText xml:space="preserve"> STYLEREF 1 \s </w:instrText>
      </w:r>
      <w:r w:rsidR="000C404D">
        <w:fldChar w:fldCharType="separate"/>
      </w:r>
      <w:r w:rsidR="008619E9">
        <w:rPr>
          <w:noProof/>
        </w:rPr>
        <w:t>6</w:t>
      </w:r>
      <w:r w:rsidR="000C404D">
        <w:fldChar w:fldCharType="end"/>
      </w:r>
      <w:r w:rsidR="000C404D">
        <w:noBreakHyphen/>
      </w:r>
      <w:r w:rsidR="000C404D">
        <w:fldChar w:fldCharType="begin"/>
      </w:r>
      <w:r w:rsidR="000C404D">
        <w:instrText xml:space="preserve"> SEQ Figure \* ARABIC \s 1 </w:instrText>
      </w:r>
      <w:r w:rsidR="000C404D">
        <w:fldChar w:fldCharType="separate"/>
      </w:r>
      <w:r w:rsidR="008619E9">
        <w:rPr>
          <w:noProof/>
        </w:rPr>
        <w:t>2</w:t>
      </w:r>
      <w:r w:rsidR="000C404D">
        <w:fldChar w:fldCharType="end"/>
      </w:r>
      <w:r w:rsidR="009575C8">
        <w:t xml:space="preserve"> </w:t>
      </w:r>
      <w:r>
        <w:t>What territories are affected by the ‘Flourishing in green and social wellbeing’</w:t>
      </w:r>
      <w:r w:rsidR="00681EB4">
        <w:t xml:space="preserve"> alternative scenario</w:t>
      </w:r>
      <w:r>
        <w:t>?</w:t>
      </w:r>
      <w:bookmarkEnd w:id="25"/>
    </w:p>
    <w:p w14:paraId="169749E0" w14:textId="56095CAF" w:rsidR="00593B6A" w:rsidRPr="00457B84" w:rsidRDefault="000B38D0" w:rsidP="00593B6A">
      <w:pPr>
        <w:rPr>
          <w:sz w:val="16"/>
          <w:szCs w:val="16"/>
        </w:rPr>
      </w:pPr>
      <w:r>
        <w:rPr>
          <w:noProof/>
        </w:rPr>
        <w:drawing>
          <wp:inline distT="0" distB="0" distL="0" distR="0" wp14:anchorId="403593F2" wp14:editId="56839221">
            <wp:extent cx="7566053" cy="4885929"/>
            <wp:effectExtent l="0" t="0" r="317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32">
                      <a:extLst>
                        <a:ext uri="{28A0092B-C50C-407E-A947-70E740481C1C}">
                          <a14:useLocalDpi xmlns:a14="http://schemas.microsoft.com/office/drawing/2010/main" val="0"/>
                        </a:ext>
                      </a:extLst>
                    </a:blip>
                    <a:srcRect l="10116" t="4272" r="18896" b="9773"/>
                    <a:stretch/>
                  </pic:blipFill>
                  <pic:spPr bwMode="auto">
                    <a:xfrm>
                      <a:off x="0" y="0"/>
                      <a:ext cx="7583591" cy="4897255"/>
                    </a:xfrm>
                    <a:prstGeom prst="rect">
                      <a:avLst/>
                    </a:prstGeom>
                    <a:ln>
                      <a:noFill/>
                    </a:ln>
                    <a:extLst>
                      <a:ext uri="{53640926-AAD7-44D8-BBD7-CCE9431645EC}">
                        <a14:shadowObscured xmlns:a14="http://schemas.microsoft.com/office/drawing/2010/main"/>
                      </a:ext>
                    </a:extLst>
                  </pic:spPr>
                </pic:pic>
              </a:graphicData>
            </a:graphic>
          </wp:inline>
        </w:drawing>
      </w:r>
      <w:r w:rsidR="00593B6A">
        <w:br/>
      </w:r>
      <w:r w:rsidR="00593B6A" w:rsidRPr="00457B84">
        <w:rPr>
          <w:sz w:val="16"/>
          <w:szCs w:val="16"/>
        </w:rPr>
        <w:t>Source: authors’ own</w:t>
      </w:r>
    </w:p>
    <w:p w14:paraId="44F9DC95" w14:textId="77777777" w:rsidR="00593B6A" w:rsidRDefault="00593B6A" w:rsidP="00593B6A">
      <w:pPr>
        <w:sectPr w:rsidR="00593B6A" w:rsidSect="00CC76DD">
          <w:pgSz w:w="16820" w:h="11900" w:orient="landscape" w:code="9"/>
          <w:pgMar w:top="1701" w:right="1418" w:bottom="1701" w:left="1418" w:header="567" w:footer="737" w:gutter="0"/>
          <w:cols w:space="708"/>
          <w:docGrid w:linePitch="360"/>
        </w:sectPr>
      </w:pPr>
    </w:p>
    <w:p w14:paraId="007B59FB" w14:textId="43245551" w:rsidR="00646167" w:rsidRPr="00702488" w:rsidRDefault="00623D66" w:rsidP="00646167">
      <w:pPr>
        <w:pStyle w:val="Heading1"/>
      </w:pPr>
      <w:bookmarkStart w:id="26" w:name="_Toc100584704"/>
      <w:r w:rsidRPr="00702488">
        <w:t xml:space="preserve">Restoring nature for a </w:t>
      </w:r>
      <w:r w:rsidR="005F1633" w:rsidRPr="00702488">
        <w:t>revived</w:t>
      </w:r>
      <w:r w:rsidRPr="00702488">
        <w:t xml:space="preserve"> </w:t>
      </w:r>
      <w:r w:rsidR="00DC0629" w:rsidRPr="00702488">
        <w:t>ecosystem</w:t>
      </w:r>
      <w:bookmarkEnd w:id="26"/>
      <w:r w:rsidR="00251872" w:rsidRPr="00702488">
        <w:t xml:space="preserve"> </w:t>
      </w:r>
    </w:p>
    <w:p w14:paraId="50FE16EE" w14:textId="00DAD6CD" w:rsidR="006A45D6" w:rsidRPr="00034F07" w:rsidRDefault="006A45D6" w:rsidP="006A45D6">
      <w:pPr>
        <w:rPr>
          <w:color w:val="528E45" w:themeColor="accent4" w:themeShade="BF"/>
        </w:rPr>
      </w:pPr>
      <w:r w:rsidRPr="00034F07">
        <w:rPr>
          <w:b/>
          <w:bCs/>
          <w:color w:val="528E45" w:themeColor="accent4" w:themeShade="BF"/>
        </w:rPr>
        <w:t>Giving back to mother nature</w:t>
      </w:r>
      <w:r w:rsidRPr="00034F07">
        <w:rPr>
          <w:color w:val="528E45" w:themeColor="accent4" w:themeShade="BF"/>
        </w:rPr>
        <w:t xml:space="preserve">. By 2050 the Adriatic Ionian Region has taken big moves towards restoring its rich nature leading to a revived and clean ecosystem. Citizens in the Adriatic Ionian Region have decided to restore and ‘give back’ to nature large parts of their territories to mitigate climate change effects. Numerous devastating natural hazards in the past decades, as well as the challenges of biodiversity loss highlighted the need to mitigating the negative effects of climate change and take serious actions to address them. The region has been severely hit by droughts, floods, forest fires, earthquakes, landslides and even volcanic eruptions over many decades. In addition, overexploitation of resources, climate change, pollution, changes in the land and sea use and invasive alien species have harmed the region’s biodiversity </w:t>
      </w:r>
      <w:r w:rsidRPr="00034F07">
        <w:rPr>
          <w:color w:val="528E45" w:themeColor="accent4" w:themeShade="BF"/>
        </w:rPr>
        <w:fldChar w:fldCharType="begin"/>
      </w:r>
      <w:r w:rsidR="004E1C4D" w:rsidRPr="00034F07">
        <w:rPr>
          <w:color w:val="528E45" w:themeColor="accent4" w:themeShade="BF"/>
        </w:rPr>
        <w:instrText xml:space="preserve"> ADDIN ZOTERO_ITEM CSL_CITATION {"citationID":"a24020qse14","properties":{"formattedCitation":"(COM(2020) 380 final, 2020)","plainCitation":"(COM(2020) 380 final, 2020)","noteIndex":0},"citationItems":[{"id":139,"uris":["http://zotero.org/groups/21774/items/2U7HN3JW"],"itemData":{"id":139,"type":"document","publisher":"COMMUNICATION FROM THE COMMISSION TO THE EUROPEAN PARLIAMENT, THE COUNCIL, THE EUROPEAN ECONOMIC AND SOCIAL COMMITTEE AND THE COMMITTEE OF THE REGIONS","title":"EU Biodiversity Strategy for 2030 Bringing nature back into our lives","URL":"https://eur-lex.europa.eu/resource.html?uri=cellar:a3c806a6-9ab3-11ea-9d2d-01aa75ed71a1.0001.02/DOC_1&amp;format=PDF","author":[{"family":"COM(2020) 380 final","given":""}],"issued":{"date-parts":[["2020"]]}}}],"schema":"https://github.com/citation-style-language/schema/raw/master/csl-citation.json"} </w:instrText>
      </w:r>
      <w:r w:rsidRPr="00034F07">
        <w:rPr>
          <w:color w:val="528E45" w:themeColor="accent4" w:themeShade="BF"/>
        </w:rPr>
        <w:fldChar w:fldCharType="separate"/>
      </w:r>
      <w:r w:rsidR="004E1C4D" w:rsidRPr="00034F07">
        <w:rPr>
          <w:rFonts w:ascii="Arial" w:cs="Arial"/>
          <w:color w:val="528E45" w:themeColor="accent4" w:themeShade="BF"/>
        </w:rPr>
        <w:t>(COM(2020) 380 final, 2020)</w:t>
      </w:r>
      <w:r w:rsidRPr="00034F07">
        <w:rPr>
          <w:color w:val="528E45" w:themeColor="accent4" w:themeShade="BF"/>
        </w:rPr>
        <w:fldChar w:fldCharType="end"/>
      </w:r>
      <w:r w:rsidRPr="00034F07">
        <w:rPr>
          <w:color w:val="528E45" w:themeColor="accent4" w:themeShade="BF"/>
        </w:rPr>
        <w:t xml:space="preserve">. </w:t>
      </w:r>
      <w:r w:rsidR="006B5027" w:rsidRPr="00034F07">
        <w:rPr>
          <w:color w:val="528E45" w:themeColor="accent4" w:themeShade="BF"/>
        </w:rPr>
        <w:t xml:space="preserve">Biodiversity loss has even been characterised as a more </w:t>
      </w:r>
      <w:r w:rsidR="00283EB6" w:rsidRPr="00034F07">
        <w:rPr>
          <w:color w:val="528E45" w:themeColor="accent4" w:themeShade="BF"/>
        </w:rPr>
        <w:t xml:space="preserve">devastating threat than climate change </w:t>
      </w:r>
      <w:r w:rsidR="00283EB6" w:rsidRPr="00034F07">
        <w:rPr>
          <w:color w:val="528E45" w:themeColor="accent4" w:themeShade="BF"/>
        </w:rPr>
        <w:fldChar w:fldCharType="begin"/>
      </w:r>
      <w:r w:rsidR="004E1C4D" w:rsidRPr="00034F07">
        <w:rPr>
          <w:color w:val="528E45" w:themeColor="accent4" w:themeShade="BF"/>
        </w:rPr>
        <w:instrText xml:space="preserve"> ADDIN ZOTERO_ITEM CSL_CITATION {"citationID":"a2oregt0ejc","properties":{"formattedCitation":"(IPBES, 2019)","plainCitation":"(IPBES, 2019)","noteIndex":0},"citationItems":[{"id":8549,"uris":["http://zotero.org/groups/4075961/items/YJMCX5IF"],"itemData":{"id":8549,"type":"report","event-place":"Bonn","publisher-place":"Bonn","title":"Summary for policy makers of the global assessment report on biodiversity and ecosystem services of the Intergovernmental Science-Policy Platform on Biodiversity and Ecosystem Services","author":[{"family":"IPBES","given":""}],"issued":{"date-parts":[["2019"]]}}}],"schema":"https://github.com/citation-style-language/schema/raw/master/csl-citation.json"} </w:instrText>
      </w:r>
      <w:r w:rsidR="00283EB6" w:rsidRPr="00034F07">
        <w:rPr>
          <w:color w:val="528E45" w:themeColor="accent4" w:themeShade="BF"/>
        </w:rPr>
        <w:fldChar w:fldCharType="separate"/>
      </w:r>
      <w:r w:rsidR="004E1C4D" w:rsidRPr="00034F07">
        <w:rPr>
          <w:rFonts w:ascii="Arial" w:cs="Arial"/>
          <w:color w:val="528E45" w:themeColor="accent4" w:themeShade="BF"/>
        </w:rPr>
        <w:t>(IPBES, 2019)</w:t>
      </w:r>
      <w:r w:rsidR="00283EB6" w:rsidRPr="00034F07">
        <w:rPr>
          <w:color w:val="528E45" w:themeColor="accent4" w:themeShade="BF"/>
        </w:rPr>
        <w:fldChar w:fldCharType="end"/>
      </w:r>
      <w:r w:rsidR="00283EB6" w:rsidRPr="00034F07">
        <w:rPr>
          <w:color w:val="528E45" w:themeColor="accent4" w:themeShade="BF"/>
        </w:rPr>
        <w:t xml:space="preserve">. </w:t>
      </w:r>
      <w:r w:rsidRPr="00034F07">
        <w:rPr>
          <w:color w:val="528E45" w:themeColor="accent4" w:themeShade="BF"/>
        </w:rPr>
        <w:t xml:space="preserve">All these risks, emphasise that nature is pivotal for healthy and resilient societies. The COVID-19 pandemic of the early 2020s made the need to protect and restore nature even more urgent, as it raised more awareness about the links between human and ecosystem health. In addition, nature restoration was not only essential for the health and wellbeing of people, but also for the post-pandemic economic recovery. In fact, natural capital investment including the restoration of carbon rich habitats has been one of the most important fiscal recovery policies </w:t>
      </w:r>
      <w:r w:rsidRPr="00034F07">
        <w:rPr>
          <w:color w:val="528E45" w:themeColor="accent4" w:themeShade="BF"/>
        </w:rPr>
        <w:fldChar w:fldCharType="begin"/>
      </w:r>
      <w:r w:rsidR="004E1C4D" w:rsidRPr="00034F07">
        <w:rPr>
          <w:color w:val="528E45" w:themeColor="accent4" w:themeShade="BF"/>
        </w:rPr>
        <w:instrText xml:space="preserve"> ADDIN ZOTERO_ITEM CSL_CITATION {"citationID":"xyf2nhfC","properties":{"formattedCitation":"(COM(2020) 380 final, 2020)","plainCitation":"(COM(2020) 380 final, 2020)","noteIndex":0},"citationItems":[{"id":139,"uris":["http://zotero.org/groups/21774/items/2U7HN3JW"],"itemData":{"id":139,"type":"document","publisher":"COMMUNICATION FROM THE COMMISSION TO THE EUROPEAN PARLIAMENT, THE COUNCIL, THE EUROPEAN ECONOMIC AND SOCIAL COMMITTEE AND THE COMMITTEE OF THE REGIONS","title":"EU Biodiversity Strategy for 2030 Bringing nature back into our lives","URL":"https://eur-lex.europa.eu/resource.html?uri=cellar:a3c806a6-9ab3-11ea-9d2d-01aa75ed71a1.0001.02/DOC_1&amp;format=PDF","author":[{"family":"COM(2020) 380 final","given":""}],"issued":{"date-parts":[["2020"]]}}}],"schema":"https://github.com/citation-style-language/schema/raw/master/csl-citation.json"} </w:instrText>
      </w:r>
      <w:r w:rsidRPr="00034F07">
        <w:rPr>
          <w:color w:val="528E45" w:themeColor="accent4" w:themeShade="BF"/>
        </w:rPr>
        <w:fldChar w:fldCharType="separate"/>
      </w:r>
      <w:r w:rsidR="004E1C4D" w:rsidRPr="00034F07">
        <w:rPr>
          <w:rFonts w:ascii="Arial" w:cs="Arial"/>
          <w:color w:val="528E45" w:themeColor="accent4" w:themeShade="BF"/>
        </w:rPr>
        <w:t>(COM(2020) 380 final, 2020)</w:t>
      </w:r>
      <w:r w:rsidRPr="00034F07">
        <w:rPr>
          <w:color w:val="528E45" w:themeColor="accent4" w:themeShade="BF"/>
        </w:rPr>
        <w:fldChar w:fldCharType="end"/>
      </w:r>
      <w:r w:rsidRPr="00034F07">
        <w:rPr>
          <w:color w:val="528E45" w:themeColor="accent4" w:themeShade="BF"/>
        </w:rPr>
        <w:t xml:space="preserve">. What is more, nature and biodiversity are also critical for sustainable food systems, while its loss may threaten food security and nutrition. The food crisis created by the war in Ukraine in the early 2020s, with key product scarcity and high prices, pointed out the need to become self-sustained and less globally dependent. Therefore, by 2050 nature restoration has become a key priority for the Adriatic Ionian Region. Strong policies and commitment from the EU and at macro-regional level include the EU Green Deal, the overarching policy for sustainability relevant for both EU and non-EU member states in the Adriatic Ionian region. The biodiversity policy has been a beacon for this direction. </w:t>
      </w:r>
    </w:p>
    <w:p w14:paraId="3EC29C3A" w14:textId="2236FE6F" w:rsidR="006A45D6" w:rsidRPr="00034F07" w:rsidRDefault="006A45D6" w:rsidP="006A45D6">
      <w:pPr>
        <w:rPr>
          <w:color w:val="528E45" w:themeColor="accent4" w:themeShade="BF"/>
        </w:rPr>
      </w:pPr>
      <w:r w:rsidRPr="00034F07">
        <w:rPr>
          <w:b/>
          <w:bCs/>
          <w:color w:val="528E45" w:themeColor="accent4" w:themeShade="BF"/>
        </w:rPr>
        <w:t>The new geography of work: from anywhere</w:t>
      </w:r>
      <w:r w:rsidRPr="00034F07">
        <w:rPr>
          <w:color w:val="528E45" w:themeColor="accent4" w:themeShade="BF"/>
        </w:rPr>
        <w:t xml:space="preserve">. Besides underlining the importance of nature for the overall good and the wellbeing of people, the COVID-19 pandemic also influenced the geography of work. Lockdowns and restrictions encouraged home office practices which became routine. Remote work has given people the flexibility to choose ‘where and when’ they work, while hybrid work models have also been implemented in many businesses in the region, allowing workers to share their work time between office and home, or any other place. The trend of digital nomads, which started in the 2010s, has become mainstream in the Adriatic Ionian Region, beyond the younger generation. People have the freedom to travel and work at the same time. This new geography of work has increased job satisfaction, happiness and productivity </w:t>
      </w:r>
      <w:r w:rsidRPr="00034F07">
        <w:rPr>
          <w:color w:val="528E45" w:themeColor="accent4" w:themeShade="BF"/>
        </w:rPr>
        <w:fldChar w:fldCharType="begin"/>
      </w:r>
      <w:r w:rsidR="004E1C4D" w:rsidRPr="00034F07">
        <w:rPr>
          <w:color w:val="528E45" w:themeColor="accent4" w:themeShade="BF"/>
        </w:rPr>
        <w:instrText xml:space="preserve"> ADDIN ZOTERO_ITEM CSL_CITATION {"citationID":"a1d93jpdatq","properties":{"formattedCitation":"(The Economist, 2021b, 2021c)","plainCitation":"(The Economist, 2021b, 2021c)","noteIndex":0},"citationItems":[{"id":8519,"uris":["http://zotero.org/groups/4075961/items/T7DWXFPV"],"itemData":{"id":8519,"type":"webpage","container-title":"The Economist","title":"A bright future for the world of work","URL":"https://www.economist.com/special-report/2021/04/08/a-bright-future-for-the-world-of-work","author":[{"family":"The Economist","given":""}],"accessed":{"date-parts":[["2022",3,25]]},"issued":{"date-parts":[["2021",4,10]]}}},{"id":8472,"uris":["http://zotero.org/groups/4075961/items/8B964LEY"],"itemData":{"id":8472,"type":"webpage","container-title":"The Economist","title":"The rise of working from home","URL":"https://www.economist.com/special-report/2021/04/08/the-rise-of-working-from-home","author":[{"family":"The Economist","given":""}],"accessed":{"date-parts":[["2022",3,15]]},"issued":{"date-parts":[["2021",4,10]]}}}],"schema":"https://github.com/citation-style-language/schema/raw/master/csl-citation.json"} </w:instrText>
      </w:r>
      <w:r w:rsidRPr="00034F07">
        <w:rPr>
          <w:color w:val="528E45" w:themeColor="accent4" w:themeShade="BF"/>
        </w:rPr>
        <w:fldChar w:fldCharType="separate"/>
      </w:r>
      <w:r w:rsidR="004E1C4D" w:rsidRPr="00034F07">
        <w:rPr>
          <w:rFonts w:ascii="Arial" w:cs="Arial"/>
          <w:color w:val="528E45" w:themeColor="accent4" w:themeShade="BF"/>
        </w:rPr>
        <w:t>(The Economist, 2021b, 2021c)</w:t>
      </w:r>
      <w:r w:rsidRPr="00034F07">
        <w:rPr>
          <w:color w:val="528E45" w:themeColor="accent4" w:themeShade="BF"/>
        </w:rPr>
        <w:fldChar w:fldCharType="end"/>
      </w:r>
      <w:r w:rsidRPr="00034F07">
        <w:rPr>
          <w:color w:val="528E45" w:themeColor="accent4" w:themeShade="BF"/>
        </w:rPr>
        <w:t xml:space="preserve">. Remote working has mainly affected white-collar workers and has been taken up extensively in the Adriatic Ionian Region with an increase in highly skilled and educated people. The demands for more ‘work from home’ have increased over the decades, with more than 54% of the workforce already in the 2020s looking for more opportunities to work from home </w:t>
      </w:r>
      <w:r w:rsidRPr="00034F07">
        <w:rPr>
          <w:color w:val="528E45" w:themeColor="accent4" w:themeShade="BF"/>
        </w:rPr>
        <w:fldChar w:fldCharType="begin"/>
      </w:r>
      <w:r w:rsidR="004E1C4D" w:rsidRPr="00034F07">
        <w:rPr>
          <w:color w:val="528E45" w:themeColor="accent4" w:themeShade="BF"/>
        </w:rPr>
        <w:instrText xml:space="preserve"> ADDIN ZOTERO_ITEM CSL_CITATION {"citationID":"a57r4pfvtm","properties":{"formattedCitation":"(World Economic Forum, 2020)","plainCitation":"(World Economic Forum, 2020)","noteIndex":0},"citationItems":[{"id":7919,"uris":["http://zotero.org/groups/4075961/items/H3SY26PN"],"itemData":{"id":7919,"type":"report","title":"The Future of Jobs Report 2020","author":[{"literal":"World Economic Forum"}],"issued":{"date-parts":[["2020"]]}}}],"schema":"https://github.com/citation-style-language/schema/raw/master/csl-citation.json"} </w:instrText>
      </w:r>
      <w:r w:rsidRPr="00034F07">
        <w:rPr>
          <w:color w:val="528E45" w:themeColor="accent4" w:themeShade="BF"/>
        </w:rPr>
        <w:fldChar w:fldCharType="separate"/>
      </w:r>
      <w:r w:rsidR="004E1C4D" w:rsidRPr="00034F07">
        <w:rPr>
          <w:rFonts w:ascii="Arial" w:cs="Arial"/>
          <w:color w:val="528E45" w:themeColor="accent4" w:themeShade="BF"/>
        </w:rPr>
        <w:t>(World Economic Forum, 2020)</w:t>
      </w:r>
      <w:r w:rsidRPr="00034F07">
        <w:rPr>
          <w:color w:val="528E45" w:themeColor="accent4" w:themeShade="BF"/>
        </w:rPr>
        <w:fldChar w:fldCharType="end"/>
      </w:r>
      <w:r w:rsidRPr="00034F07">
        <w:rPr>
          <w:color w:val="528E45" w:themeColor="accent4" w:themeShade="BF"/>
        </w:rPr>
        <w:t>. This shift would not have been possible without innovation, technological advances, digitalisation and increasing broadband access which allowed working from anywhere. Therefore, even if the COVID-19 pandemic triggered some decentralisation from big urban centres to smaller cities or even rural areas, remote working has still been possible. The deep technological integration that took place in the area by 2050 has not only triggered a change in workplaces, but also supported the modernisation of work and businesses in general.</w:t>
      </w:r>
    </w:p>
    <w:p w14:paraId="523195AD" w14:textId="51AEF4F8" w:rsidR="008B0FAE" w:rsidRPr="00034F07" w:rsidRDefault="006A45D6" w:rsidP="006A45D6">
      <w:pPr>
        <w:rPr>
          <w:color w:val="528E45" w:themeColor="accent4" w:themeShade="BF"/>
        </w:rPr>
      </w:pPr>
      <w:r w:rsidRPr="00034F07">
        <w:rPr>
          <w:b/>
          <w:bCs/>
          <w:color w:val="528E45" w:themeColor="accent4" w:themeShade="BF"/>
        </w:rPr>
        <w:t>Youth saving the world: the earth becomes their throne</w:t>
      </w:r>
      <w:r w:rsidRPr="00034F07">
        <w:rPr>
          <w:color w:val="528E45" w:themeColor="accent4" w:themeShade="BF"/>
        </w:rPr>
        <w:t xml:space="preserve">. The environment in the Adriatic Ionian Region was at a crucial stage with sea pollution, sea level rise, river pollution, forest fires, droughts and floods putting additional pressure on natural areas in the region. In 2020, for the first time, climate change ranked as the first and most serious problem the world faces, with one in five Europeans supporting this view </w:t>
      </w:r>
      <w:r w:rsidRPr="00034F07">
        <w:rPr>
          <w:color w:val="528E45" w:themeColor="accent4" w:themeShade="BF"/>
        </w:rPr>
        <w:fldChar w:fldCharType="begin"/>
      </w:r>
      <w:r w:rsidR="004E1C4D" w:rsidRPr="00034F07">
        <w:rPr>
          <w:color w:val="528E45" w:themeColor="accent4" w:themeShade="BF"/>
        </w:rPr>
        <w:instrText xml:space="preserve"> ADDIN ZOTERO_ITEM CSL_CITATION {"citationID":"aqpgr9fcbe","properties":{"formattedCitation":"(European Commission, 2021h)","plainCitation":"(European Commission, 2021h)","noteIndex":0},"citationItems":[{"id":8520,"uris":["http://zotero.org/groups/4075961/items/6CPNTSTB"],"itemData":{"id":8520,"type":"report","title":"Special Eurobarometer 513. Climate Change","author":[{"family":"European Commission","given":""}],"issued":{"date-parts":[["2021"]]}}}],"schema":"https://github.com/citation-style-language/schema/raw/master/csl-citation.json"} </w:instrText>
      </w:r>
      <w:r w:rsidRPr="00034F07">
        <w:rPr>
          <w:color w:val="528E45" w:themeColor="accent4" w:themeShade="BF"/>
        </w:rPr>
        <w:fldChar w:fldCharType="separate"/>
      </w:r>
      <w:r w:rsidR="004E1C4D" w:rsidRPr="00034F07">
        <w:rPr>
          <w:rFonts w:ascii="Arial" w:cs="Arial"/>
          <w:color w:val="528E45" w:themeColor="accent4" w:themeShade="BF"/>
        </w:rPr>
        <w:t>(European Commission, 2021h)</w:t>
      </w:r>
      <w:r w:rsidRPr="00034F07">
        <w:rPr>
          <w:color w:val="528E45" w:themeColor="accent4" w:themeShade="BF"/>
        </w:rPr>
        <w:fldChar w:fldCharType="end"/>
      </w:r>
      <w:r w:rsidRPr="00034F07">
        <w:rPr>
          <w:color w:val="528E45" w:themeColor="accent4" w:themeShade="BF"/>
        </w:rPr>
        <w:t xml:space="preserve">. Immediate and drastic action had to be taken to preserve the pristine ecosystems that form the cultural and natural heritage of the region. This has not only been supported by stricter global actions, such as the United Nations Sustainable Development Goals that pushed for climate action, life on land and in water and more sustainable communities </w:t>
      </w:r>
      <w:r w:rsidRPr="00034F07">
        <w:rPr>
          <w:color w:val="528E45" w:themeColor="accent4" w:themeShade="BF"/>
        </w:rPr>
        <w:fldChar w:fldCharType="begin"/>
      </w:r>
      <w:r w:rsidR="004E1C4D" w:rsidRPr="00034F07">
        <w:rPr>
          <w:color w:val="528E45" w:themeColor="accent4" w:themeShade="BF"/>
        </w:rPr>
        <w:instrText xml:space="preserve"> ADDIN ZOTERO_ITEM CSL_CITATION {"citationID":"a1l3gkqjh5p","properties":{"formattedCitation":"(United Nations, n.d.)","plainCitation":"(United Nations, n.d.)","noteIndex":0},"citationItems":[{"id":4732,"uris":["http://zotero.org/groups/21774/items/VA4S8TMQ"],"itemData":{"id":4732,"type":"webpage","title":"United Nations Sustainable Development Goals","URL":"https://www.un.org/sustainabledevelopment/sustainable-development-goals/","author":[{"family":"United Nations","given":""}],"accessed":{"date-parts":[["2020",3,19]]}}}],"schema":"https://github.com/citation-style-language/schema/raw/master/csl-citation.json"} </w:instrText>
      </w:r>
      <w:r w:rsidRPr="00034F07">
        <w:rPr>
          <w:color w:val="528E45" w:themeColor="accent4" w:themeShade="BF"/>
        </w:rPr>
        <w:fldChar w:fldCharType="separate"/>
      </w:r>
      <w:r w:rsidR="004E1C4D" w:rsidRPr="00034F07">
        <w:rPr>
          <w:rFonts w:ascii="Arial" w:cs="Arial"/>
          <w:color w:val="528E45" w:themeColor="accent4" w:themeShade="BF"/>
        </w:rPr>
        <w:t>(United Nations, n.d.)</w:t>
      </w:r>
      <w:r w:rsidRPr="00034F07">
        <w:rPr>
          <w:color w:val="528E45" w:themeColor="accent4" w:themeShade="BF"/>
        </w:rPr>
        <w:fldChar w:fldCharType="end"/>
      </w:r>
      <w:r w:rsidRPr="00034F07">
        <w:rPr>
          <w:color w:val="528E45" w:themeColor="accent4" w:themeShade="BF"/>
        </w:rPr>
        <w:t xml:space="preserve">, but particularly by youth environmental activism. Realising that resources are not eternal, and nature is at stake, youth environmental activism, awareness and knowledge of environmental issues have increased substantially by 2050. The spark for this was the 2019 ‘Fridays for Future’ school movement, which spread across Europe and created a strong citizen movement that provoked people, especially the young, to increase awareness in people. At the same time, COVID-19 with discussions around ‘new normals’ and the development of a new social contract putting the environment first have transformed people’s perception of nature and life. They have shifted their mindset towards more sustainable development and launched a societal transformation reconsidering their production and consumption habits </w:t>
      </w:r>
      <w:r w:rsidRPr="00034F07">
        <w:rPr>
          <w:color w:val="528E45" w:themeColor="accent4" w:themeShade="BF"/>
        </w:rPr>
        <w:fldChar w:fldCharType="begin"/>
      </w:r>
      <w:r w:rsidR="004E1C4D" w:rsidRPr="00034F07">
        <w:rPr>
          <w:color w:val="528E45" w:themeColor="accent4" w:themeShade="BF"/>
        </w:rPr>
        <w:instrText xml:space="preserve"> ADDIN ZOTERO_ITEM CSL_CITATION {"citationID":"PwmF2izU","properties":{"formattedCitation":"(B\\uc0\\u252{}chs &amp; Koch, 2019; Sandberg et al., 2019)","plainCitation":"(Büchs &amp; Koch, 2019; Sandberg et al., 2019)","noteIndex":0},"citationItems":[{"id":3101,"uris":["http://zotero.org/groups/21774/items/I4PZ4B9H"],"itemData":{"id":3101,"type":"article-journal","container-title":"Futures","page":"155-165","title":"Challenges for the degrowth transition: The debate about wellbeing","volume":"105","author":[{"family":"Büchs","given":"Milena"},{"family":"Koch","given":"Max"}],"issued":{"date-parts":[["2019"]]}}},{"id":3102,"uris":["http://zotero.org/groups/21774/items/IH6HQZ9S"],"itemData":{"id":3102,"type":"article-journal","container-title":"Journal of Cleaner Production","page":"133-141","title":"Green growth or degrowth? Assessing the normative justificaitons for environmental sustainability and economic growth through critical social theory","volume":"2006","author":[{"family":"Sandberg","given":"Maria"},{"family":"Klockars","given":"Kristian"},{"family":"Wilén","given":"Kristoffer"}],"issued":{"date-parts":[["2019"]]}}}],"schema":"https://github.com/citation-style-language/schema/raw/master/csl-citation.json"} </w:instrText>
      </w:r>
      <w:r w:rsidRPr="00034F07">
        <w:rPr>
          <w:color w:val="528E45" w:themeColor="accent4" w:themeShade="BF"/>
        </w:rPr>
        <w:fldChar w:fldCharType="separate"/>
      </w:r>
      <w:r w:rsidR="004E1C4D" w:rsidRPr="00034F07">
        <w:rPr>
          <w:rFonts w:ascii="Arial" w:cs="Arial"/>
          <w:color w:val="528E45" w:themeColor="accent4" w:themeShade="BF"/>
        </w:rPr>
        <w:t>(Büchs &amp; Koch, 2019; Sandberg et al., 2019)</w:t>
      </w:r>
      <w:r w:rsidRPr="00034F07">
        <w:rPr>
          <w:color w:val="528E45" w:themeColor="accent4" w:themeShade="BF"/>
        </w:rPr>
        <w:fldChar w:fldCharType="end"/>
      </w:r>
      <w:r w:rsidRPr="00034F07">
        <w:rPr>
          <w:color w:val="528E45" w:themeColor="accent4" w:themeShade="BF"/>
        </w:rPr>
        <w:t xml:space="preserve"> which support de-growth, i.e. decoupling growth from resource use.</w:t>
      </w:r>
    </w:p>
    <w:p w14:paraId="34188C90" w14:textId="77777777" w:rsidR="008730C4" w:rsidRPr="00702488" w:rsidRDefault="008730C4" w:rsidP="008730C4">
      <w:pPr>
        <w:rPr>
          <w:i/>
          <w:iCs/>
        </w:rPr>
      </w:pPr>
      <w:r w:rsidRPr="00702488">
        <w:rPr>
          <w:i/>
          <w:iCs/>
        </w:rPr>
        <w:t>The transition towards a clean natural habitat by giving back to nature and adapting work to that cause affected people’s lives great</w:t>
      </w:r>
      <w:r>
        <w:rPr>
          <w:i/>
          <w:iCs/>
        </w:rPr>
        <w:t>ly</w:t>
      </w:r>
      <w:r w:rsidRPr="00702488">
        <w:rPr>
          <w:i/>
          <w:iCs/>
        </w:rPr>
        <w:t>. It has influenced the environment, the way people work</w:t>
      </w:r>
      <w:r>
        <w:rPr>
          <w:i/>
          <w:iCs/>
        </w:rPr>
        <w:t xml:space="preserve"> and</w:t>
      </w:r>
      <w:r w:rsidRPr="00702488">
        <w:rPr>
          <w:i/>
          <w:iCs/>
        </w:rPr>
        <w:t xml:space="preserve"> the economy, adjusted technological infrastructure, affected transport and improved health. At the same time, the strong commitment of </w:t>
      </w:r>
      <w:r>
        <w:rPr>
          <w:i/>
          <w:iCs/>
        </w:rPr>
        <w:t>citizens</w:t>
      </w:r>
      <w:r w:rsidRPr="00702488">
        <w:rPr>
          <w:i/>
          <w:iCs/>
        </w:rPr>
        <w:t xml:space="preserve"> and especially </w:t>
      </w:r>
      <w:r>
        <w:rPr>
          <w:i/>
          <w:iCs/>
        </w:rPr>
        <w:t>young people</w:t>
      </w:r>
      <w:r w:rsidRPr="00702488">
        <w:rPr>
          <w:i/>
          <w:iCs/>
        </w:rPr>
        <w:t xml:space="preserve">, as well as technological progress, </w:t>
      </w:r>
      <w:r>
        <w:rPr>
          <w:i/>
          <w:iCs/>
        </w:rPr>
        <w:t>led to</w:t>
      </w:r>
      <w:r w:rsidRPr="00702488">
        <w:rPr>
          <w:i/>
          <w:iCs/>
        </w:rPr>
        <w:t xml:space="preserve"> a conscious shift to achieve prosperity </w:t>
      </w:r>
      <w:r>
        <w:rPr>
          <w:i/>
          <w:iCs/>
        </w:rPr>
        <w:t>with</w:t>
      </w:r>
      <w:r w:rsidRPr="00702488">
        <w:rPr>
          <w:i/>
          <w:iCs/>
        </w:rPr>
        <w:t xml:space="preserve"> a clean ecosystem</w:t>
      </w:r>
      <w:r>
        <w:rPr>
          <w:i/>
          <w:iCs/>
        </w:rPr>
        <w:t>,</w:t>
      </w:r>
      <w:r w:rsidRPr="00702488">
        <w:rPr>
          <w:i/>
          <w:iCs/>
        </w:rPr>
        <w:t xml:space="preserve"> which is crucial for the wellbeing of </w:t>
      </w:r>
      <w:r>
        <w:rPr>
          <w:i/>
          <w:iCs/>
        </w:rPr>
        <w:t>future</w:t>
      </w:r>
      <w:r w:rsidRPr="00702488">
        <w:rPr>
          <w:i/>
          <w:iCs/>
        </w:rPr>
        <w:t xml:space="preserve"> generations.</w:t>
      </w:r>
      <w:r w:rsidRPr="00702488">
        <w:rPr>
          <w:i/>
          <w:iCs/>
          <w:color w:val="528E45" w:themeColor="accent4" w:themeShade="BF"/>
        </w:rPr>
        <w:t xml:space="preserve"> </w:t>
      </w:r>
    </w:p>
    <w:p w14:paraId="2CD54A61" w14:textId="6B7A0C1C" w:rsidR="008730C4" w:rsidRPr="00702488" w:rsidRDefault="008730C4" w:rsidP="008730C4">
      <w:r w:rsidRPr="00702488">
        <w:rPr>
          <w:b/>
          <w:bCs/>
        </w:rPr>
        <w:t xml:space="preserve">Our time is running out: Climate changed. </w:t>
      </w:r>
      <w:r w:rsidRPr="00702488">
        <w:t>The Anthropocene</w:t>
      </w:r>
      <w:r w:rsidRPr="00F51875">
        <w:t xml:space="preserve"> </w:t>
      </w:r>
      <w:r w:rsidRPr="00702488">
        <w:t>era</w:t>
      </w:r>
      <w:r>
        <w:t xml:space="preserve"> is</w:t>
      </w:r>
      <w:r w:rsidRPr="00702488">
        <w:t xml:space="preserve"> the latest epoch and the only one </w:t>
      </w:r>
      <w:r>
        <w:t>where a single species</w:t>
      </w:r>
      <w:r w:rsidRPr="00702488">
        <w:t xml:space="preserve"> </w:t>
      </w:r>
      <w:r>
        <w:t xml:space="preserve">is </w:t>
      </w:r>
      <w:r w:rsidRPr="00702488">
        <w:t xml:space="preserve">responsible for consequences that </w:t>
      </w:r>
      <w:r>
        <w:t>radically affect</w:t>
      </w:r>
      <w:r w:rsidRPr="00702488">
        <w:t xml:space="preserve"> the environment. Increased growth, overproduction and overconsumption, overexploitation of natural resources, pollution and high energy demands were just a few factors that have drive</w:t>
      </w:r>
      <w:r>
        <w:t>n</w:t>
      </w:r>
      <w:r w:rsidRPr="00702488">
        <w:t xml:space="preserve"> this era. Humans have collectively failed to engage with nature in a sustainable way and their demands exceed what nature can supply, endangering the prosperity of current and future generations </w:t>
      </w:r>
      <w:r w:rsidRPr="00702488">
        <w:fldChar w:fldCharType="begin"/>
      </w:r>
      <w:r w:rsidR="004E1C4D">
        <w:instrText xml:space="preserve"> ADDIN ZOTERO_ITEM CSL_CITATION {"citationID":"cxC55oT7","properties":{"formattedCitation":"(Dasgupta, 2021)","plainCitation":"(Dasgupta, 2021)","noteIndex":0},"citationItems":[{"id":7907,"uris":["http://zotero.org/groups/4075961/items/UXCPR7LN"],"itemData":{"id":7907,"type":"book","edition":"Updated: 18 February 2021","event-place":"London","ISBN":"978-1-911680-29-1","language":"en","number-of-pages":"610","publisher":"HM Treasury","publisher-place":"London","source":"K10plus ISBN","title":"The economics of biodiversity: the Dasgupta review: full report","title-short":"The economics of biodiversity","author":[{"family":"Dasgupta","given":"Partha"}],"issued":{"date-parts":[["2021"]]}}}],"schema":"https://github.com/citation-style-language/schema/raw/master/csl-citation.json"} </w:instrText>
      </w:r>
      <w:r w:rsidRPr="00702488">
        <w:fldChar w:fldCharType="separate"/>
      </w:r>
      <w:r w:rsidRPr="00702488">
        <w:rPr>
          <w:noProof/>
        </w:rPr>
        <w:t>(Dasgupta, 2021)</w:t>
      </w:r>
      <w:r w:rsidRPr="00702488">
        <w:fldChar w:fldCharType="end"/>
      </w:r>
      <w:r w:rsidRPr="00702488">
        <w:t>. Extreme phenomena such as floods, forest fires</w:t>
      </w:r>
      <w:r>
        <w:t xml:space="preserve"> and</w:t>
      </w:r>
      <w:r w:rsidRPr="00702488">
        <w:t xml:space="preserve"> droughts </w:t>
      </w:r>
      <w:r>
        <w:t>were</w:t>
      </w:r>
      <w:r w:rsidRPr="00702488">
        <w:t xml:space="preserve"> more </w:t>
      </w:r>
      <w:r>
        <w:t>frequent</w:t>
      </w:r>
      <w:r w:rsidRPr="00702488">
        <w:t xml:space="preserve"> in the Adriatic Ionian macro-region </w:t>
      </w:r>
      <w:r>
        <w:t>up to</w:t>
      </w:r>
      <w:r w:rsidRPr="00702488">
        <w:t xml:space="preserve"> 2030. The earth temperature has risen more than 1.5 ºC </w:t>
      </w:r>
      <w:r w:rsidRPr="00702488">
        <w:fldChar w:fldCharType="begin"/>
      </w:r>
      <w:r w:rsidR="004E1C4D">
        <w:instrText xml:space="preserve"> ADDIN ZOTERO_ITEM CSL_CITATION {"citationID":"x7fJUZB3","properties":{"formattedCitation":"(IPCC, 2021)","plainCitation":"(IPCC, 2021)","noteIndex":0},"citationItems":[{"id":8055,"uris":["http://zotero.org/groups/4075961/items/EUER2AP8"],"itemData":{"id":8055,"type":"report","title":"AR6 Climate Change 2021: The Physiccal Science Basis","author":[{"family":"IPCC","given":""}],"issued":{"date-parts":[["2021",8,7]]}}}],"schema":"https://github.com/citation-style-language/schema/raw/master/csl-citation.json"} </w:instrText>
      </w:r>
      <w:r w:rsidRPr="00702488">
        <w:fldChar w:fldCharType="separate"/>
      </w:r>
      <w:r w:rsidRPr="00702488">
        <w:rPr>
          <w:noProof/>
        </w:rPr>
        <w:t>(IPCC, 2021)</w:t>
      </w:r>
      <w:r w:rsidRPr="00702488">
        <w:fldChar w:fldCharType="end"/>
      </w:r>
      <w:r w:rsidRPr="00702488">
        <w:t xml:space="preserve"> in </w:t>
      </w:r>
      <w:r>
        <w:t>recent</w:t>
      </w:r>
      <w:r w:rsidRPr="00702488">
        <w:t xml:space="preserve"> decades, increasing such phenomena. Human influence has increased the temperature in the atmosphere, </w:t>
      </w:r>
      <w:r>
        <w:t>sea</w:t>
      </w:r>
      <w:r w:rsidRPr="00702488">
        <w:t xml:space="preserve"> and land, intensif</w:t>
      </w:r>
      <w:r>
        <w:t>ying the</w:t>
      </w:r>
      <w:r w:rsidRPr="00702488">
        <w:t xml:space="preserve"> global water cycle, precipitation</w:t>
      </w:r>
      <w:r>
        <w:t xml:space="preserve"> and</w:t>
      </w:r>
      <w:r w:rsidRPr="00702488">
        <w:t xml:space="preserve"> heatwaves, with changes that are irreversible and unprecedented in the last 2000 years </w:t>
      </w:r>
      <w:r w:rsidRPr="00702488">
        <w:fldChar w:fldCharType="begin"/>
      </w:r>
      <w:r w:rsidR="004E1C4D">
        <w:instrText xml:space="preserve"> ADDIN ZOTERO_ITEM CSL_CITATION {"citationID":"0VZTbjdM","properties":{"formattedCitation":"(IPCC, 2021)","plainCitation":"(IPCC, 2021)","noteIndex":0},"citationItems":[{"id":8055,"uris":["http://zotero.org/groups/4075961/items/EUER2AP8"],"itemData":{"id":8055,"type":"report","title":"AR6 Climate Change 2021: The Physiccal Science Basis","author":[{"family":"IPCC","given":""}],"issued":{"date-parts":[["2021",8,7]]}}}],"schema":"https://github.com/citation-style-language/schema/raw/master/csl-citation.json"} </w:instrText>
      </w:r>
      <w:r w:rsidRPr="00702488">
        <w:fldChar w:fldCharType="separate"/>
      </w:r>
      <w:r w:rsidRPr="00702488">
        <w:rPr>
          <w:noProof/>
        </w:rPr>
        <w:t>(IPCC, 2021)</w:t>
      </w:r>
      <w:r w:rsidRPr="00702488">
        <w:fldChar w:fldCharType="end"/>
      </w:r>
      <w:r w:rsidRPr="00702488">
        <w:t xml:space="preserve">. </w:t>
      </w:r>
    </w:p>
    <w:p w14:paraId="62409E4F" w14:textId="2147354B" w:rsidR="00295A90" w:rsidRPr="00702488" w:rsidRDefault="008730C4" w:rsidP="00CA1B88">
      <w:pPr>
        <w:rPr>
          <w:i/>
          <w:iCs/>
        </w:rPr>
      </w:pPr>
      <w:r w:rsidRPr="00702488">
        <w:rPr>
          <w:i/>
          <w:iCs/>
        </w:rPr>
        <w:t xml:space="preserve">Regions more at risk of climate change would be the first to shift to sustainable approaches. Examples are most regions in the Adriatic Ionian Region, with the highest impact in the region of Venice and Province of Cosenza in Italy, Istria in Croatia </w:t>
      </w:r>
      <w:r w:rsidRPr="00702488">
        <w:rPr>
          <w:i/>
          <w:iCs/>
        </w:rPr>
        <w:fldChar w:fldCharType="begin"/>
      </w:r>
      <w:r w:rsidR="004E1C4D">
        <w:rPr>
          <w:i/>
          <w:iCs/>
        </w:rPr>
        <w:instrText xml:space="preserve"> ADDIN ZOTERO_ITEM CSL_CITATION {"citationID":"a1fao0ta9o7","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702488">
        <w:rPr>
          <w:i/>
          <w:iCs/>
        </w:rPr>
        <w:fldChar w:fldCharType="separate"/>
      </w:r>
      <w:r w:rsidR="004E1C4D" w:rsidRPr="004E1C4D">
        <w:rPr>
          <w:rFonts w:ascii="Arial" w:cs="Arial"/>
        </w:rPr>
        <w:t>(BBSR &amp; ESPON, 2020)</w:t>
      </w:r>
      <w:r w:rsidRPr="00702488">
        <w:rPr>
          <w:i/>
          <w:iCs/>
        </w:rPr>
        <w:fldChar w:fldCharType="end"/>
      </w:r>
      <w:r w:rsidRPr="00702488">
        <w:rPr>
          <w:i/>
          <w:iCs/>
        </w:rPr>
        <w:t xml:space="preserve">, as well as regions in Albania. Another indication for environmental pressures is </w:t>
      </w:r>
      <w:r>
        <w:rPr>
          <w:i/>
          <w:iCs/>
        </w:rPr>
        <w:t>g</w:t>
      </w:r>
      <w:r w:rsidRPr="00702488">
        <w:rPr>
          <w:i/>
          <w:iCs/>
        </w:rPr>
        <w:t xml:space="preserve">reenhouse gas emissions in the Western Balkans, which is highest in Serbia, Bosnia and Herzegovina, Croatia and North Macedonia, mainly due to energy, agriculture and industrial processes </w:t>
      </w:r>
      <w:r w:rsidRPr="00702488">
        <w:rPr>
          <w:i/>
          <w:iCs/>
        </w:rPr>
        <w:fldChar w:fldCharType="begin"/>
      </w:r>
      <w:r w:rsidR="004E1C4D">
        <w:rPr>
          <w:i/>
          <w:iCs/>
        </w:rPr>
        <w:instrText xml:space="preserve"> ADDIN ZOTERO_ITEM CSL_CITATION {"citationID":"a14aovvnnkb","properties":{"formattedCitation":"(ENVSEC &amp; UNEP, 2012)","plainCitation":"(ENVSEC &amp; UNEP, 2012)","noteIndex":0},"citationItems":[{"id":8540,"uris":["http://zotero.org/groups/4075961/items/VHKYVK7U"],"itemData":{"id":8540,"type":"report","title":"Climate Change in the West Balkans","author":[{"family":"ENVSEC","given":""},{"family":"UNEP","given":""}],"issued":{"date-parts":[["2012"]]}}}],"schema":"https://github.com/citation-style-language/schema/raw/master/csl-citation.json"} </w:instrText>
      </w:r>
      <w:r w:rsidRPr="00702488">
        <w:rPr>
          <w:i/>
          <w:iCs/>
        </w:rPr>
        <w:fldChar w:fldCharType="separate"/>
      </w:r>
      <w:r w:rsidR="004E1C4D" w:rsidRPr="004E1C4D">
        <w:rPr>
          <w:rFonts w:ascii="Arial" w:cs="Arial"/>
        </w:rPr>
        <w:t>(ENVSEC &amp; UNEP, 2012)</w:t>
      </w:r>
      <w:r w:rsidRPr="00702488">
        <w:rPr>
          <w:i/>
          <w:iCs/>
        </w:rPr>
        <w:fldChar w:fldCharType="end"/>
      </w:r>
      <w:r w:rsidRPr="00702488">
        <w:rPr>
          <w:i/>
          <w:iCs/>
        </w:rPr>
        <w:t>.</w:t>
      </w:r>
    </w:p>
    <w:p w14:paraId="48B94F61" w14:textId="244E28AB" w:rsidR="00591055" w:rsidRPr="00702488" w:rsidRDefault="00295A90" w:rsidP="00591055">
      <w:r w:rsidRPr="00702488">
        <w:rPr>
          <w:b/>
          <w:bCs/>
        </w:rPr>
        <w:t>Biodiversity at a loss: Sending an SOS to the world</w:t>
      </w:r>
      <w:r w:rsidRPr="00702488">
        <w:t xml:space="preserve">. </w:t>
      </w:r>
      <w:r w:rsidR="00591055" w:rsidRPr="00702488">
        <w:t xml:space="preserve">The Adriatic Ionian Region has rich land and marine biodiversity. It has a </w:t>
      </w:r>
      <w:r w:rsidR="00591055">
        <w:t>lot</w:t>
      </w:r>
      <w:r w:rsidR="00591055" w:rsidRPr="00702488">
        <w:t xml:space="preserve"> of freshwater from multiple rivers and is home to more than 7,000 species, including endemic, unique</w:t>
      </w:r>
      <w:r w:rsidR="00591055">
        <w:t>,</w:t>
      </w:r>
      <w:r w:rsidR="00591055" w:rsidRPr="00702488">
        <w:t xml:space="preserve"> rare and endangered species </w:t>
      </w:r>
      <w:r w:rsidR="00591055" w:rsidRPr="00702488">
        <w:fldChar w:fldCharType="begin"/>
      </w:r>
      <w:r w:rsidR="004E1C4D">
        <w:instrText xml:space="preserve"> ADDIN ZOTERO_ITEM CSL_CITATION {"citationID":"aq6uddgso8","properties":{"formattedCitation":"(WWF, 2015)","plainCitation":"(WWF, 2015)","noteIndex":0},"citationItems":[{"id":8522,"uris":["http://zotero.org/groups/4075961/items/7B2A8QTK"],"itemData":{"id":8522,"type":"report","title":"MEDTRENDS. Blue growth trends in the Adriatic Sea: The challenge of environmental protection","author":[{"family":"WWF","given":""}],"issued":{"date-parts":[["2015"]]}}}],"schema":"https://github.com/citation-style-language/schema/raw/master/csl-citation.json"} </w:instrText>
      </w:r>
      <w:r w:rsidR="00591055" w:rsidRPr="00702488">
        <w:fldChar w:fldCharType="separate"/>
      </w:r>
      <w:r w:rsidR="004E1C4D" w:rsidRPr="004E1C4D">
        <w:rPr>
          <w:rFonts w:ascii="Arial" w:cs="Arial"/>
        </w:rPr>
        <w:t>(WWF, 2015)</w:t>
      </w:r>
      <w:r w:rsidR="00591055" w:rsidRPr="00702488">
        <w:fldChar w:fldCharType="end"/>
      </w:r>
      <w:r w:rsidR="00591055" w:rsidRPr="00702488">
        <w:t>. Nevertheless, sea level rise, recurrent droughts, forest fires, floods, saltwater intrusion, species invasion</w:t>
      </w:r>
      <w:r w:rsidR="00591055">
        <w:t xml:space="preserve"> and</w:t>
      </w:r>
      <w:r w:rsidR="00591055" w:rsidRPr="00702488">
        <w:t xml:space="preserve"> increase</w:t>
      </w:r>
      <w:r w:rsidR="00591055">
        <w:t>d</w:t>
      </w:r>
      <w:r w:rsidR="00591055" w:rsidRPr="00702488">
        <w:t xml:space="preserve"> sea temperature</w:t>
      </w:r>
      <w:r w:rsidR="00591055">
        <w:t>s</w:t>
      </w:r>
      <w:r w:rsidR="00591055" w:rsidRPr="00702488">
        <w:t xml:space="preserve"> challenge its ecosystems. </w:t>
      </w:r>
      <w:r w:rsidR="00591055">
        <w:t>P</w:t>
      </w:r>
      <w:r w:rsidR="00591055" w:rsidRPr="00702488">
        <w:t xml:space="preserve">rojections from the 2010s indicated an expected sea level rise </w:t>
      </w:r>
      <w:r w:rsidR="00591055">
        <w:t>of</w:t>
      </w:r>
      <w:r w:rsidR="00591055" w:rsidRPr="00702488">
        <w:t xml:space="preserve"> 7</w:t>
      </w:r>
      <w:r w:rsidR="00591055">
        <w:t xml:space="preserve"> to </w:t>
      </w:r>
      <w:r w:rsidR="00591055" w:rsidRPr="00702488">
        <w:t xml:space="preserve">12 cm by 2050 </w:t>
      </w:r>
      <w:r w:rsidR="00591055" w:rsidRPr="00702488">
        <w:fldChar w:fldCharType="begin"/>
      </w:r>
      <w:r w:rsidR="004E1C4D">
        <w:instrText xml:space="preserve"> ADDIN ZOTERO_ITEM CSL_CITATION {"citationID":"lkTbL1JU","properties":{"formattedCitation":"(WWF, 2015)","plainCitation":"(WWF, 2015)","noteIndex":0},"citationItems":[{"id":8522,"uris":["http://zotero.org/groups/4075961/items/7B2A8QTK"],"itemData":{"id":8522,"type":"report","title":"MEDTRENDS. Blue growth trends in the Adriatic Sea: The challenge of environmental protection","author":[{"family":"WWF","given":""}],"issued":{"date-parts":[["2015"]]}}}],"schema":"https://github.com/citation-style-language/schema/raw/master/csl-citation.json"} </w:instrText>
      </w:r>
      <w:r w:rsidR="00591055" w:rsidRPr="00702488">
        <w:fldChar w:fldCharType="separate"/>
      </w:r>
      <w:r w:rsidR="004E1C4D" w:rsidRPr="004E1C4D">
        <w:rPr>
          <w:rFonts w:ascii="Arial" w:cs="Arial"/>
        </w:rPr>
        <w:t>(WWF, 2015)</w:t>
      </w:r>
      <w:r w:rsidR="00591055" w:rsidRPr="00702488">
        <w:fldChar w:fldCharType="end"/>
      </w:r>
      <w:r w:rsidR="00591055" w:rsidRPr="00702488">
        <w:t>. Furthermore, the Adriatic Ionian Sea is vulnerable to pollution, especially nutrient</w:t>
      </w:r>
      <w:r w:rsidR="00591055">
        <w:t>s</w:t>
      </w:r>
      <w:r w:rsidR="00591055" w:rsidRPr="00702488">
        <w:t xml:space="preserve"> from agriculture and municipal waste, but also from oil spills which </w:t>
      </w:r>
      <w:r w:rsidR="00591055">
        <w:t>occurred</w:t>
      </w:r>
      <w:r w:rsidR="00591055" w:rsidRPr="00702488">
        <w:t xml:space="preserve"> regular</w:t>
      </w:r>
      <w:r w:rsidR="00591055">
        <w:t>ly</w:t>
      </w:r>
      <w:r w:rsidR="00591055" w:rsidRPr="00702488">
        <w:t xml:space="preserve"> and create</w:t>
      </w:r>
      <w:r w:rsidR="00591055">
        <w:t>d</w:t>
      </w:r>
      <w:r w:rsidR="00591055" w:rsidRPr="00702488">
        <w:t xml:space="preserve"> big concerns </w:t>
      </w:r>
      <w:r w:rsidR="00591055" w:rsidRPr="00702488">
        <w:fldChar w:fldCharType="begin"/>
      </w:r>
      <w:r w:rsidR="004E1C4D">
        <w:instrText xml:space="preserve"> ADDIN ZOTERO_ITEM CSL_CITATION {"citationID":"ZCMkZ5z1","properties":{"formattedCitation":"(WWF, 2015)","plainCitation":"(WWF, 2015)","noteIndex":0},"citationItems":[{"id":8522,"uris":["http://zotero.org/groups/4075961/items/7B2A8QTK"],"itemData":{"id":8522,"type":"report","title":"MEDTRENDS. Blue growth trends in the Adriatic Sea: The challenge of environmental protection","author":[{"family":"WWF","given":""}],"issued":{"date-parts":[["2015"]]}}}],"schema":"https://github.com/citation-style-language/schema/raw/master/csl-citation.json"} </w:instrText>
      </w:r>
      <w:r w:rsidR="00591055" w:rsidRPr="00702488">
        <w:fldChar w:fldCharType="separate"/>
      </w:r>
      <w:r w:rsidR="004E1C4D" w:rsidRPr="004E1C4D">
        <w:rPr>
          <w:rFonts w:ascii="Arial" w:cs="Arial"/>
        </w:rPr>
        <w:t>(WWF, 2015)</w:t>
      </w:r>
      <w:r w:rsidR="00591055" w:rsidRPr="00702488">
        <w:fldChar w:fldCharType="end"/>
      </w:r>
      <w:r w:rsidR="00591055" w:rsidRPr="00702488">
        <w:t xml:space="preserve">. Human economic activities have also put additional stress on the marine environment, with pollution, particularly plastic litter, micro-plastics, underwater noise, chemicals and nutrients </w:t>
      </w:r>
      <w:r w:rsidR="00591055">
        <w:t>destroying</w:t>
      </w:r>
      <w:r w:rsidR="00591055" w:rsidRPr="00702488">
        <w:t xml:space="preserve"> natural habitats, </w:t>
      </w:r>
      <w:r w:rsidR="00591055">
        <w:t xml:space="preserve">and causing </w:t>
      </w:r>
      <w:r w:rsidR="00591055" w:rsidRPr="00702488">
        <w:t xml:space="preserve">flooding and erosion </w:t>
      </w:r>
      <w:r w:rsidR="00591055" w:rsidRPr="00702488">
        <w:fldChar w:fldCharType="begin"/>
      </w:r>
      <w:r w:rsidR="004E1C4D">
        <w:instrText xml:space="preserve"> ADDIN ZOTERO_ITEM CSL_CITATION {"citationID":"ao9941ffh","properties":{"formattedCitation":"(European Commission, 2021b)","plainCitation":"(European Commission, 2021b)","noteIndex":0},"citationItems":[{"id":8407,"uris":["http://zotero.org/groups/4075961/items/R2AL7IR4"],"itemData":{"id":8407,"type":"document","title":"Communication from the Commission to the European Parliament, the Council, the European Economic and Social Committee and the Committee of the Regions on a new approach for a sustainable blue economy in the EU transforming the EU's Blue Economy for a Sustainable Future. COM(2021) 240 final","author":[{"family":"European Commission","given":""}],"issued":{"date-parts":[["2021",5,17]]}}}],"schema":"https://github.com/citation-style-language/schema/raw/master/csl-citation.json"} </w:instrText>
      </w:r>
      <w:r w:rsidR="00591055" w:rsidRPr="00702488">
        <w:fldChar w:fldCharType="separate"/>
      </w:r>
      <w:r w:rsidR="004E1C4D" w:rsidRPr="004E1C4D">
        <w:rPr>
          <w:rFonts w:ascii="Arial" w:cs="Arial"/>
        </w:rPr>
        <w:t>(European Commission, 2021b)</w:t>
      </w:r>
      <w:r w:rsidR="00591055" w:rsidRPr="00702488">
        <w:fldChar w:fldCharType="end"/>
      </w:r>
      <w:r w:rsidR="00591055" w:rsidRPr="00702488">
        <w:t xml:space="preserve">. Other activities, such as overfishing and intensive aquaculture, mass tourism, industrial waste, </w:t>
      </w:r>
      <w:r w:rsidR="00591055">
        <w:t>as well as</w:t>
      </w:r>
      <w:r w:rsidR="00591055" w:rsidRPr="00702488">
        <w:t xml:space="preserve"> deforestation add</w:t>
      </w:r>
      <w:r w:rsidR="00591055">
        <w:t>ed and</w:t>
      </w:r>
      <w:r w:rsidR="00591055" w:rsidRPr="00702488">
        <w:t xml:space="preserve"> caus</w:t>
      </w:r>
      <w:r w:rsidR="00591055">
        <w:t>ed</w:t>
      </w:r>
      <w:r w:rsidR="00591055" w:rsidRPr="00702488">
        <w:t xml:space="preserve"> dramatic effects on the ecosystem </w:t>
      </w:r>
      <w:r w:rsidR="00591055" w:rsidRPr="00702488">
        <w:fldChar w:fldCharType="begin"/>
      </w:r>
      <w:r w:rsidR="004E1C4D">
        <w:instrText xml:space="preserve"> ADDIN ZOTERO_ITEM CSL_CITATION {"citationID":"C3UJ1X8D","properties":{"formattedCitation":"(WWF, 2015)","plainCitation":"(WWF, 2015)","noteIndex":0},"citationItems":[{"id":8522,"uris":["http://zotero.org/groups/4075961/items/7B2A8QTK"],"itemData":{"id":8522,"type":"report","title":"MEDTRENDS. Blue growth trends in the Adriatic Sea: The challenge of environmental protection","author":[{"family":"WWF","given":""}],"issued":{"date-parts":[["2015"]]}}}],"schema":"https://github.com/citation-style-language/schema/raw/master/csl-citation.json"} </w:instrText>
      </w:r>
      <w:r w:rsidR="00591055" w:rsidRPr="00702488">
        <w:fldChar w:fldCharType="separate"/>
      </w:r>
      <w:r w:rsidR="004E1C4D" w:rsidRPr="004E1C4D">
        <w:rPr>
          <w:rFonts w:ascii="Arial" w:cs="Arial"/>
        </w:rPr>
        <w:t>(WWF, 2015)</w:t>
      </w:r>
      <w:r w:rsidR="00591055" w:rsidRPr="00702488">
        <w:fldChar w:fldCharType="end"/>
      </w:r>
      <w:r w:rsidR="00591055" w:rsidRPr="00702488">
        <w:t>. In addition, unsustainable infrastructure in some parts of the region, such as the Vjosa river in Albania</w:t>
      </w:r>
      <w:r w:rsidR="00591055">
        <w:t>. This had</w:t>
      </w:r>
      <w:r w:rsidR="00591055" w:rsidRPr="00702488">
        <w:t xml:space="preserve"> eight hydro-powerplants </w:t>
      </w:r>
      <w:r w:rsidR="00591055">
        <w:t>and</w:t>
      </w:r>
      <w:r w:rsidR="00591055" w:rsidRPr="00702488">
        <w:t xml:space="preserve"> discussions from </w:t>
      </w:r>
      <w:r w:rsidR="00591055">
        <w:t xml:space="preserve">the </w:t>
      </w:r>
      <w:r w:rsidR="00591055" w:rsidRPr="00702488">
        <w:t xml:space="preserve">2010s involved the construction of an airport and tourist resort where the river discharges, before it was turned into a national park </w:t>
      </w:r>
      <w:r w:rsidR="00591055">
        <w:t>in</w:t>
      </w:r>
      <w:r w:rsidR="00591055" w:rsidRPr="00702488">
        <w:t xml:space="preserve"> the 2040s </w:t>
      </w:r>
      <w:r w:rsidR="00591055" w:rsidRPr="00702488">
        <w:fldChar w:fldCharType="begin"/>
      </w:r>
      <w:r w:rsidR="004E1C4D">
        <w:instrText xml:space="preserve"> ADDIN ZOTERO_ITEM CSL_CITATION {"citationID":"a1mj9mchk2f","properties":{"formattedCitation":"(Vukaj, 2021)","plainCitation":"(Vukaj, 2021)","noteIndex":0},"citationItems":[{"id":8521,"uris":["http://zotero.org/groups/4075961/items/47Z57NWI"],"itemData":{"id":8521,"type":"webpage","container-title":"euronews. Albania","title":"\"Vjosa National Park Now\", Leonardo DiCaprio reiterates appeal to protect area from dams","URL":"https://euronews.al/en/albania/2021/05/07/vjosa-national-park-now-leonardo-dicaprio-reiterates-appeal-to-protect-area-from-dams/","author":[{"family":"Vukaj","given":"Erblin"}],"issued":{"date-parts":[["2021",5,7]]}}}],"schema":"https://github.com/citation-style-language/schema/raw/master/csl-citation.json"} </w:instrText>
      </w:r>
      <w:r w:rsidR="00591055" w:rsidRPr="00702488">
        <w:fldChar w:fldCharType="separate"/>
      </w:r>
      <w:r w:rsidR="004E1C4D" w:rsidRPr="004E1C4D">
        <w:rPr>
          <w:rFonts w:ascii="Arial" w:cs="Arial"/>
        </w:rPr>
        <w:t>(Vukaj, 2021)</w:t>
      </w:r>
      <w:r w:rsidR="00591055" w:rsidRPr="00702488">
        <w:fldChar w:fldCharType="end"/>
      </w:r>
      <w:r w:rsidR="00591055" w:rsidRPr="00702488">
        <w:t xml:space="preserve">. A shift in the way people think and act has been necessary </w:t>
      </w:r>
      <w:r w:rsidR="00591055" w:rsidRPr="00702488">
        <w:fldChar w:fldCharType="begin"/>
      </w:r>
      <w:r w:rsidR="004E1C4D">
        <w:instrText xml:space="preserve"> ADDIN ZOTERO_ITEM CSL_CITATION {"citationID":"3LpxBgMI","properties":{"formattedCitation":"(Dasgupta, 2021)","plainCitation":"(Dasgupta, 2021)","noteIndex":0},"citationItems":[{"id":7907,"uris":["http://zotero.org/groups/4075961/items/UXCPR7LN"],"itemData":{"id":7907,"type":"book","edition":"Updated: 18 February 2021","event-place":"London","ISBN":"978-1-911680-29-1","language":"en","number-of-pages":"610","publisher":"HM Treasury","publisher-place":"London","source":"K10plus ISBN","title":"The economics of biodiversity: the Dasgupta review: full report","title-short":"The economics of biodiversity","author":[{"family":"Dasgupta","given":"Partha"}],"issued":{"date-parts":[["2021"]]}}}],"schema":"https://github.com/citation-style-language/schema/raw/master/csl-citation.json"} </w:instrText>
      </w:r>
      <w:r w:rsidR="00591055" w:rsidRPr="00702488">
        <w:fldChar w:fldCharType="separate"/>
      </w:r>
      <w:r w:rsidR="00591055" w:rsidRPr="00702488">
        <w:rPr>
          <w:noProof/>
        </w:rPr>
        <w:t>(Dasgupta, 2021)</w:t>
      </w:r>
      <w:r w:rsidR="00591055" w:rsidRPr="00702488">
        <w:fldChar w:fldCharType="end"/>
      </w:r>
      <w:r w:rsidR="00591055" w:rsidRPr="00702488">
        <w:t xml:space="preserve"> to protect nature. </w:t>
      </w:r>
    </w:p>
    <w:p w14:paraId="08270F43" w14:textId="6D05CFA0" w:rsidR="00591055" w:rsidRPr="00702488" w:rsidRDefault="00591055" w:rsidP="00591055">
      <w:pPr>
        <w:rPr>
          <w:i/>
          <w:iCs/>
        </w:rPr>
      </w:pPr>
      <w:r w:rsidRPr="00702488">
        <w:rPr>
          <w:i/>
          <w:iCs/>
        </w:rPr>
        <w:t xml:space="preserve">Biodiversity </w:t>
      </w:r>
      <w:r>
        <w:rPr>
          <w:i/>
          <w:iCs/>
        </w:rPr>
        <w:t xml:space="preserve">is most at risk </w:t>
      </w:r>
      <w:r w:rsidRPr="00702488">
        <w:rPr>
          <w:i/>
          <w:iCs/>
        </w:rPr>
        <w:t xml:space="preserve">in regions </w:t>
      </w:r>
      <w:r>
        <w:rPr>
          <w:i/>
          <w:iCs/>
        </w:rPr>
        <w:t>facing multiple</w:t>
      </w:r>
      <w:r w:rsidRPr="00702488">
        <w:rPr>
          <w:i/>
          <w:iCs/>
        </w:rPr>
        <w:t xml:space="preserve"> natural hazards, such as forest fires in Vlore, Gjirokaster, Kukes in Albania, the Pelagonia region in North Macedonia, the Bor region in Serbia and the Dalmatia-Dubrovnik region in Croatia, as well as </w:t>
      </w:r>
      <w:r>
        <w:rPr>
          <w:i/>
          <w:iCs/>
        </w:rPr>
        <w:t xml:space="preserve">a </w:t>
      </w:r>
      <w:r w:rsidRPr="00702488">
        <w:rPr>
          <w:i/>
          <w:iCs/>
        </w:rPr>
        <w:t xml:space="preserve">sea level rise </w:t>
      </w:r>
      <w:r>
        <w:rPr>
          <w:i/>
          <w:iCs/>
        </w:rPr>
        <w:t>affecting</w:t>
      </w:r>
      <w:r w:rsidRPr="00702488">
        <w:rPr>
          <w:i/>
          <w:iCs/>
        </w:rPr>
        <w:t xml:space="preserve"> most regions </w:t>
      </w:r>
      <w:r>
        <w:rPr>
          <w:i/>
          <w:iCs/>
        </w:rPr>
        <w:t>on</w:t>
      </w:r>
      <w:r w:rsidRPr="00702488">
        <w:rPr>
          <w:i/>
          <w:iCs/>
        </w:rPr>
        <w:t xml:space="preserve"> the </w:t>
      </w:r>
      <w:r>
        <w:rPr>
          <w:i/>
          <w:iCs/>
        </w:rPr>
        <w:t>coast</w:t>
      </w:r>
      <w:r w:rsidRPr="00702488">
        <w:rPr>
          <w:i/>
          <w:iCs/>
        </w:rPr>
        <w:t xml:space="preserve"> </w:t>
      </w:r>
      <w:r w:rsidRPr="00702488">
        <w:rPr>
          <w:i/>
          <w:iCs/>
        </w:rPr>
        <w:fldChar w:fldCharType="begin"/>
      </w:r>
      <w:r w:rsidR="004E1C4D">
        <w:rPr>
          <w:i/>
          <w:iCs/>
        </w:rPr>
        <w:instrText xml:space="preserve"> ADDIN ZOTERO_ITEM CSL_CITATION {"citationID":"liUGQXhG","properties":{"formattedCitation":"(ENVSEC &amp; UNEP, 2012)","plainCitation":"(ENVSEC &amp; UNEP, 2012)","noteIndex":0},"citationItems":[{"id":8540,"uris":["http://zotero.org/groups/4075961/items/VHKYVK7U"],"itemData":{"id":8540,"type":"report","title":"Climate Change in the West Balkans","author":[{"family":"ENVSEC","given":""},{"family":"UNEP","given":""}],"issued":{"date-parts":[["2012"]]}}}],"schema":"https://github.com/citation-style-language/schema/raw/master/csl-citation.json"} </w:instrText>
      </w:r>
      <w:r w:rsidRPr="00702488">
        <w:rPr>
          <w:i/>
          <w:iCs/>
        </w:rPr>
        <w:fldChar w:fldCharType="separate"/>
      </w:r>
      <w:r w:rsidR="004E1C4D" w:rsidRPr="004E1C4D">
        <w:rPr>
          <w:rFonts w:ascii="Arial" w:cs="Arial"/>
        </w:rPr>
        <w:t>(ENVSEC &amp; UNEP, 2012)</w:t>
      </w:r>
      <w:r w:rsidRPr="00702488">
        <w:rPr>
          <w:i/>
          <w:iCs/>
        </w:rPr>
        <w:fldChar w:fldCharType="end"/>
      </w:r>
      <w:r w:rsidRPr="00702488">
        <w:rPr>
          <w:i/>
          <w:iCs/>
        </w:rPr>
        <w:t xml:space="preserve">. </w:t>
      </w:r>
    </w:p>
    <w:p w14:paraId="5AF4844A" w14:textId="41D5ADC7" w:rsidR="003B0100" w:rsidRPr="00702488" w:rsidRDefault="00591055" w:rsidP="00591055">
      <w:pPr>
        <w:rPr>
          <w:i/>
          <w:iCs/>
        </w:rPr>
      </w:pPr>
      <w:r w:rsidRPr="00702488">
        <w:rPr>
          <w:i/>
          <w:iCs/>
        </w:rPr>
        <w:t xml:space="preserve">In addition, places which are home to biodiversity ecosystems, such as wetlands, </w:t>
      </w:r>
      <w:r>
        <w:rPr>
          <w:i/>
          <w:iCs/>
        </w:rPr>
        <w:t>are very</w:t>
      </w:r>
      <w:r w:rsidRPr="00702488">
        <w:rPr>
          <w:i/>
          <w:iCs/>
        </w:rPr>
        <w:t xml:space="preserve"> vulnerab</w:t>
      </w:r>
      <w:r>
        <w:rPr>
          <w:i/>
          <w:iCs/>
        </w:rPr>
        <w:t>le</w:t>
      </w:r>
      <w:r w:rsidRPr="00702488">
        <w:rPr>
          <w:i/>
          <w:iCs/>
        </w:rPr>
        <w:t xml:space="preserve"> and need to take big leaps for their preservation, such as the Lagune Venezia, wetlands in the Veneto region in Italy, Secoveljske Soline in Slovenia, Vransko lake and Neretva River Delta in Croatia, Prespa lakes </w:t>
      </w:r>
      <w:r>
        <w:rPr>
          <w:i/>
          <w:iCs/>
        </w:rPr>
        <w:t>on</w:t>
      </w:r>
      <w:r w:rsidRPr="00702488">
        <w:rPr>
          <w:i/>
          <w:iCs/>
        </w:rPr>
        <w:t xml:space="preserve"> the borders of Albania, Greece and North Macedonia, the Karavasta Lagoon ecosystem in Albania, Pestersko polje and Vlasina in Serbia, Ulcinj Salina in Montenegro and Kerkini, Doirani, Volvi</w:t>
      </w:r>
      <w:r w:rsidRPr="007C7C3A">
        <w:rPr>
          <w:i/>
          <w:iCs/>
        </w:rPr>
        <w:t xml:space="preserve"> </w:t>
      </w:r>
      <w:r w:rsidRPr="00702488">
        <w:rPr>
          <w:i/>
          <w:iCs/>
        </w:rPr>
        <w:t xml:space="preserve">Lakes, the Axios, Loudias, Aliakmon Rivers and Amvrakikos Gulf in Greece </w:t>
      </w:r>
      <w:r w:rsidRPr="00702488">
        <w:rPr>
          <w:i/>
          <w:iCs/>
        </w:rPr>
        <w:fldChar w:fldCharType="begin"/>
      </w:r>
      <w:r w:rsidR="004E1C4D">
        <w:rPr>
          <w:i/>
          <w:iCs/>
        </w:rPr>
        <w:instrText xml:space="preserve"> ADDIN ZOTERO_ITEM CSL_CITATION {"citationID":"RjPC8uRB","properties":{"formattedCitation":"\\uldash{(ENVSEC &amp; UNEP, 2012)}","plainCitation":"(ENVSEC &amp; UNEP, 2012)","dontUpdate":true,"noteIndex":0},"citationItems":[{"id":8540,"uris":["http://zotero.org/groups/4075961/items/VHKYVK7U"],"itemData":{"id":8540,"type":"report","title":"Climate Change in the West Balkans","author":[{"family":"ENVSEC","given":""},{"family":"UNEP","given":""}],"issued":{"date-parts":[["2012"]]}}}],"schema":"https://github.com/citation-style-language/schema/raw/master/csl-citation.json"} </w:instrText>
      </w:r>
      <w:r w:rsidRPr="00702488">
        <w:rPr>
          <w:i/>
          <w:iCs/>
        </w:rPr>
        <w:fldChar w:fldCharType="separate"/>
      </w:r>
      <w:r w:rsidRPr="00702488">
        <w:rPr>
          <w:rFonts w:ascii="Arial" w:cs="Arial"/>
          <w:u w:val="dash"/>
        </w:rPr>
        <w:t>(RAMSAR, 2021)</w:t>
      </w:r>
      <w:r w:rsidRPr="00702488">
        <w:rPr>
          <w:i/>
          <w:iCs/>
        </w:rPr>
        <w:fldChar w:fldCharType="end"/>
      </w:r>
      <w:r w:rsidRPr="00702488">
        <w:rPr>
          <w:i/>
          <w:iCs/>
        </w:rPr>
        <w:t>.</w:t>
      </w:r>
    </w:p>
    <w:p w14:paraId="57793518" w14:textId="44E124E4" w:rsidR="00353E3B" w:rsidRPr="00702488" w:rsidRDefault="00353E3B" w:rsidP="00353E3B">
      <w:r w:rsidRPr="00702488">
        <w:rPr>
          <w:b/>
          <w:bCs/>
        </w:rPr>
        <w:t>No appetite for destruction.</w:t>
      </w:r>
      <w:r w:rsidRPr="00702488">
        <w:t xml:space="preserve"> All these challenges have made clear that a shift in the way people think and act has been necessary </w:t>
      </w:r>
      <w:r w:rsidRPr="00702488">
        <w:fldChar w:fldCharType="begin"/>
      </w:r>
      <w:r w:rsidR="004E1C4D">
        <w:instrText xml:space="preserve"> ADDIN ZOTERO_ITEM CSL_CITATION {"citationID":"7lsrejch","properties":{"formattedCitation":"(Dasgupta, 2021)","plainCitation":"(Dasgupta, 2021)","noteIndex":0},"citationItems":[{"id":7907,"uris":["http://zotero.org/groups/4075961/items/UXCPR7LN"],"itemData":{"id":7907,"type":"book","edition":"Updated: 18 February 2021","event-place":"London","ISBN":"978-1-911680-29-1","language":"en","number-of-pages":"610","publisher":"HM Treasury","publisher-place":"London","source":"K10plus ISBN","title":"The economics of biodiversity: the Dasgupta review: full report","title-short":"The economics of biodiversity","author":[{"family":"Dasgupta","given":"Partha"}],"issued":{"date-parts":[["2021"]]}}}],"schema":"https://github.com/citation-style-language/schema/raw/master/csl-citation.json"} </w:instrText>
      </w:r>
      <w:r w:rsidRPr="00702488">
        <w:fldChar w:fldCharType="separate"/>
      </w:r>
      <w:r w:rsidRPr="00702488">
        <w:rPr>
          <w:noProof/>
        </w:rPr>
        <w:t>(Dasgupta, 2021)</w:t>
      </w:r>
      <w:r w:rsidRPr="00702488">
        <w:fldChar w:fldCharType="end"/>
      </w:r>
      <w:r w:rsidRPr="00702488">
        <w:t xml:space="preserve"> to protect nature. With human beings responsible for most of these environmental changes, a mentality change </w:t>
      </w:r>
      <w:r>
        <w:t>is needed</w:t>
      </w:r>
      <w:r w:rsidRPr="00702488">
        <w:t xml:space="preserve"> to initiate immediate action. On the one hand, stricter EU regulations, adjusted to the needs of each member, such as the biodiversity strategy, </w:t>
      </w:r>
      <w:r>
        <w:t>more</w:t>
      </w:r>
      <w:r w:rsidRPr="00702488">
        <w:t xml:space="preserve"> Ramsar and Natura 2000 regions</w:t>
      </w:r>
      <w:r>
        <w:t>,</w:t>
      </w:r>
      <w:r w:rsidRPr="00702488">
        <w:t xml:space="preserve"> etc</w:t>
      </w:r>
      <w:r>
        <w:t>.</w:t>
      </w:r>
      <w:r w:rsidRPr="007C7C3A">
        <w:t xml:space="preserve"> </w:t>
      </w:r>
      <w:r w:rsidRPr="00702488">
        <w:t>have followed across the Adriatic Ionian macro-region. This approach has gradually help</w:t>
      </w:r>
      <w:r>
        <w:t>ed revive</w:t>
      </w:r>
      <w:r w:rsidRPr="00702488">
        <w:t xml:space="preserve"> nature, reversing the decline </w:t>
      </w:r>
      <w:r>
        <w:t xml:space="preserve">in </w:t>
      </w:r>
      <w:r w:rsidRPr="00702488">
        <w:t xml:space="preserve">pollinators, reducing the use of pesticides, increasing reforestation, and improving agriculture </w:t>
      </w:r>
      <w:r w:rsidRPr="00702488">
        <w:fldChar w:fldCharType="begin"/>
      </w:r>
      <w:r w:rsidR="004E1C4D">
        <w:instrText xml:space="preserve"> ADDIN ZOTERO_ITEM CSL_CITATION {"citationID":"FPjyEEwV","properties":{"formattedCitation":"(COM(2020) 380 final, 2020)","plainCitation":"(COM(2020) 380 final, 2020)","noteIndex":0},"citationItems":[{"id":139,"uris":["http://zotero.org/groups/21774/items/2U7HN3JW"],"itemData":{"id":139,"type":"document","publisher":"COMMUNICATION FROM THE COMMISSION TO THE EUROPEAN PARLIAMENT, THE COUNCIL, THE EUROPEAN ECONOMIC AND SOCIAL COMMITTEE AND THE COMMITTEE OF THE REGIONS","title":"EU Biodiversity Strategy for 2030 Bringing nature back into our lives","URL":"https://eur-lex.europa.eu/resource.html?uri=cellar:a3c806a6-9ab3-11ea-9d2d-01aa75ed71a1.0001.02/DOC_1&amp;format=PDF","author":[{"family":"COM(2020) 380 final","given":""}],"issued":{"date-parts":[["2020"]]}}}],"schema":"https://github.com/citation-style-language/schema/raw/master/csl-citation.json"} </w:instrText>
      </w:r>
      <w:r w:rsidRPr="00702488">
        <w:fldChar w:fldCharType="separate"/>
      </w:r>
      <w:r w:rsidRPr="00702488">
        <w:rPr>
          <w:noProof/>
        </w:rPr>
        <w:t>(COM(2020) 380 final, 2020)</w:t>
      </w:r>
      <w:r w:rsidRPr="00702488">
        <w:fldChar w:fldCharType="end"/>
      </w:r>
      <w:r w:rsidRPr="00702488">
        <w:t>, together with clean and renewable energ</w:t>
      </w:r>
      <w:r>
        <w:t>y</w:t>
      </w:r>
      <w:r w:rsidRPr="00702488">
        <w:t xml:space="preserve">, the end of </w:t>
      </w:r>
      <w:r>
        <w:t xml:space="preserve">the </w:t>
      </w:r>
      <w:r w:rsidRPr="00702488">
        <w:t xml:space="preserve">coal </w:t>
      </w:r>
      <w:r>
        <w:t>industry</w:t>
      </w:r>
      <w:r w:rsidRPr="00702488">
        <w:t>, better waste management</w:t>
      </w:r>
      <w:r>
        <w:t xml:space="preserve"> and</w:t>
      </w:r>
      <w:r w:rsidRPr="00702488">
        <w:t xml:space="preserve"> ecosystems services. </w:t>
      </w:r>
      <w:r>
        <w:t>M</w:t>
      </w:r>
      <w:r w:rsidRPr="00702488">
        <w:t xml:space="preserve">ore citizen activism, particularly among young people, towards more sustainable solutions and environmental protection has also played a role. Especially in the aftermath of the COVID-19 pandemic, social responsibility increased, </w:t>
      </w:r>
      <w:r>
        <w:t>as</w:t>
      </w:r>
      <w:r w:rsidRPr="00702488">
        <w:t xml:space="preserve"> people realised the imminent threat of climate change and started going beyond individualism, taking more conscious actions </w:t>
      </w:r>
      <w:r>
        <w:t>to</w:t>
      </w:r>
      <w:r w:rsidRPr="00702488">
        <w:t xml:space="preserve"> protect the macro-region’s ecosystem. </w:t>
      </w:r>
      <w:r>
        <w:t>D</w:t>
      </w:r>
      <w:r w:rsidRPr="00702488">
        <w:t xml:space="preserve">iscussions that started in the early 2020s about ‘new normals’ and a new social contract on terms and values that matter for people </w:t>
      </w:r>
      <w:r w:rsidRPr="00702488">
        <w:fldChar w:fldCharType="begin"/>
      </w:r>
      <w:r w:rsidR="004E1C4D">
        <w:instrText xml:space="preserve"> ADDIN ZOTERO_ITEM CSL_CITATION {"citationID":"a2mc87e0e8d","properties":{"formattedCitation":"(Madgavkar, Tilman, Smit, &amp; Manyika, 2020)","plainCitation":"(Madgavkar, Tilman, Smit, &amp; Manyika, 2020)","noteIndex":0},"citationItems":[{"id":8538,"uris":["http://zotero.org/groups/4075961/items/64Q8ZCAR"],"itemData":{"id":8538,"type":"webpage","container-title":"McKinsey&amp;Company","title":"COVID-19 has revived the social contract in advanced economies-for now. What will stick once the crisis abates?","URL":"https://www.mckinsey.com/industries/public-and-social-sector/our-insights/covid-19-has-revived-the-social-contract-in-advanced-economies-for-now-what-will-stick-once-the-crisis-abates","author":[{"family":"Madgavkar","given":"Anu"},{"family":"Tilman","given":"Tacke"},{"family":"Smit","given":"Sven"},{"family":"Manyika","given":"James"}],"accessed":{"date-parts":[["2022",3,26]]},"issued":{"date-parts":[["2020"]]}}}],"schema":"https://github.com/citation-style-language/schema/raw/master/csl-citation.json"} </w:instrText>
      </w:r>
      <w:r w:rsidRPr="00702488">
        <w:fldChar w:fldCharType="separate"/>
      </w:r>
      <w:r w:rsidR="004E1C4D" w:rsidRPr="004E1C4D">
        <w:rPr>
          <w:rFonts w:ascii="Arial" w:cs="Arial"/>
        </w:rPr>
        <w:t>(Madgavkar, Tilman, Smit, &amp; Manyika, 2020)</w:t>
      </w:r>
      <w:r w:rsidRPr="00702488">
        <w:fldChar w:fldCharType="end"/>
      </w:r>
      <w:r w:rsidRPr="00702488">
        <w:t xml:space="preserve">, have taken over by </w:t>
      </w:r>
      <w:r>
        <w:t>young people</w:t>
      </w:r>
      <w:r w:rsidRPr="00702488">
        <w:t xml:space="preserve">, organising protests, setting new standards and changing mindsets. Following this, Adriatic Ionian macro-region citizens decided to give back to nature to eventually achieve </w:t>
      </w:r>
      <w:r>
        <w:t>the</w:t>
      </w:r>
      <w:r w:rsidRPr="00702488">
        <w:t xml:space="preserve"> co-existence of humans and nature in the region. </w:t>
      </w:r>
    </w:p>
    <w:p w14:paraId="0AD54464" w14:textId="46E08CAF" w:rsidR="00A947B0" w:rsidRPr="00702488" w:rsidRDefault="00353E3B" w:rsidP="00353E3B">
      <w:pPr>
        <w:rPr>
          <w:i/>
          <w:iCs/>
        </w:rPr>
      </w:pPr>
      <w:r w:rsidRPr="00702488">
        <w:rPr>
          <w:i/>
          <w:iCs/>
        </w:rPr>
        <w:t xml:space="preserve">Young people have been key drivers for change in the region, organising themselves in protests and </w:t>
      </w:r>
      <w:r>
        <w:rPr>
          <w:i/>
          <w:iCs/>
        </w:rPr>
        <w:t>demonstrations</w:t>
      </w:r>
      <w:r w:rsidRPr="00702488">
        <w:rPr>
          <w:i/>
          <w:iCs/>
        </w:rPr>
        <w:t xml:space="preserve"> across the Adriatic Ionian Region. Places </w:t>
      </w:r>
      <w:r>
        <w:rPr>
          <w:i/>
          <w:iCs/>
        </w:rPr>
        <w:t>with many</w:t>
      </w:r>
      <w:r w:rsidRPr="00702488">
        <w:rPr>
          <w:i/>
          <w:iCs/>
        </w:rPr>
        <w:t xml:space="preserve"> young </w:t>
      </w:r>
      <w:r>
        <w:rPr>
          <w:i/>
          <w:iCs/>
        </w:rPr>
        <w:t>people</w:t>
      </w:r>
      <w:r w:rsidRPr="00702488">
        <w:rPr>
          <w:i/>
          <w:iCs/>
        </w:rPr>
        <w:t xml:space="preserve"> in the 2020s, have been for citizen engagement</w:t>
      </w:r>
      <w:r>
        <w:rPr>
          <w:i/>
          <w:iCs/>
        </w:rPr>
        <w:t>, these include</w:t>
      </w:r>
      <w:r w:rsidRPr="00702488">
        <w:rPr>
          <w:i/>
          <w:iCs/>
        </w:rPr>
        <w:t xml:space="preserve"> all regions of Albania, Montenegro and North Macedonia, followed by central and western Serbia, the east of Croatia, East Macedonia and Thrace, Western Greece and the islands of South Aegean and Crete </w:t>
      </w:r>
      <w:r w:rsidRPr="00702488">
        <w:rPr>
          <w:i/>
          <w:iCs/>
        </w:rPr>
        <w:fldChar w:fldCharType="begin"/>
      </w:r>
      <w:r w:rsidR="004E1C4D">
        <w:rPr>
          <w:i/>
          <w:iCs/>
        </w:rPr>
        <w:instrText xml:space="preserve"> ADDIN ZOTERO_ITEM CSL_CITATION {"citationID":"a17tudfigkp","properties":{"formattedCitation":"(Eurostat, 2021)","plainCitation":"(Eurostat, 2021)","noteIndex":0},"citationItems":[{"id":8542,"uris":["http://zotero.org/groups/4075961/items/QGTPQKAN"],"itemData":{"id":8542,"type":"map","title":"Young people aged 15-29 years old, 1 January 2020 (% of total population, NUTS 2)","URL":"https://ec.europa.eu/eurostat/documents/4187653/13722714/Youth+in+EU+map+2020.png/31dd85b0-b165-406b-3f7e-1d35b6208e7e?t=1639143031698","author":[{"family":"Eurostat","given":""}],"accessed":{"date-parts":[["2022",3,28]]},"issued":{"date-parts":[["2021",12]]}}}],"schema":"https://github.com/citation-style-language/schema/raw/master/csl-citation.json"} </w:instrText>
      </w:r>
      <w:r w:rsidRPr="00702488">
        <w:rPr>
          <w:i/>
          <w:iCs/>
        </w:rPr>
        <w:fldChar w:fldCharType="separate"/>
      </w:r>
      <w:r w:rsidR="004E1C4D" w:rsidRPr="004E1C4D">
        <w:rPr>
          <w:rFonts w:ascii="Arial" w:cs="Arial"/>
        </w:rPr>
        <w:t>(Eurostat, 2021)</w:t>
      </w:r>
      <w:r w:rsidRPr="00702488">
        <w:rPr>
          <w:i/>
          <w:iCs/>
        </w:rPr>
        <w:fldChar w:fldCharType="end"/>
      </w:r>
      <w:r>
        <w:rPr>
          <w:i/>
          <w:iCs/>
        </w:rPr>
        <w:t>.</w:t>
      </w:r>
    </w:p>
    <w:p w14:paraId="02F19BD6" w14:textId="3F51E8F7" w:rsidR="000D5F3F" w:rsidRPr="00702488" w:rsidRDefault="000D5F3F" w:rsidP="000D5F3F">
      <w:r w:rsidRPr="00702488">
        <w:rPr>
          <w:b/>
          <w:bCs/>
        </w:rPr>
        <w:t>Restoring nature: more than green and blue infrastructure</w:t>
      </w:r>
      <w:r w:rsidRPr="00702488">
        <w:t>. By 2050, the Adriatic Ionian Region has followed and to a large exten</w:t>
      </w:r>
      <w:r>
        <w:t>t</w:t>
      </w:r>
      <w:r w:rsidRPr="00702488">
        <w:t xml:space="preserve"> achieved the ambitious goals set by the European Commission, both in older EU members, as well as those who integrated later. </w:t>
      </w:r>
      <w:r>
        <w:t>In</w:t>
      </w:r>
      <w:r w:rsidRPr="00702488">
        <w:t xml:space="preserve"> the 2020s biodiversity in Europe was in decline, despite large Natura 2000 areas and several conservation efforts. By 2050, the Adriatic Ionian Region was close to increasing its land and sea protected area to 30% </w:t>
      </w:r>
      <w:r w:rsidRPr="00702488">
        <w:fldChar w:fldCharType="begin"/>
      </w:r>
      <w:r w:rsidR="004E1C4D">
        <w:instrText xml:space="preserve"> ADDIN ZOTERO_ITEM CSL_CITATION {"citationID":"a29tk0cnp0j","properties":{"formattedCitation":"(COM(2020) 380 final, 2020)","plainCitation":"(COM(2020) 380 final, 2020)","noteIndex":0},"citationItems":[{"id":139,"uris":["http://zotero.org/groups/21774/items/2U7HN3JW"],"itemData":{"id":139,"type":"document","publisher":"COMMUNICATION FROM THE COMMISSION TO THE EUROPEAN PARLIAMENT, THE COUNCIL, THE EUROPEAN ECONOMIC AND SOCIAL COMMITTEE AND THE COMMITTEE OF THE REGIONS","title":"EU Biodiversity Strategy for 2030 Bringing nature back into our lives","URL":"https://eur-lex.europa.eu/resource.html?uri=cellar:a3c806a6-9ab3-11ea-9d2d-01aa75ed71a1.0001.02/DOC_1&amp;format=PDF","author":[{"family":"COM(2020) 380 final","given":""}],"issued":{"date-parts":[["2020"]]}}}],"schema":"https://github.com/citation-style-language/schema/raw/master/csl-citation.json"} </w:instrText>
      </w:r>
      <w:r w:rsidRPr="00702488">
        <w:fldChar w:fldCharType="separate"/>
      </w:r>
      <w:r w:rsidR="004E1C4D" w:rsidRPr="004E1C4D">
        <w:rPr>
          <w:rFonts w:ascii="Arial" w:cs="Arial"/>
        </w:rPr>
        <w:t>(COM(2020) 380 final, 2020)</w:t>
      </w:r>
      <w:r w:rsidRPr="00702488">
        <w:fldChar w:fldCharType="end"/>
      </w:r>
      <w:r w:rsidRPr="00702488">
        <w:t xml:space="preserve"> and even go beyond that, putting a particular effort on forests and other carbon rich ecosystems like peatlands and grasslands. For this, the Region decided to capitalise on its rich natural habitat and invested in green infrastructure. Green infrastructure is the </w:t>
      </w:r>
      <w:r>
        <w:t>‘</w:t>
      </w:r>
      <w:r w:rsidRPr="00702488">
        <w:t>strategically planned network of natural and semi-natural areas with other environmental features designed and managed to deliver a wider range of ecosystem services</w:t>
      </w:r>
      <w:r>
        <w:t>’</w:t>
      </w:r>
      <w:r w:rsidRPr="00702488">
        <w:t xml:space="preserve"> </w:t>
      </w:r>
      <w:r w:rsidRPr="00702488">
        <w:fldChar w:fldCharType="begin"/>
      </w:r>
      <w:r w:rsidR="004E1C4D">
        <w:instrText xml:space="preserve"> ADDIN ZOTERO_ITEM CSL_CITATION {"citationID":"a2l5bok7m70","properties":{"formattedCitation":"(ESPON, 2019)","plainCitation":"(ESPON, 2019)","noteIndex":0},"citationItems":[{"id":342,"uris":["http://zotero.org/groups/21774/items/CYK8BCPR"],"itemData":{"id":342,"type":"report","event-place":"Luxembourg","publisher":"ESPON EGTC","publisher-place":"Luxembourg","title":"GRETA - GReen infrastructure: Enhancing biodiversity and ecosysTem services for territoriAl development. Final Report.","author":[{"family":"ESPON","given":""}],"issued":{"date-parts":[["2019"]]}}}],"schema":"https://github.com/citation-style-language/schema/raw/master/csl-citation.json"} </w:instrText>
      </w:r>
      <w:r w:rsidRPr="00702488">
        <w:fldChar w:fldCharType="separate"/>
      </w:r>
      <w:r w:rsidR="004E1C4D" w:rsidRPr="004E1C4D">
        <w:rPr>
          <w:rFonts w:ascii="Arial" w:cs="Arial"/>
        </w:rPr>
        <w:t>(ESPON, 2019)</w:t>
      </w:r>
      <w:r w:rsidRPr="00702488">
        <w:fldChar w:fldCharType="end"/>
      </w:r>
      <w:r w:rsidRPr="00702488">
        <w:t xml:space="preserve">. Green infrastructure </w:t>
      </w:r>
      <w:r>
        <w:t>can include</w:t>
      </w:r>
      <w:r w:rsidRPr="00702488">
        <w:t xml:space="preserve"> green and blue spaces, </w:t>
      </w:r>
      <w:r>
        <w:t>so</w:t>
      </w:r>
      <w:r w:rsidRPr="00702488">
        <w:t xml:space="preserve"> </w:t>
      </w:r>
      <w:r>
        <w:t>land</w:t>
      </w:r>
      <w:r w:rsidRPr="00702488">
        <w:t xml:space="preserve"> and aquatic ecosystems. Building ecological networks of natural areas and connecting them through green and blue corridors increase ecosystem services </w:t>
      </w:r>
      <w:r w:rsidRPr="00702488">
        <w:fldChar w:fldCharType="begin"/>
      </w:r>
      <w:r w:rsidR="004E1C4D">
        <w:instrText xml:space="preserve"> ADDIN ZOTERO_ITEM CSL_CITATION {"citationID":"GwvMTmMr","properties":{"formattedCitation":"(ESPON, 2019)","plainCitation":"(ESPON, 2019)","noteIndex":0},"citationItems":[{"id":342,"uris":["http://zotero.org/groups/21774/items/CYK8BCPR"],"itemData":{"id":342,"type":"report","event-place":"Luxembourg","publisher":"ESPON EGTC","publisher-place":"Luxembourg","title":"GRETA - GReen infrastructure: Enhancing biodiversity and ecosysTem services for territoriAl development. Final Report.","author":[{"family":"ESPON","given":""}],"issued":{"date-parts":[["2019"]]}}}],"schema":"https://github.com/citation-style-language/schema/raw/master/csl-citation.json"} </w:instrText>
      </w:r>
      <w:r w:rsidRPr="00702488">
        <w:fldChar w:fldCharType="separate"/>
      </w:r>
      <w:r w:rsidR="004E1C4D" w:rsidRPr="004E1C4D">
        <w:rPr>
          <w:rFonts w:ascii="Arial" w:cs="Arial"/>
        </w:rPr>
        <w:t>(ESPON, 2019)</w:t>
      </w:r>
      <w:r w:rsidRPr="00702488">
        <w:fldChar w:fldCharType="end"/>
      </w:r>
      <w:r w:rsidRPr="00702488">
        <w:t xml:space="preserve">. Wide Trans-European Nature Networks have been built by 2050, covering large parts of the Adriatic Ionian Region, enlarging protected areas and connecting natural with semi-natural places </w:t>
      </w:r>
      <w:r w:rsidRPr="00702488">
        <w:fldChar w:fldCharType="begin"/>
      </w:r>
      <w:r w:rsidR="004E1C4D">
        <w:instrText xml:space="preserve"> ADDIN ZOTERO_ITEM CSL_CITATION {"citationID":"a7mv6k85vt","properties":{"formattedCitation":"(European Environment Agency, 2022)","plainCitation":"(European Environment Agency, 2022)","noteIndex":0},"citationItems":[{"id":8537,"uris":["http://zotero.org/groups/4075961/items/2WWMNXR8"],"itemData":{"id":8537,"type":"webpage","title":"Restoring the natural world","URL":"https://www.eea.europa.eu/signals/signals-2021/articles/restoring-the-natural-world","author":[{"family":"European Environment Agency","given":""}],"accessed":{"date-parts":[["2022",3,26]]},"issued":{"date-parts":[["2022",3,25]]}}}],"schema":"https://github.com/citation-style-language/schema/raw/master/csl-citation.json"} </w:instrText>
      </w:r>
      <w:r w:rsidRPr="00702488">
        <w:fldChar w:fldCharType="separate"/>
      </w:r>
      <w:r w:rsidR="004E1C4D" w:rsidRPr="004E1C4D">
        <w:rPr>
          <w:rFonts w:ascii="Arial" w:cs="Arial"/>
        </w:rPr>
        <w:t>(European Environment Agency, 2022)</w:t>
      </w:r>
      <w:r w:rsidRPr="00702488">
        <w:fldChar w:fldCharType="end"/>
      </w:r>
      <w:r w:rsidRPr="00702488">
        <w:t xml:space="preserve">. This </w:t>
      </w:r>
      <w:r>
        <w:t>includes</w:t>
      </w:r>
      <w:r w:rsidRPr="00702488">
        <w:t xml:space="preserve"> rivers </w:t>
      </w:r>
      <w:r>
        <w:t>to</w:t>
      </w:r>
      <w:r w:rsidRPr="00702488">
        <w:t xml:space="preserve"> restrict and in some cases ban dams or unsustainable infrastructure. </w:t>
      </w:r>
    </w:p>
    <w:p w14:paraId="09F423E2" w14:textId="6573E43A" w:rsidR="000D5F3F" w:rsidRPr="00702488" w:rsidRDefault="000D5F3F" w:rsidP="000D5F3F">
      <w:r w:rsidRPr="00702488">
        <w:t xml:space="preserve">Nevertheless, the Adriatic Ionian Region has decided to go a step beyond in this process. The Region has for decades </w:t>
      </w:r>
      <w:r>
        <w:t>suffered</w:t>
      </w:r>
      <w:r w:rsidRPr="00702488">
        <w:t xml:space="preserve"> population decline, with </w:t>
      </w:r>
      <w:r>
        <w:t xml:space="preserve">more </w:t>
      </w:r>
      <w:r w:rsidRPr="00702488">
        <w:t xml:space="preserve">shrinking regions. Although some of the shrinking regions managed to </w:t>
      </w:r>
      <w:r>
        <w:t>stabilise</w:t>
      </w:r>
      <w:r w:rsidRPr="00702488">
        <w:t xml:space="preserve">, especially after the influx of Ukrainian </w:t>
      </w:r>
      <w:r w:rsidR="00C87ADA">
        <w:t xml:space="preserve">and North Africa </w:t>
      </w:r>
      <w:r w:rsidRPr="00702488">
        <w:t xml:space="preserve">refuges, many did not adjust to smart shrinking practices and </w:t>
      </w:r>
      <w:r>
        <w:t>became</w:t>
      </w:r>
      <w:r w:rsidRPr="00702488">
        <w:t xml:space="preserve"> desolated. At the same time, rural areas that follow</w:t>
      </w:r>
      <w:r>
        <w:t>ed</w:t>
      </w:r>
      <w:r w:rsidRPr="00702488">
        <w:t xml:space="preserve"> a vision between 2020</w:t>
      </w:r>
      <w:r>
        <w:t xml:space="preserve"> and </w:t>
      </w:r>
      <w:r w:rsidRPr="00702488">
        <w:t>2035, become more prosperous, connected, resilient and hence stronger</w:t>
      </w:r>
      <w:r>
        <w:t xml:space="preserve">. Others </w:t>
      </w:r>
      <w:r w:rsidRPr="00702488">
        <w:t>lacking services, social innovation, economic diversification, climate change resilience and sustainable food production, as well as digital and physical</w:t>
      </w:r>
      <w:r>
        <w:t xml:space="preserve"> </w:t>
      </w:r>
      <w:r w:rsidRPr="00702488">
        <w:t xml:space="preserve">connectivity </w:t>
      </w:r>
      <w:r w:rsidRPr="00702488">
        <w:fldChar w:fldCharType="begin"/>
      </w:r>
      <w:r w:rsidR="004E1C4D">
        <w:instrText xml:space="preserve"> ADDIN ZOTERO_ITEM CSL_CITATION {"citationID":"a2eim9q4bh","properties":{"formattedCitation":"(European Commission, 2021d)","plainCitation":"(European Commission, 2021d)","noteIndex":0},"citationItems":[{"id":8072,"uris":["http://zotero.org/groups/21774/items/T7FNG8LP"],"itemData":{"id":8072,"type":"report","event-place":"Brussels","publisher":"European Commission","publisher-place":"Brussels","title":"A long-term Vision for the EU's Rural Areas - Towards stronger, connected, resilient  andprosperous rural areas by 2040. COM(2021) 345 final","title-short":"COM(2021) 345 final","URL":"https://ec.europa.eu/info/sites/default/files/strategy/strategy_documents/documents/ltvra-c2021-345_en.pdf","author":[{"literal":"European Commission"}],"accessed":{"date-parts":[["2021",8,23]]},"issued":{"date-parts":[["2021"]]}}}],"schema":"https://github.com/citation-style-language/schema/raw/master/csl-citation.json"} </w:instrText>
      </w:r>
      <w:r w:rsidRPr="00702488">
        <w:fldChar w:fldCharType="separate"/>
      </w:r>
      <w:r w:rsidR="004E1C4D" w:rsidRPr="004E1C4D">
        <w:rPr>
          <w:rFonts w:ascii="Arial" w:cs="Arial"/>
        </w:rPr>
        <w:t>(European Commission, 2021d)</w:t>
      </w:r>
      <w:r w:rsidRPr="00702488">
        <w:fldChar w:fldCharType="end"/>
      </w:r>
      <w:r w:rsidRPr="00702488">
        <w:t xml:space="preserve"> started declining. As a result, these areas were also gradually given back to nature, in a process that needs time even beyond 2050 to fully </w:t>
      </w:r>
      <w:r>
        <w:t>revert to</w:t>
      </w:r>
      <w:r w:rsidRPr="00702488">
        <w:t xml:space="preserve"> natural areas. </w:t>
      </w:r>
    </w:p>
    <w:p w14:paraId="76113EFC" w14:textId="2B5D4472" w:rsidR="000D5F3F" w:rsidRPr="00702488" w:rsidRDefault="000D5F3F" w:rsidP="000D5F3F">
      <w:r w:rsidRPr="00702488">
        <w:t xml:space="preserve">The restoration of nature has not only contributed to enlarging the land and aquatic ecosystems in the Adriatic Ionian Region, but also to rewild its fauna in a natural approach, allowing nature to heal on its own </w:t>
      </w:r>
      <w:r w:rsidRPr="00702488">
        <w:fldChar w:fldCharType="begin"/>
      </w:r>
      <w:r w:rsidR="004E1C4D">
        <w:instrText xml:space="preserve"> ADDIN ZOTERO_ITEM CSL_CITATION {"citationID":"27dPoawK","properties":{"formattedCitation":"(European Environment Agency, 2022)","plainCitation":"(European Environment Agency, 2022)","noteIndex":0},"citationItems":[{"id":8537,"uris":["http://zotero.org/groups/4075961/items/2WWMNXR8"],"itemData":{"id":8537,"type":"webpage","title":"Restoring the natural world","URL":"https://www.eea.europa.eu/signals/signals-2021/articles/restoring-the-natural-world","author":[{"family":"European Environment Agency","given":""}],"accessed":{"date-parts":[["2022",3,26]]},"issued":{"date-parts":[["2022",3,25]]}}}],"schema":"https://github.com/citation-style-language/schema/raw/master/csl-citation.json"} </w:instrText>
      </w:r>
      <w:r w:rsidRPr="00702488">
        <w:fldChar w:fldCharType="separate"/>
      </w:r>
      <w:r w:rsidR="004E1C4D" w:rsidRPr="004E1C4D">
        <w:rPr>
          <w:rFonts w:ascii="Arial" w:cs="Arial"/>
        </w:rPr>
        <w:t>(European Environment Agency, 2022)</w:t>
      </w:r>
      <w:r w:rsidRPr="00702488">
        <w:fldChar w:fldCharType="end"/>
      </w:r>
      <w:r w:rsidRPr="00702488">
        <w:t>. To accommodate such changes and particularly in the areas which were previously inhabited, citizens have decided to move to larger urban areas</w:t>
      </w:r>
      <w:r>
        <w:t>,</w:t>
      </w:r>
      <w:r w:rsidRPr="00702488">
        <w:t xml:space="preserve"> smaller urban settlements, or rural areas next to the ecosystems to allow nature to restore,</w:t>
      </w:r>
      <w:r>
        <w:t xml:space="preserve"> but</w:t>
      </w:r>
      <w:r w:rsidRPr="00702488">
        <w:t xml:space="preserve"> increasing urban sprawl over the years.</w:t>
      </w:r>
    </w:p>
    <w:p w14:paraId="0EAA4EFD" w14:textId="7BA3D2DE" w:rsidR="000D5F3F" w:rsidRPr="00702488" w:rsidRDefault="000D5F3F" w:rsidP="000D5F3F">
      <w:pPr>
        <w:rPr>
          <w:i/>
          <w:iCs/>
        </w:rPr>
      </w:pPr>
      <w:r w:rsidRPr="00702488">
        <w:rPr>
          <w:i/>
          <w:iCs/>
        </w:rPr>
        <w:t>Large green areas protected by Natura 2000, nature reserves, national parks, habitat/species management areas, protected landscapes and protected areas defined by national regulations</w:t>
      </w:r>
      <w:r>
        <w:rPr>
          <w:i/>
          <w:iCs/>
        </w:rPr>
        <w:t xml:space="preserve"> were also</w:t>
      </w:r>
      <w:r w:rsidRPr="00702488">
        <w:rPr>
          <w:i/>
          <w:iCs/>
        </w:rPr>
        <w:t xml:space="preserve"> territories where biodiversity was at risk and more action needed to take place. These are found all across the region and more specifically in the province of Belluno in Italy, Gorizia and South East region and Littoral-Inner Carniola region in Slovenia, the </w:t>
      </w:r>
      <w:r>
        <w:rPr>
          <w:i/>
          <w:iCs/>
        </w:rPr>
        <w:t xml:space="preserve">counties of </w:t>
      </w:r>
      <w:r w:rsidRPr="00702488">
        <w:rPr>
          <w:i/>
          <w:iCs/>
        </w:rPr>
        <w:t xml:space="preserve">Primorje-Gorski Kotar, Lika-Senj, Zadar </w:t>
      </w:r>
      <w:r>
        <w:rPr>
          <w:i/>
          <w:iCs/>
        </w:rPr>
        <w:t>and</w:t>
      </w:r>
      <w:r w:rsidRPr="00702488">
        <w:rPr>
          <w:i/>
          <w:iCs/>
        </w:rPr>
        <w:t xml:space="preserve"> Sibenik-Knin in Croatia, the regions of Kilkis and Thessaloniki in Greece, the Kukes region in Albania, Polog region in North Macedonia and Pirot region in Serbia </w:t>
      </w:r>
      <w:r w:rsidRPr="00702488">
        <w:rPr>
          <w:i/>
          <w:iCs/>
        </w:rPr>
        <w:fldChar w:fldCharType="begin"/>
      </w:r>
      <w:r w:rsidR="004E1C4D">
        <w:rPr>
          <w:i/>
          <w:iCs/>
        </w:rPr>
        <w:instrText xml:space="preserve"> ADDIN ZOTERO_ITEM CSL_CITATION {"citationID":"a1pt0odlr98","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702488">
        <w:rPr>
          <w:i/>
          <w:iCs/>
        </w:rPr>
        <w:fldChar w:fldCharType="separate"/>
      </w:r>
      <w:r w:rsidR="004E1C4D" w:rsidRPr="004E1C4D">
        <w:rPr>
          <w:rFonts w:ascii="Arial" w:cs="Arial"/>
        </w:rPr>
        <w:t>(BBSR &amp; ESPON, 2020)</w:t>
      </w:r>
      <w:r w:rsidRPr="00702488">
        <w:rPr>
          <w:i/>
          <w:iCs/>
        </w:rPr>
        <w:fldChar w:fldCharType="end"/>
      </w:r>
      <w:r>
        <w:rPr>
          <w:i/>
          <w:iCs/>
        </w:rPr>
        <w:t xml:space="preserve"> (Map </w:t>
      </w:r>
      <w:r w:rsidR="008F0ADE">
        <w:rPr>
          <w:i/>
          <w:iCs/>
        </w:rPr>
        <w:t>7-1</w:t>
      </w:r>
      <w:r>
        <w:rPr>
          <w:i/>
          <w:iCs/>
        </w:rPr>
        <w:t>)</w:t>
      </w:r>
    </w:p>
    <w:p w14:paraId="36A4F76F" w14:textId="2CD319CF" w:rsidR="000D5F3F" w:rsidRPr="00702488" w:rsidRDefault="000D5F3F" w:rsidP="000D5F3F">
      <w:pPr>
        <w:rPr>
          <w:i/>
          <w:iCs/>
        </w:rPr>
      </w:pPr>
      <w:r w:rsidRPr="00702488">
        <w:rPr>
          <w:i/>
          <w:iCs/>
        </w:rPr>
        <w:t>In addition, places with regional coverage of potential green infrastructure like Gorizia region in Slovenia, most of the Adriatic Croatia, Bolzano and Trento in Italy, most parts of Montenegro, the north and east of Bosnia and Herzegovina, the southwestern region in North Macedonia and Epirus</w:t>
      </w:r>
      <w:r>
        <w:rPr>
          <w:i/>
          <w:iCs/>
        </w:rPr>
        <w:t>,</w:t>
      </w:r>
      <w:r w:rsidRPr="00702488">
        <w:rPr>
          <w:i/>
          <w:iCs/>
        </w:rPr>
        <w:t xml:space="preserve"> South Aegean islands and Cyclades regions in Greece have the potential to further expand green infrastructure. </w:t>
      </w:r>
      <w:r w:rsidRPr="00702488">
        <w:rPr>
          <w:i/>
          <w:iCs/>
        </w:rPr>
        <w:fldChar w:fldCharType="begin"/>
      </w:r>
      <w:r w:rsidR="004E1C4D">
        <w:rPr>
          <w:i/>
          <w:iCs/>
        </w:rPr>
        <w:instrText xml:space="preserve"> ADDIN ZOTERO_ITEM CSL_CITATION {"citationID":"h7CTB18g","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702488">
        <w:rPr>
          <w:i/>
          <w:iCs/>
        </w:rPr>
        <w:fldChar w:fldCharType="separate"/>
      </w:r>
      <w:r w:rsidR="004E1C4D" w:rsidRPr="004E1C4D">
        <w:rPr>
          <w:rFonts w:ascii="Arial" w:cs="Arial"/>
        </w:rPr>
        <w:t>(BBSR &amp; ESPON, 2020)</w:t>
      </w:r>
      <w:r w:rsidRPr="00702488">
        <w:rPr>
          <w:i/>
          <w:iCs/>
        </w:rPr>
        <w:fldChar w:fldCharType="end"/>
      </w:r>
    </w:p>
    <w:p w14:paraId="71B527A6" w14:textId="77777777" w:rsidR="000D5F3F" w:rsidRPr="00702488" w:rsidRDefault="000D5F3F" w:rsidP="000D5F3F">
      <w:pPr>
        <w:rPr>
          <w:i/>
          <w:iCs/>
        </w:rPr>
      </w:pPr>
      <w:r w:rsidRPr="00702488">
        <w:rPr>
          <w:i/>
          <w:iCs/>
        </w:rPr>
        <w:t xml:space="preserve">Those areas had the potential to expand as protected areas and give back to nature. </w:t>
      </w:r>
    </w:p>
    <w:p w14:paraId="4DBF12B3" w14:textId="6633FC22" w:rsidR="000D5F3F" w:rsidRPr="00702488" w:rsidRDefault="000D5F3F" w:rsidP="000D5F3F">
      <w:pPr>
        <w:rPr>
          <w:i/>
          <w:iCs/>
        </w:rPr>
      </w:pPr>
      <w:r>
        <w:rPr>
          <w:i/>
          <w:iCs/>
        </w:rPr>
        <w:t>S</w:t>
      </w:r>
      <w:r w:rsidRPr="00702488">
        <w:rPr>
          <w:i/>
          <w:iCs/>
        </w:rPr>
        <w:t>hrinking areas in the region, wh</w:t>
      </w:r>
      <w:r>
        <w:rPr>
          <w:i/>
          <w:iCs/>
        </w:rPr>
        <w:t>ich</w:t>
      </w:r>
      <w:r w:rsidRPr="00702488">
        <w:rPr>
          <w:i/>
          <w:iCs/>
        </w:rPr>
        <w:t xml:space="preserve"> failed to adapt to smart shrinking or develop a vision, were gradually left to nature. Land abandonment was </w:t>
      </w:r>
      <w:r>
        <w:rPr>
          <w:i/>
          <w:iCs/>
        </w:rPr>
        <w:t>happening</w:t>
      </w:r>
      <w:r w:rsidRPr="00702488">
        <w:rPr>
          <w:i/>
          <w:iCs/>
        </w:rPr>
        <w:t xml:space="preserve"> already in the 2020, </w:t>
      </w:r>
      <w:r>
        <w:rPr>
          <w:i/>
          <w:iCs/>
        </w:rPr>
        <w:t>in</w:t>
      </w:r>
      <w:r w:rsidRPr="00702488">
        <w:rPr>
          <w:i/>
          <w:iCs/>
        </w:rPr>
        <w:t xml:space="preserve"> parts of central Italy, </w:t>
      </w:r>
      <w:r>
        <w:rPr>
          <w:i/>
          <w:iCs/>
        </w:rPr>
        <w:t xml:space="preserve">the </w:t>
      </w:r>
      <w:r w:rsidRPr="00702488">
        <w:rPr>
          <w:i/>
          <w:iCs/>
        </w:rPr>
        <w:t>north of Croatia and east of Slovenia and large parts of eastern, central and south</w:t>
      </w:r>
      <w:r>
        <w:rPr>
          <w:i/>
          <w:iCs/>
        </w:rPr>
        <w:t>ern</w:t>
      </w:r>
      <w:r w:rsidRPr="00702488">
        <w:rPr>
          <w:i/>
          <w:iCs/>
        </w:rPr>
        <w:t xml:space="preserve"> Greece and its islands </w:t>
      </w:r>
      <w:r w:rsidRPr="00702488">
        <w:rPr>
          <w:i/>
          <w:iCs/>
        </w:rPr>
        <w:fldChar w:fldCharType="begin"/>
      </w:r>
      <w:r w:rsidR="004E1C4D">
        <w:rPr>
          <w:i/>
          <w:iCs/>
        </w:rPr>
        <w:instrText xml:space="preserve"> ADDIN ZOTERO_ITEM CSL_CITATION {"citationID":"a8no3l62lh","properties":{"formattedCitation":"(European Parliament, 2020)","plainCitation":"(European Parliament, 2020)","noteIndex":0},"citationItems":[{"id":8545,"uris":["http://zotero.org/groups/4075961/items/SPURTUIU"],"itemData":{"id":8545,"type":"report","title":"The challenge of land abandonment after 2020 and options for mitigating measures","author":[{"family":"European Parliament","given":""}],"issued":{"date-parts":[["2020",12]]}}}],"schema":"https://github.com/citation-style-language/schema/raw/master/csl-citation.json"} </w:instrText>
      </w:r>
      <w:r w:rsidRPr="00702488">
        <w:rPr>
          <w:i/>
          <w:iCs/>
        </w:rPr>
        <w:fldChar w:fldCharType="separate"/>
      </w:r>
      <w:r w:rsidR="004E1C4D" w:rsidRPr="004E1C4D">
        <w:rPr>
          <w:rFonts w:ascii="Arial" w:cs="Arial"/>
        </w:rPr>
        <w:t>(European Parliament, 2020)</w:t>
      </w:r>
      <w:r w:rsidRPr="00702488">
        <w:rPr>
          <w:i/>
          <w:iCs/>
        </w:rPr>
        <w:fldChar w:fldCharType="end"/>
      </w:r>
      <w:r w:rsidRPr="00702488">
        <w:rPr>
          <w:i/>
          <w:iCs/>
        </w:rPr>
        <w:t>.</w:t>
      </w:r>
    </w:p>
    <w:p w14:paraId="363D3F8F" w14:textId="77777777" w:rsidR="000D5F3F" w:rsidRPr="00702488" w:rsidRDefault="000D5F3F" w:rsidP="000D5F3F">
      <w:pPr>
        <w:rPr>
          <w:i/>
          <w:iCs/>
        </w:rPr>
      </w:pPr>
      <w:r>
        <w:rPr>
          <w:i/>
          <w:iCs/>
        </w:rPr>
        <w:t>L</w:t>
      </w:r>
      <w:r w:rsidRPr="00702488">
        <w:rPr>
          <w:i/>
          <w:iCs/>
        </w:rPr>
        <w:t>arge rewilding areas in Croatia and Italy have also gradually becom</w:t>
      </w:r>
      <w:r>
        <w:rPr>
          <w:i/>
          <w:iCs/>
        </w:rPr>
        <w:t>e</w:t>
      </w:r>
      <w:r w:rsidRPr="00702488">
        <w:rPr>
          <w:i/>
          <w:iCs/>
        </w:rPr>
        <w:t xml:space="preserve"> home to more species, with other territories following. </w:t>
      </w:r>
    </w:p>
    <w:p w14:paraId="780D49C5" w14:textId="231BEB05" w:rsidR="00231560" w:rsidRDefault="000D5F3F" w:rsidP="000D5F3F">
      <w:pPr>
        <w:rPr>
          <w:i/>
          <w:iCs/>
        </w:rPr>
      </w:pPr>
      <w:r w:rsidRPr="00702488">
        <w:rPr>
          <w:i/>
          <w:iCs/>
        </w:rPr>
        <w:t xml:space="preserve">Last but not least, urban areas, especially capital and small </w:t>
      </w:r>
      <w:r>
        <w:rPr>
          <w:i/>
          <w:iCs/>
        </w:rPr>
        <w:t>to</w:t>
      </w:r>
      <w:r w:rsidRPr="00702488">
        <w:rPr>
          <w:i/>
          <w:iCs/>
        </w:rPr>
        <w:t xml:space="preserve"> medium-sized cities in the region have becom</w:t>
      </w:r>
      <w:r>
        <w:rPr>
          <w:i/>
          <w:iCs/>
        </w:rPr>
        <w:t>e</w:t>
      </w:r>
      <w:r w:rsidRPr="00702488">
        <w:rPr>
          <w:i/>
          <w:iCs/>
        </w:rPr>
        <w:t xml:space="preserve"> poles of attraction for </w:t>
      </w:r>
      <w:r>
        <w:rPr>
          <w:i/>
          <w:iCs/>
        </w:rPr>
        <w:t>many</w:t>
      </w:r>
      <w:r w:rsidRPr="00702488">
        <w:rPr>
          <w:i/>
          <w:iCs/>
        </w:rPr>
        <w:t xml:space="preserve"> people </w:t>
      </w:r>
      <w:r>
        <w:rPr>
          <w:i/>
          <w:iCs/>
        </w:rPr>
        <w:t>as a</w:t>
      </w:r>
      <w:r w:rsidRPr="00702488">
        <w:rPr>
          <w:i/>
          <w:iCs/>
        </w:rPr>
        <w:t xml:space="preserve"> result of nature restoration </w:t>
      </w:r>
      <w:r>
        <w:rPr>
          <w:i/>
          <w:iCs/>
        </w:rPr>
        <w:t>in</w:t>
      </w:r>
      <w:r w:rsidRPr="00702488">
        <w:rPr>
          <w:i/>
          <w:iCs/>
        </w:rPr>
        <w:t xml:space="preserve"> the Adriatic Ionian Region</w:t>
      </w:r>
      <w:r>
        <w:rPr>
          <w:i/>
          <w:iCs/>
        </w:rPr>
        <w:t>.</w:t>
      </w:r>
    </w:p>
    <w:p w14:paraId="0CD0D81A" w14:textId="77777777" w:rsidR="009565C1" w:rsidRPr="00F2629E" w:rsidRDefault="009565C1" w:rsidP="009565C1">
      <w:pPr>
        <w:shd w:val="clear" w:color="auto" w:fill="D9D9D9" w:themeFill="background1" w:themeFillShade="D9"/>
        <w:rPr>
          <w:b/>
          <w:bCs/>
        </w:rPr>
      </w:pPr>
      <w:r w:rsidRPr="00F2629E">
        <w:rPr>
          <w:b/>
          <w:bCs/>
        </w:rPr>
        <w:t>Terristory: Green Heart of Europe - Balkan Nature Park 2050</w:t>
      </w:r>
    </w:p>
    <w:p w14:paraId="42FF0409" w14:textId="77777777" w:rsidR="009565C1" w:rsidRDefault="009565C1" w:rsidP="009565C1">
      <w:pPr>
        <w:shd w:val="clear" w:color="auto" w:fill="D9D9D9" w:themeFill="background1" w:themeFillShade="D9"/>
      </w:pPr>
      <w:r>
        <w:t>By 2050 protected natural areas in the Balkan countries, stretching from Slovenia to Greece, have expanded into one vast continuous cross-border natural area, covering a major part of the Balkan part of the macro-region. Ecosystems in this protected area have recovered along with their normal functions, which in the Anthropocene era are called ecosystem services. The need to coordinate management of natural risks, such as floods and wildfires, has gradually spilled over to other fields, leading to joint governance of protected areas. With depopulation and migration to larger urban centres, living in harmony with nature became just as much a need as a deliberate policy. As this area of cooperation was not associated with significant political sensitivities, it gradually became popular with politicians in all countries exploiting the potential of pragmatic cooperation. Ecotourism became a means to sustainably manage the Balkan Nature Park and enhance the quality of life in rural areas. Hiking, wildlife watching, enjoying the habitats and clean waters in the area as well as visiting rural communities increased. In 2050 ecotourism surpassed 5% of GDP in all the Balkan countries. It attracted visitors from Central and Northern Europe as well as from Turkey and Russia.</w:t>
      </w:r>
    </w:p>
    <w:p w14:paraId="4C4A95A6" w14:textId="77777777" w:rsidR="009565C1" w:rsidRPr="00F2629E" w:rsidRDefault="009565C1" w:rsidP="009565C1">
      <w:pPr>
        <w:shd w:val="clear" w:color="auto" w:fill="D9D9D9" w:themeFill="background1" w:themeFillShade="D9"/>
        <w:rPr>
          <w:b/>
          <w:bCs/>
        </w:rPr>
      </w:pPr>
      <w:r w:rsidRPr="00F2629E">
        <w:rPr>
          <w:b/>
          <w:bCs/>
        </w:rPr>
        <w:t>Terristory:</w:t>
      </w:r>
      <w:r>
        <w:t xml:space="preserve"> </w:t>
      </w:r>
      <w:r>
        <w:rPr>
          <w:b/>
          <w:bCs/>
        </w:rPr>
        <w:t>Blue corridor – Croatia, Montenegro, Albania and Greece 2050</w:t>
      </w:r>
    </w:p>
    <w:p w14:paraId="2462D3DD" w14:textId="4682B272" w:rsidR="00F2629E" w:rsidRPr="00366D37" w:rsidRDefault="009565C1" w:rsidP="009565C1">
      <w:pPr>
        <w:shd w:val="clear" w:color="auto" w:fill="D9D9D9" w:themeFill="background1" w:themeFillShade="D9"/>
      </w:pPr>
      <w:r w:rsidRPr="00F2629E">
        <w:t xml:space="preserve">The coast of Croatia, Montenegro, Albania and Greece is connected by the </w:t>
      </w:r>
      <w:r>
        <w:t>‘</w:t>
      </w:r>
      <w:r w:rsidRPr="00F2629E">
        <w:t>blue corridor</w:t>
      </w:r>
      <w:r>
        <w:t>’</w:t>
      </w:r>
      <w:r w:rsidRPr="00F2629E">
        <w:t xml:space="preserve">, a European investment that merges green infrastructure along the Adriatic-Ionian coast with road transportation. The corridor, defined by the high-speed road along with a dense green belt of high Mediterranean macchia on both sides has become a landmark for connectivity and integration within the region and within the European Union. The north of Europe has fast access to the nature tourism sites of the Balkans, while people in the region commute long distances freely and efficiently, exchanging goods and economic activities on a daily basis. A dense network of green bridges ensures habitat continuities on both sides of the corridor, safeguarding wildlife and ecosystems. The bridges include pathways connecting communities that cooperate to maintain the natural ecosystems and enhance the area for carbon sequestration. The </w:t>
      </w:r>
      <w:r>
        <w:t>‘</w:t>
      </w:r>
      <w:r w:rsidRPr="00F2629E">
        <w:t>blue corridor</w:t>
      </w:r>
      <w:r>
        <w:t>’</w:t>
      </w:r>
      <w:r w:rsidRPr="00F2629E">
        <w:t xml:space="preserve"> has become a ground-breaking case for social innovation with cross-border cooperation extending across four countries. </w:t>
      </w:r>
      <w:r>
        <w:t>C</w:t>
      </w:r>
      <w:r w:rsidRPr="00F2629E">
        <w:t>ommunities along the corridor participate actively in the co-governance of this regional forest/shrubland ecosystem, protecting inland territories and forests of the Balkans from droughts and floods.</w:t>
      </w:r>
      <w:r w:rsidR="00F2629E" w:rsidRPr="00F2629E">
        <w:t xml:space="preserve"> </w:t>
      </w:r>
    </w:p>
    <w:p w14:paraId="1CE614F4" w14:textId="1A8ABDCB" w:rsidR="00B737D1" w:rsidRDefault="00B737D1" w:rsidP="00B737D1">
      <w:pPr>
        <w:pStyle w:val="Caption"/>
        <w:rPr>
          <w:b w:val="0"/>
          <w:bCs/>
        </w:rPr>
      </w:pPr>
      <w:bookmarkStart w:id="27" w:name="_Toc100584717"/>
      <w:r>
        <w:t xml:space="preserve">Map </w:t>
      </w:r>
      <w:r w:rsidR="000B1FE1">
        <w:fldChar w:fldCharType="begin"/>
      </w:r>
      <w:r w:rsidR="000B1FE1">
        <w:instrText xml:space="preserve"> STYLEREF 1 \s </w:instrText>
      </w:r>
      <w:r w:rsidR="000B1FE1">
        <w:fldChar w:fldCharType="separate"/>
      </w:r>
      <w:r w:rsidR="008619E9">
        <w:rPr>
          <w:noProof/>
        </w:rPr>
        <w:t>7</w:t>
      </w:r>
      <w:r w:rsidR="000B1FE1">
        <w:fldChar w:fldCharType="end"/>
      </w:r>
      <w:r w:rsidR="000B1FE1">
        <w:noBreakHyphen/>
      </w:r>
      <w:r w:rsidR="000B1FE1">
        <w:fldChar w:fldCharType="begin"/>
      </w:r>
      <w:r w:rsidR="000B1FE1">
        <w:instrText xml:space="preserve"> SEQ Map \* ARABIC \s 1 </w:instrText>
      </w:r>
      <w:r w:rsidR="000B1FE1">
        <w:fldChar w:fldCharType="separate"/>
      </w:r>
      <w:r w:rsidR="008619E9">
        <w:rPr>
          <w:noProof/>
        </w:rPr>
        <w:t>1</w:t>
      </w:r>
      <w:r w:rsidR="000B1FE1">
        <w:fldChar w:fldCharType="end"/>
      </w:r>
      <w:r w:rsidR="009C1454">
        <w:t xml:space="preserve"> Restoring nature for a revived ecosystem – Adriatic Ionian Region 2050</w:t>
      </w:r>
      <w:bookmarkEnd w:id="27"/>
    </w:p>
    <w:p w14:paraId="4A6F3F68" w14:textId="1EA5282E" w:rsidR="00B737D1" w:rsidRDefault="009C1454" w:rsidP="0011070A">
      <w:pPr>
        <w:rPr>
          <w:b/>
          <w:bCs/>
        </w:rPr>
      </w:pPr>
      <w:r>
        <w:rPr>
          <w:b/>
          <w:bCs/>
          <w:noProof/>
        </w:rPr>
        <w:drawing>
          <wp:inline distT="0" distB="0" distL="0" distR="0" wp14:anchorId="41032A9A" wp14:editId="2D29D62D">
            <wp:extent cx="5400040" cy="3820795"/>
            <wp:effectExtent l="0" t="0" r="0" b="1905"/>
            <wp:docPr id="99" name="Picture 99"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Diagram, 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3820795"/>
                    </a:xfrm>
                    <a:prstGeom prst="rect">
                      <a:avLst/>
                    </a:prstGeom>
                  </pic:spPr>
                </pic:pic>
              </a:graphicData>
            </a:graphic>
          </wp:inline>
        </w:drawing>
      </w:r>
    </w:p>
    <w:p w14:paraId="1C0EF27B" w14:textId="1D6D58A6" w:rsidR="009565C1" w:rsidRPr="009565C1" w:rsidRDefault="009565C1" w:rsidP="0011070A">
      <w:pPr>
        <w:rPr>
          <w:sz w:val="16"/>
          <w:szCs w:val="16"/>
        </w:rPr>
      </w:pPr>
      <w:r w:rsidRPr="009565C1">
        <w:rPr>
          <w:sz w:val="16"/>
          <w:szCs w:val="16"/>
        </w:rPr>
        <w:t>Source: ESPON TEVI 2050, 2022</w:t>
      </w:r>
    </w:p>
    <w:p w14:paraId="707413E5" w14:textId="05C9B2B4" w:rsidR="009B3EEA" w:rsidRPr="00702488" w:rsidRDefault="009B3EEA" w:rsidP="009B3EEA">
      <w:r w:rsidRPr="00702488">
        <w:rPr>
          <w:b/>
          <w:bCs/>
        </w:rPr>
        <w:t>New employment mode: Brain gain – keeping the brains in</w:t>
      </w:r>
      <w:r w:rsidRPr="00702488">
        <w:t>. The new nature of work has also played a role in supporting the restoration of nature. More and more office work</w:t>
      </w:r>
      <w:r>
        <w:t>ers</w:t>
      </w:r>
      <w:r w:rsidRPr="00702488">
        <w:t xml:space="preserve"> ha</w:t>
      </w:r>
      <w:r>
        <w:t>ve</w:t>
      </w:r>
      <w:r w:rsidRPr="00702488">
        <w:t xml:space="preserve"> shifted to a hybrid and flexible model of working, involving working from home with limited office attendance, flexible hours and for multiple companies. This </w:t>
      </w:r>
      <w:r>
        <w:t>enabled</w:t>
      </w:r>
      <w:r w:rsidRPr="00702488">
        <w:t xml:space="preserve"> diversifi</w:t>
      </w:r>
      <w:r>
        <w:t>ed</w:t>
      </w:r>
      <w:r w:rsidRPr="00702488">
        <w:t xml:space="preserve"> employment, as citizens were not restricted to working for companies in the Region but </w:t>
      </w:r>
      <w:r>
        <w:t>could</w:t>
      </w:r>
      <w:r w:rsidRPr="00702488">
        <w:t xml:space="preserve"> choose their employer. At the same time, this allowed the Region’s diaspora, which </w:t>
      </w:r>
      <w:r>
        <w:t>had been</w:t>
      </w:r>
      <w:r w:rsidRPr="00702488">
        <w:t xml:space="preserve"> working abroad for years to return </w:t>
      </w:r>
      <w:r>
        <w:t>to</w:t>
      </w:r>
      <w:r w:rsidRPr="00702488">
        <w:t xml:space="preserve"> the Adriatic Ionian Region and work remotely from there. Certainly, increased digital connectivity and digitalisation, which by 2050 ha</w:t>
      </w:r>
      <w:r>
        <w:t>d</w:t>
      </w:r>
      <w:r w:rsidRPr="00702488">
        <w:t xml:space="preserve"> in most regions and especially in urban areas increased, have played a key role in this development and in reducing the need for physical presence at work. The long brain drain of highly skilled and well-educated young people has been gradually </w:t>
      </w:r>
      <w:r>
        <w:t>reversed</w:t>
      </w:r>
      <w:r w:rsidRPr="00702488">
        <w:t xml:space="preserve">. This </w:t>
      </w:r>
      <w:r>
        <w:t>w</w:t>
      </w:r>
      <w:r w:rsidRPr="00702488">
        <w:t xml:space="preserve">as </w:t>
      </w:r>
      <w:r>
        <w:t>a</w:t>
      </w:r>
      <w:r w:rsidRPr="00702488">
        <w:t xml:space="preserve"> first indication that the economy in the region </w:t>
      </w:r>
      <w:r>
        <w:t>wa</w:t>
      </w:r>
      <w:r w:rsidRPr="00702488">
        <w:t xml:space="preserve">s reviving and becoming attractive. In addition, this brain gain has attracted global companies, such as digital behemoths, international consultancies and global players to invest in the region’s people. As a result, people specialised in digital skills, data analysis, </w:t>
      </w:r>
      <w:r>
        <w:t>a</w:t>
      </w:r>
      <w:r w:rsidRPr="00702488">
        <w:t xml:space="preserve">rtificial </w:t>
      </w:r>
      <w:r>
        <w:t>i</w:t>
      </w:r>
      <w:r w:rsidRPr="00702488">
        <w:t xml:space="preserve">ntelligence, high-performance computing and </w:t>
      </w:r>
      <w:r>
        <w:t>other</w:t>
      </w:r>
      <w:r w:rsidRPr="00702488">
        <w:t xml:space="preserve"> IT professions </w:t>
      </w:r>
      <w:r w:rsidRPr="00702488">
        <w:fldChar w:fldCharType="begin"/>
      </w:r>
      <w:r w:rsidR="004E1C4D">
        <w:instrText xml:space="preserve"> ADDIN ZOTERO_ITEM CSL_CITATION {"citationID":"auns88c2gq","properties":{"formattedCitation":"(Joint Research Centre, 2019)","plainCitation":"(Joint Research Centre, 2019)","noteIndex":0},"citationItems":[{"id":8053,"uris":["http://zotero.org/groups/4075961/items/53RUPNFX"],"itemData":{"id":8053,"type":"report","publisher":"European Commission","title":"The changing nature of work. And skills in the digital age","author":[{"family":"Joint Research Centre","given":""}],"issued":{"date-parts":[["2019",8]]}}}],"schema":"https://github.com/citation-style-language/schema/raw/master/csl-citation.json"} </w:instrText>
      </w:r>
      <w:r w:rsidRPr="00702488">
        <w:fldChar w:fldCharType="separate"/>
      </w:r>
      <w:r w:rsidR="004E1C4D" w:rsidRPr="004E1C4D">
        <w:rPr>
          <w:rFonts w:ascii="Arial" w:cs="Arial"/>
        </w:rPr>
        <w:t>(Joint Research Centre, 2019)</w:t>
      </w:r>
      <w:r w:rsidRPr="00702488">
        <w:fldChar w:fldCharType="end"/>
      </w:r>
      <w:r w:rsidRPr="00702488">
        <w:t>, as well as environmentalists, agricultural technologists, analysts</w:t>
      </w:r>
      <w:r>
        <w:t xml:space="preserve"> and</w:t>
      </w:r>
      <w:r w:rsidRPr="00702488">
        <w:t xml:space="preserve"> consultants could work from home for their international employe</w:t>
      </w:r>
      <w:r>
        <w:t>r</w:t>
      </w:r>
      <w:r w:rsidRPr="00702488">
        <w:t xml:space="preserve">s. </w:t>
      </w:r>
    </w:p>
    <w:p w14:paraId="302C3207" w14:textId="60AF13F5" w:rsidR="009B3EEA" w:rsidRPr="00702488" w:rsidRDefault="009B3EEA" w:rsidP="009B3EEA">
      <w:r w:rsidRPr="00702488">
        <w:t xml:space="preserve">This new shift </w:t>
      </w:r>
      <w:r>
        <w:t>in</w:t>
      </w:r>
      <w:r w:rsidRPr="00702488">
        <w:t xml:space="preserve"> working environment has also been the trigger for new professions by 2050. These related to the creator economy, such as social media manager, influencer, or podcast and You</w:t>
      </w:r>
      <w:r>
        <w:t>T</w:t>
      </w:r>
      <w:r w:rsidRPr="00702488">
        <w:t xml:space="preserve">ube video producer </w:t>
      </w:r>
      <w:r w:rsidRPr="00702488">
        <w:fldChar w:fldCharType="begin"/>
      </w:r>
      <w:r w:rsidR="004E1C4D">
        <w:instrText xml:space="preserve"> ADDIN ZOTERO_ITEM CSL_CITATION {"citationID":"W3zIasni","properties":{"formattedCitation":"(Joint Research Centre, 2019; The Economist, 2021a)","plainCitation":"(Joint Research Centre, 2019; The Economist, 2021a)","noteIndex":0},"citationItems":[{"id":8053,"uris":["http://zotero.org/groups/4075961/items/53RUPNFX"],"itemData":{"id":8053,"type":"report","publisher":"European Commission","title":"The changing nature of work. And skills in the digital age","author":[{"family":"Joint Research Centre","given":""}],"issued":{"date-parts":[["2019",8]]}}},{"id":8054,"uris":["http://zotero.org/groups/4075961/items/I9AHB6QP"],"itemData":{"id":8054,"type":"webpage","container-title":"The Economist","title":"The new rules of the \"creator economy\". Social media platforms used to get most of their content for free. That dynamic is changing","URL":"https://www.economist.com/briefing/2021/05/08/the-new-rules-of-the-creator-economy","author":[{"family":"The Economist","given":""}],"issued":{"date-parts":[["2021",5,8]]}}}],"schema":"https://github.com/citation-style-language/schema/raw/master/csl-citation.json"} </w:instrText>
      </w:r>
      <w:r w:rsidRPr="00702488">
        <w:fldChar w:fldCharType="separate"/>
      </w:r>
      <w:r w:rsidR="004E1C4D">
        <w:rPr>
          <w:noProof/>
        </w:rPr>
        <w:t>(Joint Research Centre, 2019; The Economist, 2021a)</w:t>
      </w:r>
      <w:r w:rsidRPr="00702488">
        <w:fldChar w:fldCharType="end"/>
      </w:r>
      <w:r w:rsidRPr="00702488">
        <w:t xml:space="preserve">. This has allowed a more ‘place-based’ approach, people could stay at home and work for different companies from all over the world. </w:t>
      </w:r>
      <w:r>
        <w:t>In addition to</w:t>
      </w:r>
      <w:r w:rsidRPr="00702488">
        <w:t xml:space="preserve"> th</w:t>
      </w:r>
      <w:r>
        <w:t>e</w:t>
      </w:r>
      <w:r w:rsidRPr="00702488">
        <w:t xml:space="preserve">se professions, nature restoration </w:t>
      </w:r>
      <w:r>
        <w:t>ones increased</w:t>
      </w:r>
      <w:r w:rsidRPr="00702488">
        <w:t xml:space="preserve"> up by 2050, including field </w:t>
      </w:r>
      <w:r>
        <w:t>or</w:t>
      </w:r>
      <w:r w:rsidRPr="00702488">
        <w:t xml:space="preserve"> restoration ecologists, park naturalists, marine biologists, environmental protection consultants </w:t>
      </w:r>
      <w:r>
        <w:t>and</w:t>
      </w:r>
      <w:r w:rsidRPr="00702488">
        <w:t xml:space="preserve"> natural resource managers </w:t>
      </w:r>
      <w:r w:rsidRPr="00702488">
        <w:fldChar w:fldCharType="begin"/>
      </w:r>
      <w:r w:rsidR="004E1C4D">
        <w:instrText xml:space="preserve"> ADDIN ZOTERO_ITEM CSL_CITATION {"citationID":"a3ff7dio60","properties":{"formattedCitation":"(Saint Leo University, 2021)","plainCitation":"(Saint Leo University, 2021)","noteIndex":0},"citationItems":[{"id":8536,"uris":["http://zotero.org/groups/4075961/items/D3QH5QVT"],"itemData":{"id":8536,"type":"webpage","title":"7 of the best ecology careers to consider","URL":"https://www.saintleo.edu/blog/7-best-ecology-careers-consider","author":[{"family":"Saint Leo University","given":""}],"accessed":{"date-parts":[["2022",3,26]]},"issued":{"date-parts":[["2021",7,7]]}}}],"schema":"https://github.com/citation-style-language/schema/raw/master/csl-citation.json"} </w:instrText>
      </w:r>
      <w:r w:rsidRPr="00702488">
        <w:fldChar w:fldCharType="separate"/>
      </w:r>
      <w:r w:rsidR="004E1C4D" w:rsidRPr="004E1C4D">
        <w:rPr>
          <w:rFonts w:ascii="Arial" w:cs="Arial"/>
        </w:rPr>
        <w:t>(Saint Leo University, 2021)</w:t>
      </w:r>
      <w:r w:rsidRPr="00702488">
        <w:fldChar w:fldCharType="end"/>
      </w:r>
      <w:r w:rsidRPr="00702488">
        <w:t>.</w:t>
      </w:r>
      <w:r>
        <w:t xml:space="preserve"> </w:t>
      </w:r>
    </w:p>
    <w:p w14:paraId="2A87F782" w14:textId="4FA7DF42" w:rsidR="009B3EEA" w:rsidRPr="00702488" w:rsidRDefault="009B3EEA" w:rsidP="009B3EEA">
      <w:pPr>
        <w:rPr>
          <w:i/>
          <w:iCs/>
        </w:rPr>
      </w:pPr>
      <w:r w:rsidRPr="00702488">
        <w:rPr>
          <w:i/>
          <w:iCs/>
        </w:rPr>
        <w:t xml:space="preserve">The new employment mode has brought people back </w:t>
      </w:r>
      <w:r>
        <w:rPr>
          <w:i/>
          <w:iCs/>
        </w:rPr>
        <w:t>to</w:t>
      </w:r>
      <w:r w:rsidRPr="00702488">
        <w:rPr>
          <w:i/>
          <w:iCs/>
        </w:rPr>
        <w:t xml:space="preserve"> home in the Adriatic Ionian Region. this has concentrated the majority of youth in urban areas, where ‘things happen’. Therefore, capital cities and other larger or smaller and medium sized cities have been key poles </w:t>
      </w:r>
      <w:r>
        <w:rPr>
          <w:i/>
          <w:iCs/>
        </w:rPr>
        <w:t>to</w:t>
      </w:r>
      <w:r w:rsidRPr="00702488">
        <w:rPr>
          <w:i/>
          <w:iCs/>
        </w:rPr>
        <w:t xml:space="preserve"> attract young employees. </w:t>
      </w:r>
      <w:r>
        <w:rPr>
          <w:i/>
          <w:iCs/>
        </w:rPr>
        <w:t xml:space="preserve">(Map </w:t>
      </w:r>
      <w:r w:rsidR="008F0ADE">
        <w:rPr>
          <w:i/>
          <w:iCs/>
        </w:rPr>
        <w:t>7-1</w:t>
      </w:r>
      <w:r>
        <w:rPr>
          <w:i/>
          <w:iCs/>
        </w:rPr>
        <w:t>)</w:t>
      </w:r>
    </w:p>
    <w:p w14:paraId="3D2EFC36" w14:textId="5FF6C016" w:rsidR="009B3EEA" w:rsidRPr="00702488" w:rsidRDefault="009B3EEA" w:rsidP="009B3EEA">
      <w:pPr>
        <w:rPr>
          <w:i/>
          <w:iCs/>
          <w:highlight w:val="cyan"/>
        </w:rPr>
      </w:pPr>
      <w:r w:rsidRPr="00702488">
        <w:rPr>
          <w:i/>
          <w:iCs/>
        </w:rPr>
        <w:t>In addition,</w:t>
      </w:r>
      <w:r>
        <w:rPr>
          <w:i/>
          <w:iCs/>
        </w:rPr>
        <w:t xml:space="preserve"> some</w:t>
      </w:r>
      <w:r w:rsidRPr="00702488">
        <w:rPr>
          <w:i/>
          <w:iCs/>
        </w:rPr>
        <w:t xml:space="preserve"> regions that had a large share in employment in services in </w:t>
      </w:r>
      <w:r>
        <w:rPr>
          <w:i/>
          <w:iCs/>
        </w:rPr>
        <w:t xml:space="preserve">the </w:t>
      </w:r>
      <w:r w:rsidRPr="00702488">
        <w:rPr>
          <w:i/>
          <w:iCs/>
        </w:rPr>
        <w:t>2020s gradually moved towards changing and adjusting their working styles. These are mainly urban areas across the Adriatic Ionian Region, such as Beograd, Ljubljana,</w:t>
      </w:r>
      <w:r>
        <w:rPr>
          <w:i/>
          <w:iCs/>
        </w:rPr>
        <w:t xml:space="preserve"> as well as</w:t>
      </w:r>
      <w:r w:rsidRPr="00702488">
        <w:rPr>
          <w:i/>
          <w:iCs/>
        </w:rPr>
        <w:t xml:space="preserve"> Thessaloniki and Athens in Greece, most parts of northeast Italy, Tirana </w:t>
      </w:r>
      <w:r>
        <w:rPr>
          <w:i/>
          <w:iCs/>
        </w:rPr>
        <w:t xml:space="preserve">and </w:t>
      </w:r>
      <w:r w:rsidRPr="00702488">
        <w:rPr>
          <w:i/>
          <w:iCs/>
        </w:rPr>
        <w:t xml:space="preserve">most parts of Montenegro. </w:t>
      </w:r>
      <w:r w:rsidRPr="00702488">
        <w:rPr>
          <w:i/>
          <w:iCs/>
        </w:rPr>
        <w:fldChar w:fldCharType="begin"/>
      </w:r>
      <w:r w:rsidR="004E1C4D">
        <w:rPr>
          <w:i/>
          <w:iCs/>
        </w:rPr>
        <w:instrText xml:space="preserve"> ADDIN ZOTERO_ITEM CSL_CITATION {"citationID":"nMBki6Vd","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702488">
        <w:rPr>
          <w:i/>
          <w:iCs/>
        </w:rPr>
        <w:fldChar w:fldCharType="separate"/>
      </w:r>
      <w:r w:rsidR="004E1C4D" w:rsidRPr="004E1C4D">
        <w:rPr>
          <w:rFonts w:ascii="Arial" w:cs="Arial"/>
        </w:rPr>
        <w:t>(BBSR &amp; ESPON, 2020)</w:t>
      </w:r>
      <w:r w:rsidRPr="00702488">
        <w:rPr>
          <w:i/>
          <w:iCs/>
        </w:rPr>
        <w:fldChar w:fldCharType="end"/>
      </w:r>
    </w:p>
    <w:p w14:paraId="4E8E701E" w14:textId="77777777" w:rsidR="009B3EEA" w:rsidRPr="00702488" w:rsidRDefault="009B3EEA" w:rsidP="009B3EEA">
      <w:pPr>
        <w:rPr>
          <w:i/>
          <w:iCs/>
        </w:rPr>
      </w:pPr>
      <w:r w:rsidRPr="00702488">
        <w:rPr>
          <w:i/>
          <w:iCs/>
        </w:rPr>
        <w:t xml:space="preserve">Another indicator to show where people have </w:t>
      </w:r>
      <w:r>
        <w:rPr>
          <w:i/>
          <w:iCs/>
        </w:rPr>
        <w:t>returned</w:t>
      </w:r>
      <w:r w:rsidRPr="00702488">
        <w:rPr>
          <w:i/>
          <w:iCs/>
        </w:rPr>
        <w:t xml:space="preserve"> would be to look at remittances sent during the 2010s to show the flows of people who had left to work abroad. Dubrovnik in Croatia, Tirana in Albania and west Serbia </w:t>
      </w:r>
      <w:r>
        <w:rPr>
          <w:i/>
          <w:iCs/>
        </w:rPr>
        <w:t>were</w:t>
      </w:r>
      <w:r w:rsidRPr="00702488">
        <w:rPr>
          <w:i/>
          <w:iCs/>
        </w:rPr>
        <w:t xml:space="preserve"> among the first places </w:t>
      </w:r>
      <w:r>
        <w:rPr>
          <w:i/>
          <w:iCs/>
        </w:rPr>
        <w:t>to</w:t>
      </w:r>
      <w:r w:rsidRPr="00702488">
        <w:rPr>
          <w:i/>
          <w:iCs/>
        </w:rPr>
        <w:t xml:space="preserve"> experience brain gain. </w:t>
      </w:r>
    </w:p>
    <w:p w14:paraId="6F3EC388" w14:textId="4D1FF257" w:rsidR="00F10368" w:rsidRDefault="009B3EEA" w:rsidP="009B3EEA">
      <w:pPr>
        <w:rPr>
          <w:i/>
          <w:iCs/>
        </w:rPr>
      </w:pPr>
      <w:r w:rsidRPr="00702488">
        <w:rPr>
          <w:i/>
          <w:iCs/>
        </w:rPr>
        <w:t xml:space="preserve">Certainly, good internet connectivity is important for </w:t>
      </w:r>
      <w:r>
        <w:rPr>
          <w:i/>
          <w:iCs/>
        </w:rPr>
        <w:t>people</w:t>
      </w:r>
      <w:r w:rsidRPr="00702488">
        <w:rPr>
          <w:i/>
          <w:iCs/>
        </w:rPr>
        <w:t xml:space="preserve"> to work from home as well as to experiment with the new creative economy-related professions. Places that have high household digital connectivity seem to have </w:t>
      </w:r>
      <w:r>
        <w:rPr>
          <w:i/>
          <w:iCs/>
        </w:rPr>
        <w:t>been</w:t>
      </w:r>
      <w:r w:rsidRPr="00702488">
        <w:rPr>
          <w:i/>
          <w:iCs/>
        </w:rPr>
        <w:t xml:space="preserve"> the frontrunners. This transition </w:t>
      </w:r>
      <w:r>
        <w:rPr>
          <w:i/>
          <w:iCs/>
        </w:rPr>
        <w:t>was</w:t>
      </w:r>
      <w:r w:rsidRPr="00702488">
        <w:rPr>
          <w:i/>
          <w:iCs/>
        </w:rPr>
        <w:t xml:space="preserve"> first in urban areas, followed by rural areas, which transitioned slowly over the years. In addition, the mobile revolution </w:t>
      </w:r>
      <w:r>
        <w:rPr>
          <w:i/>
          <w:iCs/>
        </w:rPr>
        <w:t>of</w:t>
      </w:r>
      <w:r w:rsidRPr="00702488">
        <w:rPr>
          <w:i/>
          <w:iCs/>
        </w:rPr>
        <w:t xml:space="preserve"> the 2030s reshaped connectivity especially in less accessible territories and rural areas, bridging any former digital divide. Slovenia </w:t>
      </w:r>
      <w:r>
        <w:rPr>
          <w:i/>
          <w:iCs/>
        </w:rPr>
        <w:t>could</w:t>
      </w:r>
      <w:r w:rsidRPr="00702488">
        <w:rPr>
          <w:i/>
          <w:iCs/>
        </w:rPr>
        <w:t xml:space="preserve"> lead in that direction, while most regions in Croatia, Serbia and Bosnia Herzegovina southern Italy and Greece had to initially </w:t>
      </w:r>
      <w:r>
        <w:rPr>
          <w:i/>
          <w:iCs/>
        </w:rPr>
        <w:t>m</w:t>
      </w:r>
      <w:r w:rsidRPr="00702488">
        <w:rPr>
          <w:i/>
          <w:iCs/>
        </w:rPr>
        <w:t xml:space="preserve">ake greater efforts  and invest more in digital infrastructure, as well as mobile broadband </w:t>
      </w:r>
      <w:r>
        <w:rPr>
          <w:i/>
          <w:iCs/>
        </w:rPr>
        <w:t>for their</w:t>
      </w:r>
      <w:r w:rsidRPr="00702488">
        <w:rPr>
          <w:i/>
          <w:iCs/>
        </w:rPr>
        <w:t xml:space="preserve"> big leaps to higher digital connectivity. </w:t>
      </w:r>
      <w:r w:rsidRPr="00702488">
        <w:rPr>
          <w:i/>
          <w:iCs/>
        </w:rPr>
        <w:fldChar w:fldCharType="begin"/>
      </w:r>
      <w:r w:rsidR="004E1C4D">
        <w:rPr>
          <w:i/>
          <w:iCs/>
        </w:rPr>
        <w:instrText xml:space="preserve"> ADDIN ZOTERO_ITEM CSL_CITATION {"citationID":"7J92rLy2","properties":{"formattedCitation":"(Eurostat, 2020)","plainCitation":"(Eurostat, 2020)","noteIndex":0},"citationItems":[{"id":8468,"uris":["http://zotero.org/groups/4075961/items/3JJW5NI9"],"itemData":{"id":8468,"type":"map","title":"Share of households with broadband use (as % of all households, 2019 data)","author":[{"family":"Eurostat","given":""}],"issued":{"date-parts":[["2020"]]}}}],"schema":"https://github.com/citation-style-language/schema/raw/master/csl-citation.json"} </w:instrText>
      </w:r>
      <w:r w:rsidRPr="00702488">
        <w:rPr>
          <w:i/>
          <w:iCs/>
        </w:rPr>
        <w:fldChar w:fldCharType="separate"/>
      </w:r>
      <w:r w:rsidR="004E1C4D" w:rsidRPr="004E1C4D">
        <w:rPr>
          <w:rFonts w:ascii="Arial" w:cs="Arial"/>
        </w:rPr>
        <w:t>(Eurostat, 2020)</w:t>
      </w:r>
      <w:r w:rsidRPr="00702488">
        <w:rPr>
          <w:i/>
          <w:iCs/>
        </w:rPr>
        <w:fldChar w:fldCharType="end"/>
      </w:r>
    </w:p>
    <w:p w14:paraId="293A9306" w14:textId="77777777" w:rsidR="001F5422" w:rsidRPr="002D3B31" w:rsidRDefault="001F5422" w:rsidP="001F5422">
      <w:pPr>
        <w:shd w:val="clear" w:color="auto" w:fill="D9D9D9" w:themeFill="background1" w:themeFillShade="D9"/>
        <w:rPr>
          <w:b/>
          <w:bCs/>
        </w:rPr>
      </w:pPr>
      <w:r w:rsidRPr="002D3B31">
        <w:rPr>
          <w:b/>
          <w:bCs/>
        </w:rPr>
        <w:t>Terristory: Balkan's digital brain is back – EUSAIR 2050</w:t>
      </w:r>
    </w:p>
    <w:p w14:paraId="7ABF404B" w14:textId="47271808" w:rsidR="002D3B31" w:rsidRPr="002D3B31" w:rsidRDefault="001F5422" w:rsidP="001F5422">
      <w:pPr>
        <w:shd w:val="clear" w:color="auto" w:fill="D9D9D9" w:themeFill="background1" w:themeFillShade="D9"/>
      </w:pPr>
      <w:r w:rsidRPr="002D3B31">
        <w:t>The countries of the Western Balkans have recently entered the EU.</w:t>
      </w:r>
      <w:r>
        <w:t xml:space="preserve"> </w:t>
      </w:r>
      <w:r w:rsidRPr="002D3B31">
        <w:t>During the transitory phase, most skilled labo</w:t>
      </w:r>
      <w:r>
        <w:t>u</w:t>
      </w:r>
      <w:r w:rsidRPr="002D3B31">
        <w:t xml:space="preserve">r from this region emigrated to EU-countries and the Far East, where they were employed in high-tech industries and gained digital knowledge. </w:t>
      </w:r>
      <w:r>
        <w:t>T</w:t>
      </w:r>
      <w:r w:rsidRPr="002D3B31">
        <w:t xml:space="preserve">he Balkan region </w:t>
      </w:r>
      <w:r>
        <w:t>now has</w:t>
      </w:r>
      <w:r w:rsidRPr="002D3B31">
        <w:t xml:space="preserve"> an ever-growing number of digital nomads, who bring a culture of remote working and cultural cohesion to the region. </w:t>
      </w:r>
      <w:r>
        <w:t>O</w:t>
      </w:r>
      <w:r w:rsidRPr="002D3B31">
        <w:t>n entering the EU, the Balkan region experience</w:t>
      </w:r>
      <w:r>
        <w:t>d</w:t>
      </w:r>
      <w:r w:rsidRPr="002D3B31">
        <w:t xml:space="preserve"> a wave of return</w:t>
      </w:r>
      <w:r>
        <w:t>ing</w:t>
      </w:r>
      <w:r w:rsidRPr="002D3B31">
        <w:t xml:space="preserve"> digitally skilled </w:t>
      </w:r>
      <w:r>
        <w:t>people</w:t>
      </w:r>
      <w:r w:rsidRPr="002D3B31">
        <w:t>, which capitali</w:t>
      </w:r>
      <w:r>
        <w:t>s</w:t>
      </w:r>
      <w:r w:rsidRPr="002D3B31">
        <w:t xml:space="preserve">ed </w:t>
      </w:r>
      <w:r>
        <w:t>o</w:t>
      </w:r>
      <w:r w:rsidRPr="002D3B31">
        <w:t xml:space="preserve">n large investments in high-tech and blue / green technology in many large urban areas, with </w:t>
      </w:r>
      <w:r>
        <w:t>a</w:t>
      </w:r>
      <w:r w:rsidRPr="002D3B31">
        <w:t xml:space="preserve"> focus </w:t>
      </w:r>
      <w:r>
        <w:t>on</w:t>
      </w:r>
      <w:r w:rsidRPr="002D3B31">
        <w:t xml:space="preserve"> Belgrade. </w:t>
      </w:r>
      <w:r>
        <w:t>I</w:t>
      </w:r>
      <w:r w:rsidRPr="002D3B31">
        <w:t>n 2050</w:t>
      </w:r>
      <w:r>
        <w:t xml:space="preserve"> Belgrade</w:t>
      </w:r>
      <w:r w:rsidRPr="002D3B31">
        <w:t xml:space="preserve"> has become a new, fresh, authentic Silicon Valley, bridging investments from the EU with a new class of creative workforce from the Balkans.</w:t>
      </w:r>
    </w:p>
    <w:p w14:paraId="65884636" w14:textId="3842E422" w:rsidR="00441390" w:rsidRPr="002221E7" w:rsidRDefault="00441390" w:rsidP="00441390">
      <w:pPr>
        <w:rPr>
          <w:i/>
          <w:iCs/>
        </w:rPr>
      </w:pPr>
      <w:r w:rsidRPr="00702488">
        <w:rPr>
          <w:b/>
          <w:bCs/>
        </w:rPr>
        <w:t>Restored innovation: blue, eco, circular and social</w:t>
      </w:r>
      <w:r w:rsidRPr="00702488">
        <w:t xml:space="preserve">. With </w:t>
      </w:r>
      <w:r>
        <w:t>global</w:t>
      </w:r>
      <w:r w:rsidRPr="00702488">
        <w:t xml:space="preserve"> technological advances and considering the special needs of the Adriatic Ionian Region, innovation in the region has also been adjusted. </w:t>
      </w:r>
      <w:r>
        <w:t>B</w:t>
      </w:r>
      <w:r w:rsidRPr="00702488">
        <w:t xml:space="preserve">y 2050 the region has invested in blue innovation. Marine and maritime research and innovation has used big data, </w:t>
      </w:r>
      <w:r>
        <w:t>a</w:t>
      </w:r>
      <w:r w:rsidRPr="00702488">
        <w:t xml:space="preserve">rtificial </w:t>
      </w:r>
      <w:r>
        <w:t>i</w:t>
      </w:r>
      <w:r w:rsidRPr="00702488">
        <w:t xml:space="preserve">ntelligence, advanced modelling and other technologies to enable traditional sectors, like fisheries and aquaculture, </w:t>
      </w:r>
      <w:r>
        <w:t xml:space="preserve">to </w:t>
      </w:r>
      <w:r w:rsidRPr="00702488">
        <w:t>improve sustainability</w:t>
      </w:r>
      <w:r>
        <w:t>. In addition</w:t>
      </w:r>
      <w:r w:rsidRPr="00702488">
        <w:t xml:space="preserve"> earl</w:t>
      </w:r>
      <w:r>
        <w:t>y</w:t>
      </w:r>
      <w:r w:rsidRPr="00702488">
        <w:t xml:space="preserve"> adopters of blue biotechnology, bio-technology, offshore renewable energies</w:t>
      </w:r>
      <w:r>
        <w:t xml:space="preserve"> developed further</w:t>
      </w:r>
      <w:r w:rsidRPr="00702488">
        <w:t xml:space="preserve"> </w:t>
      </w:r>
      <w:r w:rsidRPr="00702488">
        <w:fldChar w:fldCharType="begin"/>
      </w:r>
      <w:r w:rsidR="004E1C4D">
        <w:instrText xml:space="preserve"> ADDIN ZOTERO_ITEM CSL_CITATION {"citationID":"M1855K6T","properties":{"formattedCitation":"(European Commission, 2021b)","plainCitation":"(European Commission, 2021b)","noteIndex":0},"citationItems":[{"id":8407,"uris":["http://zotero.org/groups/4075961/items/R2AL7IR4"],"itemData":{"id":8407,"type":"document","title":"Communication from the Commission to the European Parliament, the Council, the European Economic and Social Committee and the Committee of the Regions on a new approach for a sustainable blue economy in the EU transforming the EU's Blue Economy for a Sustainable Future. COM(2021) 240 final","author":[{"family":"European Commission","given":""}],"issued":{"date-parts":[["2021",5,17]]}}}],"schema":"https://github.com/citation-style-language/schema/raw/master/csl-citation.json"} </w:instrText>
      </w:r>
      <w:r w:rsidRPr="00702488">
        <w:fldChar w:fldCharType="separate"/>
      </w:r>
      <w:r w:rsidR="004E1C4D" w:rsidRPr="004E1C4D">
        <w:rPr>
          <w:rFonts w:ascii="Arial" w:cs="Arial"/>
        </w:rPr>
        <w:t>(European Commission, 2021b)</w:t>
      </w:r>
      <w:r w:rsidRPr="00702488">
        <w:fldChar w:fldCharType="end"/>
      </w:r>
      <w:r>
        <w:t xml:space="preserve"> </w:t>
      </w:r>
      <w:r w:rsidRPr="002221E7">
        <w:t xml:space="preserve">(Map </w:t>
      </w:r>
      <w:r w:rsidR="008F0ADE">
        <w:t>7-1</w:t>
      </w:r>
      <w:r w:rsidRPr="002221E7">
        <w:t>)</w:t>
      </w:r>
      <w:r w:rsidRPr="00702488">
        <w:t xml:space="preserve">. Blue innovation not only </w:t>
      </w:r>
      <w:r>
        <w:t>covers</w:t>
      </w:r>
      <w:r w:rsidRPr="00702488">
        <w:t xml:space="preserve"> sustainable fishing</w:t>
      </w:r>
      <w:r>
        <w:t xml:space="preserve"> and</w:t>
      </w:r>
      <w:r w:rsidRPr="00702488">
        <w:t xml:space="preserve"> aquaculture, </w:t>
      </w:r>
      <w:r>
        <w:t xml:space="preserve">as well as </w:t>
      </w:r>
      <w:r w:rsidRPr="00702488">
        <w:t>data collection but also energy and shipping</w:t>
      </w:r>
      <w:r>
        <w:t>. This</w:t>
      </w:r>
      <w:r w:rsidRPr="00702488">
        <w:t xml:space="preserve"> transform</w:t>
      </w:r>
      <w:r>
        <w:t>s</w:t>
      </w:r>
      <w:r w:rsidRPr="00702488">
        <w:t xml:space="preserve"> the region into a European Union blue innovation champion. </w:t>
      </w:r>
      <w:r>
        <w:t>In addition to</w:t>
      </w:r>
      <w:r w:rsidRPr="00702488">
        <w:t xml:space="preserve"> blue innovation, eco-innovation has added an ecological touch to support </w:t>
      </w:r>
      <w:r>
        <w:t xml:space="preserve">the </w:t>
      </w:r>
      <w:r w:rsidRPr="00702488">
        <w:t>green and circular econom</w:t>
      </w:r>
      <w:r>
        <w:t>ies</w:t>
      </w:r>
      <w:r w:rsidRPr="00702488">
        <w:t xml:space="preserve">. </w:t>
      </w:r>
      <w:r w:rsidRPr="00702488">
        <w:rPr>
          <w:rFonts w:ascii="Arial" w:hAnsi="Arial" w:cs="Arial"/>
        </w:rPr>
        <w:t xml:space="preserve">Among the eco-innovation activities </w:t>
      </w:r>
      <w:r>
        <w:rPr>
          <w:rFonts w:ascii="Arial" w:hAnsi="Arial" w:cs="Arial"/>
        </w:rPr>
        <w:t>are</w:t>
      </w:r>
      <w:r w:rsidRPr="00702488">
        <w:rPr>
          <w:rFonts w:ascii="Arial" w:hAnsi="Arial" w:cs="Arial"/>
        </w:rPr>
        <w:t xml:space="preserve"> eco-innovation patents, </w:t>
      </w:r>
      <w:r>
        <w:rPr>
          <w:rFonts w:ascii="Arial" w:hAnsi="Arial" w:cs="Arial"/>
        </w:rPr>
        <w:t>eco-industry</w:t>
      </w:r>
      <w:r w:rsidRPr="00702488">
        <w:rPr>
          <w:rFonts w:ascii="Arial" w:hAnsi="Arial" w:cs="Arial"/>
        </w:rPr>
        <w:t xml:space="preserve"> exports, early stage investments and others </w:t>
      </w:r>
      <w:r w:rsidRPr="00702488">
        <w:rPr>
          <w:rFonts w:ascii="Arial" w:hAnsi="Arial" w:cs="Arial"/>
        </w:rPr>
        <w:fldChar w:fldCharType="begin"/>
      </w:r>
      <w:r w:rsidR="004E1C4D">
        <w:rPr>
          <w:rFonts w:ascii="Arial" w:hAnsi="Arial" w:cs="Arial"/>
        </w:rPr>
        <w:instrText xml:space="preserve"> ADDIN ZOTERO_ITEM CSL_CITATION {"citationID":"DMeO8fg0","properties":{"formattedCitation":"(European Commission, n.d.-b)","plainCitation":"(European Commission, n.d.-b)","noteIndex":0},"citationItems":[{"id":3030,"uris":["http://zotero.org/groups/21774/items/Y6TDJ9Q2"],"itemData":{"id":3030,"type":"webpage","title":"Eco-Innovation Scoreboard","URL":"https://ec.europa.eu/environment/ecoap/indicators/index_en","author":[{"family":"European Commission","given":""}]}}],"schema":"https://github.com/citation-style-language/schema/raw/master/csl-citation.json"} </w:instrText>
      </w:r>
      <w:r w:rsidRPr="00702488">
        <w:rPr>
          <w:rFonts w:ascii="Arial" w:hAnsi="Arial" w:cs="Arial"/>
        </w:rPr>
        <w:fldChar w:fldCharType="separate"/>
      </w:r>
      <w:r w:rsidR="004E1C4D">
        <w:rPr>
          <w:rFonts w:ascii="Arial" w:hAnsi="Arial" w:cs="Arial"/>
          <w:noProof/>
        </w:rPr>
        <w:t>(European Commission, n.d.-b)</w:t>
      </w:r>
      <w:r w:rsidRPr="00702488">
        <w:rPr>
          <w:rFonts w:ascii="Arial" w:hAnsi="Arial" w:cs="Arial"/>
        </w:rPr>
        <w:fldChar w:fldCharType="end"/>
      </w:r>
      <w:r w:rsidRPr="00702488">
        <w:rPr>
          <w:rFonts w:ascii="Arial" w:hAnsi="Arial" w:cs="Arial"/>
        </w:rPr>
        <w:t xml:space="preserve"> related to building up research on new </w:t>
      </w:r>
      <w:r>
        <w:rPr>
          <w:rFonts w:ascii="Arial" w:hAnsi="Arial" w:cs="Arial"/>
        </w:rPr>
        <w:t>production methods</w:t>
      </w:r>
      <w:r w:rsidRPr="00702488">
        <w:rPr>
          <w:rFonts w:ascii="Arial" w:hAnsi="Arial" w:cs="Arial"/>
        </w:rPr>
        <w:t xml:space="preserve"> or new waste management</w:t>
      </w:r>
      <w:r w:rsidRPr="00D12508">
        <w:rPr>
          <w:rFonts w:ascii="Arial" w:hAnsi="Arial" w:cs="Arial"/>
        </w:rPr>
        <w:t xml:space="preserve"> </w:t>
      </w:r>
      <w:r w:rsidRPr="00702488">
        <w:rPr>
          <w:rFonts w:ascii="Arial" w:hAnsi="Arial" w:cs="Arial"/>
        </w:rPr>
        <w:t xml:space="preserve">solutions. </w:t>
      </w:r>
    </w:p>
    <w:p w14:paraId="37FA67C6" w14:textId="43D0D5FB" w:rsidR="00441390" w:rsidRPr="00702488" w:rsidRDefault="00441390" w:rsidP="00441390">
      <w:pPr>
        <w:rPr>
          <w:rFonts w:ascii="Arial" w:hAnsi="Arial" w:cs="Arial"/>
        </w:rPr>
      </w:pPr>
      <w:r>
        <w:rPr>
          <w:rFonts w:ascii="Arial" w:hAnsi="Arial" w:cs="Arial"/>
        </w:rPr>
        <w:t>The c</w:t>
      </w:r>
      <w:r w:rsidRPr="00702488">
        <w:rPr>
          <w:rFonts w:ascii="Arial" w:hAnsi="Arial" w:cs="Arial"/>
        </w:rPr>
        <w:t xml:space="preserve">ircular economy has also been vital in this green transition. In particular Western Balkan countries have taken big leaps towards adopting circular economy practices and reorganising waste management. Overcoming the dramatic events </w:t>
      </w:r>
      <w:r>
        <w:rPr>
          <w:rFonts w:ascii="Arial" w:hAnsi="Arial" w:cs="Arial"/>
        </w:rPr>
        <w:t>on</w:t>
      </w:r>
      <w:r w:rsidRPr="00702488">
        <w:rPr>
          <w:rFonts w:ascii="Arial" w:hAnsi="Arial" w:cs="Arial"/>
        </w:rPr>
        <w:t xml:space="preserve"> the Drina River in eastern Serbia, where floating landfill, </w:t>
      </w:r>
      <w:r>
        <w:rPr>
          <w:rFonts w:ascii="Arial" w:hAnsi="Arial" w:cs="Arial"/>
        </w:rPr>
        <w:t>including</w:t>
      </w:r>
      <w:r w:rsidRPr="00702488">
        <w:rPr>
          <w:rFonts w:ascii="Arial" w:hAnsi="Arial" w:cs="Arial"/>
        </w:rPr>
        <w:t xml:space="preserve"> plastic bottles</w:t>
      </w:r>
      <w:r>
        <w:rPr>
          <w:rFonts w:ascii="Arial" w:hAnsi="Arial" w:cs="Arial"/>
        </w:rPr>
        <w:t>,</w:t>
      </w:r>
      <w:r w:rsidRPr="00702488">
        <w:rPr>
          <w:rFonts w:ascii="Arial" w:hAnsi="Arial" w:cs="Arial"/>
        </w:rPr>
        <w:t xml:space="preserve"> refrigerators, barrels and other waste floating </w:t>
      </w:r>
      <w:r>
        <w:rPr>
          <w:rFonts w:ascii="Arial" w:hAnsi="Arial" w:cs="Arial"/>
        </w:rPr>
        <w:t>i</w:t>
      </w:r>
      <w:r w:rsidRPr="00702488">
        <w:rPr>
          <w:rFonts w:ascii="Arial" w:hAnsi="Arial" w:cs="Arial"/>
        </w:rPr>
        <w:t>n the river, clogg</w:t>
      </w:r>
      <w:r>
        <w:rPr>
          <w:rFonts w:ascii="Arial" w:hAnsi="Arial" w:cs="Arial"/>
        </w:rPr>
        <w:t>ed</w:t>
      </w:r>
      <w:r w:rsidRPr="00702488">
        <w:rPr>
          <w:rFonts w:ascii="Arial" w:hAnsi="Arial" w:cs="Arial"/>
        </w:rPr>
        <w:t xml:space="preserve"> the river</w:t>
      </w:r>
      <w:r w:rsidRPr="00702488" w:rsidDel="00473308">
        <w:rPr>
          <w:rFonts w:ascii="Arial" w:hAnsi="Arial" w:cs="Arial"/>
        </w:rPr>
        <w:t xml:space="preserve"> </w:t>
      </w:r>
      <w:r>
        <w:rPr>
          <w:rFonts w:ascii="Arial" w:hAnsi="Arial" w:cs="Arial"/>
        </w:rPr>
        <w:t xml:space="preserve">and </w:t>
      </w:r>
      <w:r w:rsidRPr="00702488">
        <w:rPr>
          <w:rFonts w:ascii="Arial" w:hAnsi="Arial" w:cs="Arial"/>
        </w:rPr>
        <w:t xml:space="preserve">put the ecosystem at risk </w:t>
      </w:r>
      <w:r w:rsidRPr="00702488">
        <w:rPr>
          <w:rFonts w:ascii="Arial" w:hAnsi="Arial" w:cs="Arial"/>
        </w:rPr>
        <w:fldChar w:fldCharType="begin"/>
      </w:r>
      <w:r w:rsidR="004E1C4D">
        <w:rPr>
          <w:rFonts w:ascii="Arial" w:hAnsi="Arial" w:cs="Arial"/>
        </w:rPr>
        <w:instrText xml:space="preserve"> ADDIN ZOTERO_ITEM CSL_CITATION {"citationID":"a26vfger1e","properties":{"formattedCitation":"(The Balkan Forum, 2021)","plainCitation":"(The Balkan Forum, 2021)","noteIndex":0},"citationItems":[{"id":8531,"uris":["http://zotero.org/groups/4075961/items/Z79244L5"],"itemData":{"id":8531,"type":"report","title":"Circular economy in the Western Balkans region: Waste management as a challenge.","author":[{"family":"The Balkan Forum","given":""}],"issued":{"date-parts":[["2021",5]]}}}],"schema":"https://github.com/citation-style-language/schema/raw/master/csl-citation.json"} </w:instrText>
      </w:r>
      <w:r w:rsidRPr="00702488">
        <w:rPr>
          <w:rFonts w:ascii="Arial" w:hAnsi="Arial" w:cs="Arial"/>
        </w:rPr>
        <w:fldChar w:fldCharType="separate"/>
      </w:r>
      <w:r w:rsidR="004E1C4D" w:rsidRPr="004E1C4D">
        <w:rPr>
          <w:rFonts w:ascii="Arial" w:hAnsi="Arial" w:cs="Arial"/>
        </w:rPr>
        <w:t>(The Balkan Forum, 2021)</w:t>
      </w:r>
      <w:r w:rsidRPr="00702488">
        <w:rPr>
          <w:rFonts w:ascii="Arial" w:hAnsi="Arial" w:cs="Arial"/>
        </w:rPr>
        <w:fldChar w:fldCharType="end"/>
      </w:r>
      <w:r w:rsidRPr="00702488">
        <w:rPr>
          <w:rFonts w:ascii="Arial" w:hAnsi="Arial" w:cs="Arial"/>
        </w:rPr>
        <w:t xml:space="preserve">. By 2050, circular economy demands have been matched, stronger regulation has been </w:t>
      </w:r>
      <w:r>
        <w:rPr>
          <w:rFonts w:ascii="Arial" w:hAnsi="Arial" w:cs="Arial"/>
        </w:rPr>
        <w:t>pro</w:t>
      </w:r>
      <w:r w:rsidRPr="00702488">
        <w:rPr>
          <w:rFonts w:ascii="Arial" w:hAnsi="Arial" w:cs="Arial"/>
        </w:rPr>
        <w:t xml:space="preserve">posed and responsibility increased, while circular economy and waste management facilities </w:t>
      </w:r>
      <w:r>
        <w:rPr>
          <w:rFonts w:ascii="Arial" w:hAnsi="Arial" w:cs="Arial"/>
        </w:rPr>
        <w:t xml:space="preserve">have </w:t>
      </w:r>
      <w:r w:rsidRPr="00702488">
        <w:rPr>
          <w:rFonts w:ascii="Arial" w:hAnsi="Arial" w:cs="Arial"/>
        </w:rPr>
        <w:t xml:space="preserve">expanded </w:t>
      </w:r>
      <w:r w:rsidRPr="00702488">
        <w:rPr>
          <w:rFonts w:ascii="Arial" w:hAnsi="Arial" w:cs="Arial"/>
        </w:rPr>
        <w:fldChar w:fldCharType="begin"/>
      </w:r>
      <w:r w:rsidR="004E1C4D">
        <w:rPr>
          <w:rFonts w:ascii="Arial" w:hAnsi="Arial" w:cs="Arial"/>
        </w:rPr>
        <w:instrText xml:space="preserve"> ADDIN ZOTERO_ITEM CSL_CITATION {"citationID":"bkQfUwsV","properties":{"formattedCitation":"(The Balkan Forum, 2021)","plainCitation":"(The Balkan Forum, 2021)","noteIndex":0},"citationItems":[{"id":8531,"uris":["http://zotero.org/groups/4075961/items/Z79244L5"],"itemData":{"id":8531,"type":"report","title":"Circular economy in the Western Balkans region: Waste management as a challenge.","author":[{"family":"The Balkan Forum","given":""}],"issued":{"date-parts":[["2021",5]]}}}],"schema":"https://github.com/citation-style-language/schema/raw/master/csl-citation.json"} </w:instrText>
      </w:r>
      <w:r w:rsidRPr="00702488">
        <w:rPr>
          <w:rFonts w:ascii="Arial" w:hAnsi="Arial" w:cs="Arial"/>
        </w:rPr>
        <w:fldChar w:fldCharType="separate"/>
      </w:r>
      <w:r w:rsidR="004E1C4D" w:rsidRPr="004E1C4D">
        <w:rPr>
          <w:rFonts w:ascii="Arial" w:hAnsi="Arial" w:cs="Arial"/>
        </w:rPr>
        <w:t>(The Balkan Forum, 2021)</w:t>
      </w:r>
      <w:r w:rsidRPr="00702488">
        <w:rPr>
          <w:rFonts w:ascii="Arial" w:hAnsi="Arial" w:cs="Arial"/>
        </w:rPr>
        <w:fldChar w:fldCharType="end"/>
      </w:r>
      <w:r w:rsidRPr="00702488">
        <w:rPr>
          <w:rFonts w:ascii="Arial" w:hAnsi="Arial" w:cs="Arial"/>
        </w:rPr>
        <w:t xml:space="preserve">. </w:t>
      </w:r>
      <w:r>
        <w:rPr>
          <w:rFonts w:ascii="Arial" w:hAnsi="Arial" w:cs="Arial"/>
        </w:rPr>
        <w:t>C</w:t>
      </w:r>
      <w:r w:rsidRPr="00702488">
        <w:rPr>
          <w:rFonts w:ascii="Arial" w:hAnsi="Arial" w:cs="Arial"/>
        </w:rPr>
        <w:t xml:space="preserve">ircular economy </w:t>
      </w:r>
      <w:r>
        <w:rPr>
          <w:rFonts w:ascii="Arial" w:hAnsi="Arial" w:cs="Arial"/>
        </w:rPr>
        <w:t>i</w:t>
      </w:r>
      <w:r w:rsidRPr="00702488">
        <w:rPr>
          <w:rFonts w:ascii="Arial" w:hAnsi="Arial" w:cs="Arial"/>
        </w:rPr>
        <w:t xml:space="preserve">nnovations have also been crucial to test and develop initiatives for sorting waste, composting </w:t>
      </w:r>
      <w:r>
        <w:rPr>
          <w:rFonts w:ascii="Arial" w:hAnsi="Arial" w:cs="Arial"/>
        </w:rPr>
        <w:t>and</w:t>
      </w:r>
      <w:r w:rsidRPr="00702488">
        <w:rPr>
          <w:rFonts w:ascii="Arial" w:hAnsi="Arial" w:cs="Arial"/>
        </w:rPr>
        <w:t xml:space="preserve"> developing new skills, such as repairing </w:t>
      </w:r>
      <w:r w:rsidRPr="00702488">
        <w:rPr>
          <w:rFonts w:ascii="Arial" w:hAnsi="Arial" w:cs="Arial"/>
        </w:rPr>
        <w:fldChar w:fldCharType="begin"/>
      </w:r>
      <w:r w:rsidR="004E1C4D">
        <w:rPr>
          <w:rFonts w:ascii="Arial" w:hAnsi="Arial" w:cs="Arial"/>
        </w:rPr>
        <w:instrText xml:space="preserve"> ADDIN ZOTERO_ITEM CSL_CITATION {"citationID":"ac7fh9d4c0","properties":{"formattedCitation":"(ESPON, 2020c)","plainCitation":"(ESPON, 2020c)","noteIndex":0},"citationItems":[{"id":8535,"uris":["http://zotero.org/groups/4075961/items/8ZQ34VDV"],"itemData":{"id":8535,"type":"report","genre":"Final Report","title":"SHARING. Stocktaking and assessment of typologies of Urban Circular Collaborative Economy Initiatives","author":[{"family":"ESPON","given":""}],"issued":{"date-parts":[["2020",4,1]]}}}],"schema":"https://github.com/citation-style-language/schema/raw/master/csl-citation.json"} </w:instrText>
      </w:r>
      <w:r w:rsidRPr="00702488">
        <w:rPr>
          <w:rFonts w:ascii="Arial" w:hAnsi="Arial" w:cs="Arial"/>
        </w:rPr>
        <w:fldChar w:fldCharType="separate"/>
      </w:r>
      <w:r w:rsidR="004E1C4D" w:rsidRPr="004E1C4D">
        <w:rPr>
          <w:rFonts w:ascii="Arial" w:hAnsi="Arial" w:cs="Arial"/>
        </w:rPr>
        <w:t>(ESPON, 2020c)</w:t>
      </w:r>
      <w:r w:rsidRPr="00702488">
        <w:rPr>
          <w:rFonts w:ascii="Arial" w:hAnsi="Arial" w:cs="Arial"/>
        </w:rPr>
        <w:fldChar w:fldCharType="end"/>
      </w:r>
      <w:r w:rsidRPr="00702488">
        <w:rPr>
          <w:rFonts w:ascii="Arial" w:hAnsi="Arial" w:cs="Arial"/>
        </w:rPr>
        <w:t xml:space="preserve">. </w:t>
      </w:r>
      <w:r>
        <w:rPr>
          <w:rFonts w:ascii="Arial" w:hAnsi="Arial" w:cs="Arial"/>
        </w:rPr>
        <w:t>This</w:t>
      </w:r>
      <w:r w:rsidRPr="00702488">
        <w:rPr>
          <w:rFonts w:ascii="Arial" w:hAnsi="Arial" w:cs="Arial"/>
        </w:rPr>
        <w:t xml:space="preserve"> shift has allowed the region to use innovation for environmental protection. </w:t>
      </w:r>
    </w:p>
    <w:p w14:paraId="1C6BEED3" w14:textId="717587C5" w:rsidR="00441390" w:rsidRPr="00702488" w:rsidRDefault="00441390" w:rsidP="00441390">
      <w:r w:rsidRPr="00702488">
        <w:rPr>
          <w:rFonts w:ascii="Arial" w:hAnsi="Arial" w:cs="Arial"/>
        </w:rPr>
        <w:t>Last but not least, social innovation also developed in the Region by 2050, especially in smaller urban and rural areas, where social enterprises support the integration of vulnerable groups, particularly those who moved from shrinking areas</w:t>
      </w:r>
      <w:r>
        <w:rPr>
          <w:rFonts w:ascii="Arial" w:hAnsi="Arial" w:cs="Arial"/>
        </w:rPr>
        <w:t>. They also</w:t>
      </w:r>
      <w:r w:rsidRPr="00702488">
        <w:rPr>
          <w:rFonts w:ascii="Arial" w:hAnsi="Arial" w:cs="Arial"/>
        </w:rPr>
        <w:t xml:space="preserve"> experiment and test new ideas </w:t>
      </w:r>
      <w:r>
        <w:rPr>
          <w:rFonts w:ascii="Arial" w:hAnsi="Arial" w:cs="Arial"/>
        </w:rPr>
        <w:t>for</w:t>
      </w:r>
      <w:r w:rsidRPr="00702488">
        <w:rPr>
          <w:rFonts w:ascii="Arial" w:hAnsi="Arial" w:cs="Arial"/>
        </w:rPr>
        <w:t xml:space="preserve"> products which improve the wellbeing of people and communities </w:t>
      </w:r>
      <w:r w:rsidRPr="00702488">
        <w:rPr>
          <w:rFonts w:ascii="Arial" w:hAnsi="Arial" w:cs="Arial"/>
        </w:rPr>
        <w:fldChar w:fldCharType="begin"/>
      </w:r>
      <w:r w:rsidR="004E1C4D">
        <w:rPr>
          <w:rFonts w:ascii="Arial" w:hAnsi="Arial" w:cs="Arial"/>
        </w:rPr>
        <w:instrText xml:space="preserve"> ADDIN ZOTERO_ITEM CSL_CITATION {"citationID":"agg9csq3ku","properties":{"formattedCitation":"(European Commission, 2020e)","plainCitation":"(European Commission, 2020e)","noteIndex":0},"citationItems":[{"id":8524,"uris":["http://zotero.org/groups/4075961/items/D3TGA8YQ"],"itemData":{"id":8524,"type":"report","title":"Impact of the European Commission's Social Business Initiative (SBI) and its follow-up actions","author":[{"family":"European Commission","given":""}],"issued":{"date-parts":[["2020",11]]}}}],"schema":"https://github.com/citation-style-language/schema/raw/master/csl-citation.json"} </w:instrText>
      </w:r>
      <w:r w:rsidRPr="00702488">
        <w:rPr>
          <w:rFonts w:ascii="Arial" w:hAnsi="Arial" w:cs="Arial"/>
        </w:rPr>
        <w:fldChar w:fldCharType="separate"/>
      </w:r>
      <w:r w:rsidR="004E1C4D" w:rsidRPr="004E1C4D">
        <w:rPr>
          <w:rFonts w:ascii="Arial" w:hAnsi="Arial" w:cs="Arial"/>
        </w:rPr>
        <w:t>(European Commission, 2020e)</w:t>
      </w:r>
      <w:r w:rsidRPr="00702488">
        <w:rPr>
          <w:rFonts w:ascii="Arial" w:hAnsi="Arial" w:cs="Arial"/>
        </w:rPr>
        <w:fldChar w:fldCharType="end"/>
      </w:r>
      <w:r w:rsidRPr="00702488">
        <w:rPr>
          <w:rFonts w:ascii="Arial" w:hAnsi="Arial" w:cs="Arial"/>
        </w:rPr>
        <w:t>.</w:t>
      </w:r>
    </w:p>
    <w:p w14:paraId="73B5CA99" w14:textId="23973073" w:rsidR="00441390" w:rsidRPr="00702488" w:rsidRDefault="00441390" w:rsidP="00441390">
      <w:pPr>
        <w:rPr>
          <w:i/>
          <w:iCs/>
        </w:rPr>
      </w:pPr>
      <w:r w:rsidRPr="00702488">
        <w:rPr>
          <w:i/>
          <w:iCs/>
        </w:rPr>
        <w:t>Regions where ‘innovation was happening</w:t>
      </w:r>
      <w:r>
        <w:rPr>
          <w:i/>
          <w:iCs/>
        </w:rPr>
        <w:t>’</w:t>
      </w:r>
      <w:r w:rsidRPr="00702488">
        <w:rPr>
          <w:i/>
          <w:iCs/>
        </w:rPr>
        <w:t xml:space="preserve"> already from the 2020s </w:t>
      </w:r>
      <w:r>
        <w:rPr>
          <w:i/>
          <w:iCs/>
        </w:rPr>
        <w:t>could</w:t>
      </w:r>
      <w:r w:rsidRPr="00702488">
        <w:rPr>
          <w:i/>
          <w:iCs/>
        </w:rPr>
        <w:t xml:space="preserve"> adjust their practices to the new developments. Frontrunners would be regions of northern Italy, Friuli Venezia, Veneto</w:t>
      </w:r>
      <w:r>
        <w:rPr>
          <w:i/>
          <w:iCs/>
        </w:rPr>
        <w:t xml:space="preserve"> and</w:t>
      </w:r>
      <w:r w:rsidRPr="00702488">
        <w:rPr>
          <w:i/>
          <w:iCs/>
        </w:rPr>
        <w:t xml:space="preserve"> Trento Autonomous Province, but also the regions Zahodna and Vzhodna </w:t>
      </w:r>
      <w:r>
        <w:rPr>
          <w:i/>
          <w:iCs/>
        </w:rPr>
        <w:t xml:space="preserve">in </w:t>
      </w:r>
      <w:r w:rsidRPr="00702488">
        <w:rPr>
          <w:i/>
          <w:iCs/>
        </w:rPr>
        <w:t xml:space="preserve">Slovenia, Pannonian </w:t>
      </w:r>
      <w:r>
        <w:rPr>
          <w:i/>
          <w:iCs/>
        </w:rPr>
        <w:t xml:space="preserve">in </w:t>
      </w:r>
      <w:r w:rsidRPr="00702488">
        <w:rPr>
          <w:i/>
          <w:iCs/>
        </w:rPr>
        <w:t xml:space="preserve">Croatia, Central Macedonia, Epirus, Thessalia and Western Greece in Greece, Bosnia and Herzegovina, Sumadija and Western Serbia, southern and East Serbia as well as Voijvodina in Serbia which emerged as strong innovators by 2050 </w:t>
      </w:r>
      <w:r w:rsidRPr="00702488">
        <w:rPr>
          <w:i/>
          <w:iCs/>
        </w:rPr>
        <w:fldChar w:fldCharType="begin"/>
      </w:r>
      <w:r w:rsidR="004E1C4D">
        <w:rPr>
          <w:i/>
          <w:iCs/>
        </w:rPr>
        <w:instrText xml:space="preserve"> ADDIN ZOTERO_ITEM CSL_CITATION {"citationID":"a93824gv8e","properties":{"formattedCitation":"(European Commission, 2021f)","plainCitation":"(European Commission, 2021f)","noteIndex":0},"citationItems":[{"id":8510,"uris":["http://zotero.org/groups/4075961/items/DR347H5J"],"itemData":{"id":8510,"type":"webpage","title":"European and Regional Innovation Scoreboards 2021","URL":"https://ec.europa.eu/research-and-innovation/en/statistics/performance-indicators/european-innovation-scoreboard/eis","author":[{"family":"European Commission","given":""}],"issued":{"date-parts":[["2021"]]}}}],"schema":"https://github.com/citation-style-language/schema/raw/master/csl-citation.json"} </w:instrText>
      </w:r>
      <w:r w:rsidRPr="00702488">
        <w:rPr>
          <w:i/>
          <w:iCs/>
        </w:rPr>
        <w:fldChar w:fldCharType="separate"/>
      </w:r>
      <w:r w:rsidR="004E1C4D" w:rsidRPr="004E1C4D">
        <w:rPr>
          <w:rFonts w:ascii="Arial" w:cs="Arial"/>
        </w:rPr>
        <w:t>(European Commission, 2021f)</w:t>
      </w:r>
      <w:r w:rsidRPr="00702488">
        <w:rPr>
          <w:i/>
          <w:iCs/>
        </w:rPr>
        <w:fldChar w:fldCharType="end"/>
      </w:r>
      <w:r w:rsidRPr="00702488">
        <w:rPr>
          <w:i/>
          <w:iCs/>
        </w:rPr>
        <w:t xml:space="preserve">. </w:t>
      </w:r>
    </w:p>
    <w:p w14:paraId="202A4765" w14:textId="60CBF576" w:rsidR="00441390" w:rsidRPr="00702488" w:rsidRDefault="00441390" w:rsidP="00441390">
      <w:pPr>
        <w:rPr>
          <w:i/>
          <w:iCs/>
        </w:rPr>
      </w:pPr>
      <w:r w:rsidRPr="00702488">
        <w:rPr>
          <w:i/>
          <w:iCs/>
        </w:rPr>
        <w:t xml:space="preserve">Places across the Adriatic Ionian Region that made steps towards innovation in </w:t>
      </w:r>
      <w:r>
        <w:rPr>
          <w:i/>
          <w:iCs/>
        </w:rPr>
        <w:t xml:space="preserve">the </w:t>
      </w:r>
      <w:r w:rsidRPr="00702488">
        <w:rPr>
          <w:i/>
          <w:iCs/>
        </w:rPr>
        <w:t xml:space="preserve">circular economy have also been a step beyond others in this transition. Examples are the Gorizia region in Slovenia, while first steps had also been made by Western Greece, Athens, Central Macedonia and Crete in Greece, </w:t>
      </w:r>
      <w:r>
        <w:rPr>
          <w:i/>
          <w:iCs/>
        </w:rPr>
        <w:t xml:space="preserve">the </w:t>
      </w:r>
      <w:r w:rsidRPr="00702488">
        <w:rPr>
          <w:i/>
          <w:iCs/>
        </w:rPr>
        <w:t xml:space="preserve">north-east and south of Italy and </w:t>
      </w:r>
      <w:r>
        <w:rPr>
          <w:i/>
          <w:iCs/>
        </w:rPr>
        <w:t xml:space="preserve">the </w:t>
      </w:r>
      <w:r w:rsidRPr="00702488">
        <w:rPr>
          <w:i/>
          <w:iCs/>
        </w:rPr>
        <w:t xml:space="preserve">east of Croatia </w:t>
      </w:r>
      <w:r w:rsidRPr="00702488">
        <w:rPr>
          <w:i/>
          <w:iCs/>
        </w:rPr>
        <w:fldChar w:fldCharType="begin"/>
      </w:r>
      <w:r w:rsidR="004E1C4D">
        <w:rPr>
          <w:i/>
          <w:iCs/>
        </w:rPr>
        <w:instrText xml:space="preserve"> ADDIN ZOTERO_ITEM CSL_CITATION {"citationID":"aqkbk0posg","properties":{"formattedCitation":"(ESPON, 2020c)","plainCitation":"(ESPON, 2020c)","noteIndex":0},"citationItems":[{"id":8535,"uris":["http://zotero.org/groups/4075961/items/8ZQ34VDV"],"itemData":{"id":8535,"type":"report","genre":"Final Report","title":"SHARING. Stocktaking and assessment of typologies of Urban Circular Collaborative Economy Initiatives","author":[{"family":"ESPON","given":""}],"issued":{"date-parts":[["2020",4,1]]}}}],"schema":"https://github.com/citation-style-language/schema/raw/master/csl-citation.json"} </w:instrText>
      </w:r>
      <w:r w:rsidRPr="00702488">
        <w:rPr>
          <w:i/>
          <w:iCs/>
        </w:rPr>
        <w:fldChar w:fldCharType="separate"/>
      </w:r>
      <w:r w:rsidR="004E1C4D" w:rsidRPr="004E1C4D">
        <w:rPr>
          <w:rFonts w:ascii="Arial" w:cs="Arial"/>
        </w:rPr>
        <w:t>(ESPON, 2020c)</w:t>
      </w:r>
      <w:r w:rsidRPr="00702488">
        <w:rPr>
          <w:i/>
          <w:iCs/>
        </w:rPr>
        <w:fldChar w:fldCharType="end"/>
      </w:r>
    </w:p>
    <w:p w14:paraId="03B65EEC" w14:textId="32E70971" w:rsidR="00FA7042" w:rsidRPr="00702488" w:rsidRDefault="00441390" w:rsidP="00441390">
      <w:pPr>
        <w:rPr>
          <w:i/>
          <w:iCs/>
        </w:rPr>
      </w:pPr>
      <w:r w:rsidRPr="00702488">
        <w:rPr>
          <w:i/>
          <w:iCs/>
        </w:rPr>
        <w:t>Circular economy facilities have been necessary and in need of improvement in all Western Balkan</w:t>
      </w:r>
      <w:r w:rsidRPr="00AF1869">
        <w:rPr>
          <w:i/>
          <w:iCs/>
        </w:rPr>
        <w:t xml:space="preserve"> </w:t>
      </w:r>
      <w:r w:rsidRPr="00702488">
        <w:rPr>
          <w:i/>
          <w:iCs/>
        </w:rPr>
        <w:t xml:space="preserve">countries, especially Smiljevici and Ramici, near Sarajevo and Banja Luka in Bosnia and Herzegovina, in Albania, where recycled waste </w:t>
      </w:r>
      <w:r>
        <w:rPr>
          <w:i/>
          <w:iCs/>
        </w:rPr>
        <w:t>was</w:t>
      </w:r>
      <w:r w:rsidRPr="00702488">
        <w:rPr>
          <w:i/>
          <w:iCs/>
        </w:rPr>
        <w:t xml:space="preserve"> 18% of the total waste, in Montenegro with 10%, Serbia with 3% of municipal waste being recycled and North Macedonia with only 0.7% </w:t>
      </w:r>
      <w:r w:rsidRPr="00702488">
        <w:rPr>
          <w:rFonts w:ascii="Arial" w:hAnsi="Arial" w:cs="Arial"/>
        </w:rPr>
        <w:fldChar w:fldCharType="begin"/>
      </w:r>
      <w:r w:rsidR="004E1C4D">
        <w:rPr>
          <w:rFonts w:ascii="Arial" w:hAnsi="Arial" w:cs="Arial"/>
        </w:rPr>
        <w:instrText xml:space="preserve"> ADDIN ZOTERO_ITEM CSL_CITATION {"citationID":"o28pjhHp","properties":{"formattedCitation":"(The Balkan Forum, 2021)","plainCitation":"(The Balkan Forum, 2021)","noteIndex":0},"citationItems":[{"id":8531,"uris":["http://zotero.org/groups/4075961/items/Z79244L5"],"itemData":{"id":8531,"type":"report","title":"Circular economy in the Western Balkans region: Waste management as a challenge.","author":[{"family":"The Balkan Forum","given":""}],"issued":{"date-parts":[["2021",5]]}}}],"schema":"https://github.com/citation-style-language/schema/raw/master/csl-citation.json"} </w:instrText>
      </w:r>
      <w:r w:rsidRPr="00702488">
        <w:rPr>
          <w:rFonts w:ascii="Arial" w:hAnsi="Arial" w:cs="Arial"/>
        </w:rPr>
        <w:fldChar w:fldCharType="separate"/>
      </w:r>
      <w:r w:rsidR="004E1C4D" w:rsidRPr="004E1C4D">
        <w:rPr>
          <w:rFonts w:ascii="Arial" w:hAnsi="Arial" w:cs="Arial"/>
        </w:rPr>
        <w:t>(The Balkan Forum, 2021)</w:t>
      </w:r>
      <w:r w:rsidRPr="00702488">
        <w:rPr>
          <w:rFonts w:ascii="Arial" w:hAnsi="Arial" w:cs="Arial"/>
        </w:rPr>
        <w:fldChar w:fldCharType="end"/>
      </w:r>
      <w:r w:rsidRPr="00702488">
        <w:rPr>
          <w:rFonts w:ascii="Arial" w:hAnsi="Arial" w:cs="Arial"/>
        </w:rPr>
        <w:t>.</w:t>
      </w:r>
    </w:p>
    <w:p w14:paraId="2886CEEA" w14:textId="24C43A31" w:rsidR="006E2896" w:rsidRPr="00702488" w:rsidRDefault="00A10FA9" w:rsidP="006E2896">
      <w:r w:rsidRPr="00702488">
        <w:rPr>
          <w:b/>
          <w:bCs/>
        </w:rPr>
        <w:t>New employment mode 2</w:t>
      </w:r>
      <w:r w:rsidR="006D6919" w:rsidRPr="00702488">
        <w:rPr>
          <w:b/>
          <w:bCs/>
        </w:rPr>
        <w:t xml:space="preserve">: </w:t>
      </w:r>
      <w:r w:rsidR="00DA5656" w:rsidRPr="00702488">
        <w:rPr>
          <w:b/>
          <w:bCs/>
        </w:rPr>
        <w:t>Shaping</w:t>
      </w:r>
      <w:r w:rsidR="006D6919" w:rsidRPr="00702488">
        <w:rPr>
          <w:b/>
          <w:bCs/>
        </w:rPr>
        <w:t xml:space="preserve"> the Adriatic Ionian </w:t>
      </w:r>
      <w:r w:rsidR="00255631" w:rsidRPr="00702488">
        <w:rPr>
          <w:b/>
          <w:bCs/>
        </w:rPr>
        <w:t>‘</w:t>
      </w:r>
      <w:r w:rsidR="006D6919" w:rsidRPr="00702488">
        <w:rPr>
          <w:b/>
          <w:bCs/>
        </w:rPr>
        <w:t>Mittelstand</w:t>
      </w:r>
      <w:r w:rsidR="00255631" w:rsidRPr="00702488">
        <w:rPr>
          <w:b/>
          <w:bCs/>
        </w:rPr>
        <w:t>’</w:t>
      </w:r>
      <w:r w:rsidR="00F35CF8">
        <w:rPr>
          <w:rStyle w:val="FootnoteReference"/>
          <w:b/>
          <w:bCs/>
        </w:rPr>
        <w:footnoteReference w:id="5"/>
      </w:r>
      <w:r w:rsidR="006D6919" w:rsidRPr="00702488">
        <w:t xml:space="preserve">. </w:t>
      </w:r>
      <w:r w:rsidR="006E2896" w:rsidRPr="00702488">
        <w:t xml:space="preserve">Although younger, high skilled and well-educated </w:t>
      </w:r>
      <w:r w:rsidR="006E2896">
        <w:t>people</w:t>
      </w:r>
      <w:r w:rsidR="006E2896" w:rsidRPr="00702488">
        <w:t xml:space="preserve"> either returned o</w:t>
      </w:r>
      <w:r w:rsidR="006E2896">
        <w:t>r</w:t>
      </w:r>
      <w:r w:rsidR="006E2896" w:rsidRPr="00702488">
        <w:t xml:space="preserve"> moved to larger urban areas</w:t>
      </w:r>
      <w:r w:rsidR="006E2896">
        <w:t xml:space="preserve"> while</w:t>
      </w:r>
      <w:r w:rsidR="006E2896" w:rsidRPr="00702488">
        <w:t xml:space="preserve"> working for big companies abroad, another big part of the population mainly involved in </w:t>
      </w:r>
      <w:r w:rsidR="006E2896">
        <w:t>the artisan</w:t>
      </w:r>
      <w:r w:rsidR="006E2896" w:rsidRPr="00702488">
        <w:t xml:space="preserve">, creative, </w:t>
      </w:r>
      <w:r w:rsidR="006E2896">
        <w:t xml:space="preserve">or </w:t>
      </w:r>
      <w:r w:rsidR="006E2896" w:rsidRPr="00702488">
        <w:t xml:space="preserve">low-carbon economy and agricultural jobs migrated from shrinking, rural or other small towns to their closest </w:t>
      </w:r>
      <w:r w:rsidR="006E2896">
        <w:t>major</w:t>
      </w:r>
      <w:r w:rsidR="006E2896" w:rsidRPr="00702488">
        <w:t xml:space="preserve"> settlements in the Adriatic Ionian Region. This gradual concentration of people in urban and smaller urban areas has by 2050 further increased the critical mass of these places. With the manufacturing sector supporting the shift towards the circular economy and repairing culture, the number of </w:t>
      </w:r>
      <w:r w:rsidR="006E2896">
        <w:t>SMEs</w:t>
      </w:r>
      <w:r w:rsidR="006E2896" w:rsidRPr="00702488">
        <w:t xml:space="preserve"> in smaller places has gradually increased, </w:t>
      </w:r>
      <w:r w:rsidR="006E2896">
        <w:t>employing</w:t>
      </w:r>
      <w:r w:rsidR="006E2896" w:rsidRPr="00702488">
        <w:t xml:space="preserve"> a large number of people. Such enterprises differentiate focus on manufacturing, on </w:t>
      </w:r>
      <w:r w:rsidR="006E2896">
        <w:t xml:space="preserve">the </w:t>
      </w:r>
      <w:r w:rsidR="006E2896" w:rsidRPr="00702488">
        <w:t xml:space="preserve">creative economy or </w:t>
      </w:r>
      <w:r w:rsidR="006E2896">
        <w:t xml:space="preserve">the </w:t>
      </w:r>
      <w:r w:rsidR="006E2896" w:rsidRPr="00702488">
        <w:t xml:space="preserve">low-carbon intensive economy </w:t>
      </w:r>
      <w:r w:rsidR="006E2896" w:rsidRPr="00702488">
        <w:fldChar w:fldCharType="begin"/>
      </w:r>
      <w:r w:rsidR="004E1C4D">
        <w:instrText xml:space="preserve"> ADDIN ZOTERO_ITEM CSL_CITATION {"citationID":"a2hpp79mjc9","properties":{"formattedCitation":"(ESPON, 2018b)","plainCitation":"(ESPON, 2018b)","noteIndex":0},"citationItems":[{"id":3031,"uris":["http://zotero.org/groups/21774/items/U5B2G8SQ"],"itemData":{"id":3031,"type":"report","title":"Small and Medium-Sized Enterprises in European Regions and Cities. Final Report","author":[{"family":"ESPON","given":""}],"issued":{"date-parts":[["2018",1,31]]}}}],"schema":"https://github.com/citation-style-language/schema/raw/master/csl-citation.json"} </w:instrText>
      </w:r>
      <w:r w:rsidR="006E2896" w:rsidRPr="00702488">
        <w:fldChar w:fldCharType="separate"/>
      </w:r>
      <w:r w:rsidR="004E1C4D" w:rsidRPr="004E1C4D">
        <w:rPr>
          <w:rFonts w:ascii="Arial" w:cs="Arial"/>
        </w:rPr>
        <w:t>(ESPON, 2018b)</w:t>
      </w:r>
      <w:r w:rsidR="006E2896" w:rsidRPr="00702488">
        <w:fldChar w:fldCharType="end"/>
      </w:r>
      <w:r w:rsidR="006E2896" w:rsidRPr="00702488">
        <w:t xml:space="preserve">. The widespread use of technology by 2050 has improved manufacturing, with additive manufacturing and 3D printing </w:t>
      </w:r>
      <w:r w:rsidR="006E2896">
        <w:t>offering</w:t>
      </w:r>
      <w:r w:rsidR="006E2896" w:rsidRPr="00702488">
        <w:t xml:space="preserve"> more flexibility and opportunities. The emerging ‘Mittelstand’ by 2050 has established a well-pronounced Adriatic Ionian brand all over Europe, making products of the Region famous and re-industrialisation possible. </w:t>
      </w:r>
    </w:p>
    <w:p w14:paraId="56BCB382" w14:textId="2D7308EF" w:rsidR="006E2896" w:rsidRPr="00702488" w:rsidRDefault="006E2896" w:rsidP="006E2896">
      <w:pPr>
        <w:rPr>
          <w:i/>
          <w:iCs/>
        </w:rPr>
      </w:pPr>
      <w:r w:rsidRPr="00702488">
        <w:rPr>
          <w:i/>
          <w:iCs/>
        </w:rPr>
        <w:t xml:space="preserve">Places with </w:t>
      </w:r>
      <w:r>
        <w:rPr>
          <w:i/>
          <w:iCs/>
        </w:rPr>
        <w:t>many</w:t>
      </w:r>
      <w:r w:rsidRPr="00702488">
        <w:rPr>
          <w:i/>
          <w:iCs/>
        </w:rPr>
        <w:t xml:space="preserve"> SMEs are </w:t>
      </w:r>
      <w:r>
        <w:rPr>
          <w:i/>
          <w:iCs/>
        </w:rPr>
        <w:t>the most</w:t>
      </w:r>
      <w:r w:rsidRPr="00702488">
        <w:rPr>
          <w:i/>
          <w:iCs/>
        </w:rPr>
        <w:t xml:space="preserve"> influenced by the changes. Examples are all main urban centres in Serbia, North Macedonia, Albania, Bosnia and Herzegovina and Montenegro, as well as in the north of Italy, most parts of Slovenia, north east of Croatia, as well as urban centres in Greece </w:t>
      </w:r>
      <w:r w:rsidRPr="00702488">
        <w:rPr>
          <w:i/>
          <w:iCs/>
        </w:rPr>
        <w:fldChar w:fldCharType="begin"/>
      </w:r>
      <w:r w:rsidR="004E1C4D">
        <w:rPr>
          <w:i/>
          <w:iCs/>
        </w:rPr>
        <w:instrText xml:space="preserve"> ADDIN ZOTERO_ITEM CSL_CITATION {"citationID":"a1vkvjgmo8r","properties":{"formattedCitation":"(ESPON, 2018b)","plainCitation":"(ESPON, 2018b)","noteIndex":0},"citationItems":[{"id":3031,"uris":["http://zotero.org/groups/21774/items/U5B2G8SQ"],"itemData":{"id":3031,"type":"report","title":"Small and Medium-Sized Enterprises in European Regions and Cities. Final Report","author":[{"family":"ESPON","given":""}],"issued":{"date-parts":[["2018",1,31]]}}}],"schema":"https://github.com/citation-style-language/schema/raw/master/csl-citation.json"} </w:instrText>
      </w:r>
      <w:r w:rsidRPr="00702488">
        <w:rPr>
          <w:i/>
          <w:iCs/>
        </w:rPr>
        <w:fldChar w:fldCharType="separate"/>
      </w:r>
      <w:r w:rsidR="004E1C4D" w:rsidRPr="004E1C4D">
        <w:rPr>
          <w:rFonts w:ascii="Arial" w:cs="Arial"/>
        </w:rPr>
        <w:t>(ESPON, 2018b)</w:t>
      </w:r>
      <w:r w:rsidRPr="00702488">
        <w:rPr>
          <w:i/>
          <w:iCs/>
        </w:rPr>
        <w:fldChar w:fldCharType="end"/>
      </w:r>
      <w:r w:rsidRPr="00702488">
        <w:rPr>
          <w:i/>
          <w:iCs/>
        </w:rPr>
        <w:t xml:space="preserve">. </w:t>
      </w:r>
      <w:r>
        <w:rPr>
          <w:i/>
          <w:iCs/>
        </w:rPr>
        <w:t xml:space="preserve">(Map </w:t>
      </w:r>
      <w:r w:rsidR="008F0ADE">
        <w:rPr>
          <w:i/>
          <w:iCs/>
        </w:rPr>
        <w:t>7-1</w:t>
      </w:r>
      <w:r>
        <w:rPr>
          <w:i/>
          <w:iCs/>
        </w:rPr>
        <w:t>)</w:t>
      </w:r>
    </w:p>
    <w:p w14:paraId="203F6D87" w14:textId="77777777" w:rsidR="006E2896" w:rsidRPr="00702488" w:rsidRDefault="006E2896" w:rsidP="006E2896">
      <w:pPr>
        <w:rPr>
          <w:rFonts w:ascii="Arial" w:hAnsi="Arial" w:cs="Arial"/>
          <w:i/>
          <w:iCs/>
        </w:rPr>
      </w:pPr>
      <w:r w:rsidRPr="00702488">
        <w:rPr>
          <w:rFonts w:ascii="Arial" w:hAnsi="Arial" w:cs="Arial"/>
          <w:i/>
          <w:iCs/>
        </w:rPr>
        <w:t xml:space="preserve">Manufacturing and craft skills are necessary for a sustainable repairing economy, as such skills form the basis for repairing or recreating parts. Places with a high share of employment in manufacturing had an easy transition towards a repairing culture in </w:t>
      </w:r>
      <w:r>
        <w:rPr>
          <w:rFonts w:ascii="Arial" w:hAnsi="Arial" w:cs="Arial"/>
          <w:i/>
          <w:iCs/>
        </w:rPr>
        <w:t xml:space="preserve">the </w:t>
      </w:r>
      <w:r w:rsidRPr="00702488">
        <w:rPr>
          <w:rFonts w:ascii="Arial" w:hAnsi="Arial" w:cs="Arial"/>
          <w:i/>
          <w:iCs/>
        </w:rPr>
        <w:t xml:space="preserve">circular economy. Regions with high employment in manufacturing are smaller cities, </w:t>
      </w:r>
      <w:r>
        <w:rPr>
          <w:rFonts w:ascii="Arial" w:hAnsi="Arial" w:cs="Arial"/>
          <w:i/>
          <w:iCs/>
        </w:rPr>
        <w:t>rather than</w:t>
      </w:r>
      <w:r w:rsidRPr="00702488">
        <w:rPr>
          <w:rFonts w:ascii="Arial" w:hAnsi="Arial" w:cs="Arial"/>
          <w:i/>
          <w:iCs/>
        </w:rPr>
        <w:t xml:space="preserve"> larger capital or metropolitan areas.</w:t>
      </w:r>
    </w:p>
    <w:p w14:paraId="15A5BAC0" w14:textId="3C598BB7" w:rsidR="009D0986" w:rsidRPr="00702488" w:rsidRDefault="006E2896" w:rsidP="006E2896">
      <w:pPr>
        <w:rPr>
          <w:i/>
          <w:iCs/>
        </w:rPr>
      </w:pPr>
      <w:r w:rsidRPr="00702488">
        <w:rPr>
          <w:rFonts w:ascii="Arial" w:hAnsi="Arial" w:cs="Arial"/>
          <w:i/>
          <w:iCs/>
        </w:rPr>
        <w:t xml:space="preserve">Last but not least, small and medium-sized cities all across the region also </w:t>
      </w:r>
      <w:r>
        <w:rPr>
          <w:rFonts w:ascii="Arial" w:hAnsi="Arial" w:cs="Arial"/>
          <w:i/>
          <w:iCs/>
        </w:rPr>
        <w:t>have</w:t>
      </w:r>
      <w:r w:rsidRPr="00702488">
        <w:rPr>
          <w:rFonts w:ascii="Arial" w:hAnsi="Arial" w:cs="Arial"/>
          <w:i/>
          <w:iCs/>
        </w:rPr>
        <w:t xml:space="preserve"> a critical mass </w:t>
      </w:r>
      <w:r>
        <w:rPr>
          <w:rFonts w:ascii="Arial" w:hAnsi="Arial" w:cs="Arial"/>
          <w:i/>
          <w:iCs/>
        </w:rPr>
        <w:t>to</w:t>
      </w:r>
      <w:r w:rsidRPr="00702488">
        <w:rPr>
          <w:rFonts w:ascii="Arial" w:hAnsi="Arial" w:cs="Arial"/>
          <w:i/>
          <w:iCs/>
        </w:rPr>
        <w:t xml:space="preserve"> develop </w:t>
      </w:r>
      <w:r>
        <w:rPr>
          <w:rFonts w:ascii="Arial" w:hAnsi="Arial" w:cs="Arial"/>
          <w:i/>
          <w:iCs/>
        </w:rPr>
        <w:t>SMEs</w:t>
      </w:r>
      <w:r w:rsidRPr="00702488">
        <w:rPr>
          <w:rFonts w:ascii="Arial" w:hAnsi="Arial" w:cs="Arial"/>
          <w:i/>
          <w:iCs/>
        </w:rPr>
        <w:t>.</w:t>
      </w:r>
      <w:r w:rsidR="0045207E" w:rsidRPr="00702488">
        <w:rPr>
          <w:rFonts w:ascii="Arial" w:hAnsi="Arial" w:cs="Arial"/>
          <w:i/>
          <w:iCs/>
        </w:rPr>
        <w:t xml:space="preserve"> </w:t>
      </w:r>
    </w:p>
    <w:p w14:paraId="1A54276D" w14:textId="482BACD2" w:rsidR="00E50150" w:rsidRPr="00702488" w:rsidRDefault="00E50150" w:rsidP="00E50150">
      <w:r w:rsidRPr="00702488">
        <w:rPr>
          <w:b/>
          <w:bCs/>
        </w:rPr>
        <w:t>The limits of growth</w:t>
      </w:r>
      <w:r w:rsidRPr="00702488">
        <w:t xml:space="preserve">. </w:t>
      </w:r>
      <w:r>
        <w:t>N</w:t>
      </w:r>
      <w:r w:rsidRPr="00702488">
        <w:t>ature restoration in the Adriatic Ionian Region has brought tectonic shifts in the economy. First and foremost, people have shifted their mindsets towards a more sustainable and ecological way of living and a new concept</w:t>
      </w:r>
      <w:r>
        <w:t xml:space="preserve"> of</w:t>
      </w:r>
      <w:r w:rsidRPr="00702488">
        <w:t xml:space="preserve"> decoupling growth from resource use. This has contributed a global shift towards ‘slowbalisation’ </w:t>
      </w:r>
      <w:r w:rsidRPr="00702488">
        <w:fldChar w:fldCharType="begin"/>
      </w:r>
      <w:r w:rsidR="004E1C4D">
        <w:instrText xml:space="preserve"> ADDIN ZOTERO_ITEM CSL_CITATION {"citationID":"a1aqusjubj6","properties":{"formattedCitation":"(The Economist, 2019b)","plainCitation":"(The Economist, 2019b)","noteIndex":0},"citationItems":[{"id":8050,"uris":["http://zotero.org/groups/4075961/items/FGBQKKVI"],"itemData":{"id":8050,"type":"webpage","title":"Slowbalisation. The steam has gone out of globalisation. A new pattern of world commerce is becoming clearer - as are its costs","URL":"https://www.economist.com/leaders/2019/01/24/the-steam-has-gone-out-of-globalisation","author":[{"family":"The Economist","given":""}],"issued":{"date-parts":[["2019",1,24]]}}}],"schema":"https://github.com/citation-style-language/schema/raw/master/csl-citation.json"} </w:instrText>
      </w:r>
      <w:r w:rsidRPr="00702488">
        <w:fldChar w:fldCharType="separate"/>
      </w:r>
      <w:r w:rsidR="004E1C4D" w:rsidRPr="004E1C4D">
        <w:rPr>
          <w:rFonts w:ascii="Arial" w:cs="Arial"/>
        </w:rPr>
        <w:t>(The Economist, 2019b)</w:t>
      </w:r>
      <w:r w:rsidRPr="00702488">
        <w:fldChar w:fldCharType="end"/>
      </w:r>
      <w:r w:rsidRPr="00702488">
        <w:t xml:space="preserve">, which has influenced the way people think about growth and prosperity. Particularly after the pandemic </w:t>
      </w:r>
      <w:r>
        <w:t xml:space="preserve">and the </w:t>
      </w:r>
      <w:r w:rsidRPr="00702488">
        <w:t>war in Ukraine in the early 2020s, companies lost their trust that strong global economic ties bring stability</w:t>
      </w:r>
      <w:r>
        <w:t>, so they</w:t>
      </w:r>
      <w:r w:rsidRPr="00702488">
        <w:t xml:space="preserve"> started reorganising their supply chains </w:t>
      </w:r>
      <w:r w:rsidRPr="00702488">
        <w:fldChar w:fldCharType="begin"/>
      </w:r>
      <w:r w:rsidR="004E1C4D">
        <w:instrText xml:space="preserve"> ADDIN ZOTERO_ITEM CSL_CITATION {"citationID":"a27kbsigh5m","properties":{"formattedCitation":"(Wong &amp; Swanson, 2022)","plainCitation":"(Wong &amp; Swanson, 2022)","noteIndex":0},"citationItems":[{"id":8533,"uris":["http://zotero.org/groups/4075961/items/X6KTLIS8"],"itemData":{"id":8533,"type":"webpage","container-title":"The New York Times","title":"Ukraine war and pandemic force nations to retreat from globalisation","URL":"https://www.nytimes.com/2022/03/22/us/politics/russia-china-global-economy.html","author":[{"family":"Wong","given":"Edgar"},{"family":"Swanson","given":"Ana"}],"issued":{"date-parts":[["2022",3,22]]}}}],"schema":"https://github.com/citation-style-language/schema/raw/master/csl-citation.json"} </w:instrText>
      </w:r>
      <w:r w:rsidRPr="00702488">
        <w:fldChar w:fldCharType="separate"/>
      </w:r>
      <w:r w:rsidR="004E1C4D" w:rsidRPr="004E1C4D">
        <w:rPr>
          <w:rFonts w:ascii="Arial" w:cs="Arial"/>
        </w:rPr>
        <w:t>(Wong &amp; Swanson, 2022)</w:t>
      </w:r>
      <w:r w:rsidRPr="00702488">
        <w:fldChar w:fldCharType="end"/>
      </w:r>
      <w:r w:rsidRPr="00702488">
        <w:t>. With logistics prices soaring, inflation increasing</w:t>
      </w:r>
      <w:r>
        <w:t>,</w:t>
      </w:r>
      <w:r w:rsidRPr="00702488">
        <w:t xml:space="preserve"> global tensions becoming more frequent and global competition increasing, companies focused on specific economic blocs with distinct markets and labour, shortening their supply chains </w:t>
      </w:r>
      <w:r w:rsidRPr="00702488">
        <w:fldChar w:fldCharType="begin"/>
      </w:r>
      <w:r w:rsidR="004E1C4D">
        <w:instrText xml:space="preserve"> ADDIN ZOTERO_ITEM CSL_CITATION {"citationID":"a1ub65pcb1g","properties":{"formattedCitation":"(The Economist, 2019a; Wong &amp; Swanson, 2022)","plainCitation":"(The Economist, 2019a; Wong &amp; Swanson, 2022)","noteIndex":0},"citationItems":[{"id":8534,"uris":["http://zotero.org/groups/4075961/items/FB9AVPSK"],"itemData":{"id":8534,"type":"webpage","title":"Multinational companies are adjusting to shorter supply chains","URL":"https://www.economist.com/special-report/2019/07/11/multinational-companies-are-adjusting-to-shorter-supply-chains","author":[{"family":"The Economist","given":""}],"accessed":{"date-parts":[["2022",3,26]]},"issued":{"date-parts":[["2019",7,13]]}}},{"id":8533,"uris":["http://zotero.org/groups/4075961/items/X6KTLIS8"],"itemData":{"id":8533,"type":"webpage","container-title":"The New York Times","title":"Ukraine war and pandemic force nations to retreat from globalisation","URL":"https://www.nytimes.com/2022/03/22/us/politics/russia-china-global-economy.html","author":[{"family":"Wong","given":"Edgar"},{"family":"Swanson","given":"Ana"}],"issued":{"date-parts":[["2022",3,22]]}}}],"schema":"https://github.com/citation-style-language/schema/raw/master/csl-citation.json"} </w:instrText>
      </w:r>
      <w:r w:rsidRPr="00702488">
        <w:fldChar w:fldCharType="separate"/>
      </w:r>
      <w:r w:rsidR="004E1C4D" w:rsidRPr="004E1C4D">
        <w:rPr>
          <w:rFonts w:ascii="Arial" w:cs="Arial"/>
        </w:rPr>
        <w:t>(The Economist, 2019a; Wong &amp; Swanson, 2022)</w:t>
      </w:r>
      <w:r w:rsidRPr="00702488">
        <w:fldChar w:fldCharType="end"/>
      </w:r>
      <w:r w:rsidRPr="00702488">
        <w:t xml:space="preserve">. With the Adriatic Ionian Region shifting towards de-growth and changing its traditional economic profile, it became less dependent on global markets, more introvert and autarkic, influencing its GDP. The economic focus by 2050 has not been </w:t>
      </w:r>
      <w:r>
        <w:t>on</w:t>
      </w:r>
      <w:r w:rsidRPr="00702488">
        <w:t xml:space="preserve"> traditional economic markets, but a shift </w:t>
      </w:r>
      <w:r>
        <w:t xml:space="preserve">to the </w:t>
      </w:r>
      <w:r w:rsidRPr="00702488">
        <w:t xml:space="preserve">green economy, i.e. to activities that reduce pollution and environmental degradation, </w:t>
      </w:r>
      <w:r>
        <w:t xml:space="preserve">while </w:t>
      </w:r>
      <w:r w:rsidRPr="00702488">
        <w:t xml:space="preserve">preserving natural resources </w:t>
      </w:r>
      <w:r w:rsidRPr="00702488">
        <w:fldChar w:fldCharType="begin"/>
      </w:r>
      <w:r w:rsidR="004E1C4D">
        <w:instrText xml:space="preserve"> ADDIN ZOTERO_ITEM CSL_CITATION {"citationID":"a7ilcapffe","properties":{"formattedCitation":"(European Commission, Research and Innovation, 2016)","plainCitation":"(European Commission, Research and Innovation, 2016)","noteIndex":0},"citationItems":[{"id":8532,"uris":["http://zotero.org/groups/4075961/items/GG8MMDQD"],"itemData":{"id":8532,"type":"report","title":"Changing gear in R&amp;I: green growth for jobs and prosperity in the EU. Report of the European Commission Expert Group 'R&amp;I policy framework for Green Growth &amp; Jobs'","author":[{"family":"European Commission, Research and Innovation","given":""}],"issued":{"date-parts":[["2016"]]}}}],"schema":"https://github.com/citation-style-language/schema/raw/master/csl-citation.json"} </w:instrText>
      </w:r>
      <w:r w:rsidRPr="00702488">
        <w:fldChar w:fldCharType="separate"/>
      </w:r>
      <w:r w:rsidR="004E1C4D" w:rsidRPr="004E1C4D">
        <w:rPr>
          <w:rFonts w:ascii="Arial" w:cs="Arial"/>
        </w:rPr>
        <w:t>(European Commission, Research and Innovation, 2016)</w:t>
      </w:r>
      <w:r w:rsidRPr="00702488">
        <w:fldChar w:fldCharType="end"/>
      </w:r>
      <w:r w:rsidRPr="00702488">
        <w:t xml:space="preserve">. </w:t>
      </w:r>
    </w:p>
    <w:p w14:paraId="29793E31" w14:textId="2DBF0244" w:rsidR="00E50150" w:rsidRPr="00702488" w:rsidRDefault="00E50150" w:rsidP="00E50150">
      <w:r w:rsidRPr="00702488">
        <w:rPr>
          <w:b/>
          <w:bCs/>
        </w:rPr>
        <w:t>Green lifestyles green industries</w:t>
      </w:r>
      <w:r w:rsidRPr="00702488">
        <w:t xml:space="preserve">. The new economic model of de-growth that gradually </w:t>
      </w:r>
      <w:r>
        <w:t>grew in the</w:t>
      </w:r>
      <w:r w:rsidRPr="00702488">
        <w:t xml:space="preserve"> Adriatic Ionian Region by 2050, has been accompanied by less production and consumption to ensure a wise use of resources and tackle overexploitation, pollution and waste. This change in lifestyles has also been followed by the market. Although large industries in the region have reduced, </w:t>
      </w:r>
      <w:r>
        <w:t xml:space="preserve">the </w:t>
      </w:r>
      <w:r w:rsidRPr="00702488">
        <w:t>remain</w:t>
      </w:r>
      <w:r>
        <w:t>der</w:t>
      </w:r>
      <w:r w:rsidRPr="00702488">
        <w:t xml:space="preserve"> gradually transformed to eco-industries adjust</w:t>
      </w:r>
      <w:r>
        <w:t>ing</w:t>
      </w:r>
      <w:r w:rsidRPr="00702488">
        <w:t xml:space="preserve"> to the new market needs support</w:t>
      </w:r>
      <w:r>
        <w:t>ing</w:t>
      </w:r>
      <w:r w:rsidRPr="00702488">
        <w:t xml:space="preserve"> sustainability. Industries have turned environmental challenges into opportunities for growth, as Europe already had the comparative advantage of shifting towards greener lifestyles </w:t>
      </w:r>
      <w:r w:rsidRPr="00702488">
        <w:fldChar w:fldCharType="begin"/>
      </w:r>
      <w:r w:rsidR="004E1C4D">
        <w:instrText xml:space="preserve"> ADDIN ZOTERO_ITEM CSL_CITATION {"citationID":"Lr8lCzIQ","properties":{"formattedCitation":"(European Commission, Research and Innovation, 2016)","plainCitation":"(European Commission, Research and Innovation, 2016)","noteIndex":0},"citationItems":[{"id":8532,"uris":["http://zotero.org/groups/4075961/items/GG8MMDQD"],"itemData":{"id":8532,"type":"report","title":"Changing gear in R&amp;I: green growth for jobs and prosperity in the EU. Report of the European Commission Expert Group 'R&amp;I policy framework for Green Growth &amp; Jobs'","author":[{"family":"European Commission, Research and Innovation","given":""}],"issued":{"date-parts":[["2016"]]}}}],"schema":"https://github.com/citation-style-language/schema/raw/master/csl-citation.json"} </w:instrText>
      </w:r>
      <w:r w:rsidRPr="00702488">
        <w:fldChar w:fldCharType="separate"/>
      </w:r>
      <w:r w:rsidR="004E1C4D" w:rsidRPr="004E1C4D">
        <w:rPr>
          <w:rFonts w:ascii="Arial" w:cs="Arial"/>
        </w:rPr>
        <w:t>(European Commission, Research and Innovation, 2016)</w:t>
      </w:r>
      <w:r w:rsidRPr="00702488">
        <w:fldChar w:fldCharType="end"/>
      </w:r>
      <w:r w:rsidRPr="00702488">
        <w:t xml:space="preserve">. Citizens have adopted those lifestyles and developed a market around sustainability, especially </w:t>
      </w:r>
      <w:r>
        <w:t>for</w:t>
      </w:r>
      <w:r w:rsidRPr="00702488">
        <w:t xml:space="preserve"> food and energy, with increasing demand </w:t>
      </w:r>
      <w:r>
        <w:t>for</w:t>
      </w:r>
      <w:r w:rsidRPr="00702488">
        <w:t xml:space="preserve"> local food and renewables </w:t>
      </w:r>
      <w:r w:rsidRPr="00702488">
        <w:fldChar w:fldCharType="begin"/>
      </w:r>
      <w:r w:rsidR="004E1C4D">
        <w:instrText xml:space="preserve"> ADDIN ZOTERO_ITEM CSL_CITATION {"citationID":"r1bm2CUs","properties":{"formattedCitation":"(European Commission, Research and Innovation, 2016)","plainCitation":"(European Commission, Research and Innovation, 2016)","noteIndex":0},"citationItems":[{"id":8532,"uris":["http://zotero.org/groups/4075961/items/GG8MMDQD"],"itemData":{"id":8532,"type":"report","title":"Changing gear in R&amp;I: green growth for jobs and prosperity in the EU. Report of the European Commission Expert Group 'R&amp;I policy framework for Green Growth &amp; Jobs'","author":[{"family":"European Commission, Research and Innovation","given":""}],"issued":{"date-parts":[["2016"]]}}}],"schema":"https://github.com/citation-style-language/schema/raw/master/csl-citation.json"} </w:instrText>
      </w:r>
      <w:r w:rsidRPr="00702488">
        <w:fldChar w:fldCharType="separate"/>
      </w:r>
      <w:r w:rsidR="004E1C4D" w:rsidRPr="004E1C4D">
        <w:rPr>
          <w:rFonts w:ascii="Arial" w:cs="Arial"/>
        </w:rPr>
        <w:t>(European Commission, Research and Innovation, 2016)</w:t>
      </w:r>
      <w:r w:rsidRPr="00702488">
        <w:fldChar w:fldCharType="end"/>
      </w:r>
      <w:r w:rsidRPr="00702488">
        <w:t>. By 2050, green growth is limited to renewables and environmentally friendly products, but includes a wider range of technologies</w:t>
      </w:r>
      <w:r>
        <w:t xml:space="preserve"> including</w:t>
      </w:r>
      <w:r w:rsidRPr="00702488">
        <w:t xml:space="preserve"> ICT, long-term sustainable products, </w:t>
      </w:r>
      <w:r>
        <w:t>lower</w:t>
      </w:r>
      <w:r w:rsidRPr="00702488">
        <w:t xml:space="preserve"> raw material and energy</w:t>
      </w:r>
      <w:r w:rsidRPr="00921259">
        <w:t xml:space="preserve"> </w:t>
      </w:r>
      <w:r w:rsidRPr="00702488">
        <w:t>cost</w:t>
      </w:r>
      <w:r>
        <w:t>s</w:t>
      </w:r>
      <w:r w:rsidRPr="00702488">
        <w:t xml:space="preserve">, recycling, reusing and sharing </w:t>
      </w:r>
      <w:r w:rsidRPr="00702488">
        <w:fldChar w:fldCharType="begin"/>
      </w:r>
      <w:r w:rsidR="004E1C4D">
        <w:instrText xml:space="preserve"> ADDIN ZOTERO_ITEM CSL_CITATION {"citationID":"JpjDwlNk","properties":{"formattedCitation":"(European Commission, Research and Innovation, 2016)","plainCitation":"(European Commission, Research and Innovation, 2016)","noteIndex":0},"citationItems":[{"id":8532,"uris":["http://zotero.org/groups/4075961/items/GG8MMDQD"],"itemData":{"id":8532,"type":"report","title":"Changing gear in R&amp;I: green growth for jobs and prosperity in the EU. Report of the European Commission Expert Group 'R&amp;I policy framework for Green Growth &amp; Jobs'","author":[{"family":"European Commission, Research and Innovation","given":""}],"issued":{"date-parts":[["2016"]]}}}],"schema":"https://github.com/citation-style-language/schema/raw/master/csl-citation.json"} </w:instrText>
      </w:r>
      <w:r w:rsidRPr="00702488">
        <w:fldChar w:fldCharType="separate"/>
      </w:r>
      <w:r w:rsidR="004E1C4D" w:rsidRPr="004E1C4D">
        <w:rPr>
          <w:rFonts w:ascii="Arial" w:cs="Arial"/>
        </w:rPr>
        <w:t>(European Commission, Research and Innovation, 2016)</w:t>
      </w:r>
      <w:r w:rsidRPr="00702488">
        <w:fldChar w:fldCharType="end"/>
      </w:r>
      <w:r w:rsidRPr="00702488">
        <w:t xml:space="preserve">. Already </w:t>
      </w:r>
      <w:r>
        <w:t>in</w:t>
      </w:r>
      <w:r w:rsidRPr="00702488">
        <w:t xml:space="preserve"> the 2010s </w:t>
      </w:r>
      <w:r>
        <w:t>where</w:t>
      </w:r>
      <w:r w:rsidRPr="00702488">
        <w:t xml:space="preserve"> traditional economic markets stagnated or slowed down, eco-industries </w:t>
      </w:r>
      <w:r>
        <w:t>grew by</w:t>
      </w:r>
      <w:r w:rsidRPr="00702488">
        <w:t xml:space="preserve"> 15% annually,  out-performing average market and employment growth </w:t>
      </w:r>
      <w:r w:rsidRPr="00702488">
        <w:fldChar w:fldCharType="begin"/>
      </w:r>
      <w:r w:rsidR="004E1C4D">
        <w:instrText xml:space="preserve"> ADDIN ZOTERO_ITEM CSL_CITATION {"citationID":"JNccbsqW","properties":{"formattedCitation":"(European Commission, Research and Innovation, 2016)","plainCitation":"(European Commission, Research and Innovation, 2016)","noteIndex":0},"citationItems":[{"id":8532,"uris":["http://zotero.org/groups/4075961/items/GG8MMDQD"],"itemData":{"id":8532,"type":"report","title":"Changing gear in R&amp;I: green growth for jobs and prosperity in the EU. Report of the European Commission Expert Group 'R&amp;I policy framework for Green Growth &amp; Jobs'","author":[{"family":"European Commission, Research and Innovation","given":""}],"issued":{"date-parts":[["2016"]]}}}],"schema":"https://github.com/citation-style-language/schema/raw/master/csl-citation.json"} </w:instrText>
      </w:r>
      <w:r w:rsidRPr="00702488">
        <w:fldChar w:fldCharType="separate"/>
      </w:r>
      <w:r w:rsidR="004E1C4D" w:rsidRPr="004E1C4D">
        <w:rPr>
          <w:rFonts w:ascii="Arial" w:cs="Arial"/>
        </w:rPr>
        <w:t>(European Commission, Research and Innovation, 2016)</w:t>
      </w:r>
      <w:r w:rsidRPr="00702488">
        <w:fldChar w:fldCharType="end"/>
      </w:r>
      <w:r w:rsidRPr="00702488">
        <w:t>. The green transition has been reflected in growth, shifting from quantity</w:t>
      </w:r>
      <w:r w:rsidRPr="00921259">
        <w:t xml:space="preserve"> </w:t>
      </w:r>
      <w:r w:rsidRPr="00702488">
        <w:t xml:space="preserve">to quality, resource efficiency and better quality of life. </w:t>
      </w:r>
    </w:p>
    <w:p w14:paraId="2B539D1E" w14:textId="2221704F" w:rsidR="00E50150" w:rsidRPr="00702488" w:rsidRDefault="00E50150" w:rsidP="00E50150">
      <w:pPr>
        <w:rPr>
          <w:i/>
          <w:iCs/>
        </w:rPr>
      </w:pPr>
      <w:r w:rsidRPr="00702488">
        <w:rPr>
          <w:i/>
          <w:iCs/>
        </w:rPr>
        <w:t xml:space="preserve">GDP can be a first indicator to see how far this greener transition has influenced </w:t>
      </w:r>
      <w:r>
        <w:rPr>
          <w:i/>
          <w:iCs/>
        </w:rPr>
        <w:t xml:space="preserve">the </w:t>
      </w:r>
      <w:r w:rsidRPr="00702488">
        <w:rPr>
          <w:i/>
          <w:iCs/>
        </w:rPr>
        <w:t>economy. Regions that had low GDP in the 2020s such as most regions in the Western Balkan countries, Croatia, south</w:t>
      </w:r>
      <w:r>
        <w:rPr>
          <w:i/>
          <w:iCs/>
        </w:rPr>
        <w:t>ern</w:t>
      </w:r>
      <w:r w:rsidRPr="00702488">
        <w:rPr>
          <w:i/>
          <w:iCs/>
        </w:rPr>
        <w:t xml:space="preserve"> Italy and Eastern Slovenia could see an increase</w:t>
      </w:r>
      <w:r>
        <w:rPr>
          <w:i/>
          <w:iCs/>
        </w:rPr>
        <w:t>d</w:t>
      </w:r>
      <w:r w:rsidRPr="00702488">
        <w:rPr>
          <w:i/>
          <w:iCs/>
        </w:rPr>
        <w:t xml:space="preserve"> performance if they adapted to greener practices. Similarly, regions with high GDP, could see it decreasing or increasing depending on their adaptation, </w:t>
      </w:r>
      <w:r>
        <w:rPr>
          <w:i/>
          <w:iCs/>
        </w:rPr>
        <w:t>including</w:t>
      </w:r>
      <w:r w:rsidRPr="00702488">
        <w:rPr>
          <w:i/>
          <w:iCs/>
        </w:rPr>
        <w:t xml:space="preserve"> areas in northern Italy, like South Tyrol and Trento, as well as Gorizia in Slovenia. </w:t>
      </w:r>
      <w:r w:rsidRPr="00702488">
        <w:rPr>
          <w:i/>
          <w:iCs/>
        </w:rPr>
        <w:fldChar w:fldCharType="begin"/>
      </w:r>
      <w:r w:rsidR="004E1C4D">
        <w:rPr>
          <w:i/>
          <w:iCs/>
        </w:rPr>
        <w:instrText xml:space="preserve"> ADDIN ZOTERO_ITEM CSL_CITATION {"citationID":"qNUGlDDI","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702488">
        <w:rPr>
          <w:i/>
          <w:iCs/>
        </w:rPr>
        <w:fldChar w:fldCharType="separate"/>
      </w:r>
      <w:r w:rsidR="004E1C4D" w:rsidRPr="004E1C4D">
        <w:rPr>
          <w:rFonts w:ascii="Arial" w:cs="Arial"/>
        </w:rPr>
        <w:t>(BBSR &amp; ESPON, 2020)</w:t>
      </w:r>
      <w:r w:rsidRPr="00702488">
        <w:rPr>
          <w:i/>
          <w:iCs/>
        </w:rPr>
        <w:fldChar w:fldCharType="end"/>
      </w:r>
    </w:p>
    <w:p w14:paraId="41BF4E08" w14:textId="1BF8E808" w:rsidR="00E50150" w:rsidRPr="00702488" w:rsidRDefault="00E50150" w:rsidP="00E50150">
      <w:pPr>
        <w:rPr>
          <w:i/>
          <w:iCs/>
        </w:rPr>
      </w:pPr>
      <w:r w:rsidRPr="00702488">
        <w:rPr>
          <w:i/>
          <w:iCs/>
        </w:rPr>
        <w:t xml:space="preserve">Regions </w:t>
      </w:r>
      <w:r>
        <w:rPr>
          <w:i/>
          <w:iCs/>
        </w:rPr>
        <w:t>with</w:t>
      </w:r>
      <w:r w:rsidRPr="00702488">
        <w:rPr>
          <w:i/>
          <w:iCs/>
        </w:rPr>
        <w:t xml:space="preserve"> a strong industrial profile and high share of employment in industry will be first </w:t>
      </w:r>
      <w:r>
        <w:rPr>
          <w:i/>
          <w:iCs/>
        </w:rPr>
        <w:t>that should</w:t>
      </w:r>
      <w:r w:rsidRPr="00702488">
        <w:rPr>
          <w:i/>
          <w:iCs/>
        </w:rPr>
        <w:t xml:space="preserve"> adapt to the new trends and developments. This is particularly relevant for Ascoli Piceno and Vicenza provinces in Italy, the east region in North Macedonia, the count</w:t>
      </w:r>
      <w:r>
        <w:rPr>
          <w:i/>
          <w:iCs/>
        </w:rPr>
        <w:t>ies</w:t>
      </w:r>
      <w:r w:rsidRPr="00702488">
        <w:rPr>
          <w:i/>
          <w:iCs/>
        </w:rPr>
        <w:t xml:space="preserve"> of Medimurje and Varazdin in Croatia, the Carinthia region in Slovenia, Zenica Doboj canton in Bosnia-Herzegovina, </w:t>
      </w:r>
      <w:r>
        <w:rPr>
          <w:i/>
          <w:iCs/>
        </w:rPr>
        <w:t>as well as</w:t>
      </w:r>
      <w:r w:rsidRPr="00702488">
        <w:rPr>
          <w:i/>
          <w:iCs/>
        </w:rPr>
        <w:t xml:space="preserve"> Moravica, Zlatibor, Jablanica, Pcinja</w:t>
      </w:r>
      <w:r>
        <w:rPr>
          <w:i/>
          <w:iCs/>
        </w:rPr>
        <w:t xml:space="preserve"> and</w:t>
      </w:r>
      <w:r w:rsidRPr="00702488">
        <w:rPr>
          <w:i/>
          <w:iCs/>
        </w:rPr>
        <w:t xml:space="preserve"> Pirot, among other regions in Serbia. </w:t>
      </w:r>
      <w:r w:rsidRPr="00702488">
        <w:rPr>
          <w:i/>
          <w:iCs/>
        </w:rPr>
        <w:fldChar w:fldCharType="begin"/>
      </w:r>
      <w:r w:rsidR="004E1C4D">
        <w:rPr>
          <w:i/>
          <w:iCs/>
        </w:rPr>
        <w:instrText xml:space="preserve"> ADDIN ZOTERO_ITEM CSL_CITATION {"citationID":"bXPKMLen","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702488">
        <w:rPr>
          <w:i/>
          <w:iCs/>
        </w:rPr>
        <w:fldChar w:fldCharType="separate"/>
      </w:r>
      <w:r w:rsidR="004E1C4D" w:rsidRPr="004E1C4D">
        <w:rPr>
          <w:rFonts w:ascii="Arial" w:cs="Arial"/>
        </w:rPr>
        <w:t>(BBSR &amp; ESPON, 2020)</w:t>
      </w:r>
      <w:r w:rsidRPr="00702488">
        <w:rPr>
          <w:i/>
          <w:iCs/>
        </w:rPr>
        <w:fldChar w:fldCharType="end"/>
      </w:r>
    </w:p>
    <w:p w14:paraId="6EC3AC24" w14:textId="199815F3" w:rsidR="00100322" w:rsidRPr="00702488" w:rsidRDefault="00100322" w:rsidP="00100322">
      <w:r w:rsidRPr="00702488">
        <w:rPr>
          <w:b/>
          <w:bCs/>
        </w:rPr>
        <w:t>Educating the new mind(set)s</w:t>
      </w:r>
      <w:r w:rsidRPr="00702488">
        <w:t>. Education plays a key role by 2050 in cultivating people’s mindsets and increasing awareness and knowledge o</w:t>
      </w:r>
      <w:r>
        <w:t>f</w:t>
      </w:r>
      <w:r w:rsidRPr="00702488">
        <w:t xml:space="preserve"> environmental matters. The educated young</w:t>
      </w:r>
      <w:r>
        <w:t>er</w:t>
      </w:r>
      <w:r w:rsidRPr="00702488">
        <w:t xml:space="preserve"> generation has had the role of making things change in the region. Nevertheless, education also remains important for employment opportunities in the region, as conti</w:t>
      </w:r>
      <w:r>
        <w:t>n</w:t>
      </w:r>
      <w:r w:rsidRPr="00702488">
        <w:t>uous upskilling is necessary to cope with technological advances and concepts that can address environmental challenges. Although the education levels have been high in the region, more focus on cognitive and non-cognitive skills</w:t>
      </w:r>
      <w:r>
        <w:t xml:space="preserve"> is</w:t>
      </w:r>
      <w:r w:rsidRPr="00702488">
        <w:t xml:space="preserve"> need</w:t>
      </w:r>
      <w:r>
        <w:t xml:space="preserve">ed </w:t>
      </w:r>
      <w:r w:rsidRPr="00702488">
        <w:fldChar w:fldCharType="begin"/>
      </w:r>
      <w:r w:rsidR="004E1C4D">
        <w:instrText xml:space="preserve"> ADDIN ZOTERO_ITEM CSL_CITATION {"citationID":"a2kb62op99u","properties":{"formattedCitation":"(Joint Research Centre, 2019)","plainCitation":"(Joint Research Centre, 2019)","noteIndex":0},"citationItems":[{"id":8053,"uris":["http://zotero.org/groups/4075961/items/53RUPNFX"],"itemData":{"id":8053,"type":"report","publisher":"European Commission","title":"The changing nature of work. And skills in the digital age","author":[{"family":"Joint Research Centre","given":""}],"issued":{"date-parts":[["2019",8]]}}}],"schema":"https://github.com/citation-style-language/schema/raw/master/csl-citation.json"} </w:instrText>
      </w:r>
      <w:r w:rsidRPr="00702488">
        <w:fldChar w:fldCharType="separate"/>
      </w:r>
      <w:r w:rsidR="004E1C4D" w:rsidRPr="004E1C4D">
        <w:rPr>
          <w:rFonts w:ascii="Arial" w:cs="Arial"/>
        </w:rPr>
        <w:t>(Joint Research Centre, 2019)</w:t>
      </w:r>
      <w:r w:rsidRPr="00702488">
        <w:fldChar w:fldCharType="end"/>
      </w:r>
      <w:r w:rsidRPr="00702488">
        <w:t xml:space="preserve">, not only for white collar jobs, but also for more specialised and up-to-date manufacturing jobs, which require specific training and education. </w:t>
      </w:r>
    </w:p>
    <w:p w14:paraId="129C6F12" w14:textId="1214B90B" w:rsidR="00FE6192" w:rsidRPr="00702488" w:rsidRDefault="00100322" w:rsidP="00100322">
      <w:pPr>
        <w:rPr>
          <w:i/>
          <w:iCs/>
        </w:rPr>
      </w:pPr>
      <w:r w:rsidRPr="00702488">
        <w:rPr>
          <w:i/>
          <w:iCs/>
        </w:rPr>
        <w:t xml:space="preserve">Education plays an important role in increasing awareness and also supporting the continuous upskilling of people. Hence education is not only necessary for overall sustainability, but also for the adaptation of people to the needs this shift brings. Youth not in education </w:t>
      </w:r>
      <w:r>
        <w:rPr>
          <w:i/>
          <w:iCs/>
        </w:rPr>
        <w:t>or</w:t>
      </w:r>
      <w:r w:rsidRPr="00702488">
        <w:rPr>
          <w:i/>
          <w:iCs/>
        </w:rPr>
        <w:t xml:space="preserve"> employment show an indication of this. Regions in Slovenia and </w:t>
      </w:r>
      <w:r>
        <w:rPr>
          <w:i/>
          <w:iCs/>
        </w:rPr>
        <w:t xml:space="preserve">the </w:t>
      </w:r>
      <w:r w:rsidRPr="00702488">
        <w:rPr>
          <w:i/>
          <w:iCs/>
        </w:rPr>
        <w:t xml:space="preserve">north of Italy had the highest shares. Most regions across the Adriatic and Ionian Region, had a substantial increase in educated people by 2050, as data from 2020 pointed out that people not in education </w:t>
      </w:r>
      <w:r>
        <w:rPr>
          <w:i/>
          <w:iCs/>
        </w:rPr>
        <w:t>or</w:t>
      </w:r>
      <w:r w:rsidRPr="00702488">
        <w:rPr>
          <w:i/>
          <w:iCs/>
        </w:rPr>
        <w:t xml:space="preserve"> employment decreased, </w:t>
      </w:r>
      <w:r>
        <w:rPr>
          <w:i/>
          <w:iCs/>
        </w:rPr>
        <w:t>as in</w:t>
      </w:r>
      <w:r w:rsidRPr="00702488">
        <w:rPr>
          <w:i/>
          <w:iCs/>
        </w:rPr>
        <w:t xml:space="preserve"> North Macedonia, </w:t>
      </w:r>
      <w:r>
        <w:rPr>
          <w:i/>
          <w:iCs/>
        </w:rPr>
        <w:t xml:space="preserve">the </w:t>
      </w:r>
      <w:r w:rsidRPr="00702488">
        <w:rPr>
          <w:i/>
          <w:iCs/>
        </w:rPr>
        <w:t xml:space="preserve">south east and north of Serbia, central and north east Croatia, </w:t>
      </w:r>
      <w:r>
        <w:rPr>
          <w:i/>
          <w:iCs/>
        </w:rPr>
        <w:t xml:space="preserve">the </w:t>
      </w:r>
      <w:r w:rsidRPr="00702488">
        <w:rPr>
          <w:i/>
          <w:iCs/>
        </w:rPr>
        <w:t xml:space="preserve">south and north east of Greece, as well as </w:t>
      </w:r>
      <w:r>
        <w:rPr>
          <w:i/>
          <w:iCs/>
        </w:rPr>
        <w:t xml:space="preserve">the </w:t>
      </w:r>
      <w:r w:rsidRPr="00702488">
        <w:rPr>
          <w:i/>
          <w:iCs/>
        </w:rPr>
        <w:t xml:space="preserve">south of Italy </w:t>
      </w:r>
      <w:r w:rsidRPr="00702488">
        <w:rPr>
          <w:i/>
          <w:iCs/>
        </w:rPr>
        <w:fldChar w:fldCharType="begin"/>
      </w:r>
      <w:r w:rsidR="004E1C4D">
        <w:rPr>
          <w:i/>
          <w:iCs/>
        </w:rPr>
        <w:instrText xml:space="preserve"> ADDIN ZOTERO_ITEM CSL_CITATION {"citationID":"a7vvmtg3d4","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702488">
        <w:rPr>
          <w:i/>
          <w:iCs/>
        </w:rPr>
        <w:fldChar w:fldCharType="separate"/>
      </w:r>
      <w:r w:rsidR="004E1C4D" w:rsidRPr="004E1C4D">
        <w:rPr>
          <w:rFonts w:ascii="Arial" w:cs="Arial"/>
        </w:rPr>
        <w:t>(BBSR &amp; ESPON, 2020)</w:t>
      </w:r>
      <w:r w:rsidRPr="00702488">
        <w:rPr>
          <w:i/>
          <w:iCs/>
        </w:rPr>
        <w:fldChar w:fldCharType="end"/>
      </w:r>
      <w:r w:rsidRPr="00702488">
        <w:rPr>
          <w:i/>
          <w:iCs/>
        </w:rPr>
        <w:t>.</w:t>
      </w:r>
    </w:p>
    <w:p w14:paraId="7A982690" w14:textId="061D58EC" w:rsidR="00FE4D7B" w:rsidRPr="00702488" w:rsidRDefault="00FE4D7B" w:rsidP="00FE4D7B">
      <w:r w:rsidRPr="00702488">
        <w:rPr>
          <w:b/>
          <w:bCs/>
        </w:rPr>
        <w:t>Energy: consume responsibly</w:t>
      </w:r>
      <w:r w:rsidRPr="00702488">
        <w:t xml:space="preserve">. By 2050, renewable energy resources have gained ground. This has not only been influenced by the societal and economic shift towards greener solutions and sustainability, but also </w:t>
      </w:r>
      <w:r>
        <w:t>by</w:t>
      </w:r>
      <w:r w:rsidRPr="00702488">
        <w:t xml:space="preserve"> shifting global energy demands and crises, with the most important </w:t>
      </w:r>
      <w:r>
        <w:t>being</w:t>
      </w:r>
      <w:r w:rsidRPr="00702488">
        <w:t xml:space="preserve"> the energy crisis follow</w:t>
      </w:r>
      <w:r>
        <w:t>ing</w:t>
      </w:r>
      <w:r w:rsidRPr="00702488">
        <w:t xml:space="preserve"> the war in Ukraine in the early 2020s. Therefore, by 2050, the Adriatic Ionian Region has capitalised on its renewable energ</w:t>
      </w:r>
      <w:r>
        <w:t>y</w:t>
      </w:r>
      <w:r w:rsidRPr="00702488">
        <w:t xml:space="preserve"> potential. Although until the 2030s, renewable energy sources in the countries in the Adriatic Ionian Region </w:t>
      </w:r>
      <w:r>
        <w:t>used</w:t>
      </w:r>
      <w:r w:rsidRPr="00702488">
        <w:t xml:space="preserve"> combustible sources, like biomass and municipal waste and especially hydropower, the largest focus by 2050 has been on wind and solar power </w:t>
      </w:r>
      <w:r w:rsidRPr="00702488">
        <w:fldChar w:fldCharType="begin"/>
      </w:r>
      <w:r w:rsidR="004E1C4D">
        <w:instrText xml:space="preserve"> ADDIN ZOTERO_ITEM CSL_CITATION {"citationID":"a2ku945acee","properties":{"formattedCitation":"(SITA-SOGES &amp; Osservatorio Balcani Caucaso Transeuropa, 2020)","plainCitation":"(SITA-SOGES &amp; Osservatorio Balcani Caucaso Transeuropa, 2020)","noteIndex":0},"citationItems":[{"id":98,"uris":["http://zotero.org/groups/21774/items/2VDHZKTW"],"itemData":{"id":98,"type":"report","title":"Analysis of the territorial challenges, needs and potentials of the Adriatic-Ionian region and strategic options for post-2020 ADRION Programme","author":[{"family":"SITA-SOGES","given":""},{"family":"Osservatorio Balcani Caucaso Transeuropa","given":""}],"issued":{"date-parts":[["2020",8]]}}}],"schema":"https://github.com/citation-style-language/schema/raw/master/csl-citation.json"} </w:instrText>
      </w:r>
      <w:r w:rsidRPr="00702488">
        <w:fldChar w:fldCharType="separate"/>
      </w:r>
      <w:r w:rsidR="004E1C4D" w:rsidRPr="004E1C4D">
        <w:rPr>
          <w:rFonts w:ascii="Arial" w:cs="Arial"/>
        </w:rPr>
        <w:t>(SITA-SOGES &amp; Osservatorio Balcani Caucaso Transeuropa, 2020)</w:t>
      </w:r>
      <w:r w:rsidRPr="00702488">
        <w:fldChar w:fldCharType="end"/>
      </w:r>
      <w:r w:rsidRPr="00702488">
        <w:t xml:space="preserve">. This is due to the high potential </w:t>
      </w:r>
      <w:r>
        <w:t>for these in</w:t>
      </w:r>
      <w:r w:rsidRPr="00702488">
        <w:t xml:space="preserve"> the Region </w:t>
      </w:r>
      <w:r>
        <w:t>as well as</w:t>
      </w:r>
      <w:r w:rsidRPr="00702488">
        <w:t xml:space="preserve"> the non-environmentally friendly construction of hydroplants, </w:t>
      </w:r>
      <w:r>
        <w:t>which</w:t>
      </w:r>
      <w:r w:rsidRPr="00702488">
        <w:t xml:space="preserve"> are responsible for ecosystem pollution and nature alteration. Already in the 2010s, solar and wind energy production were the fastest growing renewables in the Region, with solar boo</w:t>
      </w:r>
      <w:r>
        <w:t>m</w:t>
      </w:r>
      <w:r w:rsidRPr="00702488">
        <w:t xml:space="preserve">ing in Croatia (+3800%), Greece (+2425%), North Macedonia (+2200%) and Italy (+1178) and wind increasing in Croatia (+766%), Greece (+103%) and Italy (+94%) </w:t>
      </w:r>
      <w:r w:rsidRPr="00702488">
        <w:fldChar w:fldCharType="begin"/>
      </w:r>
      <w:r w:rsidR="004E1C4D">
        <w:instrText xml:space="preserve"> ADDIN ZOTERO_ITEM CSL_CITATION {"citationID":"zYr58iG3","properties":{"formattedCitation":"(SITA-SOGES &amp; Osservatorio Balcani Caucaso Transeuropa, 2020)","plainCitation":"(SITA-SOGES &amp; Osservatorio Balcani Caucaso Transeuropa, 2020)","noteIndex":0},"citationItems":[{"id":98,"uris":["http://zotero.org/groups/21774/items/2VDHZKTW"],"itemData":{"id":98,"type":"report","title":"Analysis of the territorial challenges, needs and potentials of the Adriatic-Ionian region and strategic options for post-2020 ADRION Programme","author":[{"family":"SITA-SOGES","given":""},{"family":"Osservatorio Balcani Caucaso Transeuropa","given":""}],"issued":{"date-parts":[["2020",8]]}}}],"schema":"https://github.com/citation-style-language/schema/raw/master/csl-citation.json"} </w:instrText>
      </w:r>
      <w:r w:rsidRPr="00702488">
        <w:fldChar w:fldCharType="separate"/>
      </w:r>
      <w:r w:rsidR="004E1C4D" w:rsidRPr="004E1C4D">
        <w:rPr>
          <w:rFonts w:ascii="Arial" w:cs="Arial"/>
        </w:rPr>
        <w:t>(SITA-SOGES &amp; Osservatorio Balcani Caucaso Transeuropa, 2020)</w:t>
      </w:r>
      <w:r w:rsidRPr="00702488">
        <w:fldChar w:fldCharType="end"/>
      </w:r>
      <w:r w:rsidRPr="00702488">
        <w:t xml:space="preserve">. </w:t>
      </w:r>
    </w:p>
    <w:p w14:paraId="3A0C59D3" w14:textId="59FA346E" w:rsidR="00FE4D7B" w:rsidRPr="00702488" w:rsidRDefault="00FE4D7B" w:rsidP="00FE4D7B">
      <w:r w:rsidRPr="00702488">
        <w:t xml:space="preserve">Solar panels have been installed on buildings, as well as larger areas, profiting from </w:t>
      </w:r>
      <w:r>
        <w:t>abundant</w:t>
      </w:r>
      <w:r w:rsidRPr="00702488">
        <w:t xml:space="preserve"> sunlight. This has resulted in a more decentralised pattern of energy consumption and production, taking a ‘prosumer’ direction, where energy consumers are also energy producers, who give any energy surplus to the community, leading to a ‘democratisation of energy’ to manage energy demands </w:t>
      </w:r>
      <w:r w:rsidRPr="00702488">
        <w:fldChar w:fldCharType="begin"/>
      </w:r>
      <w:r w:rsidR="004E1C4D">
        <w:instrText xml:space="preserve"> ADDIN ZOTERO_ITEM CSL_CITATION {"citationID":"XxA2O7pk","properties":{"formattedCitation":"(Joint Research Centre, 2019)","plainCitation":"(Joint Research Centre, 2019)","noteIndex":0},"citationItems":[{"id":8053,"uris":["http://zotero.org/groups/4075961/items/53RUPNFX"],"itemData":{"id":8053,"type":"report","publisher":"European Commission","title":"The changing nature of work. And skills in the digital age","author":[{"family":"Joint Research Centre","given":""}],"issued":{"date-parts":[["2019",8]]}}}],"schema":"https://github.com/citation-style-language/schema/raw/master/csl-citation.json"} </w:instrText>
      </w:r>
      <w:r w:rsidRPr="00702488">
        <w:fldChar w:fldCharType="separate"/>
      </w:r>
      <w:r w:rsidR="004E1C4D">
        <w:rPr>
          <w:noProof/>
        </w:rPr>
        <w:t>(Joint Research Centre, 2019)</w:t>
      </w:r>
      <w:r w:rsidRPr="00702488">
        <w:fldChar w:fldCharType="end"/>
      </w:r>
      <w:r w:rsidRPr="00702488">
        <w:t xml:space="preserve">. With the benefits of the Green Deal and the New European Bauhaus by 2050, carbon neutrality and more sustainably heated buildings have been developed, </w:t>
      </w:r>
      <w:r>
        <w:t xml:space="preserve">while also </w:t>
      </w:r>
      <w:r w:rsidRPr="00702488">
        <w:t xml:space="preserve">respecting the natural environment and landscapes. </w:t>
      </w:r>
    </w:p>
    <w:p w14:paraId="06DEC2B5" w14:textId="77777777" w:rsidR="00FE4D7B" w:rsidRPr="00702488" w:rsidRDefault="00FE4D7B" w:rsidP="00FE4D7B">
      <w:pPr>
        <w:rPr>
          <w:i/>
          <w:iCs/>
        </w:rPr>
      </w:pPr>
      <w:r w:rsidRPr="00702488">
        <w:rPr>
          <w:i/>
          <w:iCs/>
        </w:rPr>
        <w:t>Regions with high dependence on coal such as Kozani in Western Macedonia in Greece, Monfalcone in Friuli Venezia, Fusina in Veneto and South Brindisi in Puglia in Italy, Sostanj in Slovenia, Plomin in Cro</w:t>
      </w:r>
      <w:r>
        <w:rPr>
          <w:i/>
          <w:iCs/>
        </w:rPr>
        <w:t>a</w:t>
      </w:r>
      <w:r w:rsidRPr="00702488">
        <w:rPr>
          <w:i/>
          <w:iCs/>
        </w:rPr>
        <w:t xml:space="preserve">tia, the Kolubara mining basin in Serbia, as well as key hydropower places, such as in Serbia and Croatia faced </w:t>
      </w:r>
      <w:r>
        <w:rPr>
          <w:i/>
          <w:iCs/>
        </w:rPr>
        <w:t xml:space="preserve">green </w:t>
      </w:r>
      <w:r w:rsidRPr="00702488">
        <w:rPr>
          <w:i/>
          <w:iCs/>
        </w:rPr>
        <w:t xml:space="preserve">transition challenges during the 2020s-2030s. </w:t>
      </w:r>
    </w:p>
    <w:p w14:paraId="569462D0" w14:textId="4B8B8F8F" w:rsidR="00A37DCE" w:rsidRDefault="00FE4D7B" w:rsidP="00FE4D7B">
      <w:r w:rsidRPr="00702488">
        <w:rPr>
          <w:i/>
          <w:iCs/>
        </w:rPr>
        <w:t>At the same time, renewable energ</w:t>
      </w:r>
      <w:r>
        <w:rPr>
          <w:i/>
          <w:iCs/>
        </w:rPr>
        <w:t>y</w:t>
      </w:r>
      <w:r w:rsidRPr="00702488">
        <w:rPr>
          <w:i/>
          <w:iCs/>
        </w:rPr>
        <w:t xml:space="preserve"> potential has been high in the region and places that have capitalised </w:t>
      </w:r>
      <w:r>
        <w:rPr>
          <w:i/>
          <w:iCs/>
        </w:rPr>
        <w:t>o</w:t>
      </w:r>
      <w:r w:rsidRPr="00702488">
        <w:rPr>
          <w:i/>
          <w:iCs/>
        </w:rPr>
        <w:t>n renewable energ</w:t>
      </w:r>
      <w:r>
        <w:rPr>
          <w:i/>
          <w:iCs/>
        </w:rPr>
        <w:t>y</w:t>
      </w:r>
      <w:r w:rsidRPr="00702488">
        <w:rPr>
          <w:i/>
          <w:iCs/>
        </w:rPr>
        <w:t xml:space="preserve"> </w:t>
      </w:r>
      <w:r>
        <w:rPr>
          <w:i/>
          <w:iCs/>
        </w:rPr>
        <w:t>laid</w:t>
      </w:r>
      <w:r w:rsidRPr="00702488">
        <w:rPr>
          <w:i/>
          <w:iCs/>
        </w:rPr>
        <w:t xml:space="preserve"> the first steppingstones already by 2030. Regions, for instance, </w:t>
      </w:r>
      <w:r>
        <w:rPr>
          <w:i/>
          <w:iCs/>
        </w:rPr>
        <w:t>with</w:t>
      </w:r>
      <w:r w:rsidRPr="00702488">
        <w:rPr>
          <w:i/>
          <w:iCs/>
        </w:rPr>
        <w:t xml:space="preserve"> a high potential </w:t>
      </w:r>
      <w:r>
        <w:rPr>
          <w:i/>
          <w:iCs/>
        </w:rPr>
        <w:t>for</w:t>
      </w:r>
      <w:r w:rsidRPr="00702488">
        <w:rPr>
          <w:i/>
          <w:iCs/>
        </w:rPr>
        <w:t xml:space="preserve"> onshore wind electricity generation </w:t>
      </w:r>
      <w:r>
        <w:rPr>
          <w:i/>
          <w:iCs/>
        </w:rPr>
        <w:t>could leapfrog</w:t>
      </w:r>
      <w:r w:rsidRPr="00702488">
        <w:rPr>
          <w:i/>
          <w:iCs/>
        </w:rPr>
        <w:t xml:space="preserve"> by 2050. These are the regions of Puglia, Ragusa in Sicily, Sibenik-Knin County in Croatia, the North Aegean, Attica and Crete regions in Greece, </w:t>
      </w:r>
      <w:r w:rsidRPr="00702488">
        <w:rPr>
          <w:i/>
          <w:iCs/>
        </w:rPr>
        <w:fldChar w:fldCharType="begin"/>
      </w:r>
      <w:r w:rsidR="004E1C4D">
        <w:rPr>
          <w:i/>
          <w:iCs/>
        </w:rPr>
        <w:instrText xml:space="preserve"> ADDIN ZOTERO_ITEM CSL_CITATION {"citationID":"JcYjwBUB","properties":{"formattedCitation":"(ESPON, 2018c)","plainCitation":"(ESPON, 2018c)","noteIndex":0},"citationItems":[{"id":344,"uris":["http://zotero.org/groups/21774/items/YGE5FX23"],"itemData":{"id":344,"type":"report","event-place":"Luxembourg","publisher":"ESPON EGTC","publisher-place":"Luxembourg","title":"Territories and low-carbon economy (ESPON Locate). Final Report.","author":[{"family":"ESPON","given":""}],"issued":{"date-parts":[["2018"]]}}}],"schema":"https://github.com/citation-style-language/schema/raw/master/csl-citation.json"} </w:instrText>
      </w:r>
      <w:r w:rsidRPr="00702488">
        <w:rPr>
          <w:i/>
          <w:iCs/>
        </w:rPr>
        <w:fldChar w:fldCharType="separate"/>
      </w:r>
      <w:r w:rsidR="004E1C4D" w:rsidRPr="004E1C4D">
        <w:rPr>
          <w:rFonts w:ascii="Arial" w:cs="Arial"/>
        </w:rPr>
        <w:t>(ESPON, 2018c)</w:t>
      </w:r>
      <w:r w:rsidRPr="00702488">
        <w:rPr>
          <w:i/>
          <w:iCs/>
        </w:rPr>
        <w:fldChar w:fldCharType="end"/>
      </w:r>
      <w:r w:rsidRPr="00702488">
        <w:rPr>
          <w:i/>
          <w:iCs/>
        </w:rPr>
        <w:t>, while wind parks in Raska and South Banat district</w:t>
      </w:r>
      <w:r>
        <w:rPr>
          <w:i/>
          <w:iCs/>
        </w:rPr>
        <w:t>s</w:t>
      </w:r>
      <w:r w:rsidRPr="00702488">
        <w:rPr>
          <w:i/>
          <w:iCs/>
        </w:rPr>
        <w:t xml:space="preserve"> in Serbia and Mozura in Montenegro, as well as the south of Bosnia and Herzegovina and from Kumanovo to Kriva Palanka in North Macedonia have taken small steps by 2050 </w:t>
      </w:r>
      <w:r w:rsidRPr="00702488">
        <w:rPr>
          <w:i/>
          <w:iCs/>
        </w:rPr>
        <w:fldChar w:fldCharType="begin"/>
      </w:r>
      <w:r w:rsidR="004E1C4D">
        <w:rPr>
          <w:i/>
          <w:iCs/>
        </w:rPr>
        <w:instrText xml:space="preserve"> ADDIN ZOTERO_ITEM CSL_CITATION {"citationID":"5Vv8cnBc","properties":{"formattedCitation":"(Western Balkans Investment Framework, 2019)","plainCitation":"(Western Balkans Investment Framework, 2019)","noteIndex":0},"citationItems":[{"id":8485,"uris":["http://zotero.org/groups/4075961/items/V4LQW7KW"],"itemData":{"id":8485,"type":"report","title":"Investing in clean energy in the Western Balkans","author":[{"family":"Western Balkans Investment Framework","given":""}],"issued":{"date-parts":[["2019"]]}}}],"schema":"https://github.com/citation-style-language/schema/raw/master/csl-citation.json"} </w:instrText>
      </w:r>
      <w:r w:rsidRPr="00702488">
        <w:rPr>
          <w:i/>
          <w:iCs/>
        </w:rPr>
        <w:fldChar w:fldCharType="separate"/>
      </w:r>
      <w:r w:rsidR="004E1C4D" w:rsidRPr="004E1C4D">
        <w:rPr>
          <w:rFonts w:ascii="Arial" w:cs="Arial"/>
        </w:rPr>
        <w:t>(Western Balkans Investment Framework, 2019)</w:t>
      </w:r>
      <w:r w:rsidRPr="00702488">
        <w:rPr>
          <w:i/>
          <w:iCs/>
        </w:rPr>
        <w:fldChar w:fldCharType="end"/>
      </w:r>
      <w:r>
        <w:rPr>
          <w:i/>
          <w:iCs/>
        </w:rPr>
        <w:t>. M</w:t>
      </w:r>
      <w:r w:rsidRPr="00702488">
        <w:rPr>
          <w:i/>
          <w:iCs/>
        </w:rPr>
        <w:t xml:space="preserve">ore efforts </w:t>
      </w:r>
      <w:r>
        <w:rPr>
          <w:i/>
          <w:iCs/>
        </w:rPr>
        <w:t>were needed in</w:t>
      </w:r>
      <w:r w:rsidRPr="00702488">
        <w:rPr>
          <w:i/>
          <w:iCs/>
        </w:rPr>
        <w:t xml:space="preserve"> Slovenia. </w:t>
      </w:r>
      <w:r>
        <w:rPr>
          <w:i/>
          <w:iCs/>
        </w:rPr>
        <w:t>R</w:t>
      </w:r>
      <w:r w:rsidRPr="00702488">
        <w:rPr>
          <w:i/>
          <w:iCs/>
        </w:rPr>
        <w:t>egions with solar power</w:t>
      </w:r>
      <w:r w:rsidRPr="008F35FA">
        <w:rPr>
          <w:i/>
          <w:iCs/>
        </w:rPr>
        <w:t xml:space="preserve"> </w:t>
      </w:r>
      <w:r w:rsidRPr="00702488">
        <w:rPr>
          <w:i/>
          <w:iCs/>
        </w:rPr>
        <w:t>potential</w:t>
      </w:r>
      <w:r>
        <w:rPr>
          <w:i/>
          <w:iCs/>
        </w:rPr>
        <w:t xml:space="preserve"> included</w:t>
      </w:r>
      <w:r w:rsidRPr="00702488">
        <w:rPr>
          <w:i/>
          <w:iCs/>
        </w:rPr>
        <w:t xml:space="preserve"> most parts of Italy, e.g. Friuli Venezia, Veneto, Sicily</w:t>
      </w:r>
      <w:r>
        <w:rPr>
          <w:i/>
          <w:iCs/>
        </w:rPr>
        <w:t xml:space="preserve"> and</w:t>
      </w:r>
      <w:r w:rsidRPr="00702488">
        <w:rPr>
          <w:i/>
          <w:iCs/>
        </w:rPr>
        <w:t xml:space="preserve"> Puglia regions, as well as Central Macedonia in Greece and most regions </w:t>
      </w:r>
      <w:r>
        <w:rPr>
          <w:i/>
          <w:iCs/>
        </w:rPr>
        <w:t>in</w:t>
      </w:r>
      <w:r w:rsidRPr="00702488">
        <w:rPr>
          <w:i/>
          <w:iCs/>
        </w:rPr>
        <w:t xml:space="preserve"> Croatia, </w:t>
      </w:r>
      <w:r>
        <w:rPr>
          <w:i/>
          <w:iCs/>
        </w:rPr>
        <w:t>with</w:t>
      </w:r>
      <w:r w:rsidRPr="00702488">
        <w:rPr>
          <w:i/>
          <w:iCs/>
        </w:rPr>
        <w:t xml:space="preserve"> smaller steps in the regions of Slano in Montenegro</w:t>
      </w:r>
      <w:r>
        <w:rPr>
          <w:i/>
          <w:iCs/>
        </w:rPr>
        <w:t>,</w:t>
      </w:r>
      <w:r w:rsidRPr="00702488">
        <w:rPr>
          <w:i/>
          <w:iCs/>
        </w:rPr>
        <w:t xml:space="preserve"> Karbinci in North Macedonia and Vau I Dejes in Albania</w:t>
      </w:r>
      <w:r>
        <w:rPr>
          <w:i/>
          <w:iCs/>
        </w:rPr>
        <w:t xml:space="preserve"> </w:t>
      </w:r>
      <w:r w:rsidRPr="00702488">
        <w:rPr>
          <w:i/>
          <w:iCs/>
        </w:rPr>
        <w:t>with less potential in Slovenia</w:t>
      </w:r>
      <w:r>
        <w:rPr>
          <w:i/>
          <w:iCs/>
        </w:rPr>
        <w:t xml:space="preserve"> </w:t>
      </w:r>
      <w:r w:rsidRPr="00702488">
        <w:fldChar w:fldCharType="begin"/>
      </w:r>
      <w:r w:rsidR="004E1C4D">
        <w:instrText xml:space="preserve"> ADDIN ZOTERO_ITEM CSL_CITATION {"citationID":"9NJWd6hN","properties":{"formattedCitation":"(European Commission, 2020a)","plainCitation":"(European Commission, 2020a)","noteIndex":0},"citationItems":[{"id":8331,"uris":["http://zotero.org/groups/4075961/items/8H7HPP52"],"itemData":{"id":8331,"type":"document","title":"Communication from the Commission to the European Parliament, the Council, the European Economic and Social Committee and the Committee of the Regions. Sustainable and Smart Mobility Strategy - putting European transport on track for the future. COM(2020) 789 final","author":[{"family":"European Commission","given":""}],"issued":{"date-parts":[["2020",12,9]]}}}],"schema":"https://github.com/citation-style-language/schema/raw/master/csl-citation.json"} </w:instrText>
      </w:r>
      <w:r w:rsidRPr="00702488">
        <w:fldChar w:fldCharType="separate"/>
      </w:r>
      <w:r w:rsidR="004E1C4D" w:rsidRPr="004E1C4D">
        <w:rPr>
          <w:rFonts w:ascii="Arial" w:cs="Arial"/>
        </w:rPr>
        <w:t>(European Commission, 2020a)</w:t>
      </w:r>
      <w:r w:rsidRPr="00702488">
        <w:fldChar w:fldCharType="end"/>
      </w:r>
      <w:r w:rsidRPr="00702488">
        <w:t>.</w:t>
      </w:r>
    </w:p>
    <w:p w14:paraId="1C36965E" w14:textId="77777777" w:rsidR="00C40E36" w:rsidRPr="00FB7B4B" w:rsidRDefault="00C40E36" w:rsidP="00C40E36">
      <w:pPr>
        <w:shd w:val="clear" w:color="auto" w:fill="D9D9D9" w:themeFill="background1" w:themeFillShade="D9"/>
        <w:rPr>
          <w:b/>
          <w:bCs/>
        </w:rPr>
      </w:pPr>
      <w:r w:rsidRPr="00FB7B4B">
        <w:rPr>
          <w:b/>
          <w:bCs/>
        </w:rPr>
        <w:t>Terristory: Energy Islands – Croatian Islands 2050</w:t>
      </w:r>
    </w:p>
    <w:p w14:paraId="19E8D03C" w14:textId="7533558F" w:rsidR="00FB7B4B" w:rsidRPr="00702488" w:rsidRDefault="00C40E36" w:rsidP="00C40E36">
      <w:pPr>
        <w:shd w:val="clear" w:color="auto" w:fill="D9D9D9" w:themeFill="background1" w:themeFillShade="D9"/>
        <w:rPr>
          <w:i/>
          <w:iCs/>
        </w:rPr>
      </w:pPr>
      <w:r>
        <w:t>Energy cooperatives, whose principal purpose is to deliver electrical power to people in its service area, took off in the Adriatic Ionian region after 2025, driving the energy transition to renewables as well as reinforcing local communities and regional economies. Energy cooperatives contributed to local wealth building in Croatian islands, lowering the dependence on traditional tourism while facilitating the transition to ecotourism. Most of the members invested in energy cooperatives primarily for environmental motives, but the cooperatives also provided a safe haven in times of rising energy prices. This benefits the local economy and democratises energy supply. In 2050 fierce debates continue about the use of land for solar power plants, and about conflicts and synergies of ecotourism and living with nature.</w:t>
      </w:r>
    </w:p>
    <w:p w14:paraId="17D89A35" w14:textId="36832F5D" w:rsidR="008F1355" w:rsidRPr="00702488" w:rsidRDefault="00853227" w:rsidP="008F1355">
      <w:r w:rsidRPr="00702488">
        <w:rPr>
          <w:b/>
          <w:bCs/>
        </w:rPr>
        <w:t xml:space="preserve">A new age for transport: </w:t>
      </w:r>
      <w:r w:rsidR="00C26C3F" w:rsidRPr="00702488">
        <w:rPr>
          <w:b/>
          <w:bCs/>
        </w:rPr>
        <w:t>i</w:t>
      </w:r>
      <w:r w:rsidRPr="00702488">
        <w:rPr>
          <w:b/>
          <w:bCs/>
        </w:rPr>
        <w:t>t has always been the sea</w:t>
      </w:r>
      <w:r w:rsidRPr="00702488">
        <w:t xml:space="preserve">. </w:t>
      </w:r>
      <w:r w:rsidR="00C12223" w:rsidRPr="00702488">
        <w:t xml:space="preserve">The Adriatic Ionian Sea has for </w:t>
      </w:r>
      <w:r w:rsidR="00B545AD" w:rsidRPr="00702488">
        <w:t xml:space="preserve">years served as a key transport means for the area, for both trade and people transport. </w:t>
      </w:r>
      <w:r w:rsidR="00912689" w:rsidRPr="00702488">
        <w:t xml:space="preserve">Already data from 2018 point out that </w:t>
      </w:r>
      <w:r w:rsidR="00172775" w:rsidRPr="00702488">
        <w:t>more than 730 million tonnes of goods were carried by sea, making a 18% of the total in the EU</w:t>
      </w:r>
      <w:r w:rsidR="0086258C" w:rsidRPr="00702488">
        <w:t>, while about 200 millions of passengers moved in the Region by sea, being over 40% of the total registered in the EU</w:t>
      </w:r>
      <w:r w:rsidR="00BF3259" w:rsidRPr="00702488">
        <w:t xml:space="preserve"> </w:t>
      </w:r>
      <w:r w:rsidR="00BF3259" w:rsidRPr="00702488">
        <w:fldChar w:fldCharType="begin"/>
      </w:r>
      <w:r w:rsidR="004E1C4D">
        <w:instrText xml:space="preserve"> ADDIN ZOTERO_ITEM CSL_CITATION {"citationID":"a29g1kh1pda","properties":{"formattedCitation":"(SITA-SOGES &amp; Osservatorio Balcani Caucaso Transeuropa, 2020)","plainCitation":"(SITA-SOGES &amp; Osservatorio Balcani Caucaso Transeuropa, 2020)","noteIndex":0},"citationItems":[{"id":98,"uris":["http://zotero.org/groups/21774/items/2VDHZKTW"],"itemData":{"id":98,"type":"report","title":"Analysis of the territorial challenges, needs and potentials of the Adriatic-Ionian region and strategic options for post-2020 ADRION Programme","author":[{"family":"SITA-SOGES","given":""},{"family":"Osservatorio Balcani Caucaso Transeuropa","given":""}],"issued":{"date-parts":[["2020",8]]}}}],"schema":"https://github.com/citation-style-language/schema/raw/master/csl-citation.json"} </w:instrText>
      </w:r>
      <w:r w:rsidR="00BF3259" w:rsidRPr="00702488">
        <w:fldChar w:fldCharType="separate"/>
      </w:r>
      <w:r w:rsidR="00721E54" w:rsidRPr="00721E54">
        <w:rPr>
          <w:rFonts w:ascii="Arial" w:cs="Arial"/>
        </w:rPr>
        <w:t>(SITA-SOGES &amp; Osservatorio Balcani Caucaso Transeuropa, 2020)</w:t>
      </w:r>
      <w:r w:rsidR="00BF3259" w:rsidRPr="00702488">
        <w:fldChar w:fldCharType="end"/>
      </w:r>
      <w:r w:rsidR="0086258C" w:rsidRPr="00702488">
        <w:t xml:space="preserve">. </w:t>
      </w:r>
      <w:r w:rsidR="008F1355" w:rsidRPr="00702488">
        <w:t xml:space="preserve">Piraeus </w:t>
      </w:r>
      <w:r w:rsidR="008F1355">
        <w:t>is</w:t>
      </w:r>
      <w:r w:rsidR="008F1355" w:rsidRPr="00702488">
        <w:t xml:space="preserve"> the major </w:t>
      </w:r>
      <w:r w:rsidR="008F1355">
        <w:t>port</w:t>
      </w:r>
      <w:r w:rsidR="008F1355" w:rsidRPr="00702488">
        <w:t xml:space="preserve"> in the Adriatic Ionian Region, </w:t>
      </w:r>
      <w:r w:rsidR="008F1355">
        <w:t>which</w:t>
      </w:r>
      <w:r w:rsidR="008F1355" w:rsidRPr="00702488">
        <w:t xml:space="preserve"> is home to 352 ports </w:t>
      </w:r>
      <w:r w:rsidR="008F1355">
        <w:t>just</w:t>
      </w:r>
      <w:r w:rsidR="008F1355" w:rsidRPr="00702488">
        <w:t xml:space="preserve"> on the Adriatic. Short sea shipping has remained responsible for the transport of goods </w:t>
      </w:r>
      <w:r w:rsidR="008F1355">
        <w:t>to</w:t>
      </w:r>
      <w:r w:rsidR="008F1355" w:rsidRPr="00702488">
        <w:t xml:space="preserve"> 2050, with more than 350 million tonnes transported within the Mediterranean and Italy being the major short shipping country </w:t>
      </w:r>
      <w:r w:rsidR="008F1355">
        <w:t>with</w:t>
      </w:r>
      <w:r w:rsidR="008F1355" w:rsidRPr="00702488">
        <w:t xml:space="preserve"> more than 70% of the total </w:t>
      </w:r>
      <w:r w:rsidR="008F1355" w:rsidRPr="00702488">
        <w:fldChar w:fldCharType="begin"/>
      </w:r>
      <w:r w:rsidR="004E1C4D">
        <w:instrText xml:space="preserve"> ADDIN ZOTERO_ITEM CSL_CITATION {"citationID":"uP5TlX2P","properties":{"formattedCitation":"(SITA-SOGES &amp; Osservatorio Balcani Caucaso Transeuropa, 2020)","plainCitation":"(SITA-SOGES &amp; Osservatorio Balcani Caucaso Transeuropa, 2020)","noteIndex":0},"citationItems":[{"id":98,"uris":["http://zotero.org/groups/21774/items/2VDHZKTW"],"itemData":{"id":98,"type":"report","title":"Analysis of the territorial challenges, needs and potentials of the Adriatic-Ionian region and strategic options for post-2020 ADRION Programme","author":[{"family":"SITA-SOGES","given":""},{"family":"Osservatorio Balcani Caucaso Transeuropa","given":""}],"issued":{"date-parts":[["2020",8]]}}}],"schema":"https://github.com/citation-style-language/schema/raw/master/csl-citation.json"} </w:instrText>
      </w:r>
      <w:r w:rsidR="008F1355" w:rsidRPr="00702488">
        <w:fldChar w:fldCharType="separate"/>
      </w:r>
      <w:r w:rsidR="004E1C4D" w:rsidRPr="004E1C4D">
        <w:rPr>
          <w:rFonts w:ascii="Arial" w:cs="Arial"/>
        </w:rPr>
        <w:t>(SITA-SOGES &amp; Osservatorio Balcani Caucaso Transeuropa, 2020)</w:t>
      </w:r>
      <w:r w:rsidR="008F1355" w:rsidRPr="00702488">
        <w:fldChar w:fldCharType="end"/>
      </w:r>
      <w:r w:rsidR="008F1355" w:rsidRPr="00702488">
        <w:t>. Shipping has adopted measure</w:t>
      </w:r>
      <w:r w:rsidR="008F1355">
        <w:t>s to</w:t>
      </w:r>
      <w:r w:rsidR="008F1355" w:rsidRPr="00702488">
        <w:t xml:space="preserve"> turn greener and more sustainable, </w:t>
      </w:r>
      <w:r w:rsidR="008F1355">
        <w:t>for</w:t>
      </w:r>
      <w:r w:rsidR="008F1355" w:rsidRPr="00702488">
        <w:t xml:space="preserve"> energy usage and waste management. By 2050, green shipping has become the key transport means connecting the region. </w:t>
      </w:r>
      <w:r w:rsidR="008F1355">
        <w:t>L</w:t>
      </w:r>
      <w:r w:rsidR="008F1355" w:rsidRPr="00702488">
        <w:t xml:space="preserve">arge ships and containers connect the main points, but hydroplanes also </w:t>
      </w:r>
      <w:r w:rsidR="008F1355">
        <w:t>are</w:t>
      </w:r>
      <w:r w:rsidR="008F1355" w:rsidRPr="00702488">
        <w:t xml:space="preserve"> more importan</w:t>
      </w:r>
      <w:r w:rsidR="008F1355">
        <w:t>t</w:t>
      </w:r>
      <w:r w:rsidR="008F1355" w:rsidRPr="00702488">
        <w:t xml:space="preserve"> and more sustainable. These are suitable for shorter </w:t>
      </w:r>
      <w:r w:rsidR="008F1355">
        <w:t>trips</w:t>
      </w:r>
      <w:r w:rsidR="008F1355" w:rsidRPr="00702488">
        <w:t xml:space="preserve"> connecting smaller islands and coastal regions. At the same time, port cities increase in importance and new infrastructure connects the ports with key urban areas.</w:t>
      </w:r>
      <w:r w:rsidR="008F1355">
        <w:t xml:space="preserve"> </w:t>
      </w:r>
    </w:p>
    <w:p w14:paraId="6BA0A351" w14:textId="482DD23E" w:rsidR="008F1355" w:rsidRPr="00702488" w:rsidRDefault="008F1355" w:rsidP="008F1355">
      <w:r w:rsidRPr="00702488">
        <w:rPr>
          <w:b/>
          <w:bCs/>
        </w:rPr>
        <w:t>On the road</w:t>
      </w:r>
      <w:r w:rsidRPr="00702488">
        <w:t xml:space="preserve">. The shift to greener and sustainable approaches in support of nature restoration has largely reduced the use of air transport, with people using </w:t>
      </w:r>
      <w:r>
        <w:t xml:space="preserve">it </w:t>
      </w:r>
      <w:r w:rsidRPr="00702488">
        <w:t>considerably less than in the 2010s</w:t>
      </w:r>
      <w:r>
        <w:t>. There were</w:t>
      </w:r>
      <w:r w:rsidRPr="00702488">
        <w:t xml:space="preserve"> further changes in land transport and infrastructure. Roads and railways have been barriers to nature networks and the movement of species. The latest infrastructure in the Region following the One Belt One Road initiative have been crucial for ecosystems in the Region. As a result, the road network has been reduced </w:t>
      </w:r>
      <w:r>
        <w:t>significantly</w:t>
      </w:r>
      <w:r w:rsidRPr="00702488">
        <w:t xml:space="preserve">, keeping only core road networks connecting the remaining settlements with each other and with the key ports in the region. </w:t>
      </w:r>
      <w:r>
        <w:t>F</w:t>
      </w:r>
      <w:r w:rsidRPr="00702488">
        <w:t xml:space="preserve">urther investments have taken a more responsible, economically sustainable approach. </w:t>
      </w:r>
      <w:r>
        <w:t>A</w:t>
      </w:r>
      <w:r w:rsidRPr="00702488">
        <w:t xml:space="preserve">lready studies </w:t>
      </w:r>
      <w:r>
        <w:t>in</w:t>
      </w:r>
      <w:r w:rsidRPr="00702488">
        <w:t xml:space="preserve"> the 2020s pointed out that infrastructure compatible with decarbonisation should  have a similar cost </w:t>
      </w:r>
      <w:r>
        <w:t>to</w:t>
      </w:r>
      <w:r w:rsidRPr="00702488">
        <w:t xml:space="preserve"> more polluting alternatives</w:t>
      </w:r>
      <w:r>
        <w:t xml:space="preserve"> </w:t>
      </w:r>
      <w:r w:rsidRPr="00702488">
        <w:fldChar w:fldCharType="begin"/>
      </w:r>
      <w:r w:rsidR="004E1C4D">
        <w:instrText xml:space="preserve"> ADDIN ZOTERO_ITEM CSL_CITATION {"citationID":"vlI3Cjdw","properties":{"formattedCitation":"(European Commission Joint Research Centre, 2020)","plainCitation":"(European Commission Joint Research Centre, 2020)","noteIndex":0},"citationItems":[{"id":7906,"uris":["http://zotero.org/groups/4075961/items/SBKHR5HE"],"itemData":{"id":7906,"type":"report","event-place":"LU","language":"en","publisher":"Publications Office","publisher-place":"LU","source":"DOI.org (CSL JSON)","title":"Future transitions for the bioeconomy towards sustainable development and a climate-neutral economy: knowledge synthesis : final report.","title-short":"Future transitions for the bioeconomy towards sustainable development and a climate-neutral economy","URL":"https://data.europa.eu/doi/10.2760/667966","author":[{"literal":"European Commission Joint Research Centre"}],"accessed":{"date-parts":[["2021",7,28]]},"issued":{"date-parts":[["2020"]]}}}],"schema":"https://github.com/citation-style-language/schema/raw/master/csl-citation.json"} </w:instrText>
      </w:r>
      <w:r w:rsidRPr="00702488">
        <w:fldChar w:fldCharType="separate"/>
      </w:r>
      <w:r w:rsidR="004E1C4D">
        <w:rPr>
          <w:rFonts w:ascii="Arial" w:cs="Arial"/>
          <w:u w:val="dash"/>
        </w:rPr>
        <w:t>(European Commission Joint Research Centre, 2020)</w:t>
      </w:r>
      <w:r w:rsidRPr="00702488">
        <w:fldChar w:fldCharType="end"/>
      </w:r>
      <w:r w:rsidRPr="00702488">
        <w:t xml:space="preserve">. The maintenance of infrastructure ensures a good </w:t>
      </w:r>
      <w:r>
        <w:t>use</w:t>
      </w:r>
      <w:r w:rsidRPr="00702488">
        <w:t xml:space="preserve"> of resources and value for money investments. </w:t>
      </w:r>
    </w:p>
    <w:p w14:paraId="0CA63FE2" w14:textId="1552ACA1" w:rsidR="008F1355" w:rsidRPr="00702488" w:rsidRDefault="008F1355" w:rsidP="008F1355">
      <w:r w:rsidRPr="00702488">
        <w:rPr>
          <w:b/>
          <w:bCs/>
        </w:rPr>
        <w:t>Urban mobility to share</w:t>
      </w:r>
      <w:r w:rsidRPr="00702488">
        <w:t xml:space="preserve">. Although digital connectivity has </w:t>
      </w:r>
      <w:r>
        <w:t xml:space="preserve">greatly </w:t>
      </w:r>
      <w:r w:rsidRPr="00702488">
        <w:t>reduced the need for physical meetings, mobility in the larger and smaller urban centres is mainly by public transport, which has also become more sustainable, using clean energy. The sharing culture has also prevailed in urban areas, with car-sharing becoming more widespread and online platforms coordinating citizens in the region. This approach has helped reduc</w:t>
      </w:r>
      <w:r>
        <w:t>e</w:t>
      </w:r>
      <w:r w:rsidRPr="00702488">
        <w:t xml:space="preserve"> traffic congestion</w:t>
      </w:r>
      <w:r>
        <w:t xml:space="preserve"> as well as</w:t>
      </w:r>
      <w:r w:rsidRPr="00702488">
        <w:t xml:space="preserve"> air and noise pollution, especially in large urban centres, such as Attica which </w:t>
      </w:r>
      <w:r>
        <w:t>had</w:t>
      </w:r>
      <w:r w:rsidRPr="00702488">
        <w:t xml:space="preserve"> the highest car density in the whole Region </w:t>
      </w:r>
      <w:r w:rsidRPr="00702488">
        <w:fldChar w:fldCharType="begin"/>
      </w:r>
      <w:r w:rsidR="004E1C4D">
        <w:instrText xml:space="preserve"> ADDIN ZOTERO_ITEM CSL_CITATION {"citationID":"55OVRbbU","properties":{"formattedCitation":"(SITA-SOGES &amp; Osservatorio Balcani Caucaso Transeuropa, 2020)","plainCitation":"(SITA-SOGES &amp; Osservatorio Balcani Caucaso Transeuropa, 2020)","noteIndex":0},"citationItems":[{"id":98,"uris":["http://zotero.org/groups/21774/items/2VDHZKTW"],"itemData":{"id":98,"type":"report","title":"Analysis of the territorial challenges, needs and potentials of the Adriatic-Ionian region and strategic options for post-2020 ADRION Programme","author":[{"family":"SITA-SOGES","given":""},{"family":"Osservatorio Balcani Caucaso Transeuropa","given":""}],"issued":{"date-parts":[["2020",8]]}}}],"schema":"https://github.com/citation-style-language/schema/raw/master/csl-citation.json"} </w:instrText>
      </w:r>
      <w:r w:rsidRPr="00702488">
        <w:fldChar w:fldCharType="separate"/>
      </w:r>
      <w:r w:rsidR="004E1C4D" w:rsidRPr="004E1C4D">
        <w:rPr>
          <w:rFonts w:ascii="Arial" w:cs="Arial"/>
        </w:rPr>
        <w:t>(SITA-SOGES &amp; Osservatorio Balcani Caucaso Transeuropa, 2020)</w:t>
      </w:r>
      <w:r w:rsidRPr="00702488">
        <w:fldChar w:fldCharType="end"/>
      </w:r>
      <w:r w:rsidRPr="00702488">
        <w:t>. In smaller urban areas people use alternative transport, such as bikes, for short distance</w:t>
      </w:r>
      <w:r>
        <w:t>s</w:t>
      </w:r>
      <w:r w:rsidRPr="00702488">
        <w:t xml:space="preserve">. </w:t>
      </w:r>
    </w:p>
    <w:p w14:paraId="60ED727A" w14:textId="69A0E4B9" w:rsidR="008F1355" w:rsidRPr="00702488" w:rsidRDefault="008F1355" w:rsidP="008F1355">
      <w:pPr>
        <w:rPr>
          <w:i/>
          <w:iCs/>
        </w:rPr>
      </w:pPr>
      <w:r w:rsidRPr="00702488">
        <w:rPr>
          <w:i/>
          <w:iCs/>
        </w:rPr>
        <w:t>Marine freight transport has been high in the Adriatic Ionian Region, increasing in intensity by 2050 as the sea has been becom</w:t>
      </w:r>
      <w:r>
        <w:rPr>
          <w:i/>
          <w:iCs/>
        </w:rPr>
        <w:t>e</w:t>
      </w:r>
      <w:r w:rsidRPr="00702488">
        <w:rPr>
          <w:i/>
          <w:iCs/>
        </w:rPr>
        <w:t xml:space="preserve"> the key means </w:t>
      </w:r>
      <w:r>
        <w:rPr>
          <w:i/>
          <w:iCs/>
        </w:rPr>
        <w:t xml:space="preserve">of </w:t>
      </w:r>
      <w:r w:rsidRPr="00702488">
        <w:rPr>
          <w:i/>
          <w:iCs/>
        </w:rPr>
        <w:t>transport. Particularly flows from Italian ports, suc</w:t>
      </w:r>
      <w:r>
        <w:rPr>
          <w:i/>
          <w:iCs/>
        </w:rPr>
        <w:t>h</w:t>
      </w:r>
      <w:r w:rsidRPr="00702488">
        <w:rPr>
          <w:i/>
          <w:iCs/>
        </w:rPr>
        <w:t xml:space="preserve"> as Venice, Raven</w:t>
      </w:r>
      <w:r>
        <w:rPr>
          <w:i/>
          <w:iCs/>
        </w:rPr>
        <w:t>n</w:t>
      </w:r>
      <w:r w:rsidRPr="00702488">
        <w:rPr>
          <w:i/>
          <w:iCs/>
        </w:rPr>
        <w:t xml:space="preserve">a and Trieste as well as Koper in Slovenia, together with Piraeus and Thessaloniki in Greece show the </w:t>
      </w:r>
      <w:r>
        <w:rPr>
          <w:i/>
          <w:iCs/>
        </w:rPr>
        <w:t>importance of goods</w:t>
      </w:r>
      <w:r w:rsidRPr="00702488">
        <w:rPr>
          <w:i/>
          <w:iCs/>
        </w:rPr>
        <w:t xml:space="preserve"> transport </w:t>
      </w:r>
      <w:r>
        <w:rPr>
          <w:i/>
          <w:iCs/>
        </w:rPr>
        <w:t>across</w:t>
      </w:r>
      <w:r w:rsidRPr="00702488">
        <w:rPr>
          <w:i/>
          <w:iCs/>
        </w:rPr>
        <w:t xml:space="preserve"> the Adriatic Ionian Region. </w:t>
      </w:r>
      <w:r w:rsidRPr="00702488">
        <w:rPr>
          <w:i/>
          <w:iCs/>
        </w:rPr>
        <w:fldChar w:fldCharType="begin"/>
      </w:r>
      <w:r w:rsidR="004E1C4D">
        <w:rPr>
          <w:i/>
          <w:iCs/>
        </w:rPr>
        <w:instrText xml:space="preserve"> ADDIN ZOTERO_ITEM CSL_CITATION {"citationID":"ase9l6b9pf","properties":{"formattedCitation":"(Eurostat, 2017)","plainCitation":"(Eurostat, 2017)","noteIndex":0},"citationItems":[{"id":8544,"uris":["http://zotero.org/groups/4075961/items/WMDVPMEA"],"itemData":{"id":8544,"type":"map","title":"Main ports and annual desinty of cargo vessels transiting in the Mediterranean Sea","author":[{"family":"Eurostat","given":""}],"issued":{"date-parts":[["2017"]]}}}],"schema":"https://github.com/citation-style-language/schema/raw/master/csl-citation.json"} </w:instrText>
      </w:r>
      <w:r w:rsidRPr="00702488">
        <w:rPr>
          <w:i/>
          <w:iCs/>
        </w:rPr>
        <w:fldChar w:fldCharType="separate"/>
      </w:r>
      <w:r w:rsidR="004E1C4D" w:rsidRPr="004E1C4D">
        <w:rPr>
          <w:rFonts w:ascii="Arial" w:cs="Arial"/>
        </w:rPr>
        <w:t>(Eurostat, 2017)</w:t>
      </w:r>
      <w:r w:rsidRPr="00702488">
        <w:rPr>
          <w:i/>
          <w:iCs/>
        </w:rPr>
        <w:fldChar w:fldCharType="end"/>
      </w:r>
      <w:r w:rsidRPr="00CB7C77">
        <w:rPr>
          <w:i/>
          <w:iCs/>
        </w:rPr>
        <w:t xml:space="preserve"> </w:t>
      </w:r>
      <w:r>
        <w:rPr>
          <w:i/>
          <w:iCs/>
        </w:rPr>
        <w:t>(Map 7</w:t>
      </w:r>
      <w:r w:rsidR="008F0ADE">
        <w:rPr>
          <w:i/>
          <w:iCs/>
        </w:rPr>
        <w:t>-1</w:t>
      </w:r>
      <w:r>
        <w:rPr>
          <w:i/>
          <w:iCs/>
        </w:rPr>
        <w:t>)</w:t>
      </w:r>
    </w:p>
    <w:p w14:paraId="104DA710" w14:textId="7181C8E0" w:rsidR="008F1355" w:rsidRPr="00702488" w:rsidRDefault="008F1355" w:rsidP="008F1355">
      <w:pPr>
        <w:rPr>
          <w:i/>
          <w:iCs/>
        </w:rPr>
      </w:pPr>
      <w:r w:rsidRPr="00702488">
        <w:rPr>
          <w:i/>
          <w:iCs/>
        </w:rPr>
        <w:t xml:space="preserve">At the same time, ferry routes </w:t>
      </w:r>
      <w:r>
        <w:rPr>
          <w:i/>
          <w:iCs/>
        </w:rPr>
        <w:t>with</w:t>
      </w:r>
      <w:r w:rsidRPr="00702488">
        <w:rPr>
          <w:i/>
          <w:iCs/>
        </w:rPr>
        <w:t xml:space="preserve"> short distance connections have also increased in importance, some</w:t>
      </w:r>
      <w:r>
        <w:rPr>
          <w:i/>
          <w:iCs/>
        </w:rPr>
        <w:t>times supplemented</w:t>
      </w:r>
      <w:r w:rsidRPr="00702488">
        <w:rPr>
          <w:i/>
          <w:iCs/>
        </w:rPr>
        <w:t xml:space="preserve"> by hydroplanes. Such routes connect many small ports across the Croatian coastline, Ancona with Split, Zadar and the Croatian islands, Ancona and Igoumenitsa, Brindisi with Igoumenitsa and Patras, Bari with Tirana and Bar, as well as many ferry connections between Athens and Thessaloniki with Greek islands </w:t>
      </w:r>
      <w:r w:rsidRPr="00702488">
        <w:rPr>
          <w:i/>
          <w:iCs/>
        </w:rPr>
        <w:fldChar w:fldCharType="begin"/>
      </w:r>
      <w:r w:rsidR="004E1C4D">
        <w:rPr>
          <w:i/>
          <w:iCs/>
        </w:rPr>
        <w:instrText xml:space="preserve"> ADDIN ZOTERO_ITEM CSL_CITATION {"citationID":"a18k4tsm3gr","properties":{"formattedCitation":"(ESPON, 2017)","plainCitation":"(ESPON, 2017)","noteIndex":0},"citationItems":[{"id":8022,"uris":["http://zotero.org/groups/4075961/items/5GKNTTA4"],"itemData":{"id":8022,"type":"report","title":"Accessibility by the sea indicators","author":[{"family":"ESPON","given":""}],"issued":{"date-parts":[["2017"]]}}}],"schema":"https://github.com/citation-style-language/schema/raw/master/csl-citation.json"} </w:instrText>
      </w:r>
      <w:r w:rsidRPr="00702488">
        <w:rPr>
          <w:i/>
          <w:iCs/>
        </w:rPr>
        <w:fldChar w:fldCharType="separate"/>
      </w:r>
      <w:r w:rsidR="004E1C4D" w:rsidRPr="004E1C4D">
        <w:rPr>
          <w:rFonts w:ascii="Arial" w:cs="Arial"/>
        </w:rPr>
        <w:t>(ESPON, 2017)</w:t>
      </w:r>
      <w:r w:rsidRPr="00702488">
        <w:rPr>
          <w:i/>
          <w:iCs/>
        </w:rPr>
        <w:fldChar w:fldCharType="end"/>
      </w:r>
      <w:r w:rsidRPr="00702488">
        <w:rPr>
          <w:i/>
          <w:iCs/>
        </w:rPr>
        <w:t>.</w:t>
      </w:r>
    </w:p>
    <w:p w14:paraId="0E0EC424" w14:textId="153C7489" w:rsidR="008F1355" w:rsidRPr="00702488" w:rsidRDefault="008F1355" w:rsidP="008F1355">
      <w:pPr>
        <w:rPr>
          <w:i/>
          <w:iCs/>
        </w:rPr>
      </w:pPr>
      <w:r w:rsidRPr="00702488">
        <w:rPr>
          <w:i/>
          <w:iCs/>
        </w:rPr>
        <w:t xml:space="preserve">By 2050, green port cities have </w:t>
      </w:r>
      <w:r>
        <w:rPr>
          <w:i/>
          <w:iCs/>
        </w:rPr>
        <w:t>become</w:t>
      </w:r>
      <w:r w:rsidRPr="00702488">
        <w:rPr>
          <w:i/>
          <w:iCs/>
        </w:rPr>
        <w:t xml:space="preserve"> more importan</w:t>
      </w:r>
      <w:r>
        <w:rPr>
          <w:i/>
          <w:iCs/>
        </w:rPr>
        <w:t>t</w:t>
      </w:r>
      <w:r w:rsidRPr="00702488">
        <w:rPr>
          <w:i/>
          <w:iCs/>
        </w:rPr>
        <w:t>, especially sustainable ports. Examples are Venice, Triest</w:t>
      </w:r>
      <w:r>
        <w:rPr>
          <w:i/>
          <w:iCs/>
        </w:rPr>
        <w:t>e</w:t>
      </w:r>
      <w:r w:rsidRPr="00702488">
        <w:rPr>
          <w:i/>
          <w:iCs/>
        </w:rPr>
        <w:t xml:space="preserve">, Koper, Bar, Durres and Thessaloniki, as well as Bari, Ravenna, Ancona, Split, Dubrovnik, Zadar, Ploce and Rijeka, which from the 2020s already </w:t>
      </w:r>
      <w:r>
        <w:rPr>
          <w:i/>
          <w:iCs/>
        </w:rPr>
        <w:t>took</w:t>
      </w:r>
      <w:r w:rsidRPr="00702488">
        <w:rPr>
          <w:i/>
          <w:iCs/>
        </w:rPr>
        <w:t xml:space="preserve"> steps </w:t>
      </w:r>
      <w:r>
        <w:rPr>
          <w:i/>
          <w:iCs/>
        </w:rPr>
        <w:t>in</w:t>
      </w:r>
      <w:r w:rsidRPr="00702488">
        <w:rPr>
          <w:i/>
          <w:iCs/>
        </w:rPr>
        <w:t xml:space="preserve"> that direction </w:t>
      </w:r>
      <w:r w:rsidRPr="00702488">
        <w:rPr>
          <w:i/>
          <w:iCs/>
        </w:rPr>
        <w:fldChar w:fldCharType="begin"/>
      </w:r>
      <w:r w:rsidR="004E1C4D">
        <w:rPr>
          <w:i/>
          <w:iCs/>
        </w:rPr>
        <w:instrText xml:space="preserve"> ADDIN ZOTERO_ITEM CSL_CITATION {"citationID":"a2gj0aa6hna","properties":{"formattedCitation":"(SITA-SOGES &amp; Osservatorio Balcani Caucaso Transeuropa, 2020)","plainCitation":"(SITA-SOGES &amp; Osservatorio Balcani Caucaso Transeuropa, 2020)","noteIndex":0},"citationItems":[{"id":98,"uris":["http://zotero.org/groups/21774/items/2VDHZKTW"],"itemData":{"id":98,"type":"report","title":"Analysis of the territorial challenges, needs and potentials of the Adriatic-Ionian region and strategic options for post-2020 ADRION Programme","author":[{"family":"SITA-SOGES","given":""},{"family":"Osservatorio Balcani Caucaso Transeuropa","given":""}],"issued":{"date-parts":[["2020",8]]}}}],"schema":"https://github.com/citation-style-language/schema/raw/master/csl-citation.json"} </w:instrText>
      </w:r>
      <w:r w:rsidRPr="00702488">
        <w:rPr>
          <w:i/>
          <w:iCs/>
        </w:rPr>
        <w:fldChar w:fldCharType="separate"/>
      </w:r>
      <w:r w:rsidR="004E1C4D" w:rsidRPr="004E1C4D">
        <w:rPr>
          <w:rFonts w:ascii="Arial" w:cs="Arial"/>
        </w:rPr>
        <w:t>(SITA-SOGES &amp; Osservatorio Balcani Caucaso Transeuropa, 2020)</w:t>
      </w:r>
      <w:r w:rsidRPr="00702488">
        <w:rPr>
          <w:i/>
          <w:iCs/>
        </w:rPr>
        <w:fldChar w:fldCharType="end"/>
      </w:r>
      <w:r w:rsidRPr="00702488">
        <w:rPr>
          <w:i/>
          <w:iCs/>
        </w:rPr>
        <w:t>.</w:t>
      </w:r>
    </w:p>
    <w:p w14:paraId="67875CD0" w14:textId="15501665" w:rsidR="008F1355" w:rsidRPr="00702488" w:rsidRDefault="008F1355" w:rsidP="008F1355">
      <w:pPr>
        <w:rPr>
          <w:i/>
          <w:iCs/>
        </w:rPr>
      </w:pPr>
      <w:r w:rsidRPr="00702488">
        <w:rPr>
          <w:i/>
          <w:iCs/>
        </w:rPr>
        <w:t xml:space="preserve">The road network has also gradually improved, without harming the natural balance and serving only key connections. Italy </w:t>
      </w:r>
      <w:r>
        <w:rPr>
          <w:i/>
          <w:iCs/>
        </w:rPr>
        <w:t>has</w:t>
      </w:r>
      <w:r w:rsidRPr="00702488">
        <w:rPr>
          <w:i/>
          <w:iCs/>
        </w:rPr>
        <w:t xml:space="preserve"> the most mature network in the area, </w:t>
      </w:r>
      <w:r>
        <w:rPr>
          <w:i/>
          <w:iCs/>
        </w:rPr>
        <w:t>which</w:t>
      </w:r>
      <w:r w:rsidRPr="00702488">
        <w:rPr>
          <w:i/>
          <w:iCs/>
        </w:rPr>
        <w:t xml:space="preserve"> has been improved </w:t>
      </w:r>
      <w:r>
        <w:rPr>
          <w:i/>
          <w:iCs/>
        </w:rPr>
        <w:t>from</w:t>
      </w:r>
      <w:r w:rsidRPr="00702488">
        <w:rPr>
          <w:i/>
          <w:iCs/>
        </w:rPr>
        <w:t xml:space="preserve"> Bologna </w:t>
      </w:r>
      <w:r>
        <w:rPr>
          <w:i/>
          <w:iCs/>
        </w:rPr>
        <w:t>to</w:t>
      </w:r>
      <w:r w:rsidRPr="00702488">
        <w:rPr>
          <w:i/>
          <w:iCs/>
        </w:rPr>
        <w:t xml:space="preserve"> Taranto to connect </w:t>
      </w:r>
      <w:r>
        <w:rPr>
          <w:i/>
          <w:iCs/>
        </w:rPr>
        <w:t>the</w:t>
      </w:r>
      <w:r w:rsidRPr="00702488">
        <w:rPr>
          <w:i/>
          <w:iCs/>
        </w:rPr>
        <w:t xml:space="preserve"> coastline. Further investments have been Bar-Boljare in Montenegro, construction</w:t>
      </w:r>
      <w:r w:rsidR="00277207">
        <w:rPr>
          <w:i/>
          <w:iCs/>
        </w:rPr>
        <w:t>s that took place</w:t>
      </w:r>
      <w:r w:rsidRPr="00702488">
        <w:rPr>
          <w:i/>
          <w:iCs/>
        </w:rPr>
        <w:t xml:space="preserve"> in Croatia, </w:t>
      </w:r>
      <w:r w:rsidR="00277207">
        <w:rPr>
          <w:i/>
          <w:iCs/>
        </w:rPr>
        <w:t xml:space="preserve">the </w:t>
      </w:r>
      <w:r w:rsidRPr="00702488">
        <w:rPr>
          <w:i/>
          <w:iCs/>
        </w:rPr>
        <w:t xml:space="preserve">corridors X and XI in Serbia, the Coast-Kosovo link and the coastal highway linking Croatia, Bosnia and Montenegro </w:t>
      </w:r>
      <w:r>
        <w:rPr>
          <w:i/>
          <w:iCs/>
        </w:rPr>
        <w:t>as well as</w:t>
      </w:r>
      <w:r w:rsidRPr="00702488">
        <w:rPr>
          <w:i/>
          <w:iCs/>
        </w:rPr>
        <w:t xml:space="preserve"> maintenance </w:t>
      </w:r>
      <w:r>
        <w:rPr>
          <w:i/>
          <w:iCs/>
        </w:rPr>
        <w:t>for the</w:t>
      </w:r>
      <w:r w:rsidRPr="00702488">
        <w:rPr>
          <w:i/>
          <w:iCs/>
        </w:rPr>
        <w:t xml:space="preserve"> key road network in Greece. While some of the connections have been funded by China and international institutions, after 2030 large infrastructure projects have reduced </w:t>
      </w:r>
      <w:r>
        <w:rPr>
          <w:i/>
          <w:iCs/>
        </w:rPr>
        <w:t>mainly</w:t>
      </w:r>
      <w:r w:rsidRPr="00702488">
        <w:rPr>
          <w:i/>
          <w:iCs/>
        </w:rPr>
        <w:t xml:space="preserve"> due to increased EU integration. </w:t>
      </w:r>
      <w:r w:rsidRPr="00702488">
        <w:rPr>
          <w:i/>
          <w:iCs/>
        </w:rPr>
        <w:fldChar w:fldCharType="begin"/>
      </w:r>
      <w:r w:rsidR="004E1C4D">
        <w:rPr>
          <w:i/>
          <w:iCs/>
        </w:rPr>
        <w:instrText xml:space="preserve"> ADDIN ZOTERO_ITEM CSL_CITATION {"citationID":"a7t7a11khp","properties":{"formattedCitation":"(European Parliament, Policy Department B Structural and Cohesion Policies, 2015)","plainCitation":"(European Parliament, Policy Department B Structural and Cohesion Policies, 2015)","noteIndex":0},"citationItems":[{"id":8484,"uris":["http://zotero.org/groups/4075961/items/TQ9YJSK6"],"itemData":{"id":8484,"type":"report","title":"Research for REGI Committee - Adriatic and Ionian Region: Socio-economic Analysis and Assessment of Transport and Energy Links","author":[{"family":"European Parliament, Policy Department B Structural and Cohesion Policies","given":""}],"issued":{"date-parts":[["2015",12]]}}}],"schema":"https://github.com/citation-style-language/schema/raw/master/csl-citation.json"} </w:instrText>
      </w:r>
      <w:r w:rsidRPr="00702488">
        <w:rPr>
          <w:i/>
          <w:iCs/>
        </w:rPr>
        <w:fldChar w:fldCharType="separate"/>
      </w:r>
      <w:r w:rsidR="004E1C4D" w:rsidRPr="004E1C4D">
        <w:rPr>
          <w:rFonts w:ascii="Arial" w:cs="Arial"/>
        </w:rPr>
        <w:t>(European Parliament, Policy Department B Structural and Cohesion Policies, 2015)</w:t>
      </w:r>
      <w:r w:rsidRPr="00702488">
        <w:rPr>
          <w:i/>
          <w:iCs/>
        </w:rPr>
        <w:fldChar w:fldCharType="end"/>
      </w:r>
    </w:p>
    <w:p w14:paraId="65D816CC" w14:textId="5340C0B5" w:rsidR="00C735B9" w:rsidRPr="00702488" w:rsidRDefault="008F1355" w:rsidP="008F1355">
      <w:r w:rsidRPr="00702488">
        <w:rPr>
          <w:i/>
          <w:iCs/>
        </w:rPr>
        <w:t>Most urban areas, in particular the larger capital and metropolitan areas in the region, have gradually adjusted their public transport to</w:t>
      </w:r>
      <w:r>
        <w:rPr>
          <w:i/>
          <w:iCs/>
        </w:rPr>
        <w:t xml:space="preserve"> be</w:t>
      </w:r>
      <w:r w:rsidRPr="00702488">
        <w:rPr>
          <w:i/>
          <w:iCs/>
        </w:rPr>
        <w:t xml:space="preserve"> more sustainable</w:t>
      </w:r>
      <w:r>
        <w:rPr>
          <w:i/>
          <w:iCs/>
        </w:rPr>
        <w:t xml:space="preserve"> and increased</w:t>
      </w:r>
      <w:r w:rsidRPr="00702488">
        <w:rPr>
          <w:i/>
          <w:iCs/>
        </w:rPr>
        <w:t xml:space="preserve"> infrastructure for bike lanes and electric car </w:t>
      </w:r>
      <w:r>
        <w:rPr>
          <w:i/>
          <w:iCs/>
        </w:rPr>
        <w:t>charging</w:t>
      </w:r>
      <w:r w:rsidRPr="00702488">
        <w:rPr>
          <w:i/>
          <w:iCs/>
        </w:rPr>
        <w:t xml:space="preserve"> stations. </w:t>
      </w:r>
    </w:p>
    <w:p w14:paraId="5A78BFDB" w14:textId="46AE77CF" w:rsidR="00E179F1" w:rsidRPr="00702488" w:rsidRDefault="00E179F1" w:rsidP="00E179F1">
      <w:pPr>
        <w:pStyle w:val="BodyText"/>
      </w:pPr>
      <w:r w:rsidRPr="00702488">
        <w:rPr>
          <w:b/>
          <w:bCs/>
        </w:rPr>
        <w:t>It’s the end of (mass) tourism as we know it</w:t>
      </w:r>
      <w:r w:rsidRPr="00702488">
        <w:t>. The focus on biodiversity and environment</w:t>
      </w:r>
      <w:r>
        <w:t>al</w:t>
      </w:r>
      <w:r w:rsidRPr="00702488">
        <w:t xml:space="preserve"> protection has helped to keep the pristine environment of the Adriatic Ionian macro-region intact to a large extent. Together with the behavioural choices of people and adequate policy making, sustainable tourism has grown. People </w:t>
      </w:r>
      <w:r>
        <w:t xml:space="preserve">have </w:t>
      </w:r>
      <w:r w:rsidRPr="00702488">
        <w:t>change</w:t>
      </w:r>
      <w:r>
        <w:t>d</w:t>
      </w:r>
      <w:r w:rsidRPr="00702488">
        <w:t xml:space="preserve"> their travel habits and adjust</w:t>
      </w:r>
      <w:r>
        <w:t>ed</w:t>
      </w:r>
      <w:r w:rsidRPr="00702488">
        <w:t xml:space="preserve"> to more environmentally friendly choices </w:t>
      </w:r>
      <w:r w:rsidRPr="00702488">
        <w:fldChar w:fldCharType="begin"/>
      </w:r>
      <w:r w:rsidR="004E1C4D">
        <w:instrText xml:space="preserve"> ADDIN ZOTERO_ITEM CSL_CITATION {"citationID":"VYn54e1c","properties":{"formattedCitation":"(European Commission Joint Research Centre, 2020)","plainCitation":"(European Commission Joint Research Centre, 2020)","noteIndex":0},"citationItems":[{"id":7906,"uris":["http://zotero.org/groups/4075961/items/SBKHR5HE"],"itemData":{"id":7906,"type":"report","event-place":"LU","language":"en","publisher":"Publications Office","publisher-place":"LU","source":"DOI.org (CSL JSON)","title":"Future transitions for the bioeconomy towards sustainable development and a climate-neutral economy: knowledge synthesis : final report.","title-short":"Future transitions for the bioeconomy towards sustainable development and a climate-neutral economy","URL":"https://data.europa.eu/doi/10.2760/667966","author":[{"literal":"European Commission Joint Research Centre"}],"accessed":{"date-parts":[["2021",7,28]]},"issued":{"date-parts":[["2020"]]}}}],"schema":"https://github.com/citation-style-language/schema/raw/master/csl-citation.json"} </w:instrText>
      </w:r>
      <w:r w:rsidRPr="00702488">
        <w:fldChar w:fldCharType="separate"/>
      </w:r>
      <w:r w:rsidRPr="00702488">
        <w:rPr>
          <w:noProof/>
        </w:rPr>
        <w:t>(European Commission Joint Research Centre, 2020)</w:t>
      </w:r>
      <w:r w:rsidRPr="00702488">
        <w:fldChar w:fldCharType="end"/>
      </w:r>
      <w:r w:rsidRPr="00702488">
        <w:t xml:space="preserve">. As infrastructure has reduced, people chose </w:t>
      </w:r>
      <w:r>
        <w:t>near</w:t>
      </w:r>
      <w:r w:rsidRPr="00702488">
        <w:t xml:space="preserve">by tourism destinations and products. Technology is used where possible to adjust tourism products to the new needs, offering virtual tours to replace long distance travel in the region. These shifts have transformed mass tourism, which for years </w:t>
      </w:r>
      <w:r>
        <w:t>increased</w:t>
      </w:r>
      <w:r w:rsidRPr="00702488">
        <w:t xml:space="preserve"> environmental pressure in the region</w:t>
      </w:r>
      <w:r>
        <w:t>,</w:t>
      </w:r>
      <w:r w:rsidRPr="00702488">
        <w:t xml:space="preserve"> particularly cruise tourism. By 2050 the tourism product is smaller, more sustainable, more conscious and more affordable. This </w:t>
      </w:r>
      <w:r>
        <w:t>means</w:t>
      </w:r>
      <w:r w:rsidRPr="00702488">
        <w:t xml:space="preserve"> both ways </w:t>
      </w:r>
      <w:r>
        <w:t>to</w:t>
      </w:r>
      <w:r w:rsidRPr="00702488">
        <w:t xml:space="preserve"> travel, but also the sustainable use of resources </w:t>
      </w:r>
      <w:r>
        <w:t>in</w:t>
      </w:r>
      <w:r w:rsidRPr="00702488">
        <w:t xml:space="preserve"> tourism spots. The trend of domestic or nearby tourism has continued </w:t>
      </w:r>
      <w:r>
        <w:t>to</w:t>
      </w:r>
      <w:r w:rsidRPr="00702488">
        <w:t xml:space="preserve"> 2050 </w:t>
      </w:r>
      <w:r w:rsidRPr="00702488">
        <w:fldChar w:fldCharType="begin"/>
      </w:r>
      <w:r w:rsidR="004E1C4D">
        <w:instrText xml:space="preserve"> ADDIN ZOTERO_ITEM CSL_CITATION {"citationID":"a2p0cmf5o36","properties":{"formattedCitation":"(European Commission, 2021g)","plainCitation":"(European Commission, 2021g)","noteIndex":0},"citationItems":[{"id":8474,"uris":["http://zotero.org/groups/4075961/items/3FMLRCTC"],"itemData":{"id":8474,"type":"report","title":"Regional impacts of the COVID-19 crisis on the tourist sector. Final Report.","author":[{"family":"European Commission","given":""}],"issued":{"date-parts":[["2021"]]}}}],"schema":"https://github.com/citation-style-language/schema/raw/master/csl-citation.json"} </w:instrText>
      </w:r>
      <w:r w:rsidRPr="00702488">
        <w:fldChar w:fldCharType="separate"/>
      </w:r>
      <w:r w:rsidR="004E1C4D" w:rsidRPr="004E1C4D">
        <w:rPr>
          <w:rFonts w:ascii="Arial" w:cs="Arial"/>
        </w:rPr>
        <w:t>(European Commission, 2021g)</w:t>
      </w:r>
      <w:r w:rsidRPr="00702488">
        <w:fldChar w:fldCharType="end"/>
      </w:r>
      <w:r w:rsidRPr="00702488">
        <w:t xml:space="preserve">. Urban tourism is also gaining ground, </w:t>
      </w:r>
      <w:r>
        <w:t>the</w:t>
      </w:r>
      <w:r w:rsidRPr="00702488">
        <w:t xml:space="preserve"> high urban migration by 2050 has created a critical mass which attracts tourists. Still tourism remains an important income source for citizens in the region, adjust</w:t>
      </w:r>
      <w:r>
        <w:t>ing</w:t>
      </w:r>
      <w:r w:rsidRPr="00702488">
        <w:t xml:space="preserve"> to the new reality of nature preservation. </w:t>
      </w:r>
    </w:p>
    <w:p w14:paraId="65652B78" w14:textId="12245789" w:rsidR="00E179F1" w:rsidRPr="00702488" w:rsidRDefault="00E179F1" w:rsidP="00E179F1">
      <w:pPr>
        <w:pStyle w:val="BodyText"/>
        <w:rPr>
          <w:i/>
          <w:iCs/>
        </w:rPr>
      </w:pPr>
      <w:r w:rsidRPr="00702488">
        <w:rPr>
          <w:i/>
          <w:iCs/>
        </w:rPr>
        <w:t xml:space="preserve">Regions in the Adriatic Ionian Region which </w:t>
      </w:r>
      <w:r>
        <w:rPr>
          <w:i/>
          <w:iCs/>
        </w:rPr>
        <w:t xml:space="preserve">were </w:t>
      </w:r>
      <w:r w:rsidRPr="00702488">
        <w:rPr>
          <w:i/>
          <w:iCs/>
        </w:rPr>
        <w:t xml:space="preserve">traditionally key tourism hotspots have reduced the environmental pressure </w:t>
      </w:r>
      <w:r>
        <w:rPr>
          <w:i/>
          <w:iCs/>
        </w:rPr>
        <w:t>from</w:t>
      </w:r>
      <w:r w:rsidRPr="00702488">
        <w:rPr>
          <w:i/>
          <w:iCs/>
        </w:rPr>
        <w:t xml:space="preserve"> mass tourism by adopting sustainable tourism. Regions where tourist arrivals are inextricably linked to employment, such as Adriatic Croatia, Veneto and Friuli Venezia Region in Italy, east of Slovenia, Central Macedonia, Epirus, Thessalia, the Peloponnese, the Ionian islands, Crete and most islands in the Aegean in Greece, the coastal regions of Albania, like Vlore and Gjirokaster, were among the first to adapt to new practices </w:t>
      </w:r>
      <w:r w:rsidRPr="00702488">
        <w:rPr>
          <w:i/>
          <w:iCs/>
        </w:rPr>
        <w:fldChar w:fldCharType="begin"/>
      </w:r>
      <w:r w:rsidR="004E1C4D">
        <w:rPr>
          <w:i/>
          <w:iCs/>
        </w:rPr>
        <w:instrText xml:space="preserve"> ADDIN ZOTERO_ITEM CSL_CITATION {"citationID":"a2hpel7i2fg","properties":{"formattedCitation":"(European Commission, 2021g)","plainCitation":"(European Commission, 2021g)","noteIndex":0},"citationItems":[{"id":8474,"uris":["http://zotero.org/groups/4075961/items/3FMLRCTC"],"itemData":{"id":8474,"type":"report","title":"Regional impacts of the COVID-19 crisis on the tourist sector. Final Report.","author":[{"family":"European Commission","given":""}],"issued":{"date-parts":[["2021"]]}}}],"schema":"https://github.com/citation-style-language/schema/raw/master/csl-citation.json"} </w:instrText>
      </w:r>
      <w:r w:rsidRPr="00702488">
        <w:rPr>
          <w:i/>
          <w:iCs/>
        </w:rPr>
        <w:fldChar w:fldCharType="separate"/>
      </w:r>
      <w:r w:rsidR="004E1C4D" w:rsidRPr="004E1C4D">
        <w:rPr>
          <w:rFonts w:ascii="Arial" w:cs="Arial"/>
        </w:rPr>
        <w:t>(European Commission, 2021g)</w:t>
      </w:r>
      <w:r w:rsidRPr="00702488">
        <w:rPr>
          <w:i/>
          <w:iCs/>
        </w:rPr>
        <w:fldChar w:fldCharType="end"/>
      </w:r>
      <w:r w:rsidRPr="00702488">
        <w:rPr>
          <w:i/>
          <w:iCs/>
        </w:rPr>
        <w:t xml:space="preserve">. In addition, domestic tourism and nearby tourism </w:t>
      </w:r>
      <w:r>
        <w:rPr>
          <w:i/>
          <w:iCs/>
        </w:rPr>
        <w:t>benefit</w:t>
      </w:r>
      <w:r w:rsidRPr="00702488">
        <w:rPr>
          <w:i/>
          <w:iCs/>
        </w:rPr>
        <w:t xml:space="preserve"> places with nature by 2050, such as the Autonomous Province of Trento, Veneto in Italy, the Gorizia region, parts of north Croatia, Thessaly and parts of northern Greece. </w:t>
      </w:r>
      <w:r w:rsidRPr="00702488">
        <w:rPr>
          <w:i/>
          <w:iCs/>
        </w:rPr>
        <w:fldChar w:fldCharType="begin"/>
      </w:r>
      <w:r w:rsidR="004E1C4D">
        <w:rPr>
          <w:i/>
          <w:iCs/>
        </w:rPr>
        <w:instrText xml:space="preserve"> ADDIN ZOTERO_ITEM CSL_CITATION {"citationID":"DvSYLCeE","properties":{"formattedCitation":"(European Commission, 2021g)","plainCitation":"(European Commission, 2021g)","noteIndex":0},"citationItems":[{"id":8474,"uris":["http://zotero.org/groups/4075961/items/3FMLRCTC"],"itemData":{"id":8474,"type":"report","title":"Regional impacts of the COVID-19 crisis on the tourist sector. Final Report.","author":[{"family":"European Commission","given":""}],"issued":{"date-parts":[["2021"]]}}}],"schema":"https://github.com/citation-style-language/schema/raw/master/csl-citation.json"} </w:instrText>
      </w:r>
      <w:r w:rsidRPr="00702488">
        <w:rPr>
          <w:i/>
          <w:iCs/>
        </w:rPr>
        <w:fldChar w:fldCharType="separate"/>
      </w:r>
      <w:r w:rsidR="004E1C4D" w:rsidRPr="004E1C4D">
        <w:rPr>
          <w:rFonts w:ascii="Arial" w:cs="Arial"/>
        </w:rPr>
        <w:t>(European Commission, 2021g)</w:t>
      </w:r>
      <w:r w:rsidRPr="00702488">
        <w:rPr>
          <w:i/>
          <w:iCs/>
        </w:rPr>
        <w:fldChar w:fldCharType="end"/>
      </w:r>
    </w:p>
    <w:p w14:paraId="75417E8C" w14:textId="77777777" w:rsidR="00E179F1" w:rsidRPr="00702488" w:rsidRDefault="00E179F1" w:rsidP="00E179F1">
      <w:pPr>
        <w:pStyle w:val="BodyText"/>
        <w:rPr>
          <w:i/>
          <w:iCs/>
        </w:rPr>
      </w:pPr>
      <w:r w:rsidRPr="00702488">
        <w:rPr>
          <w:i/>
          <w:iCs/>
        </w:rPr>
        <w:t xml:space="preserve">Urban areas have also seen </w:t>
      </w:r>
      <w:r>
        <w:rPr>
          <w:i/>
          <w:iCs/>
        </w:rPr>
        <w:t xml:space="preserve">more </w:t>
      </w:r>
      <w:r w:rsidRPr="00702488">
        <w:rPr>
          <w:i/>
          <w:iCs/>
        </w:rPr>
        <w:t>tourist arrivals, which has been visible in most capitals, as well as in smaller urban areas all a</w:t>
      </w:r>
      <w:r>
        <w:rPr>
          <w:i/>
          <w:iCs/>
        </w:rPr>
        <w:t>cross</w:t>
      </w:r>
      <w:r w:rsidRPr="00702488">
        <w:rPr>
          <w:i/>
          <w:iCs/>
        </w:rPr>
        <w:t xml:space="preserve"> the Adriatic Ionian Region. </w:t>
      </w:r>
    </w:p>
    <w:p w14:paraId="393C5D64" w14:textId="6CA0A689" w:rsidR="00202427" w:rsidRDefault="00E179F1" w:rsidP="00E179F1">
      <w:pPr>
        <w:pStyle w:val="BodyText"/>
        <w:rPr>
          <w:i/>
          <w:iCs/>
        </w:rPr>
      </w:pPr>
      <w:r w:rsidRPr="00702488">
        <w:rPr>
          <w:i/>
          <w:iCs/>
        </w:rPr>
        <w:t xml:space="preserve">Last but not least, places along the coast which were largely dependent on cruise tourism, have also been influenced, as cruise tourism has decreased </w:t>
      </w:r>
      <w:r>
        <w:rPr>
          <w:i/>
          <w:iCs/>
        </w:rPr>
        <w:t xml:space="preserve">significantly </w:t>
      </w:r>
      <w:r w:rsidRPr="00702488">
        <w:rPr>
          <w:i/>
          <w:iCs/>
        </w:rPr>
        <w:t xml:space="preserve">by 2050. Such places </w:t>
      </w:r>
      <w:r>
        <w:rPr>
          <w:i/>
          <w:iCs/>
        </w:rPr>
        <w:t>include</w:t>
      </w:r>
      <w:r w:rsidRPr="00702488">
        <w:rPr>
          <w:i/>
          <w:iCs/>
        </w:rPr>
        <w:t xml:space="preserve"> Venice in Italy, Dubrovnik in Croatia, Corfu and Santorini in Greece, Kotor in Montenegro</w:t>
      </w:r>
      <w:r>
        <w:rPr>
          <w:i/>
          <w:iCs/>
        </w:rPr>
        <w:t xml:space="preserve"> and</w:t>
      </w:r>
      <w:r w:rsidRPr="00702488">
        <w:rPr>
          <w:i/>
          <w:iCs/>
        </w:rPr>
        <w:t xml:space="preserve"> Saranda and Vlores in Albania.</w:t>
      </w:r>
    </w:p>
    <w:p w14:paraId="35F3CBFB" w14:textId="77777777" w:rsidR="00902DC2" w:rsidRPr="00A60825" w:rsidRDefault="00902DC2" w:rsidP="00902DC2">
      <w:pPr>
        <w:pStyle w:val="BodyText"/>
        <w:shd w:val="clear" w:color="auto" w:fill="D9D9D9" w:themeFill="background1" w:themeFillShade="D9"/>
        <w:rPr>
          <w:b/>
          <w:bCs/>
        </w:rPr>
      </w:pPr>
      <w:r w:rsidRPr="00A60825">
        <w:rPr>
          <w:b/>
          <w:bCs/>
        </w:rPr>
        <w:t>Terristory: Cross border eco-friendly luxury tourism</w:t>
      </w:r>
      <w:r>
        <w:rPr>
          <w:b/>
          <w:bCs/>
        </w:rPr>
        <w:t xml:space="preserve"> </w:t>
      </w:r>
      <w:r w:rsidRPr="00A60825">
        <w:rPr>
          <w:b/>
          <w:bCs/>
        </w:rPr>
        <w:t>– Dubrovnik - Trebinje - Herceg Novi 2050</w:t>
      </w:r>
    </w:p>
    <w:p w14:paraId="3F3F2D7A" w14:textId="64E531AD" w:rsidR="00A60825" w:rsidRPr="00A60825" w:rsidRDefault="00902DC2" w:rsidP="00902DC2">
      <w:pPr>
        <w:pStyle w:val="BodyText"/>
        <w:shd w:val="clear" w:color="auto" w:fill="D9D9D9" w:themeFill="background1" w:themeFillShade="D9"/>
      </w:pPr>
      <w:r w:rsidRPr="00A60825">
        <w:t xml:space="preserve">By the end of 2050 cross-border </w:t>
      </w:r>
      <w:r>
        <w:t xml:space="preserve">city </w:t>
      </w:r>
      <w:r w:rsidRPr="00A60825">
        <w:t>area</w:t>
      </w:r>
      <w:r>
        <w:t>s</w:t>
      </w:r>
      <w:r w:rsidRPr="00A60825">
        <w:t xml:space="preserve"> of Dubrovnik - Trebinje - Herceg Novi ha</w:t>
      </w:r>
      <w:r>
        <w:t>ve</w:t>
      </w:r>
      <w:r w:rsidRPr="00A60825">
        <w:t xml:space="preserve"> transformed into an eco-friendly luxury tourism hotspot in the Adriatic I</w:t>
      </w:r>
      <w:r>
        <w:t>o</w:t>
      </w:r>
      <w:r w:rsidRPr="00A60825">
        <w:t>ni</w:t>
      </w:r>
      <w:r>
        <w:t>a</w:t>
      </w:r>
      <w:r w:rsidRPr="00A60825">
        <w:t>n macro</w:t>
      </w:r>
      <w:r>
        <w:t>-</w:t>
      </w:r>
      <w:r w:rsidRPr="00A60825">
        <w:t xml:space="preserve">region. </w:t>
      </w:r>
      <w:r>
        <w:t>U</w:t>
      </w:r>
      <w:r w:rsidRPr="00A60825">
        <w:t xml:space="preserve">rbanisation </w:t>
      </w:r>
      <w:r>
        <w:t xml:space="preserve">has </w:t>
      </w:r>
      <w:r w:rsidRPr="00A60825">
        <w:t xml:space="preserve">moderately increased, but the carbon footprint reduced together with mass tourism. Transport in and between cities is </w:t>
      </w:r>
      <w:r>
        <w:t>all by</w:t>
      </w:r>
      <w:r w:rsidRPr="00A60825">
        <w:t xml:space="preserve"> electric vehicles, and it </w:t>
      </w:r>
      <w:r>
        <w:t xml:space="preserve">has </w:t>
      </w:r>
      <w:r w:rsidRPr="00A60825">
        <w:t xml:space="preserve">become a leading region </w:t>
      </w:r>
      <w:r>
        <w:t>for</w:t>
      </w:r>
      <w:r w:rsidRPr="00A60825">
        <w:t xml:space="preserve"> solar energy </w:t>
      </w:r>
      <w:r>
        <w:t xml:space="preserve">which </w:t>
      </w:r>
      <w:r w:rsidRPr="00A60825">
        <w:t>power</w:t>
      </w:r>
      <w:r>
        <w:t>s</w:t>
      </w:r>
      <w:r w:rsidRPr="00A60825">
        <w:t xml:space="preserve"> the tourism industry. Cultural and historical sites are digitalised and offered </w:t>
      </w:r>
      <w:r>
        <w:t>on</w:t>
      </w:r>
      <w:r w:rsidRPr="00A60825">
        <w:t xml:space="preserve"> the virtual tourism market, contributing to reducing mass tourism in the region. Expensive tailor-made on-site touris</w:t>
      </w:r>
      <w:r>
        <w:t>m</w:t>
      </w:r>
      <w:r w:rsidRPr="00A60825">
        <w:t xml:space="preserve"> products are complimented with 3D virtual tour guides - historic </w:t>
      </w:r>
      <w:r>
        <w:t>people</w:t>
      </w:r>
      <w:r w:rsidRPr="00A60825">
        <w:t xml:space="preserve"> </w:t>
      </w:r>
      <w:r>
        <w:t>accompanying</w:t>
      </w:r>
      <w:r w:rsidRPr="00A60825">
        <w:t xml:space="preserve"> </w:t>
      </w:r>
      <w:r>
        <w:t>a</w:t>
      </w:r>
      <w:r w:rsidRPr="00A60825">
        <w:t xml:space="preserve"> 3D projection of the site's stories. Large cruise ships are banned, and only medium-sized and small hydrogen powered </w:t>
      </w:r>
      <w:r>
        <w:t>ships</w:t>
      </w:r>
      <w:r w:rsidRPr="00A60825">
        <w:t xml:space="preserve"> are allowed for this luxury tourism experience.</w:t>
      </w:r>
    </w:p>
    <w:p w14:paraId="48E93589" w14:textId="58C8F523" w:rsidR="00544597" w:rsidRPr="00702488" w:rsidRDefault="00544597" w:rsidP="00544597">
      <w:r w:rsidRPr="00702488">
        <w:rPr>
          <w:b/>
          <w:bCs/>
        </w:rPr>
        <w:t>Agriculture: bio, organic, sustainable and regenerative</w:t>
      </w:r>
      <w:r w:rsidRPr="00702488">
        <w:t xml:space="preserve">. The increased occurrence of natural hazards, as well as continuously increasing demand has made food production more difficult and more expensive </w:t>
      </w:r>
      <w:r w:rsidRPr="00E94BC1">
        <w:fldChar w:fldCharType="begin"/>
      </w:r>
      <w:r w:rsidR="004E1C4D" w:rsidRPr="00E94BC1">
        <w:instrText xml:space="preserve"> ADDIN ZOTERO_ITEM CSL_CITATION {"citationID":"TmmnnN81","properties":{"formattedCitation":"(European Commission Joint Research Centre, 2020)","plainCitation":"(European Commission Joint Research Centre, 2020)","noteIndex":0},"citationItems":[{"id":7906,"uris":["http://zotero.org/groups/4075961/items/SBKHR5HE"],"itemData":{"id":7906,"type":"report","event-place":"LU","language":"en","publisher":"Publications Office","publisher-place":"LU","source":"DOI.org (CSL JSON)","title":"Future transitions for the bioeconomy towards sustainable development and a climate-neutral economy: knowledge synthesis : final report.","title-short":"Future transitions for the bioeconomy towards sustainable development and a climate-neutral economy","URL":"https://data.europa.eu/doi/10.2760/667966","author":[{"literal":"European Commission Joint Research Centre"}],"accessed":{"date-parts":[["2021",7,28]]},"issued":{"date-parts":[["2020"]]}}}],"schema":"https://github.com/citation-style-language/schema/raw/master/csl-citation.json"} </w:instrText>
      </w:r>
      <w:r w:rsidRPr="00E94BC1">
        <w:fldChar w:fldCharType="separate"/>
      </w:r>
      <w:r w:rsidR="004E1C4D" w:rsidRPr="00E94BC1">
        <w:rPr>
          <w:rFonts w:ascii="Arial" w:cs="Arial"/>
        </w:rPr>
        <w:t>(European Commission Joint Research Centre, 2020)</w:t>
      </w:r>
      <w:r w:rsidRPr="00E94BC1">
        <w:fldChar w:fldCharType="end"/>
      </w:r>
      <w:r w:rsidRPr="00702488">
        <w:t xml:space="preserve">. This has been exacerbated by other, external crises, such as the food and energy crises </w:t>
      </w:r>
      <w:r>
        <w:t>due to</w:t>
      </w:r>
      <w:r w:rsidRPr="00702488">
        <w:t xml:space="preserve"> the war in Ukraine in the early 2020s, which intensified interdependencies and highlighted the importance of self-sustenance. The Adriatic Ionian Region has a rich climate allowing a large variety of products </w:t>
      </w:r>
      <w:r>
        <w:t xml:space="preserve">to be </w:t>
      </w:r>
      <w:r w:rsidRPr="00702488">
        <w:t xml:space="preserve">cultivated. </w:t>
      </w:r>
      <w:r>
        <w:t>A</w:t>
      </w:r>
      <w:r w:rsidRPr="00702488">
        <w:t xml:space="preserve"> sustainable food system </w:t>
      </w:r>
      <w:r>
        <w:t>is needed</w:t>
      </w:r>
      <w:r w:rsidRPr="00702488">
        <w:t xml:space="preserve"> to ensure food security</w:t>
      </w:r>
      <w:r>
        <w:t xml:space="preserve"> and</w:t>
      </w:r>
      <w:r w:rsidRPr="00702488">
        <w:t xml:space="preserve"> safety</w:t>
      </w:r>
      <w:r>
        <w:t>, respecting the</w:t>
      </w:r>
      <w:r w:rsidRPr="00702488">
        <w:t xml:space="preserve"> environment. By 2050, food </w:t>
      </w:r>
      <w:r>
        <w:t>is</w:t>
      </w:r>
      <w:r w:rsidRPr="00702488">
        <w:t xml:space="preserve"> considered a common and not a consumer good. </w:t>
      </w:r>
      <w:r>
        <w:t>I</w:t>
      </w:r>
      <w:r w:rsidRPr="00702488">
        <w:t xml:space="preserve">n addition to strong policies across the EU, such as the Farm to Fork policy, increased focus has been put on food manufacturers for better </w:t>
      </w:r>
      <w:r>
        <w:t xml:space="preserve">product </w:t>
      </w:r>
      <w:r w:rsidRPr="00702488">
        <w:t>information, certification and labelling</w:t>
      </w:r>
      <w:r>
        <w:t xml:space="preserve"> including</w:t>
      </w:r>
      <w:r w:rsidRPr="00702488">
        <w:t xml:space="preserve"> transparency on sustainability. Furthermore, most vulnerable actors in the sector have been supported, such as small-scale and vulnerable players. Last but not least, sustainable consumer choices have been supported, helping citizens to </w:t>
      </w:r>
      <w:r>
        <w:t>m</w:t>
      </w:r>
      <w:r w:rsidRPr="00702488">
        <w:t xml:space="preserve">ake </w:t>
      </w:r>
      <w:r>
        <w:t>good</w:t>
      </w:r>
      <w:r w:rsidRPr="00702488">
        <w:t xml:space="preserve"> food choices. </w:t>
      </w:r>
      <w:r w:rsidRPr="00702488">
        <w:fldChar w:fldCharType="begin"/>
      </w:r>
      <w:r w:rsidR="004E1C4D">
        <w:instrText xml:space="preserve"> ADDIN ZOTERO_ITEM CSL_CITATION {"citationID":"a2gp4av06ib","properties":{"formattedCitation":"(European Commission, 2020g)","plainCitation":"(European Commission, 2020g)","noteIndex":0},"citationItems":[{"id":8529,"uris":["http://zotero.org/groups/4075961/items/P9MMCP9K"],"itemData":{"id":8529,"type":"report","title":"Towards a Sustainable Food System","author":[{"family":"European Commission","given":""}],"issued":{"date-parts":[["2020",3]]}}}],"schema":"https://github.com/citation-style-language/schema/raw/master/csl-citation.json"} </w:instrText>
      </w:r>
      <w:r w:rsidRPr="00702488">
        <w:fldChar w:fldCharType="separate"/>
      </w:r>
      <w:r w:rsidR="004E1C4D" w:rsidRPr="004E1C4D">
        <w:rPr>
          <w:rFonts w:ascii="Arial" w:cs="Arial"/>
        </w:rPr>
        <w:t>(European Commission, 2020g)</w:t>
      </w:r>
      <w:r w:rsidRPr="00702488">
        <w:fldChar w:fldCharType="end"/>
      </w:r>
    </w:p>
    <w:p w14:paraId="35B7987F" w14:textId="7B816C4F" w:rsidR="00544597" w:rsidRPr="00E90665" w:rsidRDefault="00544597" w:rsidP="00544597">
      <w:pPr>
        <w:rPr>
          <w:i/>
          <w:iCs/>
        </w:rPr>
      </w:pPr>
      <w:r w:rsidRPr="00702488">
        <w:t xml:space="preserve">The profile of farmers has also shifted to sustainability, paying particular attention to nature protection and restoration. By 2050, agriculture </w:t>
      </w:r>
      <w:r>
        <w:t xml:space="preserve">and aquaculture </w:t>
      </w:r>
      <w:r w:rsidRPr="00702488">
        <w:t xml:space="preserve">across the </w:t>
      </w:r>
      <w:r w:rsidRPr="00E90665">
        <w:t xml:space="preserve">Region </w:t>
      </w:r>
      <w:r>
        <w:t>are</w:t>
      </w:r>
      <w:r w:rsidRPr="00702488">
        <w:t xml:space="preserve"> no longer harmful for the environment, but ha</w:t>
      </w:r>
      <w:r>
        <w:t>ve</w:t>
      </w:r>
      <w:r w:rsidRPr="00702488">
        <w:t xml:space="preserve"> adopted technolog</w:t>
      </w:r>
      <w:r>
        <w:t>y</w:t>
      </w:r>
      <w:r w:rsidRPr="00702488">
        <w:t xml:space="preserve"> and turn</w:t>
      </w:r>
      <w:r>
        <w:t>ed</w:t>
      </w:r>
      <w:r w:rsidRPr="00702488">
        <w:t xml:space="preserve"> towards more bio and organic production </w:t>
      </w:r>
      <w:r w:rsidRPr="00E90665">
        <w:t xml:space="preserve">(Map </w:t>
      </w:r>
      <w:r w:rsidR="008F0ADE">
        <w:t>7-1</w:t>
      </w:r>
      <w:r w:rsidRPr="00E90665">
        <w:t>).</w:t>
      </w:r>
      <w:r w:rsidRPr="00702488">
        <w:t xml:space="preserve"> Acknowledging </w:t>
      </w:r>
      <w:r>
        <w:t>a</w:t>
      </w:r>
      <w:r w:rsidRPr="00702488">
        <w:t xml:space="preserve"> lack of resources and the environmental challenges posed by agriculture, farmers have emphasised environmental protection over agricultural production and profit </w:t>
      </w:r>
      <w:r w:rsidRPr="00702488">
        <w:fldChar w:fldCharType="begin"/>
      </w:r>
      <w:r w:rsidR="004E1C4D">
        <w:instrText xml:space="preserve"> ADDIN ZOTERO_ITEM CSL_CITATION {"citationID":"a1jfnvpbsno","properties":{"formattedCitation":"(Joint Research Centre, 2021a)","plainCitation":"(Joint Research Centre, 2021a)","noteIndex":0},"citationItems":[{"id":8476,"uris":["http://zotero.org/groups/4075961/items/4RNF2Y84"],"itemData":{"id":8476,"type":"report","title":"Farmers of the Future","author":[{"family":"Joint Research Centre","given":""}],"issued":{"date-parts":[["2021"]]}}}],"schema":"https://github.com/citation-style-language/schema/raw/master/csl-citation.json"} </w:instrText>
      </w:r>
      <w:r w:rsidRPr="00702488">
        <w:fldChar w:fldCharType="separate"/>
      </w:r>
      <w:r w:rsidR="004E1C4D" w:rsidRPr="004E1C4D">
        <w:rPr>
          <w:rFonts w:ascii="Arial" w:cs="Arial"/>
        </w:rPr>
        <w:t>(Joint Research Centre, 2021a)</w:t>
      </w:r>
      <w:r w:rsidRPr="00702488">
        <w:fldChar w:fldCharType="end"/>
      </w:r>
      <w:r w:rsidRPr="00702488">
        <w:t xml:space="preserve">. Adjusting to consumer choices, which </w:t>
      </w:r>
      <w:r>
        <w:t xml:space="preserve">have </w:t>
      </w:r>
      <w:r w:rsidRPr="00702488">
        <w:t>bec</w:t>
      </w:r>
      <w:r>
        <w:t>o</w:t>
      </w:r>
      <w:r w:rsidRPr="00702488">
        <w:t xml:space="preserve">me more conscious, ‘regenerative farmers’ have experimented </w:t>
      </w:r>
      <w:r>
        <w:t xml:space="preserve">with </w:t>
      </w:r>
      <w:r w:rsidRPr="00702488">
        <w:t>new farming methods and focused on sustainable intensification, agroecology</w:t>
      </w:r>
      <w:r>
        <w:t xml:space="preserve"> and</w:t>
      </w:r>
      <w:r w:rsidRPr="00702488">
        <w:t xml:space="preserve"> organic agriculture to make the food system greener </w:t>
      </w:r>
      <w:r w:rsidRPr="00702488">
        <w:fldChar w:fldCharType="begin"/>
      </w:r>
      <w:r w:rsidR="004E1C4D">
        <w:instrText xml:space="preserve"> ADDIN ZOTERO_ITEM CSL_CITATION {"citationID":"YoGmcJtg","properties":{"formattedCitation":"(Joint Research Centre, 2021a)","plainCitation":"(Joint Research Centre, 2021a)","noteIndex":0},"citationItems":[{"id":8476,"uris":["http://zotero.org/groups/4075961/items/4RNF2Y84"],"itemData":{"id":8476,"type":"report","title":"Farmers of the Future","author":[{"family":"Joint Research Centre","given":""}],"issued":{"date-parts":[["2021"]]}}}],"schema":"https://github.com/citation-style-language/schema/raw/master/csl-citation.json"} </w:instrText>
      </w:r>
      <w:r w:rsidRPr="00702488">
        <w:fldChar w:fldCharType="separate"/>
      </w:r>
      <w:r w:rsidR="004E1C4D" w:rsidRPr="004E1C4D">
        <w:rPr>
          <w:rFonts w:ascii="Arial" w:cs="Arial"/>
        </w:rPr>
        <w:t>(Joint Research Centre, 2021a)</w:t>
      </w:r>
      <w:r w:rsidRPr="00702488">
        <w:fldChar w:fldCharType="end"/>
      </w:r>
      <w:r w:rsidRPr="00702488">
        <w:t>. They also support communities and farmer associations to maintain sustainability goals, as well as broaden</w:t>
      </w:r>
      <w:r>
        <w:t>ing</w:t>
      </w:r>
      <w:r w:rsidRPr="00702488">
        <w:t xml:space="preserve"> their skills and knowledge. Such </w:t>
      </w:r>
      <w:r>
        <w:t xml:space="preserve">a </w:t>
      </w:r>
      <w:r w:rsidRPr="00702488">
        <w:t xml:space="preserve">community feeling in agriculture has also </w:t>
      </w:r>
      <w:r>
        <w:t>grown</w:t>
      </w:r>
      <w:r w:rsidRPr="00702488">
        <w:t xml:space="preserve"> in urban</w:t>
      </w:r>
      <w:r>
        <w:t>,</w:t>
      </w:r>
      <w:r w:rsidRPr="00702488">
        <w:t xml:space="preserve"> semi-urban and rural areas, where people grow food for their own consumption to keep a healthy diet </w:t>
      </w:r>
      <w:r w:rsidRPr="00702488">
        <w:fldChar w:fldCharType="begin"/>
      </w:r>
      <w:r w:rsidR="004E1C4D">
        <w:instrText xml:space="preserve"> ADDIN ZOTERO_ITEM CSL_CITATION {"citationID":"C5nVRbKn","properties":{"formattedCitation":"(Joint Research Centre, 2021a)","plainCitation":"(Joint Research Centre, 2021a)","noteIndex":0},"citationItems":[{"id":8476,"uris":["http://zotero.org/groups/4075961/items/4RNF2Y84"],"itemData":{"id":8476,"type":"report","title":"Farmers of the Future","author":[{"family":"Joint Research Centre","given":""}],"issued":{"date-parts":[["2021"]]}}}],"schema":"https://github.com/citation-style-language/schema/raw/master/csl-citation.json"} </w:instrText>
      </w:r>
      <w:r w:rsidRPr="00702488">
        <w:fldChar w:fldCharType="separate"/>
      </w:r>
      <w:r w:rsidR="004E1C4D" w:rsidRPr="004E1C4D">
        <w:rPr>
          <w:rFonts w:ascii="Arial" w:cs="Arial"/>
        </w:rPr>
        <w:t>(Joint Research Centre, 2021a)</w:t>
      </w:r>
      <w:r w:rsidRPr="00702488">
        <w:fldChar w:fldCharType="end"/>
      </w:r>
      <w:r w:rsidRPr="00702488">
        <w:t>. Home gardening and access to easy-to-use technolog</w:t>
      </w:r>
      <w:r>
        <w:t>y</w:t>
      </w:r>
      <w:r w:rsidRPr="00702488">
        <w:t xml:space="preserve"> made self-provision easier. The food network is small</w:t>
      </w:r>
      <w:r>
        <w:t>,</w:t>
      </w:r>
      <w:r w:rsidRPr="00702488">
        <w:t xml:space="preserve"> supporting themselves and their families or neighbours </w:t>
      </w:r>
      <w:r w:rsidRPr="00702488">
        <w:fldChar w:fldCharType="begin"/>
      </w:r>
      <w:r w:rsidR="004E1C4D">
        <w:instrText xml:space="preserve"> ADDIN ZOTERO_ITEM CSL_CITATION {"citationID":"FpVhFiij","properties":{"formattedCitation":"(Joint Research Centre, 2021a)","plainCitation":"(Joint Research Centre, 2021a)","noteIndex":0},"citationItems":[{"id":8476,"uris":["http://zotero.org/groups/4075961/items/4RNF2Y84"],"itemData":{"id":8476,"type":"report","title":"Farmers of the Future","author":[{"family":"Joint Research Centre","given":""}],"issued":{"date-parts":[["2021"]]}}}],"schema":"https://github.com/citation-style-language/schema/raw/master/csl-citation.json"} </w:instrText>
      </w:r>
      <w:r w:rsidRPr="00702488">
        <w:fldChar w:fldCharType="separate"/>
      </w:r>
      <w:r w:rsidR="004E1C4D" w:rsidRPr="004E1C4D">
        <w:rPr>
          <w:rFonts w:ascii="Arial" w:cs="Arial"/>
        </w:rPr>
        <w:t>(Joint Research Centre, 2021a)</w:t>
      </w:r>
      <w:r w:rsidRPr="00702488">
        <w:fldChar w:fldCharType="end"/>
      </w:r>
      <w:r w:rsidRPr="00702488">
        <w:t>.</w:t>
      </w:r>
    </w:p>
    <w:p w14:paraId="3932FCBD" w14:textId="510FD2A7" w:rsidR="00A76088" w:rsidRPr="00702488" w:rsidRDefault="00544597" w:rsidP="00A76088">
      <w:pPr>
        <w:rPr>
          <w:i/>
          <w:iCs/>
        </w:rPr>
      </w:pPr>
      <w:r w:rsidRPr="00702488">
        <w:rPr>
          <w:i/>
          <w:iCs/>
        </w:rPr>
        <w:t xml:space="preserve">Although all territories are affected by the transition in agricultural practices by 2050, they mainly concern places with agricultural land and rural areas. Areas </w:t>
      </w:r>
      <w:r>
        <w:rPr>
          <w:i/>
          <w:iCs/>
        </w:rPr>
        <w:t>with</w:t>
      </w:r>
      <w:r w:rsidRPr="00702488">
        <w:rPr>
          <w:i/>
          <w:iCs/>
        </w:rPr>
        <w:t xml:space="preserve"> extensive and intensive use of arable land has been primarily affected by the changes </w:t>
      </w:r>
      <w:r>
        <w:rPr>
          <w:i/>
          <w:iCs/>
        </w:rPr>
        <w:t>including</w:t>
      </w:r>
      <w:r w:rsidRPr="00702488">
        <w:rPr>
          <w:i/>
          <w:iCs/>
        </w:rPr>
        <w:t xml:space="preserve"> most regions </w:t>
      </w:r>
      <w:r>
        <w:rPr>
          <w:i/>
          <w:iCs/>
        </w:rPr>
        <w:t>in</w:t>
      </w:r>
      <w:r w:rsidRPr="00702488">
        <w:rPr>
          <w:i/>
          <w:iCs/>
        </w:rPr>
        <w:t xml:space="preserve"> northern Italy, </w:t>
      </w:r>
      <w:r>
        <w:rPr>
          <w:i/>
          <w:iCs/>
        </w:rPr>
        <w:t xml:space="preserve">such </w:t>
      </w:r>
      <w:r w:rsidRPr="00702488">
        <w:rPr>
          <w:i/>
          <w:iCs/>
        </w:rPr>
        <w:t xml:space="preserve">as Lombardia and Veneto, most parts of Croatia, south and west of Albania, most of North Macedonia and </w:t>
      </w:r>
      <w:r>
        <w:rPr>
          <w:i/>
          <w:iCs/>
        </w:rPr>
        <w:t xml:space="preserve">the </w:t>
      </w:r>
      <w:r w:rsidRPr="00702488">
        <w:rPr>
          <w:i/>
          <w:iCs/>
        </w:rPr>
        <w:t xml:space="preserve">north of Serbia as well as Thessaly, Central Macedonia and East Macedonia and Thrace in Greece. </w:t>
      </w:r>
      <w:r w:rsidRPr="00702488">
        <w:rPr>
          <w:rFonts w:ascii="Arial" w:hAnsi="Arial" w:cs="Arial"/>
          <w:i/>
          <w:iCs/>
          <w:color w:val="000000" w:themeColor="text1"/>
          <w:szCs w:val="20"/>
        </w:rPr>
        <w:t>Places with high innovation and R&amp;D are also important to develop relevant technolog</w:t>
      </w:r>
      <w:r>
        <w:rPr>
          <w:rFonts w:ascii="Arial" w:hAnsi="Arial" w:cs="Arial"/>
          <w:i/>
          <w:iCs/>
          <w:color w:val="000000" w:themeColor="text1"/>
          <w:szCs w:val="20"/>
        </w:rPr>
        <w:t>y</w:t>
      </w:r>
      <w:r w:rsidRPr="00702488">
        <w:rPr>
          <w:rFonts w:ascii="Arial" w:hAnsi="Arial" w:cs="Arial"/>
          <w:i/>
          <w:iCs/>
          <w:color w:val="000000" w:themeColor="text1"/>
          <w:szCs w:val="20"/>
        </w:rPr>
        <w:t xml:space="preserve"> </w:t>
      </w:r>
      <w:r>
        <w:rPr>
          <w:rFonts w:ascii="Arial" w:hAnsi="Arial" w:cs="Arial"/>
          <w:i/>
          <w:iCs/>
          <w:color w:val="000000" w:themeColor="text1"/>
          <w:szCs w:val="20"/>
        </w:rPr>
        <w:t>as are</w:t>
      </w:r>
      <w:r w:rsidRPr="00702488">
        <w:rPr>
          <w:rFonts w:ascii="Arial" w:hAnsi="Arial" w:cs="Arial"/>
          <w:i/>
          <w:iCs/>
          <w:color w:val="000000" w:themeColor="text1"/>
          <w:szCs w:val="20"/>
        </w:rPr>
        <w:t xml:space="preserve"> those </w:t>
      </w:r>
      <w:r>
        <w:rPr>
          <w:rFonts w:ascii="Arial" w:hAnsi="Arial" w:cs="Arial"/>
          <w:i/>
          <w:iCs/>
          <w:color w:val="000000" w:themeColor="text1"/>
          <w:szCs w:val="20"/>
        </w:rPr>
        <w:t>with</w:t>
      </w:r>
      <w:r w:rsidRPr="00702488">
        <w:rPr>
          <w:rFonts w:ascii="Arial" w:hAnsi="Arial" w:cs="Arial"/>
          <w:i/>
          <w:iCs/>
          <w:color w:val="000000" w:themeColor="text1"/>
          <w:szCs w:val="20"/>
        </w:rPr>
        <w:t xml:space="preserve"> know-how </w:t>
      </w:r>
      <w:r>
        <w:rPr>
          <w:rFonts w:ascii="Arial" w:hAnsi="Arial" w:cs="Arial"/>
          <w:i/>
          <w:iCs/>
          <w:color w:val="000000" w:themeColor="text1"/>
          <w:szCs w:val="20"/>
        </w:rPr>
        <w:t>to</w:t>
      </w:r>
      <w:r w:rsidRPr="00702488">
        <w:rPr>
          <w:rFonts w:ascii="Arial" w:hAnsi="Arial" w:cs="Arial"/>
          <w:i/>
          <w:iCs/>
          <w:color w:val="000000" w:themeColor="text1"/>
          <w:szCs w:val="20"/>
        </w:rPr>
        <w:t xml:space="preserve"> transmit smart farming to rural areas. </w:t>
      </w:r>
      <w:r w:rsidRPr="00702488">
        <w:rPr>
          <w:rFonts w:ascii="Arial" w:hAnsi="Arial" w:cs="Arial"/>
          <w:i/>
          <w:iCs/>
          <w:color w:val="000000" w:themeColor="text1"/>
          <w:szCs w:val="20"/>
        </w:rPr>
        <w:fldChar w:fldCharType="begin"/>
      </w:r>
      <w:r w:rsidR="004E1C4D">
        <w:rPr>
          <w:rFonts w:ascii="Arial" w:hAnsi="Arial" w:cs="Arial"/>
          <w:i/>
          <w:iCs/>
          <w:color w:val="000000" w:themeColor="text1"/>
          <w:szCs w:val="20"/>
        </w:rPr>
        <w:instrText xml:space="preserve"> ADDIN ZOTERO_ITEM CSL_CITATION {"citationID":"0n40RUC8","properties":{"formattedCitation":"(EEA, 2017; Grid Arendal, 2015)","plainCitation":"(EEA, 2017; Grid Arendal, 2015)","noteIndex":0},"citationItems":[{"id":8490,"uris":["http://zotero.org/groups/4075961/items/K6ZDCE6R"],"itemData":{"id":8490,"type":"map","title":"Agricultural land use intensity","author":[{"family":"EEA","given":""}],"issued":{"date-parts":[["2017"]]}}},{"id":8489,"uris":["http://zotero.org/groups/4075961/items/U7X5DWC5"],"itemData":{"id":8489,"type":"map","title":"Agriculture Western Balkans","author":[{"family":"Grid Arendal","given":""}],"issued":{"date-parts":[["2015"]]}}}],"schema":"https://github.com/citation-style-language/schema/raw/master/csl-citation.json"} </w:instrText>
      </w:r>
      <w:r w:rsidRPr="00702488">
        <w:rPr>
          <w:rFonts w:ascii="Arial" w:hAnsi="Arial" w:cs="Arial"/>
          <w:i/>
          <w:iCs/>
          <w:color w:val="000000" w:themeColor="text1"/>
          <w:szCs w:val="20"/>
        </w:rPr>
        <w:fldChar w:fldCharType="separate"/>
      </w:r>
      <w:r w:rsidR="004E1C4D" w:rsidRPr="004E1C4D">
        <w:rPr>
          <w:rFonts w:ascii="Arial" w:hAnsi="Arial" w:cs="Arial"/>
          <w:color w:val="000000"/>
        </w:rPr>
        <w:t>(EEA, 2017; Grid Arendal, 2015)</w:t>
      </w:r>
      <w:r w:rsidRPr="00702488">
        <w:rPr>
          <w:rFonts w:ascii="Arial" w:hAnsi="Arial" w:cs="Arial"/>
          <w:i/>
          <w:iCs/>
          <w:color w:val="000000" w:themeColor="text1"/>
          <w:szCs w:val="20"/>
        </w:rPr>
        <w:fldChar w:fldCharType="end"/>
      </w:r>
    </w:p>
    <w:p w14:paraId="7614436F" w14:textId="35BE2510" w:rsidR="002B77C1" w:rsidRPr="00702488" w:rsidRDefault="006E32ED" w:rsidP="002B77C1">
      <w:r w:rsidRPr="00702488">
        <w:rPr>
          <w:b/>
          <w:bCs/>
        </w:rPr>
        <w:t>In slow living</w:t>
      </w:r>
      <w:r w:rsidRPr="00702488">
        <w:t xml:space="preserve">. </w:t>
      </w:r>
      <w:r w:rsidR="002B77C1" w:rsidRPr="00702488">
        <w:t>The shift towards nature restoration and increase</w:t>
      </w:r>
      <w:r w:rsidR="002B77C1">
        <w:t>d</w:t>
      </w:r>
      <w:r w:rsidR="002B77C1" w:rsidRPr="00702488">
        <w:t xml:space="preserve"> nature protection has not only affected the economy and business</w:t>
      </w:r>
      <w:r w:rsidR="002B77C1">
        <w:t>es</w:t>
      </w:r>
      <w:r w:rsidR="002B77C1" w:rsidRPr="00702488">
        <w:t>, energy produc</w:t>
      </w:r>
      <w:r w:rsidR="002B77C1">
        <w:t>tion and</w:t>
      </w:r>
      <w:r w:rsidR="002B77C1" w:rsidRPr="00702488">
        <w:t xml:space="preserve"> work. It has first and foremost affected people’s lives. Citizens </w:t>
      </w:r>
      <w:r w:rsidR="002B77C1">
        <w:t>in</w:t>
      </w:r>
      <w:r w:rsidR="002B77C1" w:rsidRPr="00702488">
        <w:t xml:space="preserve"> the Adriatic Ionian Region have chosen ‘slow living’ where they put nature protection over individualism. </w:t>
      </w:r>
      <w:r w:rsidR="002B77C1">
        <w:t>Young people in particular have</w:t>
      </w:r>
      <w:r w:rsidR="002B77C1" w:rsidRPr="00702488">
        <w:t xml:space="preserve"> come to play a role, as </w:t>
      </w:r>
      <w:r w:rsidR="002B77C1">
        <w:t>they</w:t>
      </w:r>
      <w:r w:rsidR="002B77C1" w:rsidRPr="00702488">
        <w:t xml:space="preserve"> led the environmental movements and increased awareness across the Region. By 2050 ‘giving back to nature’ </w:t>
      </w:r>
      <w:r w:rsidR="002B77C1">
        <w:t>is</w:t>
      </w:r>
      <w:r w:rsidR="002B77C1" w:rsidRPr="00702488">
        <w:t xml:space="preserve"> well embedded in people’s everyday lives. More and more people have started growing their own small urban gardens </w:t>
      </w:r>
      <w:r w:rsidR="002B77C1">
        <w:t>including on</w:t>
      </w:r>
      <w:r w:rsidR="002B77C1" w:rsidRPr="00702488">
        <w:t xml:space="preserve"> roo</w:t>
      </w:r>
      <w:r w:rsidR="002B77C1">
        <w:t>ve</w:t>
      </w:r>
      <w:r w:rsidR="002B77C1" w:rsidRPr="00702488">
        <w:t>s, conserving and reusing water, reducing their paper needs, planting more trees, investing in zero-emission</w:t>
      </w:r>
      <w:r w:rsidR="002B77C1" w:rsidRPr="00D81FAF">
        <w:t xml:space="preserve"> </w:t>
      </w:r>
      <w:r w:rsidR="002B77C1" w:rsidRPr="00702488">
        <w:t>equipment, composting at home, recycling, using less power</w:t>
      </w:r>
      <w:r w:rsidR="002B77C1">
        <w:t xml:space="preserve"> and</w:t>
      </w:r>
      <w:r w:rsidR="002B77C1" w:rsidRPr="00702488">
        <w:t xml:space="preserve"> sustainable transport</w:t>
      </w:r>
      <w:r w:rsidR="002B77C1">
        <w:t>,</w:t>
      </w:r>
      <w:r w:rsidR="002B77C1" w:rsidRPr="00702488">
        <w:t xml:space="preserve"> buy</w:t>
      </w:r>
      <w:r w:rsidR="002B77C1">
        <w:t>ing</w:t>
      </w:r>
      <w:r w:rsidR="002B77C1" w:rsidRPr="00702488">
        <w:t xml:space="preserve"> from ethical companies, reduced consumerism, banned plastic usage, stopped using chemicals, inspired other people to do the same and tried to reconnect with nature </w:t>
      </w:r>
      <w:r w:rsidR="002B77C1" w:rsidRPr="00702488">
        <w:fldChar w:fldCharType="begin"/>
      </w:r>
      <w:r w:rsidR="004E1C4D">
        <w:instrText xml:space="preserve"> ADDIN ZOTERO_ITEM CSL_CITATION {"citationID":"a1j1lp6u4hq","properties":{"formattedCitation":"(Getz, 2021; Keetley, 2021)","plainCitation":"(Getz, 2021; Keetley, 2021)","noteIndex":0},"citationItems":[{"id":8527,"uris":["http://zotero.org/groups/4075961/items/4PX7YCD3"],"itemData":{"id":8527,"type":"webpage","title":"Help clients and improve the environment with these nine ideas","URL":"https://www.totallandscapecare.com/business/article/15035434/top-10-ways-to-give-back-to-nature","author":[{"family":"Getz","given":"Lindsey"}],"accessed":{"date-parts":[["2022",3,27]]},"issued":{"date-parts":[["2021",6,25]]}}},{"id":8528,"uris":["http://zotero.org/groups/4075961/items/UNZMA3U7"],"itemData":{"id":8528,"type":"webpage","container-title":"Less Plastic","title":"9 Ways you can restore nature","URL":"https://www.lessplastic.org.uk/9-ways-you-can-restore-nature/","author":[{"family":"Keetley","given":"Amanda"}],"accessed":{"date-parts":[["2022",3,27]]},"issued":{"date-parts":[["2021",2,22]]}}}],"schema":"https://github.com/citation-style-language/schema/raw/master/csl-citation.json"} </w:instrText>
      </w:r>
      <w:r w:rsidR="002B77C1" w:rsidRPr="00702488">
        <w:fldChar w:fldCharType="separate"/>
      </w:r>
      <w:r w:rsidR="004E1C4D" w:rsidRPr="004E1C4D">
        <w:rPr>
          <w:rFonts w:ascii="Arial" w:cs="Arial"/>
        </w:rPr>
        <w:t>(Getz, 2021; Keetley, 2021)</w:t>
      </w:r>
      <w:r w:rsidR="002B77C1" w:rsidRPr="00702488">
        <w:fldChar w:fldCharType="end"/>
      </w:r>
      <w:r w:rsidR="002B77C1" w:rsidRPr="00702488">
        <w:t xml:space="preserve">. Laying the foundations for a new ‘social contract’, citizens of the Adriatic Ionian Region have led by example towards a sustainable </w:t>
      </w:r>
      <w:r w:rsidR="002B77C1">
        <w:t>economy</w:t>
      </w:r>
      <w:r w:rsidR="002B77C1" w:rsidRPr="00702488">
        <w:t>. Th</w:t>
      </w:r>
      <w:r w:rsidR="002B77C1">
        <w:t>is</w:t>
      </w:r>
      <w:r w:rsidR="002B77C1" w:rsidRPr="00702488">
        <w:t xml:space="preserve"> has improved the environmental situation in the region, restored large parts of nature and helped land and aquatic ecosystems, increased ecosystem services and in the long run improved </w:t>
      </w:r>
      <w:r w:rsidR="002B77C1">
        <w:t>people’s</w:t>
      </w:r>
      <w:r w:rsidR="002B77C1" w:rsidRPr="00702488">
        <w:t xml:space="preserve"> physical and mental health. </w:t>
      </w:r>
    </w:p>
    <w:p w14:paraId="026BDF9B" w14:textId="323B2917" w:rsidR="002B77C1" w:rsidRPr="00702488" w:rsidRDefault="002B77C1" w:rsidP="002B77C1">
      <w:r w:rsidRPr="00702488">
        <w:rPr>
          <w:b/>
          <w:bCs/>
        </w:rPr>
        <w:t>The new Adriatic Ionian way of life</w:t>
      </w:r>
      <w:r w:rsidRPr="00702488">
        <w:t xml:space="preserve">. </w:t>
      </w:r>
      <w:r>
        <w:t>C</w:t>
      </w:r>
      <w:r w:rsidRPr="00702488">
        <w:t xml:space="preserve">itizen participation in the Adriatic Ionian Region has been crucial </w:t>
      </w:r>
      <w:r>
        <w:t>to</w:t>
      </w:r>
      <w:r w:rsidRPr="00702488">
        <w:t xml:space="preserve"> </w:t>
      </w:r>
      <w:r>
        <w:t>restore</w:t>
      </w:r>
      <w:r w:rsidRPr="00702488">
        <w:t xml:space="preserve"> nature in the area. Big and influential social movements have triggered </w:t>
      </w:r>
      <w:r>
        <w:t>product</w:t>
      </w:r>
      <w:r w:rsidRPr="00702488">
        <w:t xml:space="preserve"> supply and demand, the bioeconomy transformation and new social li</w:t>
      </w:r>
      <w:r>
        <w:t>ves</w:t>
      </w:r>
      <w:r w:rsidRPr="00702488">
        <w:t xml:space="preserve">. In particular community led groups, driven mainly by </w:t>
      </w:r>
      <w:r>
        <w:t>young people</w:t>
      </w:r>
      <w:r w:rsidRPr="00702488">
        <w:t xml:space="preserve">, encouraged the shift and the emergence of the new economic model. </w:t>
      </w:r>
      <w:r>
        <w:t>In</w:t>
      </w:r>
      <w:r w:rsidRPr="00702488">
        <w:t xml:space="preserve"> awareness campaigns, protests and petitions </w:t>
      </w:r>
      <w:r>
        <w:t>people have shown</w:t>
      </w:r>
      <w:r w:rsidRPr="00702488">
        <w:t xml:space="preserve"> they have the power to adjust their lives for a greater good. This ecological awakening has created a new Adriatic Ionian way of life, where people have realised how much they rely on nature and how much they need more connection to it </w:t>
      </w:r>
      <w:r w:rsidRPr="00702488">
        <w:fldChar w:fldCharType="begin"/>
      </w:r>
      <w:r w:rsidR="004E1C4D">
        <w:instrText xml:space="preserve"> ADDIN ZOTERO_ITEM CSL_CITATION {"citationID":"a15im6icjk9","properties":{"formattedCitation":"(The Economist Intelligence Unit, 2021)","plainCitation":"(The Economist Intelligence Unit, 2021)","noteIndex":0},"citationItems":[{"id":8526,"uris":["http://zotero.org/groups/4075961/items/PJ9ZZYZE"],"itemData":{"id":8526,"type":"report","title":"An Eco-wakening. Measuring global awareness, engagement and action for nature","author":[{"family":"The Economist Intelligence Unit","given":""}],"issued":{"date-parts":[["2021"]]}}}],"schema":"https://github.com/citation-style-language/schema/raw/master/csl-citation.json"} </w:instrText>
      </w:r>
      <w:r w:rsidRPr="00702488">
        <w:fldChar w:fldCharType="separate"/>
      </w:r>
      <w:r w:rsidR="004E1C4D" w:rsidRPr="004E1C4D">
        <w:rPr>
          <w:rFonts w:ascii="Arial" w:cs="Arial"/>
        </w:rPr>
        <w:t>(The Economist Intelligence Unit, 2021)</w:t>
      </w:r>
      <w:r w:rsidRPr="00702488">
        <w:fldChar w:fldCharType="end"/>
      </w:r>
      <w:r w:rsidRPr="00702488">
        <w:t>. Being close to mother earth is important for</w:t>
      </w:r>
      <w:r>
        <w:t xml:space="preserve"> different</w:t>
      </w:r>
      <w:r w:rsidRPr="00702488">
        <w:t xml:space="preserve"> culture</w:t>
      </w:r>
      <w:r>
        <w:t>s</w:t>
      </w:r>
      <w:r w:rsidRPr="00702488">
        <w:t xml:space="preserve">, as well as for a symbiosis between nature and humans </w:t>
      </w:r>
      <w:r w:rsidRPr="00702488">
        <w:fldChar w:fldCharType="begin"/>
      </w:r>
      <w:r w:rsidR="004E1C4D">
        <w:instrText xml:space="preserve"> ADDIN ZOTERO_ITEM CSL_CITATION {"citationID":"i7F10UFq","properties":{"formattedCitation":"(The Economist Intelligence Unit, 2021)","plainCitation":"(The Economist Intelligence Unit, 2021)","noteIndex":0},"citationItems":[{"id":8526,"uris":["http://zotero.org/groups/4075961/items/PJ9ZZYZE"],"itemData":{"id":8526,"type":"report","title":"An Eco-wakening. Measuring global awareness, engagement and action for nature","author":[{"family":"The Economist Intelligence Unit","given":""}],"issued":{"date-parts":[["2021"]]}}}],"schema":"https://github.com/citation-style-language/schema/raw/master/csl-citation.json"} </w:instrText>
      </w:r>
      <w:r w:rsidRPr="00702488">
        <w:fldChar w:fldCharType="separate"/>
      </w:r>
      <w:r w:rsidR="004E1C4D" w:rsidRPr="004E1C4D">
        <w:rPr>
          <w:rFonts w:ascii="Arial" w:cs="Arial"/>
        </w:rPr>
        <w:t>(The Economist Intelligence Unit, 2021)</w:t>
      </w:r>
      <w:r w:rsidRPr="00702488">
        <w:fldChar w:fldCharType="end"/>
      </w:r>
      <w:r w:rsidRPr="00702488">
        <w:t xml:space="preserve">. For people in the Adriatic Ionian Region, preserving natural habitats means preserving their values and culture and by 2050 building a stronger macro-regional cultural heritage. People have changed their mindsets for the common good, which has supported </w:t>
      </w:r>
      <w:r>
        <w:t>decision</w:t>
      </w:r>
      <w:r w:rsidRPr="00702488">
        <w:t xml:space="preserve"> makers </w:t>
      </w:r>
      <w:r>
        <w:t>to</w:t>
      </w:r>
      <w:r w:rsidRPr="00702488">
        <w:t xml:space="preserve"> shap</w:t>
      </w:r>
      <w:r>
        <w:t>e</w:t>
      </w:r>
      <w:r w:rsidRPr="00702488">
        <w:t xml:space="preserve"> policies that correspond to these values and support this transition </w:t>
      </w:r>
      <w:r w:rsidRPr="00702488">
        <w:fldChar w:fldCharType="begin"/>
      </w:r>
      <w:r w:rsidR="004E1C4D">
        <w:instrText xml:space="preserve"> ADDIN ZOTERO_ITEM CSL_CITATION {"citationID":"a818t9betf","properties":{"formattedCitation":"(Joint Research Centre, 2021c)","plainCitation":"(Joint Research Centre, 2021c)","noteIndex":0},"citationItems":[{"id":8525,"uris":["http://zotero.org/groups/4075961/items/5FQP6JXS"],"itemData":{"id":8525,"type":"report","title":"Values and Indentities. a policymaker's guide","author":[{"family":"Joint Research Centre","given":""}],"issued":{"date-parts":[["2021"]]}}}],"schema":"https://github.com/citation-style-language/schema/raw/master/csl-citation.json"} </w:instrText>
      </w:r>
      <w:r w:rsidRPr="00702488">
        <w:fldChar w:fldCharType="separate"/>
      </w:r>
      <w:r w:rsidR="004E1C4D" w:rsidRPr="004E1C4D">
        <w:rPr>
          <w:rFonts w:ascii="Arial" w:cs="Arial"/>
        </w:rPr>
        <w:t>(Joint Research Centre, 2021c)</w:t>
      </w:r>
      <w:r w:rsidRPr="00702488">
        <w:fldChar w:fldCharType="end"/>
      </w:r>
      <w:r w:rsidRPr="00702488">
        <w:t xml:space="preserve">. </w:t>
      </w:r>
    </w:p>
    <w:p w14:paraId="7F6DEE88" w14:textId="537C8A2E" w:rsidR="002B77C1" w:rsidRPr="00702488" w:rsidRDefault="002B77C1" w:rsidP="002B77C1">
      <w:pPr>
        <w:rPr>
          <w:i/>
          <w:iCs/>
        </w:rPr>
      </w:pPr>
      <w:r w:rsidRPr="00702488">
        <w:rPr>
          <w:i/>
          <w:iCs/>
        </w:rPr>
        <w:t xml:space="preserve">Cultural heritage, both tangible and intangible has been particularly important in the Adriatic Ionian Region, with regions in south Italy, Croatia, east of Slovenia and west and north east part of Greece allocating resources for related projects </w:t>
      </w:r>
      <w:r w:rsidRPr="00702488">
        <w:rPr>
          <w:i/>
          <w:iCs/>
        </w:rPr>
        <w:fldChar w:fldCharType="begin"/>
      </w:r>
      <w:r w:rsidR="004E1C4D">
        <w:rPr>
          <w:i/>
          <w:iCs/>
        </w:rPr>
        <w:instrText xml:space="preserve"> ADDIN ZOTERO_ITEM CSL_CITATION {"citationID":"a25q6m5i7b8","properties":{"formattedCitation":"(ESPON, 2021)","plainCitation":"(ESPON, 2021)","noteIndex":0},"citationItems":[{"id":8543,"uris":["http://zotero.org/groups/4075961/items/YY2Q5C3L"],"itemData":{"id":8543,"type":"report","genre":"Draft Final Report","title":"HERIWELL - Cultural Heritage as a Source of Societal Well-being in European Regions. Draft findings on the linkages between cultural heritage and societal well-being.","author":[{"family":"ESPON","given":""}],"issued":{"date-parts":[["2021",12]]}}}],"schema":"https://github.com/citation-style-language/schema/raw/master/csl-citation.json"} </w:instrText>
      </w:r>
      <w:r w:rsidRPr="00702488">
        <w:rPr>
          <w:i/>
          <w:iCs/>
        </w:rPr>
        <w:fldChar w:fldCharType="separate"/>
      </w:r>
      <w:r w:rsidR="004E1C4D" w:rsidRPr="004E1C4D">
        <w:rPr>
          <w:rFonts w:ascii="Arial" w:cs="Arial"/>
        </w:rPr>
        <w:t>(ESPON, 2021)</w:t>
      </w:r>
      <w:r w:rsidRPr="00702488">
        <w:rPr>
          <w:i/>
          <w:iCs/>
        </w:rPr>
        <w:fldChar w:fldCharType="end"/>
      </w:r>
      <w:r w:rsidRPr="00702488">
        <w:rPr>
          <w:i/>
          <w:iCs/>
        </w:rPr>
        <w:t>.</w:t>
      </w:r>
    </w:p>
    <w:p w14:paraId="7C96EDD2" w14:textId="3A48D56F" w:rsidR="005061D2" w:rsidRPr="00702488" w:rsidRDefault="002B77C1" w:rsidP="002B77C1">
      <w:r w:rsidRPr="00702488">
        <w:rPr>
          <w:b/>
          <w:bCs/>
        </w:rPr>
        <w:t>Integration relationship: make love, not war</w:t>
      </w:r>
      <w:r w:rsidRPr="00702488">
        <w:t xml:space="preserve">. Environmental protection knows no borders. This has </w:t>
      </w:r>
      <w:r>
        <w:t>prompted</w:t>
      </w:r>
      <w:r w:rsidRPr="00702488">
        <w:t xml:space="preserve"> stronger cooperation and integration in the Adriatic Ionian Region. In fact, cooperation and integration have been a must. Over the decades, non-EU members of the Region have joined the EU family, </w:t>
      </w:r>
      <w:r>
        <w:t>after</w:t>
      </w:r>
      <w:r w:rsidRPr="00702488">
        <w:t xml:space="preserve"> stronger integration efforts. The support and rebranding of EUSAIR, the macro-regional strategy towards integration of the Adriatic Ionian Region, has been pivotal </w:t>
      </w:r>
      <w:r>
        <w:t>to</w:t>
      </w:r>
      <w:r w:rsidRPr="00702488">
        <w:t xml:space="preserve"> the inclusion and integration of the non-EU member states. Over the decades, horizontal cooperation through EUSAIR, the regional identity built across countries that left aside earlier divides and conflicts, </w:t>
      </w:r>
      <w:r>
        <w:t xml:space="preserve">along with </w:t>
      </w:r>
      <w:r w:rsidRPr="00702488">
        <w:t>understanding the common needs and inclusive approach</w:t>
      </w:r>
      <w:r>
        <w:t>,</w:t>
      </w:r>
      <w:r w:rsidRPr="00702488">
        <w:t xml:space="preserve"> have contributed to a stronger and faster integration </w:t>
      </w:r>
      <w:r w:rsidRPr="00702488">
        <w:fldChar w:fldCharType="begin"/>
      </w:r>
      <w:r w:rsidR="004E1C4D">
        <w:instrText xml:space="preserve"> ADDIN ZOTERO_ITEM CSL_CITATION {"citationID":"a3qi1u74pr","properties":{"formattedCitation":"(European Commission, 2021e)","plainCitation":"(European Commission, 2021e)","noteIndex":0},"citationItems":[{"id":8024,"uris":["http://zotero.org/groups/4075961/items/B82X9EER"],"itemData":{"id":8024,"type":"report","title":"EU Strategy for the Adriatic and Ionian Region (EUSAIR) facilitating the enlargement process of Western Balkans. Final Report","author":[{"family":"European Commission","given":""}],"issued":{"date-parts":[["2021",3]]}}}],"schema":"https://github.com/citation-style-language/schema/raw/master/csl-citation.json"} </w:instrText>
      </w:r>
      <w:r w:rsidRPr="00702488">
        <w:fldChar w:fldCharType="separate"/>
      </w:r>
      <w:r w:rsidR="004E1C4D" w:rsidRPr="004E1C4D">
        <w:rPr>
          <w:rFonts w:ascii="Arial" w:cs="Arial"/>
        </w:rPr>
        <w:t>(European Commission, 2021e)</w:t>
      </w:r>
      <w:r w:rsidRPr="00702488">
        <w:fldChar w:fldCharType="end"/>
      </w:r>
      <w:r w:rsidRPr="00702488">
        <w:t xml:space="preserve">. This integration has happened by 2050 gradually and to different </w:t>
      </w:r>
      <w:r>
        <w:t>degrees</w:t>
      </w:r>
      <w:r w:rsidRPr="00702488">
        <w:t xml:space="preserve">. The starting point has been nature restoration and protection of the natural habitat </w:t>
      </w:r>
      <w:r>
        <w:t>in</w:t>
      </w:r>
      <w:r w:rsidRPr="00702488">
        <w:t xml:space="preserve"> the Region. </w:t>
      </w:r>
      <w:r>
        <w:t>T</w:t>
      </w:r>
      <w:r w:rsidRPr="00702488">
        <w:t>his commitment has increased credibility</w:t>
      </w:r>
      <w:r>
        <w:t xml:space="preserve"> and</w:t>
      </w:r>
      <w:r w:rsidRPr="00702488">
        <w:t xml:space="preserve"> mutual trust, initiatin</w:t>
      </w:r>
      <w:r>
        <w:t>g</w:t>
      </w:r>
      <w:r w:rsidRPr="00702488">
        <w:t xml:space="preserve"> a more dynamic process for integration of non-EU member states in EUSAIR </w:t>
      </w:r>
      <w:r w:rsidRPr="00702488">
        <w:fldChar w:fldCharType="begin"/>
      </w:r>
      <w:r w:rsidR="004E1C4D">
        <w:instrText xml:space="preserve"> ADDIN ZOTERO_ITEM CSL_CITATION {"citationID":"a1gce53d2kj","properties":{"formattedCitation":"(European Commission, 2020b)","plainCitation":"(European Commission, 2020b)","noteIndex":0},"citationItems":[{"id":8523,"uris":["http://zotero.org/groups/4075961/items/LP9WKVFS"],"itemData":{"id":8523,"type":"document","title":"Communication from the Commission to the European Parliament, the Council, the European Economic and Social Committee and the Committee of the Regions. Enhancing the accession process - A credible EU perspective for the Western Balkans. COM(2020) 57 final","author":[{"family":"European Commission","given":""}],"issued":{"date-parts":[["2020",2,5]]}}}],"schema":"https://github.com/citation-style-language/schema/raw/master/csl-citation.json"} </w:instrText>
      </w:r>
      <w:r w:rsidRPr="00702488">
        <w:fldChar w:fldCharType="separate"/>
      </w:r>
      <w:r w:rsidR="004E1C4D" w:rsidRPr="004E1C4D">
        <w:rPr>
          <w:rFonts w:ascii="Arial" w:cs="Arial"/>
        </w:rPr>
        <w:t>(European Commission, 2020b)</w:t>
      </w:r>
      <w:r w:rsidRPr="00702488">
        <w:fldChar w:fldCharType="end"/>
      </w:r>
      <w:r w:rsidRPr="00702488">
        <w:t>.</w:t>
      </w:r>
    </w:p>
    <w:p w14:paraId="4072529E" w14:textId="77777777" w:rsidR="000E5062" w:rsidRDefault="00B77365">
      <w:pPr>
        <w:spacing w:before="0"/>
        <w:jc w:val="left"/>
      </w:pPr>
      <w:r w:rsidRPr="00702488">
        <w:br w:type="page"/>
      </w:r>
    </w:p>
    <w:p w14:paraId="118364E8" w14:textId="7A4D98E0" w:rsidR="000E5062" w:rsidRDefault="000E5062" w:rsidP="000E5062">
      <w:pPr>
        <w:pStyle w:val="Heading1"/>
      </w:pPr>
      <w:bookmarkStart w:id="28" w:name="_Toc100584705"/>
      <w:r>
        <w:t>Concluding reflections</w:t>
      </w:r>
      <w:bookmarkEnd w:id="28"/>
    </w:p>
    <w:p w14:paraId="044A393C" w14:textId="7CFBD93F" w:rsidR="000E5062" w:rsidRPr="00174BC7" w:rsidRDefault="000E5062" w:rsidP="000E5062">
      <w:r>
        <w:t>What can we draw from the alternative territorial scenario ‘</w:t>
      </w:r>
      <w:r w:rsidR="008D11B1">
        <w:t>Restoring nature for a revived ecosystem’</w:t>
      </w:r>
      <w:r>
        <w:t xml:space="preserve">? The alternative territorial scenario has capitalised on the work carried out through the desk research and the co-creation process to develop the core foundations upon it has been developed. Those core foundations of the scenario have been the basis for the further development of the scenario and unfolding the key storylines and elements, as well as identifying their territorial implications. The following sections present first shortly those core foundations of the scenario. Second, they show the links of the key foundations to the storylines and elements of the scenarios, as well as overall territorial implications the scenario has. </w:t>
      </w:r>
    </w:p>
    <w:p w14:paraId="2E825FAE" w14:textId="77777777" w:rsidR="000E5062" w:rsidRDefault="000E5062" w:rsidP="000E5062">
      <w:pPr>
        <w:pStyle w:val="Heading2"/>
      </w:pPr>
      <w:bookmarkStart w:id="29" w:name="_Toc100584706"/>
      <w:r>
        <w:t>What are the foundations of the scenario?</w:t>
      </w:r>
      <w:bookmarkEnd w:id="29"/>
    </w:p>
    <w:p w14:paraId="5A9D687B" w14:textId="5CED9E6C" w:rsidR="000E5062" w:rsidRDefault="000E5062" w:rsidP="000E5062">
      <w:pPr>
        <w:pStyle w:val="BodyText"/>
      </w:pPr>
      <w:r>
        <w:t>The alternative territorial scenario ‘</w:t>
      </w:r>
      <w:r w:rsidR="00486453">
        <w:t>Restoring nature for a revived ecosystem</w:t>
      </w:r>
      <w:r>
        <w:t>’ has been built along five core foundations, as shown in the figure below.</w:t>
      </w:r>
    </w:p>
    <w:p w14:paraId="63BE2174" w14:textId="37A147B1" w:rsidR="000E5062" w:rsidRDefault="000E5062" w:rsidP="000E5062">
      <w:pPr>
        <w:pStyle w:val="Caption"/>
      </w:pPr>
      <w:bookmarkStart w:id="30" w:name="_Toc100584722"/>
      <w:r>
        <w:t xml:space="preserve">Figure </w:t>
      </w:r>
      <w:r w:rsidR="000C404D">
        <w:fldChar w:fldCharType="begin"/>
      </w:r>
      <w:r w:rsidR="000C404D">
        <w:instrText xml:space="preserve"> STYLEREF 1 \s </w:instrText>
      </w:r>
      <w:r w:rsidR="000C404D">
        <w:fldChar w:fldCharType="separate"/>
      </w:r>
      <w:r w:rsidR="008619E9">
        <w:rPr>
          <w:noProof/>
        </w:rPr>
        <w:t>8</w:t>
      </w:r>
      <w:r w:rsidR="000C404D">
        <w:fldChar w:fldCharType="end"/>
      </w:r>
      <w:r w:rsidR="000C404D">
        <w:noBreakHyphen/>
      </w:r>
      <w:r w:rsidR="000C404D">
        <w:fldChar w:fldCharType="begin"/>
      </w:r>
      <w:r w:rsidR="000C404D">
        <w:instrText xml:space="preserve"> SEQ Figure \* ARABIC \s 1 </w:instrText>
      </w:r>
      <w:r w:rsidR="000C404D">
        <w:fldChar w:fldCharType="separate"/>
      </w:r>
      <w:r w:rsidR="008619E9">
        <w:rPr>
          <w:noProof/>
        </w:rPr>
        <w:t>1</w:t>
      </w:r>
      <w:r w:rsidR="000C404D">
        <w:fldChar w:fldCharType="end"/>
      </w:r>
      <w:r w:rsidR="009575C8">
        <w:t xml:space="preserve"> </w:t>
      </w:r>
      <w:r w:rsidR="008D11B1">
        <w:t>Restoring nature for a revived ecosystem</w:t>
      </w:r>
      <w:r w:rsidR="006A6F16">
        <w:t xml:space="preserve"> foundations</w:t>
      </w:r>
      <w:r w:rsidR="00154876">
        <w:t xml:space="preserve"> </w:t>
      </w:r>
      <w:r w:rsidR="006A6F16">
        <w:t>– EUSAIR in 2050</w:t>
      </w:r>
      <w:bookmarkEnd w:id="30"/>
    </w:p>
    <w:p w14:paraId="10165921" w14:textId="694E00B7" w:rsidR="000E5062" w:rsidRDefault="008D11B1" w:rsidP="000E5062">
      <w:r>
        <w:rPr>
          <w:noProof/>
        </w:rPr>
        <w:drawing>
          <wp:inline distT="0" distB="0" distL="0" distR="0" wp14:anchorId="707E4A83" wp14:editId="49B5BF99">
            <wp:extent cx="4514400" cy="3732449"/>
            <wp:effectExtent l="0" t="0" r="0" b="1905"/>
            <wp:docPr id="97" name="Picture 97"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 funnel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4400" cy="3732449"/>
                    </a:xfrm>
                    <a:prstGeom prst="rect">
                      <a:avLst/>
                    </a:prstGeom>
                  </pic:spPr>
                </pic:pic>
              </a:graphicData>
            </a:graphic>
          </wp:inline>
        </w:drawing>
      </w:r>
    </w:p>
    <w:p w14:paraId="4465EF60" w14:textId="77777777" w:rsidR="000E5062" w:rsidRDefault="000E5062" w:rsidP="000E5062">
      <w:pPr>
        <w:rPr>
          <w:sz w:val="16"/>
          <w:szCs w:val="16"/>
        </w:rPr>
      </w:pPr>
      <w:r w:rsidRPr="00E64A1E">
        <w:rPr>
          <w:sz w:val="16"/>
          <w:szCs w:val="16"/>
        </w:rPr>
        <w:t>Source: authors’ own</w:t>
      </w:r>
    </w:p>
    <w:p w14:paraId="09FDDF85" w14:textId="72FB98AB" w:rsidR="00486453" w:rsidRDefault="00404937" w:rsidP="000E5062">
      <w:pPr>
        <w:rPr>
          <w:rFonts w:ascii="Arial" w:hAnsi="Arial" w:cs="Arial"/>
        </w:rPr>
      </w:pPr>
      <w:r>
        <w:rPr>
          <w:rFonts w:ascii="Arial" w:hAnsi="Arial" w:cs="Arial"/>
        </w:rPr>
        <w:t>Restoring nature for a revived ecosystem has shown that people in the Adriatic Ionian Region have sparked a movement towards taking extremely radical decisions to address the most long-term challenge of our times, climate change.</w:t>
      </w:r>
      <w:r w:rsidR="006B2DDA">
        <w:rPr>
          <w:rFonts w:ascii="Arial" w:hAnsi="Arial" w:cs="Arial"/>
        </w:rPr>
        <w:t xml:space="preserve"> </w:t>
      </w:r>
      <w:r w:rsidR="006B2DDA">
        <w:t xml:space="preserve">By 2050, the Adriatic Ionian Region </w:t>
      </w:r>
      <w:r w:rsidR="006B2DDA" w:rsidRPr="000D41B1">
        <w:rPr>
          <w:rFonts w:ascii="Arial" w:hAnsi="Arial" w:cs="Arial"/>
        </w:rPr>
        <w:t>has taken big moves towards restoring its rich nature for a revived and clean ecosystem. The citizens in the Adriatic Ionian Region have decided to restore and ‘give back’ to nature large parts of their territories to mitigate climate change effects.</w:t>
      </w:r>
      <w:r w:rsidR="006B2DDA">
        <w:rPr>
          <w:rFonts w:ascii="Arial" w:hAnsi="Arial" w:cs="Arial"/>
        </w:rPr>
        <w:t xml:space="preserve"> </w:t>
      </w:r>
      <w:r w:rsidR="00564CDB">
        <w:rPr>
          <w:rFonts w:ascii="Arial" w:hAnsi="Arial" w:cs="Arial"/>
        </w:rPr>
        <w:t>The increasing risk of loss of biodiversity, increased efforts towards preserving the ecosystem in the Adriatic Ionian Region and led to both changes in living settlements, as well as in increasing awareness to people. This change has been slow and gradual, with first steps and thoughts about it taken in 2020s, to then increase close to 2040s and 2050s</w:t>
      </w:r>
      <w:r w:rsidR="002F6DD3">
        <w:rPr>
          <w:rFonts w:ascii="Arial" w:hAnsi="Arial" w:cs="Arial"/>
        </w:rPr>
        <w:t xml:space="preserve"> (Figure 8-1)</w:t>
      </w:r>
      <w:r w:rsidR="00564CDB">
        <w:rPr>
          <w:rFonts w:ascii="Arial" w:hAnsi="Arial" w:cs="Arial"/>
        </w:rPr>
        <w:t>.</w:t>
      </w:r>
    </w:p>
    <w:p w14:paraId="04C6DE9D" w14:textId="77777777" w:rsidR="00610DE0" w:rsidRDefault="00BE14BA" w:rsidP="000E5062">
      <w:pPr>
        <w:rPr>
          <w:rFonts w:ascii="Arial" w:hAnsi="Arial" w:cs="Arial"/>
        </w:rPr>
      </w:pPr>
      <w:r>
        <w:rPr>
          <w:rFonts w:ascii="Arial" w:hAnsi="Arial" w:cs="Arial"/>
        </w:rPr>
        <w:t>In combination with ‘giving back to nature’, where large territories were abandoned, the new geography of work has also brought new developments in the Adriatic Ionian Region, showing a high increase until the 2030s, mainly due to the COVID-19 pandemic aftermath, until it reached a steady level by 2050.</w:t>
      </w:r>
      <w:r w:rsidR="00103D15">
        <w:rPr>
          <w:rFonts w:ascii="Arial" w:hAnsi="Arial" w:cs="Arial"/>
        </w:rPr>
        <w:t xml:space="preserve"> This has changed the living settlements in the region, concentrating people to large urban vibrant centres gradually until 2050. </w:t>
      </w:r>
      <w:r w:rsidR="003A4597">
        <w:rPr>
          <w:rFonts w:ascii="Arial" w:hAnsi="Arial" w:cs="Arial"/>
        </w:rPr>
        <w:t>Secondly, this shift in geography of work has concentrated people also in smaller urban areas where an ‘Adriatic Ionian ‘Mittlestand’, i.e. a strong small and medium-sized enterprises presence has been developed.</w:t>
      </w:r>
      <w:r w:rsidR="00D45DBF">
        <w:rPr>
          <w:rFonts w:ascii="Arial" w:hAnsi="Arial" w:cs="Arial"/>
        </w:rPr>
        <w:t xml:space="preserve"> </w:t>
      </w:r>
      <w:r w:rsidR="00D45DBF" w:rsidRPr="00C87DA5">
        <w:rPr>
          <w:rFonts w:ascii="Arial" w:hAnsi="Arial" w:cs="Arial"/>
        </w:rPr>
        <w:t>This gradual concentration of people in the urban and smaller urban areas has by 2050 increased further the critical mass of these places.</w:t>
      </w:r>
      <w:r w:rsidR="00820066">
        <w:rPr>
          <w:rFonts w:ascii="Arial" w:hAnsi="Arial" w:cs="Arial"/>
        </w:rPr>
        <w:t xml:space="preserve"> </w:t>
      </w:r>
    </w:p>
    <w:p w14:paraId="5D4C807E" w14:textId="5D8F33D4" w:rsidR="00610DE0" w:rsidRDefault="00820066" w:rsidP="000E5062">
      <w:pPr>
        <w:rPr>
          <w:rFonts w:ascii="Arial" w:hAnsi="Arial" w:cs="Arial"/>
        </w:rPr>
      </w:pPr>
      <w:r w:rsidRPr="00965D53">
        <w:rPr>
          <w:rFonts w:ascii="Arial" w:hAnsi="Arial" w:cs="Arial"/>
        </w:rPr>
        <w:t>The deep technological integration that took place in the area by 2050 has not only triggered a change in the workplace, but also supported the modernisation and advancement of work and industries in general.</w:t>
      </w:r>
      <w:r>
        <w:rPr>
          <w:rFonts w:ascii="Arial" w:hAnsi="Arial" w:cs="Arial"/>
        </w:rPr>
        <w:t xml:space="preserve"> Together with the greener approaches in place, innovation has also been revised, towards being blue, eco, social and circular. In particular blue innovation in the region has been vital, having a gradual progress and development by 2050.</w:t>
      </w:r>
      <w:r w:rsidR="00610DE0">
        <w:rPr>
          <w:rFonts w:ascii="Arial" w:hAnsi="Arial" w:cs="Arial"/>
        </w:rPr>
        <w:t xml:space="preserve"> Restoring nature and changing mentalities towards environmental protection has also changed the transport in the region. The sea has for years served as a key transport means, however, by 2050 the sector has been greened and increased further in importance. Such development started slowly over the 2030s to increase gradually by 2050</w:t>
      </w:r>
      <w:r w:rsidR="002F6DD3">
        <w:rPr>
          <w:rFonts w:ascii="Arial" w:hAnsi="Arial" w:cs="Arial"/>
        </w:rPr>
        <w:t xml:space="preserve"> (Figure 8-1)</w:t>
      </w:r>
      <w:r w:rsidR="00610DE0">
        <w:rPr>
          <w:rFonts w:ascii="Arial" w:hAnsi="Arial" w:cs="Arial"/>
        </w:rPr>
        <w:t>.</w:t>
      </w:r>
    </w:p>
    <w:p w14:paraId="2C605FBB" w14:textId="58768B7E" w:rsidR="00AE1EE6" w:rsidRDefault="00AE1EE6" w:rsidP="00AE1EE6">
      <w:r>
        <w:rPr>
          <w:rFonts w:ascii="Arial" w:hAnsi="Arial" w:cs="Arial"/>
        </w:rPr>
        <w:t xml:space="preserve">The future of the Adriatic Ionian Region underlines that environmental protection knows no borders. </w:t>
      </w:r>
      <w:r w:rsidRPr="00C87DA5">
        <w:rPr>
          <w:rFonts w:ascii="Arial" w:hAnsi="Arial" w:cs="Arial"/>
        </w:rPr>
        <w:t xml:space="preserve">This has urged for stronger cooperation and integration in the Adriatic Ionian Region. In fact, cooperation and integration have been rather a must. Over the decades, non-EU members of the Adriatic Ionian Region have joined the EU family, as stronger integration efforts were put in place. </w:t>
      </w:r>
      <w:r>
        <w:rPr>
          <w:rFonts w:ascii="Arial" w:hAnsi="Arial" w:cs="Arial"/>
        </w:rPr>
        <w:t>A process, which had a number of ups and downs, mainly as a result of external power shifts, however, by 2050 when the ideas about restoring nature have matured, it also increased</w:t>
      </w:r>
      <w:r w:rsidR="002F6DD3">
        <w:rPr>
          <w:rFonts w:ascii="Arial" w:hAnsi="Arial" w:cs="Arial"/>
        </w:rPr>
        <w:t xml:space="preserve"> (Figure 8-1)</w:t>
      </w:r>
      <w:r>
        <w:rPr>
          <w:rFonts w:ascii="Arial" w:hAnsi="Arial" w:cs="Arial"/>
        </w:rPr>
        <w:t xml:space="preserve">. </w:t>
      </w:r>
    </w:p>
    <w:p w14:paraId="2C778B19" w14:textId="22E36DF4" w:rsidR="000E5062" w:rsidRPr="00076D18" w:rsidRDefault="000E5062" w:rsidP="000E5062">
      <w:r>
        <w:rPr>
          <w:rFonts w:ascii="Arial" w:hAnsi="Arial" w:cs="Arial"/>
        </w:rPr>
        <w:t xml:space="preserve">All in all, these developments show the directions that different developments have taken in this scenario, influenced by the choices people have done. For the project, this guidance and direction has been given through the participatory approach. All these play, however, differently in the different territories. </w:t>
      </w:r>
    </w:p>
    <w:p w14:paraId="011FF6E2" w14:textId="77777777" w:rsidR="000E5062" w:rsidRDefault="000E5062" w:rsidP="000E5062">
      <w:pPr>
        <w:pStyle w:val="Heading2"/>
      </w:pPr>
      <w:bookmarkStart w:id="31" w:name="_Toc100584707"/>
      <w:r>
        <w:t>What are the territorial implications of the scenario foundations?</w:t>
      </w:r>
      <w:bookmarkEnd w:id="31"/>
    </w:p>
    <w:p w14:paraId="3F333547" w14:textId="094FA4F1" w:rsidR="00EF615B" w:rsidRPr="00245421" w:rsidRDefault="000E5062" w:rsidP="000E5062">
      <w:r w:rsidRPr="00245421">
        <w:t xml:space="preserve">The scenario foundations summarise the different elements that build the whole scenario storyline. This is graphically shown in Figure </w:t>
      </w:r>
      <w:r w:rsidR="00245421" w:rsidRPr="00245421">
        <w:t>8-2</w:t>
      </w:r>
      <w:r w:rsidRPr="00245421">
        <w:t xml:space="preserve"> below. The Figure shows how thematically linked the story is with the core elements that have shaped the development of the scenario. In addition, the figure synthesises what types of territories are most affected by the scenario. Although more specific territorial implications are given in the scenario stories, the figure below gives an overview glimpse of types of territories most affected. Certainly, such big changes have implications on all territories. </w:t>
      </w:r>
      <w:r w:rsidR="004E59F3" w:rsidRPr="00245421">
        <w:t xml:space="preserve">Nevertheless, </w:t>
      </w:r>
      <w:r w:rsidR="008A2DCF" w:rsidRPr="00245421">
        <w:t xml:space="preserve">rural, border and urban areas are highly affected </w:t>
      </w:r>
      <w:r w:rsidR="002324AF" w:rsidRPr="00245421">
        <w:t xml:space="preserve">by the changes in the living settlements due to the giving back to nature </w:t>
      </w:r>
      <w:r w:rsidR="00F12A58" w:rsidRPr="00245421">
        <w:t xml:space="preserve">decision. </w:t>
      </w:r>
      <w:r w:rsidR="004E59F3" w:rsidRPr="00245421">
        <w:t>In addition</w:t>
      </w:r>
      <w:r w:rsidRPr="00245421">
        <w:t xml:space="preserve">, </w:t>
      </w:r>
      <w:r w:rsidR="00D36658" w:rsidRPr="00245421">
        <w:t>industria</w:t>
      </w:r>
      <w:r w:rsidR="001C0007" w:rsidRPr="00245421">
        <w:t>l</w:t>
      </w:r>
      <w:r w:rsidR="00DD0488" w:rsidRPr="00245421">
        <w:t xml:space="preserve">, </w:t>
      </w:r>
      <w:r w:rsidR="001C0007" w:rsidRPr="00245421">
        <w:t>coastal</w:t>
      </w:r>
      <w:r w:rsidR="00F12A58" w:rsidRPr="00245421">
        <w:t>, river</w:t>
      </w:r>
      <w:r w:rsidR="001C0007" w:rsidRPr="00245421">
        <w:t xml:space="preserve"> </w:t>
      </w:r>
      <w:r w:rsidR="00DD0488" w:rsidRPr="00245421">
        <w:t xml:space="preserve">and urban </w:t>
      </w:r>
      <w:r w:rsidR="001C0007" w:rsidRPr="00245421">
        <w:t xml:space="preserve">areas are highly affected by </w:t>
      </w:r>
      <w:r w:rsidR="00DD0488" w:rsidRPr="00245421">
        <w:t>blue innovation changes</w:t>
      </w:r>
      <w:r w:rsidR="004E59F3" w:rsidRPr="00245421">
        <w:t xml:space="preserve">. </w:t>
      </w:r>
      <w:r w:rsidR="00531827" w:rsidRPr="00245421">
        <w:t xml:space="preserve">The new geography of work and its sub-elements influence highly the urban, industrial and intermediate areas and to a lesser extent </w:t>
      </w:r>
      <w:r w:rsidR="00802BA9" w:rsidRPr="00245421">
        <w:t>mountain, river and coastal regions, as workers concentrate mainly in urban and industrial areas, while SMEs presence increases in smaller urban areas.</w:t>
      </w:r>
      <w:r w:rsidR="00587F59" w:rsidRPr="00245421">
        <w:t xml:space="preserve"> Green shipping</w:t>
      </w:r>
      <w:r w:rsidR="00941C43" w:rsidRPr="00245421">
        <w:t xml:space="preserve"> is highly relevant for tourism and coastal areas and islands, as it has become by 2050 the </w:t>
      </w:r>
      <w:r w:rsidR="00245421" w:rsidRPr="00245421">
        <w:t>keyway</w:t>
      </w:r>
      <w:r w:rsidR="00941C43" w:rsidRPr="00245421">
        <w:t xml:space="preserve"> to travel. All types of regions are largely affected </w:t>
      </w:r>
      <w:r w:rsidR="00E67C12" w:rsidRPr="00245421">
        <w:t xml:space="preserve">and to a different extent </w:t>
      </w:r>
      <w:r w:rsidR="00941C43" w:rsidRPr="00245421">
        <w:t>by the increasing EU integration</w:t>
      </w:r>
      <w:r w:rsidR="00E67C12" w:rsidRPr="00245421">
        <w:t xml:space="preserve"> and particularly border regions in the area. </w:t>
      </w:r>
    </w:p>
    <w:p w14:paraId="67782763" w14:textId="78EE51D8" w:rsidR="000E5062" w:rsidRDefault="000E5062" w:rsidP="000E5062">
      <w:r w:rsidRPr="00245421">
        <w:t xml:space="preserve">Besides highlighting territorial implications of the alternative territorial scenario, Figure </w:t>
      </w:r>
      <w:r w:rsidR="00245421" w:rsidRPr="00245421">
        <w:t>8-2</w:t>
      </w:r>
      <w:r w:rsidRPr="00245421">
        <w:t xml:space="preserve"> pinpoints at the complexity that territorial scenarios deal with. The elements that constitute the scenario are highly linked not only, in one way or the other, to each other, but also to the core foundations of the scenario, building a coherent and solid story. At the same time, they influence different territories to different extends, counting on the specific details of each scenario element. The territorial implications also</w:t>
      </w:r>
      <w:r>
        <w:t xml:space="preserve"> depend on the sensitivity and resilience capacity of different regions to adapt to changes and transitions. The figure does not aim to detail every possible territorial implication, but rather to reduce complexity and emphasise that interdependencies of territories are unavoidable.</w:t>
      </w:r>
    </w:p>
    <w:p w14:paraId="0B12EA5C" w14:textId="5C841B5C" w:rsidR="00EF615B" w:rsidRDefault="00EF615B" w:rsidP="000E5062">
      <w:r w:rsidRPr="00EF615B">
        <w:t>The figure was constructed taking into consideration that all drivers have at least one component, that each driver has different effect intensities on each of the type of territories, and finally that each component has a different importance (proportion) inside each driver (i.e. the height of the components). The territorial effect intensity was calculated based on the particular weight that each driver was considered to have on each type of territory and the importance of the component for each driver. The different heights of the drivers (middle) are a result of the sum of their intensity for all territories. On the right side, the intensity of each component is translated to each territory based on the basic calculation of driver intensity x component importance (the latter which sum up to 100% for each driver).  As a result, the height of each type of territory is proportional to the intensity of the effects of all drivers together. This means that at a general level all types of territories are impacted, however, the intensity of the effects differ significantly for each driver based on the effects of their components.</w:t>
      </w:r>
    </w:p>
    <w:p w14:paraId="1BD4EEA8" w14:textId="77777777" w:rsidR="000E5062" w:rsidRPr="000E5062" w:rsidRDefault="000E5062" w:rsidP="000E5062"/>
    <w:p w14:paraId="49540E9D" w14:textId="77777777" w:rsidR="000E5062" w:rsidRDefault="000E5062">
      <w:pPr>
        <w:spacing w:before="0"/>
        <w:jc w:val="left"/>
        <w:sectPr w:rsidR="000E5062" w:rsidSect="00297BC1">
          <w:pgSz w:w="11906" w:h="16838" w:code="9"/>
          <w:pgMar w:top="1418" w:right="1701" w:bottom="1418" w:left="1701" w:header="567" w:footer="737" w:gutter="0"/>
          <w:cols w:space="708"/>
          <w:docGrid w:linePitch="360"/>
        </w:sectPr>
      </w:pPr>
    </w:p>
    <w:p w14:paraId="5C376E00" w14:textId="4B05A2BF" w:rsidR="00B77365" w:rsidRDefault="000E5062" w:rsidP="000E5062">
      <w:pPr>
        <w:pStyle w:val="Caption"/>
      </w:pPr>
      <w:bookmarkStart w:id="32" w:name="_Toc100584723"/>
      <w:r>
        <w:t xml:space="preserve">Figure </w:t>
      </w:r>
      <w:r w:rsidR="000C404D">
        <w:fldChar w:fldCharType="begin"/>
      </w:r>
      <w:r w:rsidR="000C404D">
        <w:instrText xml:space="preserve"> STYLEREF 1 \s </w:instrText>
      </w:r>
      <w:r w:rsidR="000C404D">
        <w:fldChar w:fldCharType="separate"/>
      </w:r>
      <w:r w:rsidR="008619E9">
        <w:rPr>
          <w:noProof/>
        </w:rPr>
        <w:t>8</w:t>
      </w:r>
      <w:r w:rsidR="000C404D">
        <w:fldChar w:fldCharType="end"/>
      </w:r>
      <w:r w:rsidR="000C404D">
        <w:noBreakHyphen/>
      </w:r>
      <w:r w:rsidR="000C404D">
        <w:fldChar w:fldCharType="begin"/>
      </w:r>
      <w:r w:rsidR="000C404D">
        <w:instrText xml:space="preserve"> SEQ Figure \* ARABIC \s 1 </w:instrText>
      </w:r>
      <w:r w:rsidR="000C404D">
        <w:fldChar w:fldCharType="separate"/>
      </w:r>
      <w:r w:rsidR="008619E9">
        <w:rPr>
          <w:noProof/>
        </w:rPr>
        <w:t>2</w:t>
      </w:r>
      <w:r w:rsidR="000C404D">
        <w:fldChar w:fldCharType="end"/>
      </w:r>
      <w:r w:rsidR="009575C8">
        <w:t xml:space="preserve"> </w:t>
      </w:r>
      <w:r w:rsidR="00245421">
        <w:t>What territories are affected by the ‘</w:t>
      </w:r>
      <w:r w:rsidR="00681EB4">
        <w:t>Restoring nature for a revived ecosystem</w:t>
      </w:r>
      <w:r w:rsidR="00245421">
        <w:t>’</w:t>
      </w:r>
      <w:r w:rsidR="00681EB4">
        <w:t xml:space="preserve"> alternative scenario</w:t>
      </w:r>
      <w:r w:rsidR="00245421">
        <w:t>?</w:t>
      </w:r>
      <w:bookmarkEnd w:id="32"/>
    </w:p>
    <w:p w14:paraId="7012F814" w14:textId="66E1F1FA" w:rsidR="000E5062" w:rsidRPr="008A2DCF" w:rsidRDefault="00245421" w:rsidP="000E5062">
      <w:pPr>
        <w:rPr>
          <w:sz w:val="16"/>
          <w:szCs w:val="16"/>
        </w:rPr>
        <w:sectPr w:rsidR="000E5062" w:rsidRPr="008A2DCF" w:rsidSect="000E5062">
          <w:pgSz w:w="16838" w:h="11906" w:orient="landscape" w:code="9"/>
          <w:pgMar w:top="1701" w:right="1418" w:bottom="1701" w:left="1418" w:header="567" w:footer="737" w:gutter="0"/>
          <w:cols w:space="708"/>
          <w:docGrid w:linePitch="360"/>
        </w:sectPr>
      </w:pPr>
      <w:r>
        <w:rPr>
          <w:noProof/>
        </w:rPr>
        <w:drawing>
          <wp:inline distT="0" distB="0" distL="0" distR="0" wp14:anchorId="050CF6D7" wp14:editId="52681CF1">
            <wp:extent cx="8059667" cy="4865003"/>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35">
                      <a:extLst>
                        <a:ext uri="{28A0092B-C50C-407E-A947-70E740481C1C}">
                          <a14:useLocalDpi xmlns:a14="http://schemas.microsoft.com/office/drawing/2010/main" val="0"/>
                        </a:ext>
                      </a:extLst>
                    </a:blip>
                    <a:srcRect l="5279" t="4607" r="19171" b="9890"/>
                    <a:stretch/>
                  </pic:blipFill>
                  <pic:spPr bwMode="auto">
                    <a:xfrm>
                      <a:off x="0" y="0"/>
                      <a:ext cx="8070676" cy="4871648"/>
                    </a:xfrm>
                    <a:prstGeom prst="rect">
                      <a:avLst/>
                    </a:prstGeom>
                    <a:ln>
                      <a:noFill/>
                    </a:ln>
                    <a:extLst>
                      <a:ext uri="{53640926-AAD7-44D8-BBD7-CCE9431645EC}">
                        <a14:shadowObscured xmlns:a14="http://schemas.microsoft.com/office/drawing/2010/main"/>
                      </a:ext>
                    </a:extLst>
                  </pic:spPr>
                </pic:pic>
              </a:graphicData>
            </a:graphic>
          </wp:inline>
        </w:drawing>
      </w:r>
      <w:r w:rsidR="00FE414B">
        <w:rPr>
          <w:noProof/>
        </w:rPr>
        <w:br/>
      </w:r>
      <w:r w:rsidR="00FE414B" w:rsidRPr="00FE414B">
        <w:rPr>
          <w:noProof/>
          <w:sz w:val="16"/>
          <w:szCs w:val="16"/>
        </w:rPr>
        <w:t>Source: au</w:t>
      </w:r>
      <w:r w:rsidR="00941C43">
        <w:rPr>
          <w:noProof/>
          <w:sz w:val="16"/>
          <w:szCs w:val="16"/>
        </w:rPr>
        <w:t>th</w:t>
      </w:r>
      <w:r w:rsidR="00FE414B" w:rsidRPr="00FE414B">
        <w:rPr>
          <w:noProof/>
          <w:sz w:val="16"/>
          <w:szCs w:val="16"/>
        </w:rPr>
        <w:t xml:space="preserve">ors’ </w:t>
      </w:r>
      <w:r w:rsidR="008A2DCF">
        <w:rPr>
          <w:noProof/>
          <w:sz w:val="16"/>
          <w:szCs w:val="16"/>
        </w:rPr>
        <w:t>own</w:t>
      </w:r>
    </w:p>
    <w:p w14:paraId="17379E05" w14:textId="0664C63C" w:rsidR="00646167" w:rsidRPr="00702488" w:rsidRDefault="00646167" w:rsidP="00646167">
      <w:pPr>
        <w:pStyle w:val="Heading1"/>
      </w:pPr>
      <w:bookmarkStart w:id="33" w:name="_Toc100584708"/>
      <w:r w:rsidRPr="00702488">
        <w:t>Conclusions &amp; recommendations</w:t>
      </w:r>
      <w:bookmarkEnd w:id="33"/>
      <w:r w:rsidRPr="00702488">
        <w:t xml:space="preserve"> </w:t>
      </w:r>
    </w:p>
    <w:p w14:paraId="661A407F" w14:textId="50A05B0C" w:rsidR="00B3146C" w:rsidRPr="00702488" w:rsidRDefault="00B3146C" w:rsidP="00B3146C">
      <w:r w:rsidRPr="00702488">
        <w:t xml:space="preserve">The following sections present policy recommendations deriving from the project. Section </w:t>
      </w:r>
      <w:r w:rsidR="00277207">
        <w:t>9</w:t>
      </w:r>
      <w:r w:rsidRPr="00702488">
        <w:t>.1 focuses on policy recommendations for the EUS</w:t>
      </w:r>
      <w:r w:rsidR="00574586">
        <w:t>AI</w:t>
      </w:r>
      <w:r w:rsidRPr="00702488">
        <w:t xml:space="preserve">R, while the section </w:t>
      </w:r>
      <w:r w:rsidR="00277207">
        <w:t>9</w:t>
      </w:r>
      <w:r w:rsidRPr="00702488">
        <w:t xml:space="preserve">.2 provides cross-cutting recommendations at other levels. </w:t>
      </w:r>
    </w:p>
    <w:p w14:paraId="730AF6B9" w14:textId="20C02554" w:rsidR="00A0270F" w:rsidRPr="00702488" w:rsidRDefault="00CB7FEE" w:rsidP="00A0270F">
      <w:pPr>
        <w:pStyle w:val="Heading2"/>
      </w:pPr>
      <w:bookmarkStart w:id="34" w:name="_Toc100584709"/>
      <w:r w:rsidRPr="00702488">
        <w:t>Conclusions and recommendations for the EUSAIR</w:t>
      </w:r>
      <w:bookmarkEnd w:id="34"/>
    </w:p>
    <w:p w14:paraId="75CAAAAC" w14:textId="77777777" w:rsidR="009913DD" w:rsidRPr="00702488" w:rsidRDefault="009913DD" w:rsidP="009913DD">
      <w:r w:rsidRPr="00702488">
        <w:t xml:space="preserve">The three scenarios for EUSAIR point at overarching challenges </w:t>
      </w:r>
      <w:r>
        <w:t>and</w:t>
      </w:r>
      <w:r w:rsidRPr="00702488">
        <w:t xml:space="preserve"> potential to be addressed. </w:t>
      </w:r>
    </w:p>
    <w:p w14:paraId="7B027FD8" w14:textId="77777777" w:rsidR="009913DD" w:rsidRPr="00702488" w:rsidRDefault="009913DD" w:rsidP="009913DD">
      <w:r w:rsidRPr="00702488">
        <w:t xml:space="preserve">Regardless </w:t>
      </w:r>
      <w:r>
        <w:t xml:space="preserve">of </w:t>
      </w:r>
      <w:r w:rsidRPr="00702488">
        <w:t>which scenario</w:t>
      </w:r>
      <w:r>
        <w:t xml:space="preserve"> seem</w:t>
      </w:r>
      <w:r w:rsidRPr="00702488">
        <w:t>s more desirable or likely, issues such as demographic decline and ag</w:t>
      </w:r>
      <w:r>
        <w:t>e</w:t>
      </w:r>
      <w:r w:rsidRPr="00702488">
        <w:t>ing, climate change, biodiversity</w:t>
      </w:r>
      <w:r w:rsidRPr="00D43536">
        <w:t xml:space="preserve"> </w:t>
      </w:r>
      <w:r w:rsidRPr="00702488">
        <w:t xml:space="preserve">loss, digitalisation, increasing energy demand and growing global tensions need to be addressed in the region. </w:t>
      </w:r>
    </w:p>
    <w:p w14:paraId="29EF68F2" w14:textId="77777777" w:rsidR="009913DD" w:rsidRPr="00702488" w:rsidRDefault="009913DD" w:rsidP="009913DD">
      <w:r>
        <w:t>T</w:t>
      </w:r>
      <w:r w:rsidRPr="00702488">
        <w:t xml:space="preserve">hese </w:t>
      </w:r>
      <w:r>
        <w:t>factors lead to</w:t>
      </w:r>
      <w:r w:rsidRPr="00702488">
        <w:t xml:space="preserve"> different strands of policy recommendations. Each could be linked to the four EUSAIR pillars. Developing policy recommendations means shifting from </w:t>
      </w:r>
      <w:r>
        <w:t xml:space="preserve">a general </w:t>
      </w:r>
      <w:r w:rsidRPr="00702488">
        <w:t xml:space="preserve">discussion of possible futures to </w:t>
      </w:r>
      <w:r>
        <w:t xml:space="preserve">defined </w:t>
      </w:r>
      <w:r w:rsidRPr="00702488">
        <w:t xml:space="preserve">ideas about a desirable future. What outlooks of the scenarios do we want to avoid </w:t>
      </w:r>
      <w:r>
        <w:t>and what</w:t>
      </w:r>
      <w:r w:rsidRPr="00702488">
        <w:t xml:space="preserve"> would we like to see in future? This means policy recommendations are subjective and a matter of (personal) choice. The following provides a teaser </w:t>
      </w:r>
      <w:r>
        <w:t>for</w:t>
      </w:r>
      <w:r w:rsidRPr="00702488">
        <w:t xml:space="preserve"> possible policy recommendations, based on a co-creation workshop with the Steering Group. The recommendations do not necessarily represent the opinion of the Steering Group or its members. </w:t>
      </w:r>
    </w:p>
    <w:p w14:paraId="07ECC7ED" w14:textId="780003B7" w:rsidR="00BE4B82" w:rsidRDefault="009913DD" w:rsidP="00BE4B82">
      <w:r w:rsidRPr="00702488">
        <w:t xml:space="preserve">At a general level, 10 policy fields can be developed from </w:t>
      </w:r>
      <w:r>
        <w:t>a</w:t>
      </w:r>
      <w:r w:rsidRPr="00702488">
        <w:t xml:space="preserve"> synthesis of the scenarios (see figure). These </w:t>
      </w:r>
      <w:r>
        <w:t>include</w:t>
      </w:r>
      <w:r w:rsidRPr="00702488">
        <w:t xml:space="preserve"> a macro-regional action plan for green </w:t>
      </w:r>
      <w:r>
        <w:t>and</w:t>
      </w:r>
      <w:r w:rsidRPr="00702488">
        <w:t xml:space="preserve"> blue transition</w:t>
      </w:r>
      <w:r>
        <w:t>s</w:t>
      </w:r>
      <w:r w:rsidRPr="00702488">
        <w:t>, new tourism concepts</w:t>
      </w:r>
      <w:r>
        <w:t xml:space="preserve"> and</w:t>
      </w:r>
      <w:r w:rsidRPr="00702488">
        <w:t xml:space="preserve"> macro-regional biodiversity plans </w:t>
      </w:r>
      <w:r>
        <w:t>as well as</w:t>
      </w:r>
      <w:r w:rsidRPr="00702488">
        <w:t xml:space="preserve"> new transnational bodies and tax agreements. The vast spectrum shows the diversity of possible policy recommendations which can derive from the scenario work, as well as the variation in levels of detail.</w:t>
      </w:r>
    </w:p>
    <w:p w14:paraId="6EB3325B" w14:textId="77777777" w:rsidR="009913DD" w:rsidRPr="00702488" w:rsidRDefault="009913DD" w:rsidP="00BE4B82"/>
    <w:p w14:paraId="21BE90BD" w14:textId="55FEFAF2" w:rsidR="00BE4B82" w:rsidRPr="00702488" w:rsidRDefault="00BE4B82" w:rsidP="00BE4B82">
      <w:pPr>
        <w:pStyle w:val="Caption"/>
        <w:jc w:val="both"/>
      </w:pPr>
      <w:bookmarkStart w:id="35" w:name="_Toc100584724"/>
      <w:r w:rsidRPr="00702488">
        <w:t xml:space="preserve">Figure </w:t>
      </w:r>
      <w:r w:rsidR="000C404D">
        <w:fldChar w:fldCharType="begin"/>
      </w:r>
      <w:r w:rsidR="000C404D">
        <w:instrText xml:space="preserve"> STYLEREF 1 \s </w:instrText>
      </w:r>
      <w:r w:rsidR="000C404D">
        <w:fldChar w:fldCharType="separate"/>
      </w:r>
      <w:r w:rsidR="008619E9">
        <w:rPr>
          <w:noProof/>
        </w:rPr>
        <w:t>9</w:t>
      </w:r>
      <w:r w:rsidR="000C404D">
        <w:fldChar w:fldCharType="end"/>
      </w:r>
      <w:r w:rsidR="000C404D">
        <w:noBreakHyphen/>
      </w:r>
      <w:r w:rsidR="000C404D">
        <w:fldChar w:fldCharType="begin"/>
      </w:r>
      <w:r w:rsidR="000C404D">
        <w:instrText xml:space="preserve"> SEQ Figure \* ARABIC \s 1 </w:instrText>
      </w:r>
      <w:r w:rsidR="000C404D">
        <w:fldChar w:fldCharType="separate"/>
      </w:r>
      <w:r w:rsidR="008619E9">
        <w:rPr>
          <w:noProof/>
        </w:rPr>
        <w:t>1</w:t>
      </w:r>
      <w:r w:rsidR="000C404D">
        <w:fldChar w:fldCharType="end"/>
      </w:r>
      <w:r w:rsidR="009575C8">
        <w:t xml:space="preserve"> </w:t>
      </w:r>
      <w:r w:rsidRPr="00702488">
        <w:t>Possible fields for policy recommendations</w:t>
      </w:r>
      <w:bookmarkEnd w:id="35"/>
      <w:r w:rsidRPr="00702488">
        <w:t xml:space="preserve"> </w:t>
      </w:r>
    </w:p>
    <w:p w14:paraId="26C36623" w14:textId="2191D0FA" w:rsidR="00BE4B82" w:rsidRPr="003433D3" w:rsidRDefault="00BE4B82" w:rsidP="00BE4B82">
      <w:pPr>
        <w:rPr>
          <w:sz w:val="16"/>
          <w:szCs w:val="16"/>
        </w:rPr>
      </w:pPr>
      <w:r w:rsidRPr="00702488">
        <w:rPr>
          <w:noProof/>
        </w:rPr>
        <w:t xml:space="preserve"> </w:t>
      </w:r>
      <w:r w:rsidRPr="00702488">
        <w:rPr>
          <w:noProof/>
        </w:rPr>
        <w:drawing>
          <wp:inline distT="0" distB="0" distL="0" distR="0" wp14:anchorId="269616F0" wp14:editId="66FACBE1">
            <wp:extent cx="5400040" cy="30702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3070225"/>
                    </a:xfrm>
                    <a:prstGeom prst="rect">
                      <a:avLst/>
                    </a:prstGeom>
                  </pic:spPr>
                </pic:pic>
              </a:graphicData>
            </a:graphic>
          </wp:inline>
        </w:drawing>
      </w:r>
      <w:r w:rsidRPr="00702488">
        <w:t xml:space="preserve"> </w:t>
      </w:r>
      <w:r w:rsidRPr="003433D3">
        <w:rPr>
          <w:sz w:val="16"/>
          <w:szCs w:val="16"/>
        </w:rPr>
        <w:t xml:space="preserve">Source: </w:t>
      </w:r>
      <w:r w:rsidR="009913DD" w:rsidRPr="003433D3">
        <w:rPr>
          <w:sz w:val="16"/>
          <w:szCs w:val="16"/>
        </w:rPr>
        <w:t>authors’ own</w:t>
      </w:r>
    </w:p>
    <w:p w14:paraId="313202C7" w14:textId="77777777" w:rsidR="00BE4B82" w:rsidRPr="00702488" w:rsidRDefault="00BE4B82" w:rsidP="00BE4B82">
      <w:r w:rsidRPr="00702488">
        <w:t>Taking the discussion one step further, we would like to highlight five potential policy recommendations in more detail.</w:t>
      </w:r>
    </w:p>
    <w:p w14:paraId="66A15502" w14:textId="77777777" w:rsidR="00BE4B82" w:rsidRPr="00702488" w:rsidRDefault="00BE4B82" w:rsidP="00BE4B8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651"/>
      </w:tblGrid>
      <w:tr w:rsidR="00BE4B82" w:rsidRPr="00702488" w14:paraId="02795385" w14:textId="77777777" w:rsidTr="005C6603">
        <w:tc>
          <w:tcPr>
            <w:tcW w:w="8494" w:type="dxa"/>
            <w:gridSpan w:val="2"/>
          </w:tcPr>
          <w:p w14:paraId="56472593" w14:textId="77777777" w:rsidR="00BE4B82" w:rsidRPr="00702488" w:rsidRDefault="00BE4B82" w:rsidP="005C6603">
            <w:pPr>
              <w:rPr>
                <w:b/>
                <w:iCs/>
                <w:color w:val="EE7D00"/>
                <w:sz w:val="21"/>
              </w:rPr>
            </w:pPr>
            <w:r w:rsidRPr="00702488">
              <w:rPr>
                <w:b/>
                <w:iCs/>
                <w:color w:val="EE7D00"/>
                <w:sz w:val="21"/>
              </w:rPr>
              <w:t xml:space="preserve">EUSAIR Territorial vision for demographic change </w:t>
            </w:r>
          </w:p>
        </w:tc>
      </w:tr>
      <w:tr w:rsidR="00BE4B82" w:rsidRPr="00702488" w14:paraId="13F7B141" w14:textId="77777777" w:rsidTr="005C6603">
        <w:tc>
          <w:tcPr>
            <w:tcW w:w="1843" w:type="dxa"/>
          </w:tcPr>
          <w:p w14:paraId="0385C400" w14:textId="77777777" w:rsidR="00BE4B82" w:rsidRPr="00702488" w:rsidRDefault="00BE4B82" w:rsidP="005C6603">
            <w:pPr>
              <w:rPr>
                <w:b/>
                <w:bCs/>
              </w:rPr>
            </w:pPr>
            <w:r w:rsidRPr="00702488">
              <w:rPr>
                <w:b/>
                <w:bCs/>
              </w:rPr>
              <w:t xml:space="preserve">Idea </w:t>
            </w:r>
          </w:p>
        </w:tc>
        <w:tc>
          <w:tcPr>
            <w:tcW w:w="6651" w:type="dxa"/>
          </w:tcPr>
          <w:p w14:paraId="3DBCEDB3" w14:textId="1541770B" w:rsidR="00BE4B82" w:rsidRPr="00702488" w:rsidRDefault="00B466C5" w:rsidP="005C6603">
            <w:r w:rsidRPr="00702488">
              <w:t xml:space="preserve">Demographic change is </w:t>
            </w:r>
            <w:r>
              <w:t>a</w:t>
            </w:r>
            <w:r w:rsidRPr="00702488">
              <w:t xml:space="preserve"> major challenge for social</w:t>
            </w:r>
            <w:r>
              <w:t xml:space="preserve"> and</w:t>
            </w:r>
            <w:r w:rsidRPr="00702488">
              <w:t xml:space="preserve"> economic territorial development in the next decades. This includes migration, ag</w:t>
            </w:r>
            <w:r>
              <w:t>e</w:t>
            </w:r>
            <w:r w:rsidRPr="00702488">
              <w:t xml:space="preserve">ing, shrinkage, etc. leading to </w:t>
            </w:r>
            <w:r>
              <w:t>more</w:t>
            </w:r>
            <w:r w:rsidRPr="00702488">
              <w:t xml:space="preserve"> territorial imbalances </w:t>
            </w:r>
            <w:r>
              <w:t>with</w:t>
            </w:r>
            <w:r w:rsidRPr="00702488">
              <w:t xml:space="preserve"> difficulties for some places to access services of general interest and avoid a vicious circle of economic and demographic decline. These issues are relevant at all geographical and administrative levels, from local to European. </w:t>
            </w:r>
            <w:r w:rsidR="00BE4B82" w:rsidRPr="00702488">
              <w:t xml:space="preserve"> </w:t>
            </w:r>
          </w:p>
        </w:tc>
      </w:tr>
      <w:tr w:rsidR="00BE4B82" w:rsidRPr="00702488" w14:paraId="45D56F71" w14:textId="77777777" w:rsidTr="005C6603">
        <w:tc>
          <w:tcPr>
            <w:tcW w:w="1843" w:type="dxa"/>
          </w:tcPr>
          <w:p w14:paraId="2057CEE0" w14:textId="77777777" w:rsidR="00BE4B82" w:rsidRPr="00702488" w:rsidRDefault="00BE4B82" w:rsidP="005C6603">
            <w:pPr>
              <w:rPr>
                <w:b/>
                <w:bCs/>
              </w:rPr>
            </w:pPr>
            <w:r w:rsidRPr="00702488">
              <w:rPr>
                <w:b/>
                <w:bCs/>
              </w:rPr>
              <w:t xml:space="preserve">Rationale </w:t>
            </w:r>
          </w:p>
        </w:tc>
        <w:tc>
          <w:tcPr>
            <w:tcW w:w="6651" w:type="dxa"/>
          </w:tcPr>
          <w:p w14:paraId="63A82D0E" w14:textId="0496C41D" w:rsidR="00BE4B82" w:rsidRPr="00702488" w:rsidRDefault="00FD4906" w:rsidP="005C6603">
            <w:r w:rsidRPr="00702488">
              <w:t xml:space="preserve">Many parts of the Adriatic-Ionian region already experience demographic decline or are expected to face it in the near future. At the same time other parts </w:t>
            </w:r>
            <w:r>
              <w:t>have</w:t>
            </w:r>
            <w:r w:rsidRPr="00702488">
              <w:t xml:space="preserve"> population growth. The leads to increasing imbalances, which can be either met with a ‘laissez-faire-approach’ or addressed in a strategic and forward</w:t>
            </w:r>
            <w:r>
              <w:t>-</w:t>
            </w:r>
            <w:r w:rsidRPr="00702488">
              <w:t>looking manner, reconsidering future settlement patterns in the region. Due to high levels of mutual interdependencies and connected issues, e.g. related to the future provision of services of general interest and tourism, it is best to address this issue at transnational level.</w:t>
            </w:r>
          </w:p>
        </w:tc>
      </w:tr>
      <w:tr w:rsidR="00FB06E0" w:rsidRPr="00702488" w14:paraId="4D63B879" w14:textId="77777777" w:rsidTr="005C6603">
        <w:tc>
          <w:tcPr>
            <w:tcW w:w="1843" w:type="dxa"/>
          </w:tcPr>
          <w:p w14:paraId="28211779" w14:textId="77777777" w:rsidR="00FB06E0" w:rsidRPr="00702488" w:rsidRDefault="00FB06E0" w:rsidP="00FB06E0">
            <w:pPr>
              <w:rPr>
                <w:b/>
                <w:bCs/>
              </w:rPr>
            </w:pPr>
            <w:r w:rsidRPr="00702488">
              <w:rPr>
                <w:b/>
                <w:bCs/>
              </w:rPr>
              <w:t>Concrete actions</w:t>
            </w:r>
          </w:p>
        </w:tc>
        <w:tc>
          <w:tcPr>
            <w:tcW w:w="6651" w:type="dxa"/>
          </w:tcPr>
          <w:p w14:paraId="27EA7AAA" w14:textId="77777777" w:rsidR="00FB06E0" w:rsidRPr="00702488" w:rsidRDefault="00FB06E0" w:rsidP="00FB06E0">
            <w:r w:rsidRPr="00702488">
              <w:t xml:space="preserve">Concrete actions should build on what already exists in the region </w:t>
            </w:r>
            <w:r>
              <w:t>including</w:t>
            </w:r>
            <w:r w:rsidRPr="00702488">
              <w:t xml:space="preserve"> what is already done </w:t>
            </w:r>
            <w:r>
              <w:t>under</w:t>
            </w:r>
            <w:r w:rsidRPr="00702488">
              <w:t xml:space="preserve"> EUS</w:t>
            </w:r>
            <w:r>
              <w:t>AI</w:t>
            </w:r>
            <w:r w:rsidRPr="00702488">
              <w:t>R</w:t>
            </w:r>
            <w:r>
              <w:t>,</w:t>
            </w:r>
            <w:r w:rsidRPr="00702488">
              <w:t xml:space="preserve"> and take this one step further. This may include:</w:t>
            </w:r>
          </w:p>
          <w:p w14:paraId="697083F4" w14:textId="77777777" w:rsidR="00FB06E0" w:rsidRPr="00702488" w:rsidRDefault="00FB06E0" w:rsidP="00FB06E0">
            <w:pPr>
              <w:pStyle w:val="ListParagraph"/>
              <w:numPr>
                <w:ilvl w:val="0"/>
                <w:numId w:val="19"/>
              </w:numPr>
            </w:pPr>
            <w:r>
              <w:t>A</w:t>
            </w:r>
            <w:r w:rsidRPr="00702488">
              <w:t xml:space="preserve"> macro-regional vision addressing how the region’s settlements and land use should look in the light of demographic change.</w:t>
            </w:r>
          </w:p>
          <w:p w14:paraId="1C830A53" w14:textId="77777777" w:rsidR="00FB06E0" w:rsidRPr="00702488" w:rsidRDefault="00FB06E0" w:rsidP="00FB06E0">
            <w:pPr>
              <w:pStyle w:val="ListParagraph"/>
              <w:numPr>
                <w:ilvl w:val="0"/>
                <w:numId w:val="19"/>
              </w:numPr>
            </w:pPr>
            <w:r>
              <w:t>A</w:t>
            </w:r>
            <w:r w:rsidRPr="00702488">
              <w:t xml:space="preserve"> broad participative process involving players from all parts of the macro-region and all types of places and societal groups</w:t>
            </w:r>
            <w:r>
              <w:t xml:space="preserve"> to develop the vision</w:t>
            </w:r>
            <w:r w:rsidRPr="00702488">
              <w:t>.</w:t>
            </w:r>
          </w:p>
          <w:p w14:paraId="6A2FCE18" w14:textId="77777777" w:rsidR="00FB06E0" w:rsidRPr="00702488" w:rsidRDefault="00FB06E0" w:rsidP="00FB06E0">
            <w:pPr>
              <w:pStyle w:val="ListParagraph"/>
              <w:numPr>
                <w:ilvl w:val="0"/>
                <w:numId w:val="19"/>
              </w:numPr>
            </w:pPr>
            <w:r>
              <w:t>L</w:t>
            </w:r>
            <w:r w:rsidRPr="00702488">
              <w:t>ink</w:t>
            </w:r>
            <w:r>
              <w:t>ing the vision</w:t>
            </w:r>
            <w:r w:rsidRPr="00702488">
              <w:t xml:space="preserve"> to national and regional spatial planning documents. </w:t>
            </w:r>
          </w:p>
          <w:p w14:paraId="7DE4CB99" w14:textId="4702548C" w:rsidR="00FB06E0" w:rsidRPr="00702488" w:rsidRDefault="00FB06E0" w:rsidP="00FB06E0">
            <w:pPr>
              <w:pStyle w:val="ListParagraph"/>
              <w:numPr>
                <w:ilvl w:val="0"/>
                <w:numId w:val="19"/>
              </w:numPr>
            </w:pPr>
            <w:r>
              <w:t>Supporting t</w:t>
            </w:r>
            <w:r w:rsidRPr="00702488">
              <w:t xml:space="preserve">he visioning process </w:t>
            </w:r>
            <w:r>
              <w:t>with</w:t>
            </w:r>
            <w:r w:rsidRPr="00702488">
              <w:t xml:space="preserve"> ESPON territorial quality of life workshops. </w:t>
            </w:r>
          </w:p>
        </w:tc>
      </w:tr>
      <w:tr w:rsidR="00BE4B82" w:rsidRPr="00702488" w14:paraId="7E8EED0B" w14:textId="77777777" w:rsidTr="005C6603">
        <w:tc>
          <w:tcPr>
            <w:tcW w:w="1843" w:type="dxa"/>
          </w:tcPr>
          <w:p w14:paraId="05A8D898" w14:textId="77777777" w:rsidR="00BE4B82" w:rsidRPr="00702488" w:rsidRDefault="00BE4B82" w:rsidP="005C6603">
            <w:pPr>
              <w:rPr>
                <w:b/>
                <w:bCs/>
              </w:rPr>
            </w:pPr>
            <w:r w:rsidRPr="00702488">
              <w:rPr>
                <w:b/>
                <w:bCs/>
              </w:rPr>
              <w:t>Players</w:t>
            </w:r>
          </w:p>
        </w:tc>
        <w:tc>
          <w:tcPr>
            <w:tcW w:w="6651" w:type="dxa"/>
          </w:tcPr>
          <w:p w14:paraId="398A0281" w14:textId="77777777" w:rsidR="00BE4B82" w:rsidRPr="00702488" w:rsidRDefault="00BE4B82" w:rsidP="005C6603">
            <w:r w:rsidRPr="00702488">
              <w:t>Pillar 2 ‘Connecting the Region’, national planning authorities, regional and local planning representatives, civil society players, academia, private sector representatives, regional networks, and ESPON.</w:t>
            </w:r>
          </w:p>
        </w:tc>
      </w:tr>
      <w:tr w:rsidR="00BE4B82" w:rsidRPr="00702488" w14:paraId="706A92E0" w14:textId="77777777" w:rsidTr="005C6603">
        <w:tc>
          <w:tcPr>
            <w:tcW w:w="1843" w:type="dxa"/>
          </w:tcPr>
          <w:p w14:paraId="4C28CB90" w14:textId="77777777" w:rsidR="00BE4B82" w:rsidRPr="00702488" w:rsidRDefault="00BE4B82" w:rsidP="005C6603">
            <w:pPr>
              <w:rPr>
                <w:b/>
                <w:bCs/>
              </w:rPr>
            </w:pPr>
            <w:r w:rsidRPr="00702488">
              <w:rPr>
                <w:b/>
                <w:bCs/>
              </w:rPr>
              <w:t>Time line</w:t>
            </w:r>
          </w:p>
        </w:tc>
        <w:tc>
          <w:tcPr>
            <w:tcW w:w="6651" w:type="dxa"/>
          </w:tcPr>
          <w:p w14:paraId="541623DC" w14:textId="10011A94" w:rsidR="00BE4B82" w:rsidRPr="00702488" w:rsidRDefault="005C1B32" w:rsidP="005C6603">
            <w:r w:rsidRPr="00702488">
              <w:t xml:space="preserve">This is a long-winded and complicated process which should start soon. </w:t>
            </w:r>
            <w:r>
              <w:t>I</w:t>
            </w:r>
            <w:r w:rsidRPr="00702488">
              <w:t xml:space="preserve">t could </w:t>
            </w:r>
            <w:r>
              <w:t>involve</w:t>
            </w:r>
            <w:r w:rsidRPr="00702488">
              <w:t xml:space="preserve"> Interreg and ESPON studies during the 2021-27 period to prepare the ground and engage stakeholders. As of 2028, development of the shared vision could start.</w:t>
            </w:r>
          </w:p>
        </w:tc>
      </w:tr>
      <w:tr w:rsidR="00BE4B82" w:rsidRPr="00702488" w14:paraId="5D146AA7" w14:textId="77777777" w:rsidTr="005C6603">
        <w:tc>
          <w:tcPr>
            <w:tcW w:w="1843" w:type="dxa"/>
          </w:tcPr>
          <w:p w14:paraId="4391810E" w14:textId="77777777" w:rsidR="00BE4B82" w:rsidRPr="00702488" w:rsidRDefault="00BE4B82" w:rsidP="005C6603">
            <w:pPr>
              <w:rPr>
                <w:b/>
                <w:bCs/>
              </w:rPr>
            </w:pPr>
            <w:r w:rsidRPr="00702488">
              <w:rPr>
                <w:b/>
                <w:bCs/>
              </w:rPr>
              <w:t>Expected effects</w:t>
            </w:r>
          </w:p>
        </w:tc>
        <w:tc>
          <w:tcPr>
            <w:tcW w:w="6651" w:type="dxa"/>
          </w:tcPr>
          <w:p w14:paraId="4010BC4B" w14:textId="548FE124" w:rsidR="00BE4B82" w:rsidRPr="00702488" w:rsidRDefault="00EF6858" w:rsidP="005C6603">
            <w:r w:rsidRPr="00702488">
              <w:t xml:space="preserve">This will lead to better preparedness and a guided approach to handling demographic change in the region and prevent increasing risks of geographies of discontent </w:t>
            </w:r>
            <w:r>
              <w:t>where</w:t>
            </w:r>
            <w:r w:rsidRPr="00702488">
              <w:t xml:space="preserve"> places and their inhabitants </w:t>
            </w:r>
            <w:r>
              <w:t xml:space="preserve">do </w:t>
            </w:r>
            <w:r w:rsidRPr="00702488">
              <w:t>not see positive future prospects.</w:t>
            </w:r>
          </w:p>
        </w:tc>
      </w:tr>
      <w:tr w:rsidR="00BE4B82" w:rsidRPr="00702488" w14:paraId="1539FFA9" w14:textId="77777777" w:rsidTr="005C6603">
        <w:tc>
          <w:tcPr>
            <w:tcW w:w="1843" w:type="dxa"/>
          </w:tcPr>
          <w:p w14:paraId="734C6799" w14:textId="77777777" w:rsidR="00BE4B82" w:rsidRPr="00702488" w:rsidRDefault="00BE4B82" w:rsidP="005C6603">
            <w:pPr>
              <w:rPr>
                <w:b/>
                <w:bCs/>
              </w:rPr>
            </w:pPr>
            <w:r w:rsidRPr="00702488">
              <w:rPr>
                <w:b/>
                <w:bCs/>
              </w:rPr>
              <w:t>EUSAIR link</w:t>
            </w:r>
          </w:p>
        </w:tc>
        <w:tc>
          <w:tcPr>
            <w:tcW w:w="6651" w:type="dxa"/>
          </w:tcPr>
          <w:p w14:paraId="552F5E1A" w14:textId="69E38427" w:rsidR="00BE4B82" w:rsidRPr="00702488" w:rsidRDefault="00772967" w:rsidP="005C6603">
            <w:r>
              <w:t>This</w:t>
            </w:r>
            <w:r w:rsidRPr="00702488">
              <w:t xml:space="preserve"> is an overarching task for EUSAIR, which is linked </w:t>
            </w:r>
            <w:r>
              <w:t xml:space="preserve">most closely </w:t>
            </w:r>
            <w:r w:rsidRPr="00702488">
              <w:t>to Pillar 2 ‘Connecting the Region’.</w:t>
            </w:r>
          </w:p>
        </w:tc>
      </w:tr>
    </w:tbl>
    <w:p w14:paraId="6D11C5AB" w14:textId="77777777" w:rsidR="00BE4B82" w:rsidRPr="00702488" w:rsidRDefault="00BE4B82" w:rsidP="00BE4B8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651"/>
      </w:tblGrid>
      <w:tr w:rsidR="00BE4B82" w:rsidRPr="00702488" w14:paraId="6B890579" w14:textId="77777777" w:rsidTr="005C6603">
        <w:tc>
          <w:tcPr>
            <w:tcW w:w="8494" w:type="dxa"/>
            <w:gridSpan w:val="2"/>
          </w:tcPr>
          <w:p w14:paraId="5DD911B4" w14:textId="6256B36B" w:rsidR="00BE4B82" w:rsidRPr="00702488" w:rsidRDefault="00BE4B82" w:rsidP="005C6603">
            <w:pPr>
              <w:rPr>
                <w:b/>
                <w:iCs/>
                <w:color w:val="EE7D00"/>
                <w:sz w:val="21"/>
              </w:rPr>
            </w:pPr>
            <w:r w:rsidRPr="00702488">
              <w:rPr>
                <w:b/>
                <w:iCs/>
                <w:color w:val="EE7D00"/>
                <w:sz w:val="21"/>
              </w:rPr>
              <w:t>EUSAIR spatial action plan for green and blue transition</w:t>
            </w:r>
            <w:r w:rsidR="0053275D">
              <w:rPr>
                <w:b/>
                <w:iCs/>
                <w:color w:val="EE7D00"/>
                <w:sz w:val="21"/>
              </w:rPr>
              <w:t>s</w:t>
            </w:r>
          </w:p>
        </w:tc>
      </w:tr>
      <w:tr w:rsidR="00BE4B82" w:rsidRPr="00702488" w14:paraId="538742F3" w14:textId="77777777" w:rsidTr="005C6603">
        <w:tc>
          <w:tcPr>
            <w:tcW w:w="1843" w:type="dxa"/>
          </w:tcPr>
          <w:p w14:paraId="02A3E00F" w14:textId="77777777" w:rsidR="00BE4B82" w:rsidRPr="00702488" w:rsidRDefault="00BE4B82" w:rsidP="005C6603">
            <w:pPr>
              <w:rPr>
                <w:b/>
                <w:bCs/>
              </w:rPr>
            </w:pPr>
            <w:r w:rsidRPr="00702488">
              <w:rPr>
                <w:b/>
                <w:bCs/>
              </w:rPr>
              <w:t xml:space="preserve">Idea </w:t>
            </w:r>
          </w:p>
        </w:tc>
        <w:tc>
          <w:tcPr>
            <w:tcW w:w="6651" w:type="dxa"/>
          </w:tcPr>
          <w:p w14:paraId="63D73E8B" w14:textId="065CDAE9" w:rsidR="00BE4B82" w:rsidRPr="00702488" w:rsidRDefault="0053275D" w:rsidP="005C6603">
            <w:r w:rsidRPr="00702488">
              <w:t>The green and blue transition</w:t>
            </w:r>
            <w:r>
              <w:t>s</w:t>
            </w:r>
            <w:r w:rsidRPr="00702488">
              <w:t xml:space="preserve"> </w:t>
            </w:r>
            <w:r>
              <w:t>are</w:t>
            </w:r>
            <w:r w:rsidRPr="00702488">
              <w:t xml:space="preserve"> essential for Europe to meet the challenges of climate change and biodiversity loss. As economies </w:t>
            </w:r>
            <w:r>
              <w:t>and</w:t>
            </w:r>
            <w:r w:rsidRPr="00702488">
              <w:t xml:space="preserve"> societies</w:t>
            </w:r>
            <w:r>
              <w:t xml:space="preserve"> </w:t>
            </w:r>
            <w:r w:rsidRPr="00702488">
              <w:t>are highly interdependent, a successful transition cannot only rely on the individual strategies of cities, regions or countries, but require</w:t>
            </w:r>
            <w:r>
              <w:t>s</w:t>
            </w:r>
            <w:r w:rsidRPr="00702488">
              <w:t xml:space="preserve"> </w:t>
            </w:r>
            <w:r>
              <w:t>an</w:t>
            </w:r>
            <w:r w:rsidRPr="00702488">
              <w:t xml:space="preserve"> overarching framework as well.</w:t>
            </w:r>
          </w:p>
        </w:tc>
      </w:tr>
      <w:tr w:rsidR="00BE4B82" w:rsidRPr="00702488" w14:paraId="05288542" w14:textId="77777777" w:rsidTr="005C6603">
        <w:tc>
          <w:tcPr>
            <w:tcW w:w="1843" w:type="dxa"/>
          </w:tcPr>
          <w:p w14:paraId="072036B4" w14:textId="77777777" w:rsidR="00BE4B82" w:rsidRPr="00702488" w:rsidRDefault="00BE4B82" w:rsidP="005C6603">
            <w:pPr>
              <w:rPr>
                <w:b/>
                <w:bCs/>
              </w:rPr>
            </w:pPr>
            <w:r w:rsidRPr="00702488">
              <w:rPr>
                <w:b/>
                <w:bCs/>
              </w:rPr>
              <w:t xml:space="preserve">Rationale </w:t>
            </w:r>
          </w:p>
        </w:tc>
        <w:tc>
          <w:tcPr>
            <w:tcW w:w="6651" w:type="dxa"/>
          </w:tcPr>
          <w:p w14:paraId="79DF435F" w14:textId="7A73BD6D" w:rsidR="00BE4B82" w:rsidRPr="00702488" w:rsidRDefault="000E6F08" w:rsidP="005C6603">
            <w:r w:rsidRPr="00702488">
              <w:t>Many countries in the Adriatic-Ionian region are already working on the green and blue transition</w:t>
            </w:r>
            <w:r>
              <w:t>s</w:t>
            </w:r>
            <w:r w:rsidRPr="00702488">
              <w:t>, but at different speed</w:t>
            </w:r>
            <w:r>
              <w:t>s</w:t>
            </w:r>
            <w:r w:rsidRPr="00702488">
              <w:t xml:space="preserve"> and level</w:t>
            </w:r>
            <w:r>
              <w:t>s</w:t>
            </w:r>
            <w:r w:rsidRPr="00702488">
              <w:t xml:space="preserve"> of effort. Building on these efforts and bringing them together in a macro-regional spatial action plan has considerable potential for accelerating the transition in a just and fair way, </w:t>
            </w:r>
            <w:r>
              <w:t>as well as</w:t>
            </w:r>
            <w:r w:rsidRPr="00702488">
              <w:t xml:space="preserve"> strengthening green and blue growth.</w:t>
            </w:r>
          </w:p>
        </w:tc>
      </w:tr>
      <w:tr w:rsidR="00BE4B82" w:rsidRPr="00702488" w14:paraId="71E7D76A" w14:textId="77777777" w:rsidTr="005C6603">
        <w:tc>
          <w:tcPr>
            <w:tcW w:w="1843" w:type="dxa"/>
          </w:tcPr>
          <w:p w14:paraId="7E8CDE42" w14:textId="77777777" w:rsidR="00BE4B82" w:rsidRPr="00702488" w:rsidRDefault="00BE4B82" w:rsidP="005C6603">
            <w:pPr>
              <w:rPr>
                <w:b/>
                <w:bCs/>
              </w:rPr>
            </w:pPr>
            <w:r w:rsidRPr="00702488">
              <w:rPr>
                <w:b/>
                <w:bCs/>
              </w:rPr>
              <w:t>Concrete actions</w:t>
            </w:r>
          </w:p>
        </w:tc>
        <w:tc>
          <w:tcPr>
            <w:tcW w:w="6651" w:type="dxa"/>
          </w:tcPr>
          <w:p w14:paraId="05E03D02" w14:textId="77777777" w:rsidR="00A2729B" w:rsidRPr="00702488" w:rsidRDefault="00A2729B" w:rsidP="00A2729B">
            <w:r w:rsidRPr="00702488">
              <w:t xml:space="preserve">Concrete actions should build on what already exists in the region </w:t>
            </w:r>
            <w:r>
              <w:t>including</w:t>
            </w:r>
            <w:r w:rsidRPr="00702488">
              <w:t xml:space="preserve"> what is already done </w:t>
            </w:r>
            <w:r>
              <w:t>under</w:t>
            </w:r>
            <w:r w:rsidRPr="00702488">
              <w:t xml:space="preserve"> EUS</w:t>
            </w:r>
            <w:r>
              <w:t>AI</w:t>
            </w:r>
            <w:r w:rsidRPr="00702488">
              <w:t>R</w:t>
            </w:r>
            <w:r>
              <w:t>,</w:t>
            </w:r>
            <w:r w:rsidRPr="00702488">
              <w:t xml:space="preserve"> and take this one step further. This may include:</w:t>
            </w:r>
            <w:r>
              <w:t xml:space="preserve"> </w:t>
            </w:r>
          </w:p>
          <w:p w14:paraId="069136EB" w14:textId="77777777" w:rsidR="00A2729B" w:rsidRPr="00702488" w:rsidRDefault="00A2729B" w:rsidP="00A2729B">
            <w:pPr>
              <w:pStyle w:val="ListParagraph"/>
              <w:numPr>
                <w:ilvl w:val="0"/>
                <w:numId w:val="19"/>
              </w:numPr>
            </w:pPr>
            <w:r w:rsidRPr="00702488">
              <w:t>Collect</w:t>
            </w:r>
            <w:r>
              <w:t>ing</w:t>
            </w:r>
            <w:r w:rsidRPr="00702488">
              <w:t xml:space="preserve"> </w:t>
            </w:r>
            <w:r>
              <w:t xml:space="preserve">existing or planned </w:t>
            </w:r>
            <w:r w:rsidRPr="00702488">
              <w:t xml:space="preserve">national and regional green </w:t>
            </w:r>
            <w:r>
              <w:t>and</w:t>
            </w:r>
            <w:r w:rsidRPr="00702488">
              <w:t xml:space="preserve"> blue transition strategies and practices in the Adriatic-Ionian region.</w:t>
            </w:r>
          </w:p>
          <w:p w14:paraId="0BF489E6" w14:textId="77777777" w:rsidR="00A2729B" w:rsidRPr="00702488" w:rsidRDefault="00A2729B" w:rsidP="00A2729B">
            <w:pPr>
              <w:pStyle w:val="ListParagraph"/>
              <w:numPr>
                <w:ilvl w:val="0"/>
                <w:numId w:val="19"/>
              </w:numPr>
            </w:pPr>
            <w:r>
              <w:t>A</w:t>
            </w:r>
            <w:r w:rsidRPr="00702488">
              <w:t xml:space="preserve"> participatory process to develop a joint action plan for blue and green transition</w:t>
            </w:r>
            <w:r>
              <w:t>s</w:t>
            </w:r>
            <w:r w:rsidRPr="00702488">
              <w:t xml:space="preserve">, based on existing strategies and practices sharing costs of the transition. </w:t>
            </w:r>
          </w:p>
          <w:p w14:paraId="22820ADF" w14:textId="3F5AFCB2" w:rsidR="00BE4B82" w:rsidRPr="00702488" w:rsidRDefault="00A2729B" w:rsidP="00A2729B">
            <w:pPr>
              <w:numPr>
                <w:ilvl w:val="0"/>
                <w:numId w:val="19"/>
              </w:numPr>
            </w:pPr>
            <w:r>
              <w:t>P</w:t>
            </w:r>
            <w:r w:rsidRPr="00702488">
              <w:t xml:space="preserve">ilot actions which illustrate the importance of cross-border </w:t>
            </w:r>
            <w:r>
              <w:t>and</w:t>
            </w:r>
            <w:r w:rsidRPr="00702488">
              <w:t xml:space="preserve"> transnational cooperation for a successful transition.</w:t>
            </w:r>
          </w:p>
        </w:tc>
      </w:tr>
      <w:tr w:rsidR="00BE4B82" w:rsidRPr="00702488" w14:paraId="12548417" w14:textId="77777777" w:rsidTr="005C6603">
        <w:tc>
          <w:tcPr>
            <w:tcW w:w="1843" w:type="dxa"/>
          </w:tcPr>
          <w:p w14:paraId="663FE582" w14:textId="77777777" w:rsidR="00BE4B82" w:rsidRPr="00702488" w:rsidRDefault="00BE4B82" w:rsidP="005C6603">
            <w:pPr>
              <w:rPr>
                <w:b/>
                <w:bCs/>
              </w:rPr>
            </w:pPr>
            <w:r w:rsidRPr="00702488">
              <w:rPr>
                <w:b/>
                <w:bCs/>
              </w:rPr>
              <w:t>Players</w:t>
            </w:r>
          </w:p>
        </w:tc>
        <w:tc>
          <w:tcPr>
            <w:tcW w:w="6651" w:type="dxa"/>
          </w:tcPr>
          <w:p w14:paraId="3C548A90" w14:textId="5357FDF0" w:rsidR="00BE4B82" w:rsidRPr="00702488" w:rsidRDefault="00AF7FF9" w:rsidP="005C6603">
            <w:r w:rsidRPr="00702488">
              <w:t xml:space="preserve">Pillar 1 ‘Blue growth’, national and regional authorities in charge of green </w:t>
            </w:r>
            <w:r>
              <w:t>and</w:t>
            </w:r>
            <w:r w:rsidRPr="00702488">
              <w:t xml:space="preserve"> blue transition</w:t>
            </w:r>
            <w:r>
              <w:t>s</w:t>
            </w:r>
            <w:r w:rsidRPr="00702488">
              <w:t xml:space="preserve">, cross-border structures, research and civil society players, industries affected </w:t>
            </w:r>
            <w:r>
              <w:t>by</w:t>
            </w:r>
            <w:r w:rsidRPr="00702488">
              <w:t xml:space="preserve"> green transition practices, regional networks</w:t>
            </w:r>
            <w:r>
              <w:t xml:space="preserve"> and</w:t>
            </w:r>
            <w:r w:rsidRPr="00702488">
              <w:t xml:space="preserve"> ESPON.</w:t>
            </w:r>
          </w:p>
        </w:tc>
      </w:tr>
      <w:tr w:rsidR="00BE4B82" w:rsidRPr="00702488" w14:paraId="539913B7" w14:textId="77777777" w:rsidTr="005C6603">
        <w:tc>
          <w:tcPr>
            <w:tcW w:w="1843" w:type="dxa"/>
          </w:tcPr>
          <w:p w14:paraId="4F5C2EA9" w14:textId="77777777" w:rsidR="00BE4B82" w:rsidRPr="00702488" w:rsidRDefault="00BE4B82" w:rsidP="005C6603">
            <w:pPr>
              <w:rPr>
                <w:b/>
                <w:bCs/>
              </w:rPr>
            </w:pPr>
            <w:r w:rsidRPr="00702488">
              <w:rPr>
                <w:b/>
                <w:bCs/>
              </w:rPr>
              <w:t>Time line</w:t>
            </w:r>
          </w:p>
        </w:tc>
        <w:tc>
          <w:tcPr>
            <w:tcW w:w="6651" w:type="dxa"/>
          </w:tcPr>
          <w:p w14:paraId="1E76EE1A" w14:textId="3D35FAE9" w:rsidR="00BE4B82" w:rsidRPr="00702488" w:rsidRDefault="00924358" w:rsidP="005C6603">
            <w:r w:rsidRPr="00702488">
              <w:t xml:space="preserve">This is a long-winded and complicated process which should start soon. Possibly with some Interreg and ESPON studies during the 2021-27 programme period to collect existing strategies and practices, prepare the ground and engage stakeholders. </w:t>
            </w:r>
            <w:r>
              <w:t>D</w:t>
            </w:r>
            <w:r w:rsidRPr="00702488">
              <w:t xml:space="preserve">evelopment of the joint action plan could </w:t>
            </w:r>
            <w:r>
              <w:t>start in</w:t>
            </w:r>
            <w:r w:rsidRPr="00702488">
              <w:t xml:space="preserve"> 2026, while concrete pilot actions could start in 2028, i.e. in the next programme period. Where possible pilot actions could also start earlier, making use of NextGeneration EU or Just Transition Fund resources.</w:t>
            </w:r>
          </w:p>
        </w:tc>
      </w:tr>
      <w:tr w:rsidR="00BE4B82" w:rsidRPr="00702488" w14:paraId="3B6AF330" w14:textId="77777777" w:rsidTr="005C6603">
        <w:tc>
          <w:tcPr>
            <w:tcW w:w="1843" w:type="dxa"/>
          </w:tcPr>
          <w:p w14:paraId="32963D21" w14:textId="77777777" w:rsidR="00BE4B82" w:rsidRPr="00702488" w:rsidRDefault="00BE4B82" w:rsidP="005C6603">
            <w:pPr>
              <w:rPr>
                <w:b/>
                <w:bCs/>
              </w:rPr>
            </w:pPr>
            <w:r w:rsidRPr="00702488">
              <w:rPr>
                <w:b/>
                <w:bCs/>
              </w:rPr>
              <w:t>Expected effects</w:t>
            </w:r>
          </w:p>
        </w:tc>
        <w:tc>
          <w:tcPr>
            <w:tcW w:w="6651" w:type="dxa"/>
          </w:tcPr>
          <w:p w14:paraId="48B3F92C" w14:textId="452A18DB" w:rsidR="00BE4B82" w:rsidRPr="00702488" w:rsidRDefault="008C50CD" w:rsidP="005C6603">
            <w:r w:rsidRPr="00702488">
              <w:t>This will lead to more strategic, coordinated and planned green and blue transition</w:t>
            </w:r>
            <w:r>
              <w:t>s,</w:t>
            </w:r>
            <w:r w:rsidRPr="00702488">
              <w:t xml:space="preserve"> exploiting synergies between places to be both more efficient and effective.</w:t>
            </w:r>
          </w:p>
        </w:tc>
      </w:tr>
      <w:tr w:rsidR="00BE4B82" w:rsidRPr="00702488" w14:paraId="47B1472D" w14:textId="77777777" w:rsidTr="005C6603">
        <w:tc>
          <w:tcPr>
            <w:tcW w:w="1843" w:type="dxa"/>
          </w:tcPr>
          <w:p w14:paraId="110048FD" w14:textId="77777777" w:rsidR="00BE4B82" w:rsidRPr="00702488" w:rsidRDefault="00BE4B82" w:rsidP="005C6603">
            <w:pPr>
              <w:rPr>
                <w:b/>
                <w:bCs/>
              </w:rPr>
            </w:pPr>
            <w:r w:rsidRPr="00702488">
              <w:rPr>
                <w:b/>
                <w:bCs/>
              </w:rPr>
              <w:t>EUSAIR link</w:t>
            </w:r>
          </w:p>
        </w:tc>
        <w:tc>
          <w:tcPr>
            <w:tcW w:w="6651" w:type="dxa"/>
          </w:tcPr>
          <w:p w14:paraId="52FCCF80" w14:textId="77777777" w:rsidR="00BE4B82" w:rsidRPr="00702488" w:rsidRDefault="00BE4B82" w:rsidP="005C6603">
            <w:r w:rsidRPr="00702488">
              <w:t>This links strongly with EUSAIR Pillar 1 ‘Blue growth’.</w:t>
            </w:r>
          </w:p>
        </w:tc>
      </w:tr>
    </w:tbl>
    <w:p w14:paraId="770475D7" w14:textId="77777777" w:rsidR="00BE4B82" w:rsidRPr="00702488" w:rsidRDefault="00BE4B82" w:rsidP="00BE4B8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651"/>
      </w:tblGrid>
      <w:tr w:rsidR="00BE4B82" w:rsidRPr="00702488" w14:paraId="38CDDC6A" w14:textId="77777777" w:rsidTr="005C6603">
        <w:tc>
          <w:tcPr>
            <w:tcW w:w="8494" w:type="dxa"/>
            <w:gridSpan w:val="2"/>
          </w:tcPr>
          <w:p w14:paraId="0129B9E9" w14:textId="77777777" w:rsidR="00BE4B82" w:rsidRPr="00702488" w:rsidRDefault="00BE4B82" w:rsidP="005C6603">
            <w:pPr>
              <w:rPr>
                <w:b/>
                <w:iCs/>
                <w:color w:val="EE7D00"/>
                <w:sz w:val="21"/>
              </w:rPr>
            </w:pPr>
            <w:r w:rsidRPr="00702488">
              <w:rPr>
                <w:b/>
                <w:iCs/>
                <w:color w:val="EE7D00"/>
                <w:sz w:val="21"/>
              </w:rPr>
              <w:t>EUSAIR biodiversity plan</w:t>
            </w:r>
          </w:p>
        </w:tc>
      </w:tr>
      <w:tr w:rsidR="00BE4B82" w:rsidRPr="00702488" w14:paraId="505E3890" w14:textId="77777777" w:rsidTr="005C6603">
        <w:tc>
          <w:tcPr>
            <w:tcW w:w="1843" w:type="dxa"/>
          </w:tcPr>
          <w:p w14:paraId="4C8D8DE6" w14:textId="77777777" w:rsidR="00BE4B82" w:rsidRPr="00702488" w:rsidRDefault="00BE4B82" w:rsidP="005C6603">
            <w:pPr>
              <w:rPr>
                <w:b/>
                <w:bCs/>
              </w:rPr>
            </w:pPr>
            <w:r w:rsidRPr="00702488">
              <w:rPr>
                <w:b/>
                <w:bCs/>
              </w:rPr>
              <w:t xml:space="preserve">Idea </w:t>
            </w:r>
          </w:p>
        </w:tc>
        <w:tc>
          <w:tcPr>
            <w:tcW w:w="6651" w:type="dxa"/>
          </w:tcPr>
          <w:p w14:paraId="6D89891E" w14:textId="2435DD84" w:rsidR="00BE4B82" w:rsidRPr="00702488" w:rsidRDefault="007D6F29" w:rsidP="005C6603">
            <w:r>
              <w:t>B</w:t>
            </w:r>
            <w:r w:rsidRPr="00702488">
              <w:t xml:space="preserve">iodiversity loss poses a substantial challenge to the future delivery of ecosystem services and the well-being of </w:t>
            </w:r>
            <w:r>
              <w:t xml:space="preserve">multiple </w:t>
            </w:r>
            <w:r w:rsidRPr="00702488">
              <w:t>species. Ensuring ‘no net loss’ of ecosystem services and biodiversity might change the focus of thinking on regional development potential and land use in the coming decades.</w:t>
            </w:r>
          </w:p>
        </w:tc>
      </w:tr>
      <w:tr w:rsidR="00BE4B82" w:rsidRPr="00702488" w14:paraId="59050AC5" w14:textId="77777777" w:rsidTr="005C6603">
        <w:tc>
          <w:tcPr>
            <w:tcW w:w="1843" w:type="dxa"/>
          </w:tcPr>
          <w:p w14:paraId="49ACBF1C" w14:textId="77777777" w:rsidR="00BE4B82" w:rsidRPr="00702488" w:rsidRDefault="00BE4B82" w:rsidP="005C6603">
            <w:pPr>
              <w:rPr>
                <w:b/>
                <w:bCs/>
              </w:rPr>
            </w:pPr>
            <w:r w:rsidRPr="00702488">
              <w:rPr>
                <w:b/>
                <w:bCs/>
              </w:rPr>
              <w:t xml:space="preserve">Rationale </w:t>
            </w:r>
          </w:p>
        </w:tc>
        <w:tc>
          <w:tcPr>
            <w:tcW w:w="6651" w:type="dxa"/>
          </w:tcPr>
          <w:p w14:paraId="032C6400" w14:textId="4FFCE868" w:rsidR="00BE4B82" w:rsidRPr="00702488" w:rsidRDefault="00BD0EA7" w:rsidP="005C6603">
            <w:r w:rsidRPr="00702488">
              <w:t xml:space="preserve">The Adriatic-Ionian region </w:t>
            </w:r>
            <w:r>
              <w:t>is</w:t>
            </w:r>
            <w:r w:rsidRPr="00702488">
              <w:t xml:space="preserve"> rich</w:t>
            </w:r>
            <w:r>
              <w:t xml:space="preserve"> in</w:t>
            </w:r>
            <w:r w:rsidRPr="00702488">
              <w:t xml:space="preserve"> biodiversity which is importan</w:t>
            </w:r>
            <w:r>
              <w:t>t</w:t>
            </w:r>
            <w:r w:rsidRPr="00702488">
              <w:t xml:space="preserve"> beyond the borders of individual countries. Ensuring its longevity and mutual interdependence between places and their eco-system</w:t>
            </w:r>
            <w:r>
              <w:t>s</w:t>
            </w:r>
            <w:r w:rsidRPr="00702488">
              <w:t xml:space="preserve"> is important. </w:t>
            </w:r>
            <w:r>
              <w:t>T</w:t>
            </w:r>
            <w:r w:rsidRPr="00702488">
              <w:t xml:space="preserve">he scenario work has </w:t>
            </w:r>
            <w:r>
              <w:t xml:space="preserve">also </w:t>
            </w:r>
            <w:r w:rsidRPr="00702488">
              <w:t xml:space="preserve">shown that </w:t>
            </w:r>
            <w:r>
              <w:t xml:space="preserve">addressing </w:t>
            </w:r>
            <w:r w:rsidRPr="00702488">
              <w:t xml:space="preserve">demographic decline </w:t>
            </w:r>
            <w:r>
              <w:t>could</w:t>
            </w:r>
            <w:r w:rsidRPr="00702488">
              <w:t xml:space="preserve"> give more room to flourishing fauna and flora. Finding joint solutions </w:t>
            </w:r>
            <w:r>
              <w:t>for resilient</w:t>
            </w:r>
            <w:r w:rsidRPr="00702488">
              <w:t xml:space="preserve"> ecosystems and biodiversity protecti</w:t>
            </w:r>
            <w:r>
              <w:t>o</w:t>
            </w:r>
            <w:r w:rsidRPr="00702488">
              <w:t>n will be more effective and efficient than pursuing unconnected national and regional efforts.</w:t>
            </w:r>
          </w:p>
        </w:tc>
      </w:tr>
      <w:tr w:rsidR="00BE4B82" w:rsidRPr="00702488" w14:paraId="283EEFFB" w14:textId="77777777" w:rsidTr="005C6603">
        <w:tc>
          <w:tcPr>
            <w:tcW w:w="1843" w:type="dxa"/>
          </w:tcPr>
          <w:p w14:paraId="317B1F4E" w14:textId="77777777" w:rsidR="00BE4B82" w:rsidRPr="00702488" w:rsidRDefault="00BE4B82" w:rsidP="005C6603">
            <w:pPr>
              <w:rPr>
                <w:b/>
                <w:bCs/>
              </w:rPr>
            </w:pPr>
            <w:r w:rsidRPr="00702488">
              <w:rPr>
                <w:b/>
                <w:bCs/>
              </w:rPr>
              <w:t>Concrete actions</w:t>
            </w:r>
          </w:p>
        </w:tc>
        <w:tc>
          <w:tcPr>
            <w:tcW w:w="6651" w:type="dxa"/>
          </w:tcPr>
          <w:p w14:paraId="740805E0" w14:textId="77777777" w:rsidR="004B2FA1" w:rsidRPr="00702488" w:rsidRDefault="004B2FA1" w:rsidP="004B2FA1">
            <w:r w:rsidRPr="00702488">
              <w:t xml:space="preserve">Concrete actions should build on what already exists in the region </w:t>
            </w:r>
            <w:r>
              <w:t>including</w:t>
            </w:r>
            <w:r w:rsidRPr="00702488">
              <w:t xml:space="preserve"> what is already done </w:t>
            </w:r>
            <w:r>
              <w:t>under</w:t>
            </w:r>
            <w:r w:rsidRPr="00702488">
              <w:t xml:space="preserve"> EUS</w:t>
            </w:r>
            <w:r>
              <w:t>AI</w:t>
            </w:r>
            <w:r w:rsidRPr="00702488">
              <w:t>R</w:t>
            </w:r>
            <w:r>
              <w:t>,</w:t>
            </w:r>
            <w:r w:rsidRPr="00702488">
              <w:t xml:space="preserve"> and take this one step further. This may include:</w:t>
            </w:r>
            <w:r>
              <w:t xml:space="preserve"> </w:t>
            </w:r>
          </w:p>
          <w:p w14:paraId="72D64FD8" w14:textId="77777777" w:rsidR="004B2FA1" w:rsidRPr="00702488" w:rsidRDefault="004B2FA1" w:rsidP="004B2FA1">
            <w:pPr>
              <w:pStyle w:val="ListParagraph"/>
              <w:numPr>
                <w:ilvl w:val="0"/>
                <w:numId w:val="19"/>
              </w:numPr>
            </w:pPr>
            <w:r>
              <w:t>Collecting</w:t>
            </w:r>
            <w:r w:rsidRPr="00702488">
              <w:t xml:space="preserve"> </w:t>
            </w:r>
            <w:r>
              <w:t xml:space="preserve">existing or planned </w:t>
            </w:r>
            <w:r w:rsidRPr="00702488">
              <w:t xml:space="preserve">national and regional biodiversity plans or strategies in the context of the EU Biodiversity Strategy. </w:t>
            </w:r>
          </w:p>
          <w:p w14:paraId="22C1F9D9" w14:textId="77777777" w:rsidR="004B2FA1" w:rsidRPr="00702488" w:rsidRDefault="004B2FA1" w:rsidP="004B2FA1">
            <w:pPr>
              <w:pStyle w:val="ListParagraph"/>
              <w:numPr>
                <w:ilvl w:val="0"/>
                <w:numId w:val="19"/>
              </w:numPr>
            </w:pPr>
            <w:r>
              <w:t>D</w:t>
            </w:r>
            <w:r w:rsidRPr="00702488">
              <w:t>evelop</w:t>
            </w:r>
            <w:r>
              <w:t>ing</w:t>
            </w:r>
            <w:r w:rsidRPr="00702488">
              <w:t xml:space="preserve"> a joint biodiversity plan </w:t>
            </w:r>
            <w:r>
              <w:t>b</w:t>
            </w:r>
            <w:r w:rsidRPr="00702488">
              <w:t xml:space="preserve">ased on these plans, also </w:t>
            </w:r>
            <w:r>
              <w:t xml:space="preserve">considering </w:t>
            </w:r>
            <w:r w:rsidRPr="00702488">
              <w:t xml:space="preserve">possible changes </w:t>
            </w:r>
            <w:r>
              <w:t>in</w:t>
            </w:r>
            <w:r w:rsidRPr="00702488">
              <w:t xml:space="preserve"> settlement patterns due to demographic decline. </w:t>
            </w:r>
          </w:p>
          <w:p w14:paraId="6D85273B" w14:textId="291A48D2" w:rsidR="00BE4B82" w:rsidRPr="00702488" w:rsidRDefault="004B2FA1" w:rsidP="004B2FA1">
            <w:pPr>
              <w:pStyle w:val="ListParagraph"/>
              <w:numPr>
                <w:ilvl w:val="0"/>
                <w:numId w:val="19"/>
              </w:numPr>
            </w:pPr>
            <w:r>
              <w:t>A</w:t>
            </w:r>
            <w:r w:rsidRPr="00702488">
              <w:t xml:space="preserve"> future vision for EUSAIR </w:t>
            </w:r>
            <w:r>
              <w:t>linked</w:t>
            </w:r>
            <w:r w:rsidRPr="00702488">
              <w:t xml:space="preserve"> to environmental protection plans</w:t>
            </w:r>
            <w:r>
              <w:t>.</w:t>
            </w:r>
          </w:p>
        </w:tc>
      </w:tr>
      <w:tr w:rsidR="00BE4B82" w:rsidRPr="00702488" w14:paraId="51237213" w14:textId="77777777" w:rsidTr="005C6603">
        <w:tc>
          <w:tcPr>
            <w:tcW w:w="1843" w:type="dxa"/>
          </w:tcPr>
          <w:p w14:paraId="1189393E" w14:textId="77777777" w:rsidR="00BE4B82" w:rsidRPr="00702488" w:rsidRDefault="00BE4B82" w:rsidP="005C6603">
            <w:pPr>
              <w:rPr>
                <w:b/>
                <w:bCs/>
              </w:rPr>
            </w:pPr>
            <w:r w:rsidRPr="00702488">
              <w:rPr>
                <w:b/>
                <w:bCs/>
              </w:rPr>
              <w:t>Players</w:t>
            </w:r>
          </w:p>
        </w:tc>
        <w:tc>
          <w:tcPr>
            <w:tcW w:w="6651" w:type="dxa"/>
          </w:tcPr>
          <w:p w14:paraId="5865B6D2" w14:textId="3F45C862" w:rsidR="00BE4B82" w:rsidRPr="00702488" w:rsidRDefault="00385F30" w:rsidP="005C6603">
            <w:r w:rsidRPr="00702488">
              <w:t xml:space="preserve">EUSAIR Pillar 3 ‘Environmental Quality’ in cooperation with ministries and regional authorities for the environment, DG Environment, the European Environmental Agency, the </w:t>
            </w:r>
            <w:r>
              <w:t>LIFE</w:t>
            </w:r>
            <w:r w:rsidRPr="00702488">
              <w:t xml:space="preserve"> programme, ESPON and civil society organisations and environmental networks.</w:t>
            </w:r>
          </w:p>
        </w:tc>
      </w:tr>
      <w:tr w:rsidR="00BE4B82" w:rsidRPr="00702488" w14:paraId="686B5984" w14:textId="77777777" w:rsidTr="005C6603">
        <w:tc>
          <w:tcPr>
            <w:tcW w:w="1843" w:type="dxa"/>
          </w:tcPr>
          <w:p w14:paraId="57DC304C" w14:textId="77777777" w:rsidR="00BE4B82" w:rsidRPr="00702488" w:rsidRDefault="00BE4B82" w:rsidP="005C6603">
            <w:pPr>
              <w:rPr>
                <w:b/>
                <w:bCs/>
              </w:rPr>
            </w:pPr>
            <w:r w:rsidRPr="00702488">
              <w:rPr>
                <w:b/>
                <w:bCs/>
              </w:rPr>
              <w:t>Time line</w:t>
            </w:r>
          </w:p>
        </w:tc>
        <w:tc>
          <w:tcPr>
            <w:tcW w:w="6651" w:type="dxa"/>
          </w:tcPr>
          <w:p w14:paraId="3535B4F1" w14:textId="35FCF158" w:rsidR="00BE4B82" w:rsidRPr="00702488" w:rsidRDefault="00763E10" w:rsidP="005C6603">
            <w:r>
              <w:t>This</w:t>
            </w:r>
            <w:r w:rsidRPr="00702488">
              <w:t xml:space="preserve"> could start with some Interreg and ESPON studies during the 2021-27 programme period collecting existing biodiversity plans </w:t>
            </w:r>
            <w:r>
              <w:t xml:space="preserve">and </w:t>
            </w:r>
            <w:r w:rsidRPr="00702488">
              <w:t xml:space="preserve">strategies, preparing the ground and engaging stakeholders. </w:t>
            </w:r>
            <w:r>
              <w:t>A</w:t>
            </w:r>
            <w:r w:rsidRPr="00702488">
              <w:t>ctual development of the macro-regional biodiversity plan could start by involving all stakeholders in the region as of 2026.</w:t>
            </w:r>
          </w:p>
        </w:tc>
      </w:tr>
      <w:tr w:rsidR="00BE4B82" w:rsidRPr="00702488" w14:paraId="70A44F7B" w14:textId="77777777" w:rsidTr="005C6603">
        <w:tc>
          <w:tcPr>
            <w:tcW w:w="1843" w:type="dxa"/>
          </w:tcPr>
          <w:p w14:paraId="7956003B" w14:textId="77777777" w:rsidR="00BE4B82" w:rsidRPr="00702488" w:rsidRDefault="00BE4B82" w:rsidP="005C6603">
            <w:pPr>
              <w:rPr>
                <w:b/>
                <w:bCs/>
              </w:rPr>
            </w:pPr>
            <w:r w:rsidRPr="00702488">
              <w:rPr>
                <w:b/>
                <w:bCs/>
              </w:rPr>
              <w:t>Expected effects</w:t>
            </w:r>
          </w:p>
        </w:tc>
        <w:tc>
          <w:tcPr>
            <w:tcW w:w="6651" w:type="dxa"/>
          </w:tcPr>
          <w:p w14:paraId="7353CB1F" w14:textId="3AF66C83" w:rsidR="00BE4B82" w:rsidRPr="00702488" w:rsidRDefault="00BF25D6" w:rsidP="005C6603">
            <w:r w:rsidRPr="00702488">
              <w:t>This will lead to more effective and efficient policies to fight biodiversity loss in the Adriatic-Ionian region and help ensure a good environmental and ecological status of the terrestrial and marine environment. It will also boost implementation of the EU Biodiversity Strategy.</w:t>
            </w:r>
          </w:p>
        </w:tc>
      </w:tr>
      <w:tr w:rsidR="00BE4B82" w:rsidRPr="00702488" w14:paraId="2CC6BAEA" w14:textId="77777777" w:rsidTr="005C6603">
        <w:tc>
          <w:tcPr>
            <w:tcW w:w="1843" w:type="dxa"/>
          </w:tcPr>
          <w:p w14:paraId="6A8A1F30" w14:textId="77777777" w:rsidR="00BE4B82" w:rsidRPr="00702488" w:rsidRDefault="00BE4B82" w:rsidP="005C6603">
            <w:pPr>
              <w:rPr>
                <w:b/>
                <w:bCs/>
              </w:rPr>
            </w:pPr>
            <w:r w:rsidRPr="00702488">
              <w:rPr>
                <w:b/>
                <w:bCs/>
              </w:rPr>
              <w:t>EUSAIR link</w:t>
            </w:r>
          </w:p>
        </w:tc>
        <w:tc>
          <w:tcPr>
            <w:tcW w:w="6651" w:type="dxa"/>
          </w:tcPr>
          <w:p w14:paraId="4FDB57DE" w14:textId="77777777" w:rsidR="00BE4B82" w:rsidRPr="00702488" w:rsidRDefault="00BE4B82" w:rsidP="005C6603">
            <w:r w:rsidRPr="00702488">
              <w:t>This links strongly with EUSAIR Pillar 3 ‘Environmental Quality’.</w:t>
            </w:r>
          </w:p>
        </w:tc>
      </w:tr>
    </w:tbl>
    <w:p w14:paraId="5EFD5FA0" w14:textId="77777777" w:rsidR="00BE4B82" w:rsidRPr="00702488" w:rsidRDefault="00BE4B82" w:rsidP="00BE4B8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651"/>
      </w:tblGrid>
      <w:tr w:rsidR="00BE4B82" w:rsidRPr="00702488" w14:paraId="73A976E4" w14:textId="77777777" w:rsidTr="005C6603">
        <w:tc>
          <w:tcPr>
            <w:tcW w:w="8494" w:type="dxa"/>
            <w:gridSpan w:val="2"/>
          </w:tcPr>
          <w:p w14:paraId="394A54F1" w14:textId="77777777" w:rsidR="00BE4B82" w:rsidRPr="00702488" w:rsidRDefault="00BE4B82" w:rsidP="005C6603">
            <w:pPr>
              <w:rPr>
                <w:b/>
                <w:iCs/>
                <w:color w:val="EE7D00"/>
                <w:sz w:val="21"/>
              </w:rPr>
            </w:pPr>
            <w:r w:rsidRPr="00702488">
              <w:rPr>
                <w:b/>
                <w:iCs/>
                <w:color w:val="EE7D00"/>
                <w:sz w:val="21"/>
              </w:rPr>
              <w:t>EUSAIR taxation agreement for the digital workforce</w:t>
            </w:r>
          </w:p>
        </w:tc>
      </w:tr>
      <w:tr w:rsidR="00BE4B82" w:rsidRPr="00702488" w14:paraId="1E71B822" w14:textId="77777777" w:rsidTr="005C6603">
        <w:tc>
          <w:tcPr>
            <w:tcW w:w="1843" w:type="dxa"/>
          </w:tcPr>
          <w:p w14:paraId="474304C2" w14:textId="77777777" w:rsidR="00BE4B82" w:rsidRPr="00702488" w:rsidRDefault="00BE4B82" w:rsidP="005C6603">
            <w:pPr>
              <w:rPr>
                <w:b/>
                <w:bCs/>
              </w:rPr>
            </w:pPr>
            <w:r w:rsidRPr="00702488">
              <w:rPr>
                <w:b/>
                <w:bCs/>
              </w:rPr>
              <w:t xml:space="preserve">Idea </w:t>
            </w:r>
          </w:p>
        </w:tc>
        <w:tc>
          <w:tcPr>
            <w:tcW w:w="6651" w:type="dxa"/>
          </w:tcPr>
          <w:p w14:paraId="711A7119" w14:textId="4EBB93C1" w:rsidR="00BE4B82" w:rsidRPr="00702488" w:rsidRDefault="00D4661A" w:rsidP="005C6603">
            <w:r w:rsidRPr="00702488">
              <w:t xml:space="preserve">The digitalisation of our economies and societies offers increasing possibilities for people to work remotely. This can take very different formats. </w:t>
            </w:r>
            <w:r>
              <w:t>S</w:t>
            </w:r>
            <w:r w:rsidRPr="00702488">
              <w:t xml:space="preserve">ome people stay where they are and work for employers in one or several locations. </w:t>
            </w:r>
            <w:r>
              <w:t>O</w:t>
            </w:r>
            <w:r w:rsidRPr="00702488">
              <w:t xml:space="preserve">thers move between locations more frequently and work temporarily </w:t>
            </w:r>
            <w:r>
              <w:t>away from</w:t>
            </w:r>
            <w:r w:rsidRPr="00702488">
              <w:t xml:space="preserve"> their usual offices. Digital nomads are examples </w:t>
            </w:r>
            <w:r>
              <w:t>of</w:t>
            </w:r>
            <w:r w:rsidRPr="00702488">
              <w:t xml:space="preserve"> this. While such solutions are becoming more frequent and popular, they pose considerable challenges in terms of labour laws, taxation and social security payments.</w:t>
            </w:r>
          </w:p>
        </w:tc>
      </w:tr>
      <w:tr w:rsidR="00BE4B82" w:rsidRPr="00702488" w14:paraId="0786CE44" w14:textId="77777777" w:rsidTr="005C6603">
        <w:tc>
          <w:tcPr>
            <w:tcW w:w="1843" w:type="dxa"/>
          </w:tcPr>
          <w:p w14:paraId="0BB1A122" w14:textId="77777777" w:rsidR="00BE4B82" w:rsidRPr="00702488" w:rsidRDefault="00BE4B82" w:rsidP="005C6603">
            <w:pPr>
              <w:rPr>
                <w:b/>
                <w:bCs/>
              </w:rPr>
            </w:pPr>
            <w:r w:rsidRPr="00702488">
              <w:rPr>
                <w:b/>
                <w:bCs/>
              </w:rPr>
              <w:t xml:space="preserve">Rationale </w:t>
            </w:r>
          </w:p>
        </w:tc>
        <w:tc>
          <w:tcPr>
            <w:tcW w:w="6651" w:type="dxa"/>
          </w:tcPr>
          <w:p w14:paraId="387F5258" w14:textId="7C4DD68B" w:rsidR="00BE4B82" w:rsidRPr="00702488" w:rsidRDefault="00C04943" w:rsidP="005C6603">
            <w:r w:rsidRPr="00702488">
              <w:t xml:space="preserve">Many places in the Adriatic-Ionian region see increasing numbers of digital nomads and people mixing work with holidays, also called workcation. Other places in the region have </w:t>
            </w:r>
            <w:r>
              <w:t>great</w:t>
            </w:r>
            <w:r w:rsidRPr="00702488">
              <w:t xml:space="preserve"> potential to broaden their economic base </w:t>
            </w:r>
            <w:r>
              <w:t>with</w:t>
            </w:r>
            <w:r w:rsidRPr="00702488">
              <w:t xml:space="preserve"> ‘long-term tourism’ offers. A proactive approach to overcoming the legal challenges for digital nomads and their like would help boost these developments. While this </w:t>
            </w:r>
            <w:r>
              <w:t>c</w:t>
            </w:r>
            <w:r w:rsidRPr="00702488">
              <w:t>ould be done at EU level, joining forces at macro-regional level can be a first step, especially to ensure that non-EU member states are also addressed.</w:t>
            </w:r>
          </w:p>
        </w:tc>
      </w:tr>
      <w:tr w:rsidR="00BE4B82" w:rsidRPr="00702488" w14:paraId="3B2E2FD0" w14:textId="77777777" w:rsidTr="005C6603">
        <w:tc>
          <w:tcPr>
            <w:tcW w:w="1843" w:type="dxa"/>
          </w:tcPr>
          <w:p w14:paraId="59A3C771" w14:textId="77777777" w:rsidR="00BE4B82" w:rsidRPr="00702488" w:rsidRDefault="00BE4B82" w:rsidP="005C6603">
            <w:pPr>
              <w:rPr>
                <w:b/>
                <w:bCs/>
              </w:rPr>
            </w:pPr>
            <w:r w:rsidRPr="00702488">
              <w:rPr>
                <w:b/>
                <w:bCs/>
              </w:rPr>
              <w:t>Concrete actions</w:t>
            </w:r>
          </w:p>
        </w:tc>
        <w:tc>
          <w:tcPr>
            <w:tcW w:w="6651" w:type="dxa"/>
          </w:tcPr>
          <w:p w14:paraId="1711B7DB" w14:textId="77777777" w:rsidR="00D33B5B" w:rsidRPr="00702488" w:rsidRDefault="00D33B5B" w:rsidP="00D33B5B">
            <w:r w:rsidRPr="00702488">
              <w:t xml:space="preserve">Concrete actions should build on what already exists in the region </w:t>
            </w:r>
            <w:r>
              <w:t>including</w:t>
            </w:r>
            <w:r w:rsidRPr="00702488">
              <w:t xml:space="preserve"> what is already done </w:t>
            </w:r>
            <w:r>
              <w:t>under</w:t>
            </w:r>
            <w:r w:rsidRPr="00702488">
              <w:t xml:space="preserve"> EUS</w:t>
            </w:r>
            <w:r>
              <w:t>AI</w:t>
            </w:r>
            <w:r w:rsidRPr="00702488">
              <w:t>R</w:t>
            </w:r>
            <w:r>
              <w:t>,</w:t>
            </w:r>
            <w:r w:rsidRPr="00702488">
              <w:t xml:space="preserve"> and take this one step further. This may include:</w:t>
            </w:r>
            <w:r>
              <w:t xml:space="preserve"> </w:t>
            </w:r>
          </w:p>
          <w:p w14:paraId="1DC71C49" w14:textId="77777777" w:rsidR="00D33B5B" w:rsidRPr="00702488" w:rsidRDefault="00D33B5B" w:rsidP="00D33B5B">
            <w:pPr>
              <w:pStyle w:val="ListParagraph"/>
              <w:numPr>
                <w:ilvl w:val="0"/>
                <w:numId w:val="19"/>
              </w:numPr>
            </w:pPr>
            <w:r>
              <w:t>A</w:t>
            </w:r>
            <w:r w:rsidRPr="00702488">
              <w:t xml:space="preserve"> template for bilateral taxation agreements allowing people to work for 50-100 days from another destination in EUSAIR. </w:t>
            </w:r>
          </w:p>
          <w:p w14:paraId="7A94DA2F" w14:textId="77777777" w:rsidR="00D33B5B" w:rsidRPr="00702488" w:rsidRDefault="00D33B5B" w:rsidP="00D33B5B">
            <w:pPr>
              <w:pStyle w:val="ListParagraph"/>
              <w:numPr>
                <w:ilvl w:val="0"/>
                <w:numId w:val="19"/>
              </w:numPr>
            </w:pPr>
            <w:r w:rsidRPr="00702488">
              <w:t xml:space="preserve">Negotiation of </w:t>
            </w:r>
            <w:r>
              <w:t xml:space="preserve">an </w:t>
            </w:r>
            <w:r w:rsidRPr="00702488">
              <w:t xml:space="preserve">agreement between EUSAIR countries, to allow people to temporarily work from different locations in the region. </w:t>
            </w:r>
          </w:p>
          <w:p w14:paraId="70E2784E" w14:textId="3B8329B9" w:rsidR="00BE4B82" w:rsidRPr="00702488" w:rsidRDefault="00D33B5B" w:rsidP="00D33B5B">
            <w:pPr>
              <w:pStyle w:val="ListParagraph"/>
              <w:numPr>
                <w:ilvl w:val="0"/>
                <w:numId w:val="19"/>
              </w:numPr>
            </w:pPr>
            <w:r w:rsidRPr="00702488">
              <w:t xml:space="preserve">Negotiation of such </w:t>
            </w:r>
            <w:r>
              <w:t xml:space="preserve">an </w:t>
            </w:r>
            <w:r w:rsidRPr="00702488">
              <w:t>agreement with other EU &amp; EFTA countries, to allow people from other EU &amp; EFTA countries to temporarily work from locations in the Adriatic-Ionian region.</w:t>
            </w:r>
          </w:p>
        </w:tc>
      </w:tr>
      <w:tr w:rsidR="00BE4B82" w:rsidRPr="00702488" w14:paraId="16657D47" w14:textId="77777777" w:rsidTr="005C6603">
        <w:tc>
          <w:tcPr>
            <w:tcW w:w="1843" w:type="dxa"/>
          </w:tcPr>
          <w:p w14:paraId="75ED128E" w14:textId="77777777" w:rsidR="00BE4B82" w:rsidRPr="00702488" w:rsidRDefault="00BE4B82" w:rsidP="005C6603">
            <w:pPr>
              <w:rPr>
                <w:b/>
                <w:bCs/>
              </w:rPr>
            </w:pPr>
            <w:r w:rsidRPr="00702488">
              <w:rPr>
                <w:b/>
                <w:bCs/>
              </w:rPr>
              <w:t>Players</w:t>
            </w:r>
          </w:p>
        </w:tc>
        <w:tc>
          <w:tcPr>
            <w:tcW w:w="6651" w:type="dxa"/>
          </w:tcPr>
          <w:p w14:paraId="22EDC32E" w14:textId="153A45C4" w:rsidR="00BE4B82" w:rsidRPr="00702488" w:rsidRDefault="003A42D8" w:rsidP="005C6603">
            <w:r w:rsidRPr="00702488">
              <w:t>This is a task mainly for ministries of finance and labour in the various countries and DG ECFIN. However, EUSAIR players could stimulate such discussions and offer a platform linking these taxation issues to local and regional development potential</w:t>
            </w:r>
            <w:r>
              <w:t>.</w:t>
            </w:r>
          </w:p>
        </w:tc>
      </w:tr>
      <w:tr w:rsidR="00BE4B82" w:rsidRPr="00702488" w14:paraId="55A0CDA8" w14:textId="77777777" w:rsidTr="005C6603">
        <w:tc>
          <w:tcPr>
            <w:tcW w:w="1843" w:type="dxa"/>
          </w:tcPr>
          <w:p w14:paraId="4E83BDCC" w14:textId="77777777" w:rsidR="00BE4B82" w:rsidRPr="00702488" w:rsidRDefault="00BE4B82" w:rsidP="005C6603">
            <w:pPr>
              <w:rPr>
                <w:b/>
                <w:bCs/>
              </w:rPr>
            </w:pPr>
            <w:r w:rsidRPr="00702488">
              <w:rPr>
                <w:b/>
                <w:bCs/>
              </w:rPr>
              <w:t>Time line</w:t>
            </w:r>
          </w:p>
        </w:tc>
        <w:tc>
          <w:tcPr>
            <w:tcW w:w="6651" w:type="dxa"/>
          </w:tcPr>
          <w:p w14:paraId="2F150D02" w14:textId="08C786D2" w:rsidR="00BE4B82" w:rsidRPr="00702488" w:rsidRDefault="00B24341" w:rsidP="005C6603">
            <w:r w:rsidRPr="00702488">
              <w:t>Discussions on possible solutions could start in 2023</w:t>
            </w:r>
            <w:r w:rsidR="00BE4B82" w:rsidRPr="00702488">
              <w:t xml:space="preserve">.  </w:t>
            </w:r>
          </w:p>
        </w:tc>
      </w:tr>
      <w:tr w:rsidR="00BE4B82" w:rsidRPr="00702488" w14:paraId="2D3F00F9" w14:textId="77777777" w:rsidTr="005C6603">
        <w:tc>
          <w:tcPr>
            <w:tcW w:w="1843" w:type="dxa"/>
          </w:tcPr>
          <w:p w14:paraId="14FE8E42" w14:textId="77777777" w:rsidR="00BE4B82" w:rsidRPr="00702488" w:rsidRDefault="00BE4B82" w:rsidP="005C6603">
            <w:pPr>
              <w:rPr>
                <w:b/>
                <w:bCs/>
              </w:rPr>
            </w:pPr>
            <w:r w:rsidRPr="00702488">
              <w:rPr>
                <w:b/>
                <w:bCs/>
              </w:rPr>
              <w:t>Expected effects</w:t>
            </w:r>
          </w:p>
        </w:tc>
        <w:tc>
          <w:tcPr>
            <w:tcW w:w="6651" w:type="dxa"/>
          </w:tcPr>
          <w:p w14:paraId="04A446DB" w14:textId="026702EA" w:rsidR="00BE4B82" w:rsidRPr="00702488" w:rsidRDefault="00CE41E5" w:rsidP="005C6603">
            <w:r w:rsidRPr="00702488">
              <w:t>This will offer new development and tourism potential for places in the Adriatic-Ionian region and also strengthen European integration.</w:t>
            </w:r>
          </w:p>
        </w:tc>
      </w:tr>
      <w:tr w:rsidR="00BE4B82" w:rsidRPr="00702488" w14:paraId="0824487F" w14:textId="77777777" w:rsidTr="005C6603">
        <w:tc>
          <w:tcPr>
            <w:tcW w:w="1843" w:type="dxa"/>
          </w:tcPr>
          <w:p w14:paraId="651519E3" w14:textId="77777777" w:rsidR="00BE4B82" w:rsidRPr="00702488" w:rsidRDefault="00BE4B82" w:rsidP="005C6603">
            <w:pPr>
              <w:rPr>
                <w:b/>
                <w:bCs/>
              </w:rPr>
            </w:pPr>
            <w:r w:rsidRPr="00702488">
              <w:rPr>
                <w:b/>
                <w:bCs/>
              </w:rPr>
              <w:t xml:space="preserve">EUSAIR link </w:t>
            </w:r>
          </w:p>
        </w:tc>
        <w:tc>
          <w:tcPr>
            <w:tcW w:w="6651" w:type="dxa"/>
          </w:tcPr>
          <w:p w14:paraId="758EF39A" w14:textId="3002ED8C" w:rsidR="00BE4B82" w:rsidRPr="00702488" w:rsidRDefault="00492D7F" w:rsidP="005C6603">
            <w:r w:rsidRPr="00702488">
              <w:t>It is an overarching task for EUSAIR, which is closest linked to Pillar 2 ‘Connecting the Region’ and Pillar 4 ‘Sustainable tourism’.</w:t>
            </w:r>
          </w:p>
        </w:tc>
      </w:tr>
    </w:tbl>
    <w:p w14:paraId="72FDD2D3" w14:textId="77777777" w:rsidR="00BE4B82" w:rsidRPr="00702488" w:rsidRDefault="00BE4B82" w:rsidP="00BE4B8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651"/>
      </w:tblGrid>
      <w:tr w:rsidR="00BE4B82" w:rsidRPr="00702488" w14:paraId="75BD84C8" w14:textId="77777777" w:rsidTr="005C6603">
        <w:tc>
          <w:tcPr>
            <w:tcW w:w="8494" w:type="dxa"/>
            <w:gridSpan w:val="2"/>
          </w:tcPr>
          <w:p w14:paraId="0E8DECAE" w14:textId="77777777" w:rsidR="00BE4B82" w:rsidRPr="00702488" w:rsidRDefault="00BE4B82" w:rsidP="005C6603">
            <w:pPr>
              <w:rPr>
                <w:b/>
                <w:iCs/>
                <w:color w:val="EE7D00"/>
                <w:sz w:val="21"/>
              </w:rPr>
            </w:pPr>
            <w:r w:rsidRPr="00702488">
              <w:rPr>
                <w:b/>
                <w:bCs/>
                <w:iCs/>
                <w:color w:val="EE7D00"/>
                <w:sz w:val="21"/>
              </w:rPr>
              <w:t>EUSAIR masterplan for future-wise tourism</w:t>
            </w:r>
          </w:p>
        </w:tc>
      </w:tr>
      <w:tr w:rsidR="00BE4B82" w:rsidRPr="00702488" w14:paraId="0468CE76" w14:textId="77777777" w:rsidTr="005C6603">
        <w:tc>
          <w:tcPr>
            <w:tcW w:w="1843" w:type="dxa"/>
          </w:tcPr>
          <w:p w14:paraId="029BE7FE" w14:textId="77777777" w:rsidR="00BE4B82" w:rsidRPr="00702488" w:rsidRDefault="00BE4B82" w:rsidP="005C6603">
            <w:pPr>
              <w:rPr>
                <w:b/>
                <w:bCs/>
              </w:rPr>
            </w:pPr>
            <w:r w:rsidRPr="00702488">
              <w:rPr>
                <w:b/>
                <w:bCs/>
              </w:rPr>
              <w:t xml:space="preserve">Idea </w:t>
            </w:r>
          </w:p>
        </w:tc>
        <w:tc>
          <w:tcPr>
            <w:tcW w:w="6651" w:type="dxa"/>
          </w:tcPr>
          <w:p w14:paraId="321FAE27" w14:textId="06F84663" w:rsidR="00BE4B82" w:rsidRPr="00702488" w:rsidRDefault="009F2752" w:rsidP="005C6603">
            <w:r w:rsidRPr="00702488">
              <w:t xml:space="preserve">Many tourism initiatives aim at reducing the negative effects of travel, accommodation, catering and </w:t>
            </w:r>
            <w:r>
              <w:t xml:space="preserve">leisure </w:t>
            </w:r>
            <w:r w:rsidRPr="00702488">
              <w:t xml:space="preserve">activities on the environment. Tourism has to become more responsible and respectful </w:t>
            </w:r>
            <w:r>
              <w:t>of</w:t>
            </w:r>
            <w:r w:rsidRPr="00702488">
              <w:t xml:space="preserve"> the territory and local communities. Decarbonis</w:t>
            </w:r>
            <w:r>
              <w:t>ing</w:t>
            </w:r>
            <w:r w:rsidRPr="00702488">
              <w:t xml:space="preserve"> tourism is an objective of many new strategies and actions. Sustainable tourism goes beyond green and environmentally friendly offers at destinations. It requires rethinking entire value chains </w:t>
            </w:r>
            <w:r>
              <w:t>in</w:t>
            </w:r>
            <w:r w:rsidRPr="00702488">
              <w:t xml:space="preserve"> the tourism sector, linking tourism with local development issues</w:t>
            </w:r>
            <w:r>
              <w:t>. It also has to cover</w:t>
            </w:r>
            <w:r w:rsidRPr="00702488">
              <w:t xml:space="preserve"> the full travel experience, from </w:t>
            </w:r>
            <w:r>
              <w:t>a</w:t>
            </w:r>
            <w:r w:rsidRPr="00702488">
              <w:t xml:space="preserve"> tourist leav</w:t>
            </w:r>
            <w:r>
              <w:t>ing</w:t>
            </w:r>
            <w:r w:rsidRPr="00702488">
              <w:t xml:space="preserve"> home to </w:t>
            </w:r>
            <w:r>
              <w:t>re-entering</w:t>
            </w:r>
            <w:r w:rsidRPr="00702488">
              <w:t xml:space="preserve"> it after the </w:t>
            </w:r>
            <w:r>
              <w:t>trip</w:t>
            </w:r>
            <w:r w:rsidRPr="00702488">
              <w:t>. This means it also needs to address place dependency on tourism and alternative tourism concepts such as long-term tourism.</w:t>
            </w:r>
          </w:p>
        </w:tc>
      </w:tr>
      <w:tr w:rsidR="00BE4B82" w:rsidRPr="00702488" w14:paraId="0CEB7AEF" w14:textId="77777777" w:rsidTr="005C6603">
        <w:tc>
          <w:tcPr>
            <w:tcW w:w="1843" w:type="dxa"/>
          </w:tcPr>
          <w:p w14:paraId="43C54980" w14:textId="77777777" w:rsidR="00BE4B82" w:rsidRPr="00702488" w:rsidRDefault="00BE4B82" w:rsidP="005C6603">
            <w:pPr>
              <w:rPr>
                <w:b/>
                <w:bCs/>
              </w:rPr>
            </w:pPr>
            <w:r w:rsidRPr="00702488">
              <w:rPr>
                <w:b/>
                <w:bCs/>
              </w:rPr>
              <w:t xml:space="preserve">Rationale </w:t>
            </w:r>
          </w:p>
        </w:tc>
        <w:tc>
          <w:tcPr>
            <w:tcW w:w="6651" w:type="dxa"/>
          </w:tcPr>
          <w:p w14:paraId="02A19C07" w14:textId="18977488" w:rsidR="00BE4B82" w:rsidRPr="00702488" w:rsidRDefault="007D6E14" w:rsidP="005C6603">
            <w:r w:rsidRPr="00702488">
              <w:t xml:space="preserve">Tourism is an important economic sector in large parts of the Adriatic-Ionian region. To ensure that a shift towards sustainable and carbon neutral tourism does not harm destinations on the region, new tourism concepts have to be elaborated. This includes keeping higher shares of tourism value chains at destinations, as well as reducing dependency on ‘classical mass tourism’ and promoting place-based tourism. Tourist destinations are both competitors and mutually interdependent. </w:t>
            </w:r>
            <w:r>
              <w:t>So</w:t>
            </w:r>
            <w:r w:rsidRPr="00702488">
              <w:t xml:space="preserve">, an EUSAIR masterplan for future-wise tourism </w:t>
            </w:r>
            <w:r>
              <w:t>could</w:t>
            </w:r>
            <w:r w:rsidRPr="00702488">
              <w:t xml:space="preserve"> make the Adriatic-Ionian region a frontrunner in future-wise and carbon neutral tourism.</w:t>
            </w:r>
          </w:p>
        </w:tc>
      </w:tr>
      <w:tr w:rsidR="00BE4B82" w:rsidRPr="00702488" w14:paraId="1F2090C2" w14:textId="77777777" w:rsidTr="005C6603">
        <w:tc>
          <w:tcPr>
            <w:tcW w:w="1843" w:type="dxa"/>
          </w:tcPr>
          <w:p w14:paraId="40D7D3C1" w14:textId="77777777" w:rsidR="00BE4B82" w:rsidRPr="00702488" w:rsidRDefault="00BE4B82" w:rsidP="005C6603">
            <w:pPr>
              <w:rPr>
                <w:b/>
                <w:bCs/>
              </w:rPr>
            </w:pPr>
            <w:r w:rsidRPr="00702488">
              <w:rPr>
                <w:b/>
                <w:bCs/>
              </w:rPr>
              <w:t>Concrete actions</w:t>
            </w:r>
          </w:p>
        </w:tc>
        <w:tc>
          <w:tcPr>
            <w:tcW w:w="6651" w:type="dxa"/>
          </w:tcPr>
          <w:p w14:paraId="4A922694" w14:textId="77777777" w:rsidR="00711D08" w:rsidRPr="00702488" w:rsidRDefault="00711D08" w:rsidP="00711D08">
            <w:r w:rsidRPr="00702488">
              <w:t xml:space="preserve">Concrete actions should build on what already exists in the region </w:t>
            </w:r>
            <w:r>
              <w:t>including</w:t>
            </w:r>
            <w:r w:rsidRPr="00702488">
              <w:t xml:space="preserve"> what is already done </w:t>
            </w:r>
            <w:r>
              <w:t>under</w:t>
            </w:r>
            <w:r w:rsidRPr="00702488">
              <w:t xml:space="preserve"> EUS</w:t>
            </w:r>
            <w:r>
              <w:t>AI</w:t>
            </w:r>
            <w:r w:rsidRPr="00702488">
              <w:t>R</w:t>
            </w:r>
            <w:r>
              <w:t>,</w:t>
            </w:r>
            <w:r w:rsidRPr="00702488">
              <w:t xml:space="preserve"> and take this one step further. This may include:</w:t>
            </w:r>
            <w:r>
              <w:t xml:space="preserve"> </w:t>
            </w:r>
          </w:p>
          <w:p w14:paraId="63DEEB7B" w14:textId="77777777" w:rsidR="00711D08" w:rsidRPr="00702488" w:rsidRDefault="00711D08" w:rsidP="00711D08">
            <w:pPr>
              <w:pStyle w:val="ListParagraph"/>
              <w:numPr>
                <w:ilvl w:val="0"/>
                <w:numId w:val="19"/>
              </w:numPr>
            </w:pPr>
            <w:r>
              <w:t>N</w:t>
            </w:r>
            <w:r w:rsidRPr="00702488">
              <w:t>ew concepts on how destinations can reduce their dependency on conventional mass tourism and keep a higher share of the tourism value chain in the region.</w:t>
            </w:r>
          </w:p>
          <w:p w14:paraId="79FCC737" w14:textId="77777777" w:rsidR="00711D08" w:rsidRPr="00702488" w:rsidRDefault="00711D08" w:rsidP="00711D08">
            <w:pPr>
              <w:pStyle w:val="ListParagraph"/>
              <w:numPr>
                <w:ilvl w:val="0"/>
                <w:numId w:val="19"/>
              </w:numPr>
            </w:pPr>
            <w:r>
              <w:t>N</w:t>
            </w:r>
            <w:r w:rsidRPr="00702488">
              <w:t>ew sustainable tourism concepts and offers incl</w:t>
            </w:r>
            <w:r>
              <w:t>uding</w:t>
            </w:r>
            <w:r w:rsidRPr="00702488">
              <w:t xml:space="preserve"> long-term tourism, workcation, place-based eco-tourism, sustainable travel</w:t>
            </w:r>
            <w:r>
              <w:t>,</w:t>
            </w:r>
            <w:r w:rsidRPr="00702488">
              <w:t xml:space="preserve"> etc.</w:t>
            </w:r>
          </w:p>
          <w:p w14:paraId="2946E088" w14:textId="71737AA5" w:rsidR="00BE4B82" w:rsidRPr="00702488" w:rsidRDefault="00711D08" w:rsidP="00711D08">
            <w:pPr>
              <w:pStyle w:val="ListParagraph"/>
              <w:numPr>
                <w:ilvl w:val="0"/>
                <w:numId w:val="19"/>
              </w:numPr>
            </w:pPr>
            <w:r>
              <w:t>L</w:t>
            </w:r>
            <w:r w:rsidRPr="00702488">
              <w:t>arge participatory processes involving players from different destinations, including players not directly linked to tourism and embedding new tourism strategies in wider spatial strategies or visions for an area.</w:t>
            </w:r>
          </w:p>
        </w:tc>
      </w:tr>
      <w:tr w:rsidR="00BE4B82" w:rsidRPr="00702488" w14:paraId="064A9F72" w14:textId="77777777" w:rsidTr="005C6603">
        <w:tc>
          <w:tcPr>
            <w:tcW w:w="1843" w:type="dxa"/>
          </w:tcPr>
          <w:p w14:paraId="3F5E23AA" w14:textId="77777777" w:rsidR="00BE4B82" w:rsidRPr="00702488" w:rsidRDefault="00BE4B82" w:rsidP="005C6603">
            <w:pPr>
              <w:rPr>
                <w:b/>
                <w:bCs/>
              </w:rPr>
            </w:pPr>
            <w:r w:rsidRPr="00702488">
              <w:rPr>
                <w:b/>
                <w:bCs/>
              </w:rPr>
              <w:t>Players</w:t>
            </w:r>
          </w:p>
        </w:tc>
        <w:tc>
          <w:tcPr>
            <w:tcW w:w="6651" w:type="dxa"/>
          </w:tcPr>
          <w:p w14:paraId="198B0BA6" w14:textId="77777777" w:rsidR="00BE4B82" w:rsidRPr="00702488" w:rsidRDefault="00BE4B82" w:rsidP="005C6603">
            <w:r w:rsidRPr="00702488">
              <w:t>EUSAIR Pillar 4 ‘Sustainable tourism’, national and regional tourism authorities, destination management organisations, and tourism associations.</w:t>
            </w:r>
          </w:p>
        </w:tc>
      </w:tr>
      <w:tr w:rsidR="00BE4B82" w:rsidRPr="00702488" w14:paraId="40874BED" w14:textId="77777777" w:rsidTr="005C6603">
        <w:tc>
          <w:tcPr>
            <w:tcW w:w="1843" w:type="dxa"/>
          </w:tcPr>
          <w:p w14:paraId="77D39E78" w14:textId="77777777" w:rsidR="00BE4B82" w:rsidRPr="00702488" w:rsidRDefault="00BE4B82" w:rsidP="005C6603">
            <w:pPr>
              <w:rPr>
                <w:b/>
                <w:bCs/>
              </w:rPr>
            </w:pPr>
            <w:r w:rsidRPr="00702488">
              <w:rPr>
                <w:b/>
                <w:bCs/>
              </w:rPr>
              <w:t>Time line</w:t>
            </w:r>
          </w:p>
        </w:tc>
        <w:tc>
          <w:tcPr>
            <w:tcW w:w="6651" w:type="dxa"/>
          </w:tcPr>
          <w:p w14:paraId="0C735B6E" w14:textId="6E2502D1" w:rsidR="00BE4B82" w:rsidRPr="00702488" w:rsidRDefault="00E81F80" w:rsidP="005C6603">
            <w:r>
              <w:t>This</w:t>
            </w:r>
            <w:r w:rsidRPr="00702488">
              <w:t xml:space="preserve"> could start with Interreg projects and large stakeholder events during the 2021-27 programme period to discuss future perspectives of the tourism sector and features to be addressed in a masterplan. As of 2026, development of </w:t>
            </w:r>
            <w:r>
              <w:t>a</w:t>
            </w:r>
            <w:r w:rsidRPr="00702488">
              <w:t xml:space="preserve"> macro-regional tourism masterplan could aim</w:t>
            </w:r>
            <w:r>
              <w:t xml:space="preserve"> for</w:t>
            </w:r>
            <w:r w:rsidRPr="00702488">
              <w:t xml:space="preserve"> first investments funded in the 2028+ programme period. </w:t>
            </w:r>
            <w:r>
              <w:t>P</w:t>
            </w:r>
            <w:r w:rsidRPr="00702488">
              <w:t>ilot actions could start earlier, making use of NextGeneration EU resources.</w:t>
            </w:r>
          </w:p>
        </w:tc>
      </w:tr>
      <w:tr w:rsidR="00BE4B82" w:rsidRPr="00702488" w14:paraId="49915849" w14:textId="77777777" w:rsidTr="005C6603">
        <w:tc>
          <w:tcPr>
            <w:tcW w:w="1843" w:type="dxa"/>
          </w:tcPr>
          <w:p w14:paraId="21788915" w14:textId="77777777" w:rsidR="00BE4B82" w:rsidRPr="00702488" w:rsidRDefault="00BE4B82" w:rsidP="005C6603">
            <w:pPr>
              <w:rPr>
                <w:b/>
                <w:bCs/>
              </w:rPr>
            </w:pPr>
            <w:r w:rsidRPr="00702488">
              <w:rPr>
                <w:b/>
                <w:bCs/>
              </w:rPr>
              <w:t>Expected effects</w:t>
            </w:r>
          </w:p>
        </w:tc>
        <w:tc>
          <w:tcPr>
            <w:tcW w:w="6651" w:type="dxa"/>
          </w:tcPr>
          <w:p w14:paraId="282FB722" w14:textId="4EF1A6C8" w:rsidR="00BE4B82" w:rsidRPr="00702488" w:rsidRDefault="00E20978" w:rsidP="005C6603">
            <w:r w:rsidRPr="00702488">
              <w:t xml:space="preserve">This will lead to a complete transition of the tourism sector in the Adriatic-Ionian region and ensure that the tourism industry is maintained </w:t>
            </w:r>
            <w:r>
              <w:t>but</w:t>
            </w:r>
            <w:r w:rsidRPr="00702488">
              <w:t xml:space="preserve"> shifted towards carbon-neutral and future-wise approaches.</w:t>
            </w:r>
          </w:p>
        </w:tc>
      </w:tr>
      <w:tr w:rsidR="00BE4B82" w:rsidRPr="00702488" w14:paraId="168A3CFD" w14:textId="77777777" w:rsidTr="005C6603">
        <w:tc>
          <w:tcPr>
            <w:tcW w:w="1843" w:type="dxa"/>
          </w:tcPr>
          <w:p w14:paraId="67F4C68D" w14:textId="77777777" w:rsidR="00BE4B82" w:rsidRPr="00702488" w:rsidRDefault="00BE4B82" w:rsidP="005C6603">
            <w:pPr>
              <w:rPr>
                <w:b/>
                <w:bCs/>
              </w:rPr>
            </w:pPr>
            <w:r w:rsidRPr="00702488">
              <w:rPr>
                <w:b/>
                <w:bCs/>
              </w:rPr>
              <w:t>EUSAIR link</w:t>
            </w:r>
          </w:p>
        </w:tc>
        <w:tc>
          <w:tcPr>
            <w:tcW w:w="6651" w:type="dxa"/>
          </w:tcPr>
          <w:p w14:paraId="34720DDA" w14:textId="77777777" w:rsidR="00BE4B82" w:rsidRPr="00702488" w:rsidRDefault="00BE4B82" w:rsidP="005C6603">
            <w:r w:rsidRPr="00702488">
              <w:t>This links strongly with EUSAIR Pillar 4 ‘Sustainable tourism’.</w:t>
            </w:r>
          </w:p>
        </w:tc>
      </w:tr>
    </w:tbl>
    <w:p w14:paraId="5B5EFFF4" w14:textId="77777777" w:rsidR="00A0270F" w:rsidRPr="00702488" w:rsidRDefault="00A0270F" w:rsidP="00CB7FEE">
      <w:pPr>
        <w:pStyle w:val="Heading2"/>
      </w:pPr>
      <w:bookmarkStart w:id="36" w:name="_Toc100584710"/>
      <w:r w:rsidRPr="00702488">
        <w:t>Cross-cutting recommendations</w:t>
      </w:r>
      <w:bookmarkEnd w:id="36"/>
    </w:p>
    <w:p w14:paraId="668E283A" w14:textId="1D903668" w:rsidR="00A0270F" w:rsidRPr="00702488" w:rsidRDefault="00750C52" w:rsidP="00A0270F">
      <w:r w:rsidRPr="00702488">
        <w:t xml:space="preserve">The scenario work for the Danube and Adriatic-Ionian macro-regions points also at conclusions and recommendations going beyond individual strategies </w:t>
      </w:r>
      <w:r>
        <w:t xml:space="preserve">while </w:t>
      </w:r>
      <w:r w:rsidRPr="00702488">
        <w:t xml:space="preserve">recognising territorial overlaps. The scenarios highlight that many future development issues </w:t>
      </w:r>
      <w:r>
        <w:t xml:space="preserve">require </w:t>
      </w:r>
      <w:r w:rsidRPr="00702488">
        <w:t>a wider geographical context than the nation state. This leads to discussion</w:t>
      </w:r>
      <w:r>
        <w:t>s</w:t>
      </w:r>
      <w:r w:rsidRPr="00702488">
        <w:t xml:space="preserve"> about shared strategies, masterplans or action plans for issues which are addressed more effectively or efficiently at transnational level. It also leads to considerations concerning macro-regional or transnational bodies to drive such processes beyond single project</w:t>
      </w:r>
      <w:r w:rsidR="00634FDB" w:rsidRPr="00702488">
        <w:t>s.</w:t>
      </w:r>
    </w:p>
    <w:p w14:paraId="76AA2B2F" w14:textId="77777777" w:rsidR="00A0270F" w:rsidRPr="00702488" w:rsidRDefault="00A0270F" w:rsidP="00255CD7">
      <w:pPr>
        <w:pStyle w:val="Heading3"/>
        <w:rPr>
          <w:lang w:val="en-GB"/>
        </w:rPr>
      </w:pPr>
      <w:bookmarkStart w:id="37" w:name="_Toc100584711"/>
      <w:r w:rsidRPr="00702488">
        <w:rPr>
          <w:lang w:val="en-GB"/>
        </w:rPr>
        <w:t>Cooperation between macro-regional strategies</w:t>
      </w:r>
      <w:bookmarkEnd w:id="37"/>
    </w:p>
    <w:p w14:paraId="67567C54" w14:textId="77777777" w:rsidR="00211C0E" w:rsidRPr="00702488" w:rsidRDefault="00211C0E" w:rsidP="00211C0E">
      <w:r w:rsidRPr="00702488">
        <w:t>Many of the points identified in the scenario</w:t>
      </w:r>
      <w:r>
        <w:t>s</w:t>
      </w:r>
      <w:r w:rsidRPr="00702488">
        <w:t xml:space="preserve"> might be relevan</w:t>
      </w:r>
      <w:r>
        <w:t>t</w:t>
      </w:r>
      <w:r w:rsidRPr="00702488">
        <w:t xml:space="preserve"> for all macro-regional strategies and thus </w:t>
      </w:r>
      <w:r>
        <w:t>relevant</w:t>
      </w:r>
      <w:r w:rsidRPr="00702488">
        <w:t xml:space="preserve"> for the European Commission or </w:t>
      </w:r>
      <w:r>
        <w:t>for</w:t>
      </w:r>
      <w:r w:rsidRPr="00702488">
        <w:t xml:space="preserve"> coordination between macro-regional strategies. </w:t>
      </w:r>
    </w:p>
    <w:p w14:paraId="7BEC9275" w14:textId="77777777" w:rsidR="00211C0E" w:rsidRPr="00702488" w:rsidRDefault="00211C0E" w:rsidP="00211C0E">
      <w:r w:rsidRPr="00702488">
        <w:rPr>
          <w:b/>
          <w:bCs/>
        </w:rPr>
        <w:t xml:space="preserve">Drive future-oriented debates. </w:t>
      </w:r>
      <w:r w:rsidRPr="00702488">
        <w:t>Managing the challenges and transitions ahead also requires moving societal discourses and finding answers beyond the current framing of local and regional development. Examples for this include</w:t>
      </w:r>
      <w:r>
        <w:t xml:space="preserve"> moving debates on</w:t>
      </w:r>
      <w:r w:rsidRPr="00702488">
        <w:t>:</w:t>
      </w:r>
    </w:p>
    <w:p w14:paraId="3DBB7A94" w14:textId="77777777" w:rsidR="00211C0E" w:rsidRPr="00702488" w:rsidRDefault="00211C0E" w:rsidP="00211C0E">
      <w:pPr>
        <w:pStyle w:val="ListParagraph"/>
        <w:numPr>
          <w:ilvl w:val="0"/>
          <w:numId w:val="26"/>
        </w:numPr>
      </w:pPr>
      <w:r>
        <w:t>I</w:t>
      </w:r>
      <w:r w:rsidRPr="00702488">
        <w:t>nternalising external costs across sectors to achieve Green Deal objectives.</w:t>
      </w:r>
    </w:p>
    <w:p w14:paraId="5C5A6524" w14:textId="77777777" w:rsidR="00211C0E" w:rsidRPr="00702488" w:rsidRDefault="00211C0E" w:rsidP="00211C0E">
      <w:pPr>
        <w:pStyle w:val="ListParagraph"/>
        <w:numPr>
          <w:ilvl w:val="0"/>
          <w:numId w:val="26"/>
        </w:numPr>
      </w:pPr>
      <w:r>
        <w:t>Q</w:t>
      </w:r>
      <w:r w:rsidRPr="00702488">
        <w:t xml:space="preserve">uality of life </w:t>
      </w:r>
      <w:r>
        <w:t>and</w:t>
      </w:r>
      <w:r w:rsidRPr="00702488">
        <w:t xml:space="preserve"> beyond GDP, including testing alternatives </w:t>
      </w:r>
      <w:r>
        <w:t>in</w:t>
      </w:r>
      <w:r w:rsidRPr="00702488">
        <w:t xml:space="preserve"> macro-regional strategies.</w:t>
      </w:r>
    </w:p>
    <w:p w14:paraId="12E70D11" w14:textId="77777777" w:rsidR="00211C0E" w:rsidRPr="00702488" w:rsidRDefault="00211C0E" w:rsidP="00211C0E">
      <w:pPr>
        <w:pStyle w:val="ListParagraph"/>
        <w:numPr>
          <w:ilvl w:val="0"/>
          <w:numId w:val="26"/>
        </w:numPr>
      </w:pPr>
      <w:r>
        <w:t xml:space="preserve">An </w:t>
      </w:r>
      <w:r w:rsidRPr="00702488">
        <w:t>improved EU data eco-system, including data security, privacy, data governance, blockchain technology, digital hazard resilience etc.</w:t>
      </w:r>
    </w:p>
    <w:p w14:paraId="44ED09BC" w14:textId="77777777" w:rsidR="00211C0E" w:rsidRPr="00702488" w:rsidRDefault="00211C0E" w:rsidP="00211C0E">
      <w:pPr>
        <w:pStyle w:val="ListParagraph"/>
        <w:numPr>
          <w:ilvl w:val="0"/>
          <w:numId w:val="26"/>
        </w:numPr>
      </w:pPr>
      <w:r>
        <w:t>C</w:t>
      </w:r>
      <w:r w:rsidRPr="00702488">
        <w:t xml:space="preserve">itizen engagement in governance processes and macro-regional cooperation. </w:t>
      </w:r>
    </w:p>
    <w:p w14:paraId="549B52DA" w14:textId="77777777" w:rsidR="00211C0E" w:rsidRPr="00702488" w:rsidRDefault="00211C0E" w:rsidP="00211C0E">
      <w:r w:rsidRPr="00702488">
        <w:rPr>
          <w:b/>
          <w:bCs/>
        </w:rPr>
        <w:t xml:space="preserve">Think macro-regional sector plans </w:t>
      </w:r>
      <w:r>
        <w:rPr>
          <w:b/>
          <w:bCs/>
        </w:rPr>
        <w:t>and</w:t>
      </w:r>
      <w:r w:rsidRPr="00702488">
        <w:rPr>
          <w:b/>
          <w:bCs/>
        </w:rPr>
        <w:t xml:space="preserve"> strategies</w:t>
      </w:r>
      <w:r w:rsidRPr="00702488">
        <w:t xml:space="preserve">. Given the spatial interdependencies new formats </w:t>
      </w:r>
      <w:r>
        <w:t>are needed for</w:t>
      </w:r>
      <w:r w:rsidRPr="00702488">
        <w:t xml:space="preserve"> macro-regional strategies, plans or roadmaps for particular sectors. Examples include</w:t>
      </w:r>
      <w:r>
        <w:t xml:space="preserve"> considering macro-regional plans and strategies for</w:t>
      </w:r>
      <w:r w:rsidRPr="00702488">
        <w:t>:</w:t>
      </w:r>
    </w:p>
    <w:p w14:paraId="65C66210" w14:textId="77777777" w:rsidR="00211C0E" w:rsidRPr="00702488" w:rsidRDefault="00211C0E" w:rsidP="00211C0E">
      <w:pPr>
        <w:pStyle w:val="ListParagraph"/>
        <w:numPr>
          <w:ilvl w:val="0"/>
          <w:numId w:val="29"/>
        </w:numPr>
      </w:pPr>
      <w:r w:rsidRPr="00702488">
        <w:t>green, digital and just transitions</w:t>
      </w:r>
    </w:p>
    <w:p w14:paraId="06ACFD19" w14:textId="77777777" w:rsidR="00211C0E" w:rsidRPr="00702488" w:rsidRDefault="00211C0E" w:rsidP="00211C0E">
      <w:pPr>
        <w:pStyle w:val="ListParagraph"/>
        <w:numPr>
          <w:ilvl w:val="0"/>
          <w:numId w:val="29"/>
        </w:numPr>
      </w:pPr>
      <w:r w:rsidRPr="00702488">
        <w:t>biodiversity</w:t>
      </w:r>
    </w:p>
    <w:p w14:paraId="3576502B" w14:textId="77777777" w:rsidR="00211C0E" w:rsidRPr="00702488" w:rsidRDefault="00211C0E" w:rsidP="00211C0E">
      <w:pPr>
        <w:pStyle w:val="ListParagraph"/>
        <w:numPr>
          <w:ilvl w:val="0"/>
          <w:numId w:val="29"/>
        </w:numPr>
      </w:pPr>
      <w:r w:rsidRPr="00702488">
        <w:t>carbon-neutral long-distance mobility.</w:t>
      </w:r>
    </w:p>
    <w:p w14:paraId="16EE6248" w14:textId="77777777" w:rsidR="00211C0E" w:rsidRPr="00702488" w:rsidRDefault="00211C0E" w:rsidP="00211C0E">
      <w:pPr>
        <w:pStyle w:val="ListParagraph"/>
        <w:numPr>
          <w:ilvl w:val="0"/>
          <w:numId w:val="29"/>
        </w:numPr>
      </w:pPr>
      <w:r w:rsidRPr="00702488">
        <w:t>changing settlement patterns in times of demographic decline and ag</w:t>
      </w:r>
      <w:r>
        <w:t>e</w:t>
      </w:r>
      <w:r w:rsidRPr="00702488">
        <w:t xml:space="preserve">ing. </w:t>
      </w:r>
    </w:p>
    <w:p w14:paraId="523D23C5" w14:textId="77777777" w:rsidR="00211C0E" w:rsidRPr="00702488" w:rsidRDefault="00211C0E" w:rsidP="00211C0E">
      <w:r w:rsidRPr="00702488">
        <w:rPr>
          <w:b/>
          <w:bCs/>
        </w:rPr>
        <w:t>Consider transnational bodies and agreements.</w:t>
      </w:r>
      <w:r w:rsidRPr="00702488">
        <w:t xml:space="preserve"> In many cases plans and strategies will not be sufficient to move forward. Binding agreements between countries will be needed, and in some cases even transnational bodies to ensure </w:t>
      </w:r>
      <w:r>
        <w:t xml:space="preserve">longer term </w:t>
      </w:r>
      <w:r w:rsidRPr="00702488">
        <w:t>continuity. Examples for this include:</w:t>
      </w:r>
    </w:p>
    <w:p w14:paraId="0E921E93" w14:textId="77777777" w:rsidR="00211C0E" w:rsidRPr="00702488" w:rsidRDefault="00211C0E" w:rsidP="00211C0E">
      <w:pPr>
        <w:pStyle w:val="ListParagraph"/>
        <w:numPr>
          <w:ilvl w:val="0"/>
          <w:numId w:val="28"/>
        </w:numPr>
      </w:pPr>
      <w:r w:rsidRPr="00702488">
        <w:t>multinational agreements on tax</w:t>
      </w:r>
      <w:r>
        <w:t>ing</w:t>
      </w:r>
      <w:r w:rsidRPr="00702488">
        <w:t xml:space="preserve"> digital nomads, workcation and </w:t>
      </w:r>
      <w:r>
        <w:t xml:space="preserve">the </w:t>
      </w:r>
      <w:r w:rsidRPr="00702488">
        <w:t xml:space="preserve">like. </w:t>
      </w:r>
    </w:p>
    <w:p w14:paraId="16ABB75C" w14:textId="77777777" w:rsidR="00211C0E" w:rsidRPr="00702488" w:rsidRDefault="00211C0E" w:rsidP="00211C0E">
      <w:pPr>
        <w:pStyle w:val="ListParagraph"/>
        <w:numPr>
          <w:ilvl w:val="0"/>
          <w:numId w:val="28"/>
        </w:numPr>
      </w:pPr>
      <w:r w:rsidRPr="00702488">
        <w:t xml:space="preserve">multinational agreements reducing border obstacles, between EU member states and especially between EU and non-EU member states. </w:t>
      </w:r>
    </w:p>
    <w:p w14:paraId="54A6029D" w14:textId="77777777" w:rsidR="00211C0E" w:rsidRPr="00702488" w:rsidRDefault="00211C0E" w:rsidP="00211C0E">
      <w:pPr>
        <w:pStyle w:val="ListParagraph"/>
        <w:numPr>
          <w:ilvl w:val="0"/>
          <w:numId w:val="28"/>
        </w:numPr>
      </w:pPr>
      <w:r w:rsidRPr="00702488">
        <w:t>establishing transnational bodies to monitor (and reduc</w:t>
      </w:r>
      <w:r>
        <w:t>e</w:t>
      </w:r>
      <w:r w:rsidRPr="00702488">
        <w:t xml:space="preserve">) border obstacles. </w:t>
      </w:r>
    </w:p>
    <w:p w14:paraId="4D79B81E" w14:textId="31BDB1AC" w:rsidR="00A0270F" w:rsidRPr="00702488" w:rsidRDefault="00211C0E" w:rsidP="00422B66">
      <w:r w:rsidRPr="00702488">
        <w:t>These are just a few examples for action</w:t>
      </w:r>
      <w:r>
        <w:t>s</w:t>
      </w:r>
      <w:r w:rsidRPr="00702488">
        <w:t xml:space="preserve"> which go beyond the scope of individual macro-regional strategies.</w:t>
      </w:r>
    </w:p>
    <w:p w14:paraId="51994711" w14:textId="77777777" w:rsidR="00A0270F" w:rsidRPr="00702488" w:rsidRDefault="00A0270F" w:rsidP="00255CD7">
      <w:pPr>
        <w:pStyle w:val="Heading3"/>
        <w:rPr>
          <w:lang w:val="en-GB"/>
        </w:rPr>
      </w:pPr>
      <w:bookmarkStart w:id="38" w:name="_Toc100584712"/>
      <w:r w:rsidRPr="00702488">
        <w:rPr>
          <w:lang w:val="en-GB"/>
        </w:rPr>
        <w:t>ESPON</w:t>
      </w:r>
      <w:bookmarkEnd w:id="38"/>
      <w:r w:rsidRPr="00702488">
        <w:rPr>
          <w:lang w:val="en-GB"/>
        </w:rPr>
        <w:t xml:space="preserve"> </w:t>
      </w:r>
    </w:p>
    <w:p w14:paraId="7371DC33" w14:textId="77777777" w:rsidR="00F85510" w:rsidRPr="00702488" w:rsidRDefault="00F85510" w:rsidP="00F85510">
      <w:r w:rsidRPr="00702488">
        <w:t>ESPON is highly committed to supporting macro-regional strategies and could consider action</w:t>
      </w:r>
      <w:r>
        <w:t>s</w:t>
      </w:r>
      <w:r w:rsidRPr="00702488">
        <w:t xml:space="preserve"> to further support the work with territorial evidence:</w:t>
      </w:r>
    </w:p>
    <w:p w14:paraId="72197694" w14:textId="77777777" w:rsidR="00F85510" w:rsidRPr="00702488" w:rsidRDefault="00F85510" w:rsidP="00F85510">
      <w:pPr>
        <w:pStyle w:val="ListParagraph"/>
        <w:numPr>
          <w:ilvl w:val="0"/>
          <w:numId w:val="30"/>
        </w:numPr>
      </w:pPr>
      <w:r w:rsidRPr="00702488">
        <w:rPr>
          <w:b/>
          <w:bCs/>
        </w:rPr>
        <w:t xml:space="preserve">Build repositories of national and regional plans </w:t>
      </w:r>
      <w:r>
        <w:rPr>
          <w:b/>
          <w:bCs/>
        </w:rPr>
        <w:t>and</w:t>
      </w:r>
      <w:r w:rsidRPr="00702488">
        <w:rPr>
          <w:b/>
          <w:bCs/>
        </w:rPr>
        <w:t xml:space="preserve"> strategies</w:t>
      </w:r>
      <w:r w:rsidRPr="00702488">
        <w:t xml:space="preserve"> </w:t>
      </w:r>
      <w:r>
        <w:t xml:space="preserve">for spatial development </w:t>
      </w:r>
      <w:r w:rsidRPr="00702488">
        <w:t xml:space="preserve">to connect the dots and </w:t>
      </w:r>
      <w:r>
        <w:t>combine</w:t>
      </w:r>
      <w:r w:rsidRPr="00702488">
        <w:t xml:space="preserve"> them in joint macro-regional plans or strategies. This could </w:t>
      </w:r>
      <w:r>
        <w:t>cover</w:t>
      </w:r>
      <w:r w:rsidRPr="00702488">
        <w:t xml:space="preserve"> green and digital transition strategies, biodiversity strategies or spatial development plans. </w:t>
      </w:r>
    </w:p>
    <w:p w14:paraId="55E6F4E4" w14:textId="77777777" w:rsidR="00F85510" w:rsidRPr="00702488" w:rsidRDefault="00F85510" w:rsidP="00F85510">
      <w:pPr>
        <w:pStyle w:val="ListParagraph"/>
        <w:numPr>
          <w:ilvl w:val="0"/>
          <w:numId w:val="30"/>
        </w:numPr>
      </w:pPr>
      <w:r w:rsidRPr="00702488">
        <w:rPr>
          <w:b/>
          <w:bCs/>
        </w:rPr>
        <w:t xml:space="preserve">Support macro-regional masterplans </w:t>
      </w:r>
      <w:r>
        <w:rPr>
          <w:b/>
          <w:bCs/>
        </w:rPr>
        <w:t>and</w:t>
      </w:r>
      <w:r w:rsidRPr="00702488">
        <w:rPr>
          <w:b/>
          <w:bCs/>
        </w:rPr>
        <w:t xml:space="preserve"> sector strategies</w:t>
      </w:r>
      <w:r w:rsidRPr="00702488">
        <w:t xml:space="preserve">, which help coordinate sector policies with wider territorial implications. This could include thematic studies providing territorial evidence or targeted cross-analysis of sector policies in the macro-region countries, as well as opening up </w:t>
      </w:r>
      <w:r>
        <w:t xml:space="preserve">project </w:t>
      </w:r>
      <w:r w:rsidRPr="00702488">
        <w:t>data . Possible topics are green and digital transition</w:t>
      </w:r>
      <w:r>
        <w:t>s</w:t>
      </w:r>
      <w:r w:rsidRPr="00702488">
        <w:t xml:space="preserve">, green </w:t>
      </w:r>
      <w:r>
        <w:t>and</w:t>
      </w:r>
      <w:r w:rsidRPr="00702488">
        <w:t xml:space="preserve"> blue growth, demographic change, biodiversity, tourism and quality of life. </w:t>
      </w:r>
    </w:p>
    <w:p w14:paraId="184DA2AD" w14:textId="77777777" w:rsidR="00F85510" w:rsidRPr="00702488" w:rsidRDefault="00F85510" w:rsidP="00F85510">
      <w:pPr>
        <w:pStyle w:val="ListParagraph"/>
        <w:numPr>
          <w:ilvl w:val="0"/>
          <w:numId w:val="30"/>
        </w:numPr>
      </w:pPr>
      <w:r w:rsidRPr="00702488">
        <w:rPr>
          <w:b/>
          <w:bCs/>
        </w:rPr>
        <w:t>Strengthen continuous macro-regional monitoring</w:t>
      </w:r>
      <w:r w:rsidRPr="00702488">
        <w:t xml:space="preserve"> related to spatial inequalities, quality of life or cross-border obstacles. This could be an opportunity to establish databases or evidence for the </w:t>
      </w:r>
      <w:r>
        <w:t>W</w:t>
      </w:r>
      <w:r w:rsidRPr="00702488">
        <w:t>estern Balkans part of both macro-regions.</w:t>
      </w:r>
    </w:p>
    <w:p w14:paraId="5C6B55B0" w14:textId="75668423" w:rsidR="000B665A" w:rsidRDefault="00F85510" w:rsidP="00F85510">
      <w:pPr>
        <w:rPr>
          <w:rFonts w:cstheme="minorHAnsi"/>
        </w:rPr>
      </w:pPr>
      <w:r w:rsidRPr="00702488">
        <w:t xml:space="preserve">These are just a few examples </w:t>
      </w:r>
      <w:r>
        <w:t>of</w:t>
      </w:r>
      <w:r w:rsidRPr="00702488">
        <w:t xml:space="preserve"> action</w:t>
      </w:r>
      <w:r>
        <w:t>s</w:t>
      </w:r>
      <w:r w:rsidRPr="00702488">
        <w:t xml:space="preserve"> which go beyond the scope of individual macro-regional strategies.</w:t>
      </w:r>
    </w:p>
    <w:bookmarkStart w:id="39" w:name="_Toc100584713" w:displacedByCustomXml="next"/>
    <w:sdt>
      <w:sdtPr>
        <w:rPr>
          <w:rFonts w:asciiTheme="minorHAnsi" w:eastAsiaTheme="minorHAnsi" w:hAnsiTheme="minorHAnsi" w:cstheme="minorBidi"/>
          <w:b w:val="0"/>
          <w:color w:val="auto"/>
          <w:sz w:val="18"/>
          <w:szCs w:val="18"/>
        </w:rPr>
        <w:id w:val="-1214113113"/>
        <w:docPartObj>
          <w:docPartGallery w:val="Bibliographies"/>
          <w:docPartUnique/>
        </w:docPartObj>
      </w:sdtPr>
      <w:sdtEndPr/>
      <w:sdtContent>
        <w:p w14:paraId="5622849C" w14:textId="77777777" w:rsidR="0040290E" w:rsidRPr="00702488" w:rsidRDefault="0040290E" w:rsidP="00651F74">
          <w:pPr>
            <w:pStyle w:val="Heading1NoNumber"/>
          </w:pPr>
          <w:r w:rsidRPr="00702488">
            <w:t>References</w:t>
          </w:r>
          <w:bookmarkEnd w:id="39"/>
        </w:p>
        <w:sdt>
          <w:sdtPr>
            <w:id w:val="-573587230"/>
            <w:bibliography/>
          </w:sdtPr>
          <w:sdtEndPr/>
          <w:sdtContent>
            <w:p w14:paraId="78DE42DA" w14:textId="7EFA533D" w:rsidR="00866D52" w:rsidRPr="001D02F6" w:rsidRDefault="0040290E" w:rsidP="001D02F6">
              <w:pPr>
                <w:pStyle w:val="Bibliography"/>
              </w:pPr>
              <w:r w:rsidRPr="00702488">
                <w:fldChar w:fldCharType="begin"/>
              </w:r>
              <w:r w:rsidRPr="00702488">
                <w:instrText xml:space="preserve"> BIBLIOGRAPHY </w:instrText>
              </w:r>
              <w:r w:rsidR="008619E9">
                <w:fldChar w:fldCharType="separate"/>
              </w:r>
              <w:r w:rsidRPr="00702488">
                <w:fldChar w:fldCharType="end"/>
              </w:r>
            </w:p>
          </w:sdtContent>
        </w:sdt>
      </w:sdtContent>
    </w:sdt>
    <w:p w14:paraId="72B97F5F" w14:textId="77777777" w:rsidR="004E1C4D" w:rsidRPr="004E1C4D" w:rsidRDefault="00CA04D3" w:rsidP="004E1C4D">
      <w:pPr>
        <w:pStyle w:val="Bibliography"/>
        <w:rPr>
          <w:rFonts w:ascii="Arial" w:cs="Arial"/>
        </w:rPr>
      </w:pPr>
      <w:r>
        <w:fldChar w:fldCharType="begin"/>
      </w:r>
      <w:r w:rsidR="004E1C4D">
        <w:instrText xml:space="preserve"> ADDIN ZOTERO_BIBL {"uncited":[],"omitted":[],"custom":[]} CSL_BIBLIOGRAPHY </w:instrText>
      </w:r>
      <w:r>
        <w:fldChar w:fldCharType="separate"/>
      </w:r>
      <w:r w:rsidR="004E1C4D" w:rsidRPr="004E1C4D">
        <w:rPr>
          <w:rFonts w:ascii="Arial" w:cs="Arial"/>
        </w:rPr>
        <w:t>European Environment Agency. (2022, March 25). Restoring the natural world. https://www.eea.europa.eu/signals/signals-2021/articles/restoring-the-natural-world</w:t>
      </w:r>
    </w:p>
    <w:p w14:paraId="51584497" w14:textId="77777777" w:rsidR="004E1C4D" w:rsidRPr="004E1C4D" w:rsidRDefault="004E1C4D" w:rsidP="004E1C4D">
      <w:pPr>
        <w:pStyle w:val="Bibliography"/>
        <w:rPr>
          <w:rFonts w:ascii="Arial" w:cs="Arial"/>
        </w:rPr>
      </w:pPr>
      <w:r w:rsidRPr="004E1C4D">
        <w:rPr>
          <w:rFonts w:ascii="Arial" w:cs="Arial"/>
        </w:rPr>
        <w:t>Wong, E. &amp; Swanson, A. (2022, March 22). Ukraine war and pandemic force nations to retreat from globalisation. https://www.nytimes.com/2022/03/22/us/politics/russia-china-global-economy.html</w:t>
      </w:r>
    </w:p>
    <w:p w14:paraId="424C300B" w14:textId="77777777" w:rsidR="004E1C4D" w:rsidRPr="004E1C4D" w:rsidRDefault="004E1C4D" w:rsidP="004E1C4D">
      <w:pPr>
        <w:pStyle w:val="Bibliography"/>
        <w:rPr>
          <w:rFonts w:ascii="Arial" w:cs="Arial"/>
        </w:rPr>
      </w:pPr>
      <w:r w:rsidRPr="004E1C4D">
        <w:rPr>
          <w:rFonts w:ascii="Arial" w:cs="Arial"/>
        </w:rPr>
        <w:t>European Commission. (2022, March 8). Communication from the Commission to the European Parliament, the European Council, the Council, the European Economic and Social Committee and the Committee of the Regions. REPowerEU: Joint European Action for more affordable, secure and sustainable energy. COM(2022) 108 final.</w:t>
      </w:r>
    </w:p>
    <w:p w14:paraId="7FDBF201" w14:textId="77777777" w:rsidR="004E1C4D" w:rsidRPr="004E1C4D" w:rsidRDefault="004E1C4D" w:rsidP="004E1C4D">
      <w:pPr>
        <w:pStyle w:val="Bibliography"/>
        <w:rPr>
          <w:rFonts w:ascii="Arial" w:cs="Arial"/>
        </w:rPr>
      </w:pPr>
      <w:r w:rsidRPr="004E1C4D">
        <w:rPr>
          <w:rFonts w:ascii="Arial" w:cs="Arial"/>
        </w:rPr>
        <w:t>Gelles, D. (2022, February 16). Executives are quitting to spend time with family...Really. https://www.nytimes.com/2022/02/16/business/executives-quitting.html?referrer=masthead</w:t>
      </w:r>
    </w:p>
    <w:p w14:paraId="33E012AA" w14:textId="77777777" w:rsidR="004E1C4D" w:rsidRPr="004E1C4D" w:rsidRDefault="004E1C4D" w:rsidP="004E1C4D">
      <w:pPr>
        <w:pStyle w:val="Bibliography"/>
        <w:rPr>
          <w:rFonts w:ascii="Arial" w:cs="Arial"/>
        </w:rPr>
      </w:pPr>
      <w:r w:rsidRPr="004E1C4D">
        <w:rPr>
          <w:rFonts w:ascii="Arial" w:cs="Arial"/>
        </w:rPr>
        <w:t>Malone, N. (2022, February 15). The Future of Work Issue. The Age of Anti-Ambition. https://www.nytimes.com/2022/02/15/magazine/anti-ambition-age.html?referrer=masthead</w:t>
      </w:r>
    </w:p>
    <w:p w14:paraId="3638D8CD" w14:textId="77777777" w:rsidR="004E1C4D" w:rsidRPr="004E1C4D" w:rsidRDefault="004E1C4D" w:rsidP="004E1C4D">
      <w:pPr>
        <w:pStyle w:val="Bibliography"/>
        <w:rPr>
          <w:rFonts w:ascii="Arial" w:cs="Arial"/>
        </w:rPr>
      </w:pPr>
      <w:r w:rsidRPr="004E1C4D">
        <w:rPr>
          <w:rFonts w:ascii="Arial" w:cs="Arial"/>
        </w:rPr>
        <w:t>European Commission. (2021a, December 1). Joint Communication to the European Parliament, the Council, the European Economic and Social Committee, the Committee of the Regions and the European Investment Bank. The Global Gateway. JOIN(2021) 30 final.</w:t>
      </w:r>
    </w:p>
    <w:p w14:paraId="3DE21088" w14:textId="77777777" w:rsidR="004E1C4D" w:rsidRPr="004E1C4D" w:rsidRDefault="004E1C4D" w:rsidP="004E1C4D">
      <w:pPr>
        <w:pStyle w:val="Bibliography"/>
        <w:rPr>
          <w:rFonts w:ascii="Arial" w:cs="Arial"/>
        </w:rPr>
      </w:pPr>
      <w:r w:rsidRPr="004E1C4D">
        <w:rPr>
          <w:rFonts w:ascii="Arial" w:cs="Arial"/>
        </w:rPr>
        <w:t>Eurostat. (2021, December). Young people aged 15-29 years old, 1 January 2020 (% of total population, NUTS 2). https://ec.europa.eu/eurostat/documents/4187653/13722714/Youth+in+EU+map+2020.png/31dd85b0-b165-406b-3f7e-1d35b6208e7e?t=1639143031698</w:t>
      </w:r>
    </w:p>
    <w:p w14:paraId="24A10601" w14:textId="77777777" w:rsidR="004E1C4D" w:rsidRPr="004E1C4D" w:rsidRDefault="004E1C4D" w:rsidP="004E1C4D">
      <w:pPr>
        <w:pStyle w:val="Bibliography"/>
        <w:rPr>
          <w:rFonts w:ascii="Arial" w:cs="Arial"/>
        </w:rPr>
      </w:pPr>
      <w:r w:rsidRPr="004E1C4D">
        <w:rPr>
          <w:rFonts w:ascii="Arial" w:cs="Arial"/>
        </w:rPr>
        <w:t>OECD. (2021a, July 7). Trust in Government: Understanding its Territorial Divides. Webinar Summary.</w:t>
      </w:r>
    </w:p>
    <w:p w14:paraId="50700A9C" w14:textId="77777777" w:rsidR="004E1C4D" w:rsidRPr="004E1C4D" w:rsidRDefault="004E1C4D" w:rsidP="004E1C4D">
      <w:pPr>
        <w:pStyle w:val="Bibliography"/>
        <w:rPr>
          <w:rFonts w:ascii="Arial" w:cs="Arial"/>
        </w:rPr>
      </w:pPr>
      <w:r w:rsidRPr="004E1C4D">
        <w:rPr>
          <w:rFonts w:ascii="Arial" w:cs="Arial"/>
        </w:rPr>
        <w:t>Saint Leo University. (2021, July 7). 7 of the best ecology careers to consider. https://www.saintleo.edu/blog/7-best-ecology-careers-consider</w:t>
      </w:r>
    </w:p>
    <w:p w14:paraId="7553EFFD" w14:textId="77777777" w:rsidR="004E1C4D" w:rsidRPr="004E1C4D" w:rsidRDefault="004E1C4D" w:rsidP="004E1C4D">
      <w:pPr>
        <w:pStyle w:val="Bibliography"/>
        <w:rPr>
          <w:rFonts w:ascii="Arial" w:cs="Arial"/>
        </w:rPr>
      </w:pPr>
      <w:r w:rsidRPr="004E1C4D">
        <w:rPr>
          <w:rFonts w:ascii="Arial" w:cs="Arial"/>
        </w:rPr>
        <w:t>Getz, L. (2021, June 25). Help clients and improve the environment with these nine ideas. https://www.totallandscapecare.com/business/article/15035434/top-10-ways-to-give-back-to-nature</w:t>
      </w:r>
    </w:p>
    <w:p w14:paraId="302ABDA3" w14:textId="77777777" w:rsidR="004E1C4D" w:rsidRPr="004E1C4D" w:rsidRDefault="004E1C4D" w:rsidP="004E1C4D">
      <w:pPr>
        <w:pStyle w:val="Bibliography"/>
        <w:rPr>
          <w:rFonts w:ascii="Arial" w:cs="Arial"/>
        </w:rPr>
      </w:pPr>
      <w:r w:rsidRPr="004E1C4D">
        <w:rPr>
          <w:rFonts w:ascii="Arial" w:cs="Arial"/>
        </w:rPr>
        <w:t>European Commission. (2021b, May 17). Communication from the Commission to the European Parliament, the Council, the European Economic and Social Committee and the Committee of the Regions on a new approach for a sustainable blue economy in the EU transforming the EU’s Blue Economy for a Sustainable Future. COM(2021) 240 final.</w:t>
      </w:r>
    </w:p>
    <w:p w14:paraId="72B9F273" w14:textId="77777777" w:rsidR="004E1C4D" w:rsidRPr="004E1C4D" w:rsidRDefault="004E1C4D" w:rsidP="004E1C4D">
      <w:pPr>
        <w:pStyle w:val="Bibliography"/>
        <w:rPr>
          <w:rFonts w:ascii="Arial" w:cs="Arial"/>
        </w:rPr>
      </w:pPr>
      <w:r w:rsidRPr="004E1C4D">
        <w:rPr>
          <w:rFonts w:ascii="Arial" w:cs="Arial"/>
        </w:rPr>
        <w:t>The Economist. (2021a, May 8). The new rules of the ‘creator economy’. Social media platforms used to get most of their content for free. That dynamic is changing. https://www.economist.com/briefing/2021/05/08/the-new-rules-of-the-creator-economy</w:t>
      </w:r>
    </w:p>
    <w:p w14:paraId="6297169E" w14:textId="77777777" w:rsidR="004E1C4D" w:rsidRPr="004E1C4D" w:rsidRDefault="004E1C4D" w:rsidP="004E1C4D">
      <w:pPr>
        <w:pStyle w:val="Bibliography"/>
        <w:rPr>
          <w:rFonts w:ascii="Arial" w:cs="Arial"/>
        </w:rPr>
      </w:pPr>
      <w:r w:rsidRPr="004E1C4D">
        <w:rPr>
          <w:rFonts w:ascii="Arial" w:cs="Arial"/>
        </w:rPr>
        <w:t>Vukaj, E. (2021, May 7). ‘Vjosa National Park Now’, Leonardo DiCaprio reiterates appeal to protect area from dams. https://euronews.al/en/albania/2021/05/07/vjosa-national-park-now-leonardo-dicaprio-reiterates-appeal-to-protect-area-from-dams/</w:t>
      </w:r>
    </w:p>
    <w:p w14:paraId="594B9A84" w14:textId="77777777" w:rsidR="004E1C4D" w:rsidRPr="004E1C4D" w:rsidRDefault="004E1C4D" w:rsidP="004E1C4D">
      <w:pPr>
        <w:pStyle w:val="Bibliography"/>
        <w:rPr>
          <w:rFonts w:ascii="Arial" w:cs="Arial"/>
        </w:rPr>
      </w:pPr>
      <w:r w:rsidRPr="004E1C4D">
        <w:rPr>
          <w:rFonts w:ascii="Arial" w:cs="Arial"/>
        </w:rPr>
        <w:t>Roose, K. (2021, April 21). The Shift. Welcome to the YOLO Economy. https://www.nytimes.com/2021/04/21/technology/welcome-to-the-yolo-economy.html</w:t>
      </w:r>
    </w:p>
    <w:p w14:paraId="4473A21A" w14:textId="77777777" w:rsidR="004E1C4D" w:rsidRPr="004E1C4D" w:rsidRDefault="004E1C4D" w:rsidP="004E1C4D">
      <w:pPr>
        <w:pStyle w:val="Bibliography"/>
        <w:rPr>
          <w:rFonts w:ascii="Arial" w:cs="Arial"/>
        </w:rPr>
      </w:pPr>
      <w:r w:rsidRPr="004E1C4D">
        <w:rPr>
          <w:rFonts w:ascii="Arial" w:cs="Arial"/>
        </w:rPr>
        <w:t>The Economist. (2021b, April 10). A bright future for the world of work. https://www.economist.com/special-report/2021/04/08/a-bright-future-for-the-world-of-work</w:t>
      </w:r>
    </w:p>
    <w:p w14:paraId="231EABB8" w14:textId="77777777" w:rsidR="004E1C4D" w:rsidRPr="004E1C4D" w:rsidRDefault="004E1C4D" w:rsidP="004E1C4D">
      <w:pPr>
        <w:pStyle w:val="Bibliography"/>
        <w:rPr>
          <w:rFonts w:ascii="Arial" w:cs="Arial"/>
        </w:rPr>
      </w:pPr>
      <w:r w:rsidRPr="004E1C4D">
        <w:rPr>
          <w:rFonts w:ascii="Arial" w:cs="Arial"/>
        </w:rPr>
        <w:t>The Economist. (2021c, April 10). The rise of working from home. https://www.economist.com/special-report/2021/04/08/the-rise-of-working-from-home</w:t>
      </w:r>
    </w:p>
    <w:p w14:paraId="6AAE7760" w14:textId="77777777" w:rsidR="004E1C4D" w:rsidRPr="004E1C4D" w:rsidRDefault="004E1C4D" w:rsidP="004E1C4D">
      <w:pPr>
        <w:pStyle w:val="Bibliography"/>
        <w:rPr>
          <w:rFonts w:ascii="Arial" w:cs="Arial"/>
        </w:rPr>
      </w:pPr>
      <w:r w:rsidRPr="004E1C4D">
        <w:rPr>
          <w:rFonts w:ascii="Arial" w:cs="Arial"/>
        </w:rPr>
        <w:t>European Commission. (2021c, March 9). Communication from the Commission to the European Parliament, the Council, the European Economic and Social Committee and the Committee of the Regions. 2030 Digital Compass: the European way for the Digital Decade. COM(2021) 118 final.</w:t>
      </w:r>
    </w:p>
    <w:p w14:paraId="42268D4B" w14:textId="77777777" w:rsidR="004E1C4D" w:rsidRPr="004E1C4D" w:rsidRDefault="004E1C4D" w:rsidP="004E1C4D">
      <w:pPr>
        <w:pStyle w:val="Bibliography"/>
        <w:rPr>
          <w:rFonts w:ascii="Arial" w:cs="Arial"/>
        </w:rPr>
      </w:pPr>
      <w:r w:rsidRPr="004E1C4D">
        <w:rPr>
          <w:rFonts w:ascii="Arial" w:cs="Arial"/>
        </w:rPr>
        <w:t>Keetley, A. (2021, February 22). 9 Ways you can restore nature. https://www.lessplastic.org.uk/9-ways-you-can-restore-nature/</w:t>
      </w:r>
    </w:p>
    <w:p w14:paraId="5C0753E8" w14:textId="77777777" w:rsidR="004E1C4D" w:rsidRPr="004E1C4D" w:rsidRDefault="004E1C4D" w:rsidP="004E1C4D">
      <w:pPr>
        <w:pStyle w:val="Bibliography"/>
        <w:rPr>
          <w:rFonts w:ascii="Arial" w:cs="Arial"/>
        </w:rPr>
      </w:pPr>
      <w:r w:rsidRPr="004E1C4D">
        <w:rPr>
          <w:rFonts w:ascii="Arial" w:cs="Arial"/>
        </w:rPr>
        <w:t>Tollefson, J. (2021, January 15). COVID curbed carbon emissions in 2020 - but not by much. https://www.nature.com/articles/d41586-021-00090-3</w:t>
      </w:r>
    </w:p>
    <w:p w14:paraId="202AC712" w14:textId="77777777" w:rsidR="004E1C4D" w:rsidRPr="004E1C4D" w:rsidRDefault="004E1C4D" w:rsidP="004E1C4D">
      <w:pPr>
        <w:pStyle w:val="Bibliography"/>
        <w:rPr>
          <w:rFonts w:ascii="Arial" w:cs="Arial"/>
        </w:rPr>
      </w:pPr>
      <w:r w:rsidRPr="009A5176">
        <w:rPr>
          <w:rFonts w:ascii="Arial" w:cs="Arial"/>
          <w:lang w:val="de-DE"/>
        </w:rPr>
        <w:t xml:space="preserve">Bock, A.-K. &amp; Krysztofowicz, M. (2021). </w:t>
      </w:r>
      <w:r w:rsidRPr="004E1C4D">
        <w:rPr>
          <w:rFonts w:ascii="Arial" w:cs="Arial"/>
        </w:rPr>
        <w:t>Scenarios for EU rural areas. Contribution to European Commission’s long-term vision for rural areas. Publications Office of the European Union.</w:t>
      </w:r>
    </w:p>
    <w:p w14:paraId="2423C493" w14:textId="77777777" w:rsidR="004E1C4D" w:rsidRPr="004E1C4D" w:rsidRDefault="004E1C4D" w:rsidP="004E1C4D">
      <w:pPr>
        <w:pStyle w:val="Bibliography"/>
        <w:rPr>
          <w:rFonts w:ascii="Arial" w:cs="Arial"/>
        </w:rPr>
      </w:pPr>
      <w:r w:rsidRPr="004E1C4D">
        <w:rPr>
          <w:rFonts w:ascii="Arial" w:cs="Arial"/>
        </w:rPr>
        <w:t xml:space="preserve">Dasgupta, P. (2021). </w:t>
      </w:r>
      <w:r w:rsidRPr="004E1C4D">
        <w:rPr>
          <w:rFonts w:ascii="Arial" w:cs="Arial"/>
          <w:i/>
          <w:iCs/>
        </w:rPr>
        <w:t>The economics of biodiversity: the Dasgupta review: full report</w:t>
      </w:r>
      <w:r w:rsidRPr="004E1C4D">
        <w:rPr>
          <w:rFonts w:ascii="Arial" w:cs="Arial"/>
        </w:rPr>
        <w:t>Updated: 18 February 2021. London: HM Treasury.</w:t>
      </w:r>
    </w:p>
    <w:p w14:paraId="0B38F660" w14:textId="77777777" w:rsidR="004E1C4D" w:rsidRPr="004E1C4D" w:rsidRDefault="004E1C4D" w:rsidP="004E1C4D">
      <w:pPr>
        <w:pStyle w:val="Bibliography"/>
        <w:rPr>
          <w:rFonts w:ascii="Arial" w:cs="Arial"/>
        </w:rPr>
      </w:pPr>
      <w:r w:rsidRPr="004E1C4D">
        <w:rPr>
          <w:rFonts w:ascii="Arial" w:cs="Arial"/>
        </w:rPr>
        <w:t>EEA. (2021). Global and European sea level rise. https://www.eea.europa.eu/data-and-maps/indicators/sea-level-rise-7/assessment</w:t>
      </w:r>
    </w:p>
    <w:p w14:paraId="2350727B" w14:textId="77777777" w:rsidR="004E1C4D" w:rsidRPr="004E1C4D" w:rsidRDefault="004E1C4D" w:rsidP="004E1C4D">
      <w:pPr>
        <w:pStyle w:val="Bibliography"/>
        <w:rPr>
          <w:rFonts w:ascii="Arial" w:cs="Arial"/>
        </w:rPr>
      </w:pPr>
      <w:r w:rsidRPr="004E1C4D">
        <w:rPr>
          <w:rFonts w:ascii="Arial" w:cs="Arial"/>
        </w:rPr>
        <w:t xml:space="preserve">ESPON. (2021). </w:t>
      </w:r>
      <w:r w:rsidRPr="004E1C4D">
        <w:rPr>
          <w:rFonts w:ascii="Arial" w:cs="Arial"/>
          <w:i/>
          <w:iCs/>
        </w:rPr>
        <w:t>HERIWELL - Cultural Heritage as a Source of Societal Well-being in European Regions. Draft findings on the linkages between cultural heritage and societal well-being.</w:t>
      </w:r>
      <w:r w:rsidRPr="004E1C4D">
        <w:rPr>
          <w:rFonts w:ascii="Arial" w:cs="Arial"/>
        </w:rPr>
        <w:t xml:space="preserve"> (Draft Final Report).</w:t>
      </w:r>
    </w:p>
    <w:p w14:paraId="60449599" w14:textId="77777777" w:rsidR="004E1C4D" w:rsidRPr="004E1C4D" w:rsidRDefault="004E1C4D" w:rsidP="004E1C4D">
      <w:pPr>
        <w:pStyle w:val="Bibliography"/>
        <w:rPr>
          <w:rFonts w:ascii="Arial" w:cs="Arial"/>
        </w:rPr>
      </w:pPr>
      <w:r w:rsidRPr="004E1C4D">
        <w:rPr>
          <w:rFonts w:ascii="Arial" w:cs="Arial"/>
        </w:rPr>
        <w:t xml:space="preserve">European Commission. (2021d). </w:t>
      </w:r>
      <w:r w:rsidRPr="004E1C4D">
        <w:rPr>
          <w:rFonts w:ascii="Arial" w:cs="Arial"/>
          <w:i/>
          <w:iCs/>
        </w:rPr>
        <w:t>A long-term Vision for the EU’s Rural Areas - Towards stronger, connected, resilient  andprosperous rural areas by 2040. COM(2021) 345 final</w:t>
      </w:r>
      <w:r w:rsidRPr="004E1C4D">
        <w:rPr>
          <w:rFonts w:ascii="Arial" w:cs="Arial"/>
        </w:rPr>
        <w:t>. Brussels: European Commission. https://ec.europa.eu/info/sites/default/files/strategy/strategy_documents/documents/ltvra-c2021-345_en.pdf</w:t>
      </w:r>
    </w:p>
    <w:p w14:paraId="422C0246" w14:textId="77777777" w:rsidR="004E1C4D" w:rsidRPr="004E1C4D" w:rsidRDefault="004E1C4D" w:rsidP="004E1C4D">
      <w:pPr>
        <w:pStyle w:val="Bibliography"/>
        <w:rPr>
          <w:rFonts w:ascii="Arial" w:cs="Arial"/>
        </w:rPr>
      </w:pPr>
      <w:r w:rsidRPr="004E1C4D">
        <w:rPr>
          <w:rFonts w:ascii="Arial" w:cs="Arial"/>
        </w:rPr>
        <w:t xml:space="preserve">European Commission. (2021e). </w:t>
      </w:r>
      <w:r w:rsidRPr="004E1C4D">
        <w:rPr>
          <w:rFonts w:ascii="Arial" w:cs="Arial"/>
          <w:i/>
          <w:iCs/>
        </w:rPr>
        <w:t>EU Strategy for the Adriatic and Ionian Region (EUSAIR) facilitating the enlargement process of Western Balkans. Final Report</w:t>
      </w:r>
      <w:r w:rsidRPr="004E1C4D">
        <w:rPr>
          <w:rFonts w:ascii="Arial" w:cs="Arial"/>
        </w:rPr>
        <w:t>.</w:t>
      </w:r>
    </w:p>
    <w:p w14:paraId="2D5FFC4A" w14:textId="77777777" w:rsidR="004E1C4D" w:rsidRPr="004E1C4D" w:rsidRDefault="004E1C4D" w:rsidP="004E1C4D">
      <w:pPr>
        <w:pStyle w:val="Bibliography"/>
        <w:rPr>
          <w:rFonts w:ascii="Arial" w:cs="Arial"/>
        </w:rPr>
      </w:pPr>
      <w:r w:rsidRPr="004E1C4D">
        <w:rPr>
          <w:rFonts w:ascii="Arial" w:cs="Arial"/>
        </w:rPr>
        <w:t>European Commission. (2021f). European and Regional Innovation Scoreboards 2021. https://ec.europa.eu/research-and-innovation/en/statistics/performance-indicators/european-innovation-scoreboard/eis</w:t>
      </w:r>
    </w:p>
    <w:p w14:paraId="565E79F3" w14:textId="77777777" w:rsidR="004E1C4D" w:rsidRPr="004E1C4D" w:rsidRDefault="004E1C4D" w:rsidP="004E1C4D">
      <w:pPr>
        <w:pStyle w:val="Bibliography"/>
        <w:rPr>
          <w:rFonts w:ascii="Arial" w:cs="Arial"/>
        </w:rPr>
      </w:pPr>
      <w:r w:rsidRPr="004E1C4D">
        <w:rPr>
          <w:rFonts w:ascii="Arial" w:cs="Arial"/>
        </w:rPr>
        <w:t xml:space="preserve">European Commission. (2021g). </w:t>
      </w:r>
      <w:r w:rsidRPr="004E1C4D">
        <w:rPr>
          <w:rFonts w:ascii="Arial" w:cs="Arial"/>
          <w:i/>
          <w:iCs/>
        </w:rPr>
        <w:t>Regional impacts of the COVID-19 crisis on the tourist sector. Final Report.</w:t>
      </w:r>
    </w:p>
    <w:p w14:paraId="01793BAB" w14:textId="77777777" w:rsidR="004E1C4D" w:rsidRPr="004E1C4D" w:rsidRDefault="004E1C4D" w:rsidP="004E1C4D">
      <w:pPr>
        <w:pStyle w:val="Bibliography"/>
        <w:rPr>
          <w:rFonts w:ascii="Arial" w:cs="Arial"/>
        </w:rPr>
      </w:pPr>
      <w:r w:rsidRPr="004E1C4D">
        <w:rPr>
          <w:rFonts w:ascii="Arial" w:cs="Arial"/>
        </w:rPr>
        <w:t xml:space="preserve">European Commission. (2021h). </w:t>
      </w:r>
      <w:r w:rsidRPr="004E1C4D">
        <w:rPr>
          <w:rFonts w:ascii="Arial" w:cs="Arial"/>
          <w:i/>
          <w:iCs/>
        </w:rPr>
        <w:t>Special Eurobarometer 513. Climate Change</w:t>
      </w:r>
      <w:r w:rsidRPr="004E1C4D">
        <w:rPr>
          <w:rFonts w:ascii="Arial" w:cs="Arial"/>
        </w:rPr>
        <w:t>.</w:t>
      </w:r>
    </w:p>
    <w:p w14:paraId="22F2C12D" w14:textId="77777777" w:rsidR="004E1C4D" w:rsidRPr="004E1C4D" w:rsidRDefault="004E1C4D" w:rsidP="004E1C4D">
      <w:pPr>
        <w:pStyle w:val="Bibliography"/>
        <w:rPr>
          <w:rFonts w:ascii="Arial" w:cs="Arial"/>
        </w:rPr>
      </w:pPr>
      <w:r w:rsidRPr="004E1C4D">
        <w:rPr>
          <w:rFonts w:ascii="Arial" w:cs="Arial"/>
        </w:rPr>
        <w:t>European Commission. (2021i). The EU blue economy report 2021. Publications Office of the European Union for EC Maritime Affairs and Fisheries.</w:t>
      </w:r>
    </w:p>
    <w:p w14:paraId="55E99BB6" w14:textId="77777777" w:rsidR="004E1C4D" w:rsidRPr="004E1C4D" w:rsidRDefault="004E1C4D" w:rsidP="004E1C4D">
      <w:pPr>
        <w:pStyle w:val="Bibliography"/>
        <w:rPr>
          <w:rFonts w:ascii="Arial" w:cs="Arial"/>
        </w:rPr>
      </w:pPr>
      <w:r w:rsidRPr="004E1C4D">
        <w:rPr>
          <w:rFonts w:ascii="Arial" w:cs="Arial"/>
        </w:rPr>
        <w:t>European Commission, DG MARE. (2021). European Atlas of the Seas. https://ec.europa.eu/maritimeaffairs/atlas/maritime_atlas</w:t>
      </w:r>
    </w:p>
    <w:p w14:paraId="7E077B94" w14:textId="77777777" w:rsidR="004E1C4D" w:rsidRPr="004E1C4D" w:rsidRDefault="004E1C4D" w:rsidP="004E1C4D">
      <w:pPr>
        <w:pStyle w:val="Bibliography"/>
        <w:rPr>
          <w:rFonts w:ascii="Arial" w:cs="Arial"/>
        </w:rPr>
      </w:pPr>
      <w:r w:rsidRPr="004E1C4D">
        <w:rPr>
          <w:rFonts w:ascii="Arial" w:cs="Arial"/>
        </w:rPr>
        <w:t xml:space="preserve">IPCC. (2021). </w:t>
      </w:r>
      <w:r w:rsidRPr="004E1C4D">
        <w:rPr>
          <w:rFonts w:ascii="Arial" w:cs="Arial"/>
          <w:i/>
          <w:iCs/>
        </w:rPr>
        <w:t>AR6 Climate Change 2021: The Physiccal Science Basis</w:t>
      </w:r>
      <w:r w:rsidRPr="004E1C4D">
        <w:rPr>
          <w:rFonts w:ascii="Arial" w:cs="Arial"/>
        </w:rPr>
        <w:t>.</w:t>
      </w:r>
    </w:p>
    <w:p w14:paraId="001CD8DA" w14:textId="77777777" w:rsidR="004E1C4D" w:rsidRPr="004E1C4D" w:rsidRDefault="004E1C4D" w:rsidP="004E1C4D">
      <w:pPr>
        <w:pStyle w:val="Bibliography"/>
        <w:rPr>
          <w:rFonts w:ascii="Arial" w:cs="Arial"/>
        </w:rPr>
      </w:pPr>
      <w:r w:rsidRPr="004E1C4D">
        <w:rPr>
          <w:rFonts w:ascii="Arial" w:cs="Arial"/>
        </w:rPr>
        <w:t xml:space="preserve">Joint Research Centre. (2021a). </w:t>
      </w:r>
      <w:r w:rsidRPr="004E1C4D">
        <w:rPr>
          <w:rFonts w:ascii="Arial" w:cs="Arial"/>
          <w:i/>
          <w:iCs/>
        </w:rPr>
        <w:t>Farmers of the Future</w:t>
      </w:r>
      <w:r w:rsidRPr="004E1C4D">
        <w:rPr>
          <w:rFonts w:ascii="Arial" w:cs="Arial"/>
        </w:rPr>
        <w:t>.</w:t>
      </w:r>
    </w:p>
    <w:p w14:paraId="6DB7CEE0" w14:textId="77777777" w:rsidR="004E1C4D" w:rsidRPr="004E1C4D" w:rsidRDefault="004E1C4D" w:rsidP="004E1C4D">
      <w:pPr>
        <w:pStyle w:val="Bibliography"/>
        <w:rPr>
          <w:rFonts w:ascii="Arial" w:cs="Arial"/>
        </w:rPr>
      </w:pPr>
      <w:r w:rsidRPr="004E1C4D">
        <w:rPr>
          <w:rFonts w:ascii="Arial" w:cs="Arial"/>
        </w:rPr>
        <w:t xml:space="preserve">Joint Research Centre. (2021b). </w:t>
      </w:r>
      <w:r w:rsidRPr="004E1C4D">
        <w:rPr>
          <w:rFonts w:ascii="Arial" w:cs="Arial"/>
          <w:i/>
          <w:iCs/>
        </w:rPr>
        <w:t>Shaping &amp; securing the EU’s open strategic autonomy by 2040 and beyond</w:t>
      </w:r>
      <w:r w:rsidRPr="004E1C4D">
        <w:rPr>
          <w:rFonts w:ascii="Arial" w:cs="Arial"/>
        </w:rPr>
        <w:t>.</w:t>
      </w:r>
    </w:p>
    <w:p w14:paraId="3F88639C" w14:textId="77777777" w:rsidR="004E1C4D" w:rsidRPr="004E1C4D" w:rsidRDefault="004E1C4D" w:rsidP="004E1C4D">
      <w:pPr>
        <w:pStyle w:val="Bibliography"/>
        <w:rPr>
          <w:rFonts w:ascii="Arial" w:cs="Arial"/>
        </w:rPr>
      </w:pPr>
      <w:r w:rsidRPr="004E1C4D">
        <w:rPr>
          <w:rFonts w:ascii="Arial" w:cs="Arial"/>
        </w:rPr>
        <w:t xml:space="preserve">Joint Research Centre. (2021c). </w:t>
      </w:r>
      <w:r w:rsidRPr="004E1C4D">
        <w:rPr>
          <w:rFonts w:ascii="Arial" w:cs="Arial"/>
          <w:i/>
          <w:iCs/>
        </w:rPr>
        <w:t>Values and Indentities. a policymaker’s guide</w:t>
      </w:r>
      <w:r w:rsidRPr="004E1C4D">
        <w:rPr>
          <w:rFonts w:ascii="Arial" w:cs="Arial"/>
        </w:rPr>
        <w:t>.</w:t>
      </w:r>
    </w:p>
    <w:p w14:paraId="6E621FAD" w14:textId="77777777" w:rsidR="004E1C4D" w:rsidRPr="004E1C4D" w:rsidRDefault="004E1C4D" w:rsidP="004E1C4D">
      <w:pPr>
        <w:pStyle w:val="Bibliography"/>
        <w:rPr>
          <w:rFonts w:ascii="Arial" w:cs="Arial"/>
        </w:rPr>
      </w:pPr>
      <w:r w:rsidRPr="004E1C4D">
        <w:rPr>
          <w:rFonts w:ascii="Arial" w:cs="Arial"/>
        </w:rPr>
        <w:t>National Intelligence council. (2021). Global trends 2040. https://www.dni.gov/index.php/gt2040-home</w:t>
      </w:r>
    </w:p>
    <w:p w14:paraId="45661F0B" w14:textId="77777777" w:rsidR="004E1C4D" w:rsidRPr="004E1C4D" w:rsidRDefault="004E1C4D" w:rsidP="004E1C4D">
      <w:pPr>
        <w:pStyle w:val="Bibliography"/>
        <w:rPr>
          <w:rFonts w:ascii="Arial" w:cs="Arial"/>
        </w:rPr>
      </w:pPr>
      <w:r w:rsidRPr="004E1C4D">
        <w:rPr>
          <w:rFonts w:ascii="Arial" w:cs="Arial"/>
        </w:rPr>
        <w:t xml:space="preserve">OECD. (2021b). </w:t>
      </w:r>
      <w:r w:rsidRPr="004E1C4D">
        <w:rPr>
          <w:rFonts w:ascii="Arial" w:cs="Arial"/>
          <w:i/>
          <w:iCs/>
        </w:rPr>
        <w:t>Government at a Glance 2021</w:t>
      </w:r>
      <w:r w:rsidRPr="004E1C4D">
        <w:rPr>
          <w:rFonts w:ascii="Arial" w:cs="Arial"/>
        </w:rPr>
        <w:t xml:space="preserve"> (OECD Publishing). Paris.</w:t>
      </w:r>
    </w:p>
    <w:p w14:paraId="79C1B1C0" w14:textId="77777777" w:rsidR="004E1C4D" w:rsidRPr="004E1C4D" w:rsidRDefault="004E1C4D" w:rsidP="004E1C4D">
      <w:pPr>
        <w:pStyle w:val="Bibliography"/>
        <w:rPr>
          <w:rFonts w:ascii="Arial" w:cs="Arial"/>
        </w:rPr>
      </w:pPr>
      <w:r w:rsidRPr="004E1C4D">
        <w:rPr>
          <w:rFonts w:ascii="Arial" w:cs="Arial"/>
        </w:rPr>
        <w:t>OECD/EC-JRC. (2021). Access and costs of education and health services: preparing the regions for demographic change. OECD rural studies, OECD publishing, Paris. https://doi.org/10.1787/4ab69cf3-en</w:t>
      </w:r>
    </w:p>
    <w:p w14:paraId="16CCFAE7" w14:textId="77777777" w:rsidR="004E1C4D" w:rsidRPr="004E1C4D" w:rsidRDefault="004E1C4D" w:rsidP="004E1C4D">
      <w:pPr>
        <w:pStyle w:val="Bibliography"/>
        <w:rPr>
          <w:rFonts w:ascii="Arial" w:cs="Arial"/>
        </w:rPr>
      </w:pPr>
      <w:r w:rsidRPr="004E1C4D">
        <w:rPr>
          <w:rFonts w:ascii="Arial" w:cs="Arial"/>
        </w:rPr>
        <w:t xml:space="preserve">The Balkan Forum. (2021). </w:t>
      </w:r>
      <w:r w:rsidRPr="004E1C4D">
        <w:rPr>
          <w:rFonts w:ascii="Arial" w:cs="Arial"/>
          <w:i/>
          <w:iCs/>
        </w:rPr>
        <w:t>Circular economy in the Western Balkans region: Waste management as a challenge.</w:t>
      </w:r>
    </w:p>
    <w:p w14:paraId="50C235FA" w14:textId="77777777" w:rsidR="004E1C4D" w:rsidRPr="004E1C4D" w:rsidRDefault="004E1C4D" w:rsidP="004E1C4D">
      <w:pPr>
        <w:pStyle w:val="Bibliography"/>
        <w:rPr>
          <w:rFonts w:ascii="Arial" w:cs="Arial"/>
        </w:rPr>
      </w:pPr>
      <w:r w:rsidRPr="004E1C4D">
        <w:rPr>
          <w:rFonts w:ascii="Arial" w:cs="Arial"/>
        </w:rPr>
        <w:t xml:space="preserve">The Economist Intelligence Unit. (2021). </w:t>
      </w:r>
      <w:r w:rsidRPr="004E1C4D">
        <w:rPr>
          <w:rFonts w:ascii="Arial" w:cs="Arial"/>
          <w:i/>
          <w:iCs/>
        </w:rPr>
        <w:t>An Eco-wakening. Measuring global awareness, engagement and action for nature</w:t>
      </w:r>
      <w:r w:rsidRPr="004E1C4D">
        <w:rPr>
          <w:rFonts w:ascii="Arial" w:cs="Arial"/>
        </w:rPr>
        <w:t>.</w:t>
      </w:r>
    </w:p>
    <w:p w14:paraId="459D8B4A" w14:textId="77777777" w:rsidR="004E1C4D" w:rsidRPr="004E1C4D" w:rsidRDefault="004E1C4D" w:rsidP="004E1C4D">
      <w:pPr>
        <w:pStyle w:val="Bibliography"/>
        <w:rPr>
          <w:rFonts w:ascii="Arial" w:cs="Arial"/>
        </w:rPr>
      </w:pPr>
      <w:r w:rsidRPr="004E1C4D">
        <w:rPr>
          <w:rFonts w:ascii="Arial" w:cs="Arial"/>
        </w:rPr>
        <w:t>ESPON EGTC. (2020, December 9). Call for tenders. Terms of Reference. "Territorial Scenarios for the Danube and Adriatic Ionian Macro-regions (TEVI2050). Technical and Administrative Terms and Conditions.</w:t>
      </w:r>
    </w:p>
    <w:p w14:paraId="47F57D0F" w14:textId="77777777" w:rsidR="004E1C4D" w:rsidRPr="004E1C4D" w:rsidRDefault="004E1C4D" w:rsidP="004E1C4D">
      <w:pPr>
        <w:pStyle w:val="Bibliography"/>
        <w:rPr>
          <w:rFonts w:ascii="Arial" w:cs="Arial"/>
        </w:rPr>
      </w:pPr>
      <w:r w:rsidRPr="004E1C4D">
        <w:rPr>
          <w:rFonts w:ascii="Arial" w:cs="Arial"/>
        </w:rPr>
        <w:t>European Commission. (2020a, December 9). Communication from the Commission to the European Parliament, the Council, the European Economic and Social Committee and the Committee of the Regions. Sustainable and Smart Mobility Strategy - putting European transport on track for the future. COM(2020) 789 final.</w:t>
      </w:r>
    </w:p>
    <w:p w14:paraId="2FCB86DC" w14:textId="77777777" w:rsidR="004E1C4D" w:rsidRPr="004E1C4D" w:rsidRDefault="004E1C4D" w:rsidP="004E1C4D">
      <w:pPr>
        <w:pStyle w:val="Bibliography"/>
        <w:rPr>
          <w:rFonts w:ascii="Arial" w:cs="Arial"/>
        </w:rPr>
      </w:pPr>
      <w:r w:rsidRPr="004E1C4D">
        <w:rPr>
          <w:rFonts w:ascii="Arial" w:cs="Arial"/>
        </w:rPr>
        <w:t>Barbiroglio, E. (2020, March 30). Nature started healing even before lockdowns  - But we can now see the results for ourselves. https://www.forbes.com/sites/emanuelabarbiroglio/2020/03/30/nature-has-not-started-healing-when-people-have-been-forced-in-lockdown/?sh=5e186ed55f78</w:t>
      </w:r>
    </w:p>
    <w:p w14:paraId="2E017AAB" w14:textId="77777777" w:rsidR="004E1C4D" w:rsidRPr="004E1C4D" w:rsidRDefault="004E1C4D" w:rsidP="004E1C4D">
      <w:pPr>
        <w:pStyle w:val="Bibliography"/>
        <w:rPr>
          <w:rFonts w:ascii="Arial" w:cs="Arial"/>
        </w:rPr>
      </w:pPr>
      <w:r w:rsidRPr="004E1C4D">
        <w:rPr>
          <w:rFonts w:ascii="Arial" w:cs="Arial"/>
        </w:rPr>
        <w:t>European Commission. (2020b, February 5). Communication from the Commission to the European Parliament, the Council, the European Economic and Social Committee and the Committee of the Regions. Enhancing the accession process - A credible EU perspective for the Western Balkans. COM(2020) 57 final.</w:t>
      </w:r>
    </w:p>
    <w:p w14:paraId="09CBB64F" w14:textId="77777777" w:rsidR="004E1C4D" w:rsidRPr="004E1C4D" w:rsidRDefault="004E1C4D" w:rsidP="004E1C4D">
      <w:pPr>
        <w:pStyle w:val="Bibliography"/>
        <w:rPr>
          <w:rFonts w:ascii="Arial" w:cs="Arial"/>
        </w:rPr>
      </w:pPr>
      <w:r w:rsidRPr="004E1C4D">
        <w:rPr>
          <w:rFonts w:ascii="Arial" w:cs="Arial"/>
        </w:rPr>
        <w:t xml:space="preserve">BBSR &amp; ESPON. (2020). </w:t>
      </w:r>
      <w:r w:rsidRPr="004E1C4D">
        <w:rPr>
          <w:rFonts w:ascii="Arial" w:cs="Arial"/>
          <w:i/>
          <w:iCs/>
        </w:rPr>
        <w:t>Atlas for the Territorial Agenda 2030: Maps on European Territorial Development</w:t>
      </w:r>
      <w:r w:rsidRPr="004E1C4D">
        <w:rPr>
          <w:rFonts w:ascii="Arial" w:cs="Arial"/>
        </w:rPr>
        <w:t>. Berlin: Federal Ministry fo the Interior, Building and Community.</w:t>
      </w:r>
    </w:p>
    <w:p w14:paraId="671DB36A" w14:textId="77777777" w:rsidR="004E1C4D" w:rsidRPr="004E1C4D" w:rsidRDefault="004E1C4D" w:rsidP="004E1C4D">
      <w:pPr>
        <w:pStyle w:val="Bibliography"/>
        <w:rPr>
          <w:rFonts w:ascii="Arial" w:cs="Arial"/>
        </w:rPr>
      </w:pPr>
      <w:r w:rsidRPr="004E1C4D">
        <w:rPr>
          <w:rFonts w:ascii="Arial" w:cs="Arial"/>
        </w:rPr>
        <w:t>COM(2020) 380 final. (2020). EU Biodiversity Strategy for 2030 Bringing nature back into our lives. COMMUNICATION FROM THE COMMISSION TO THE EUROPEAN PARLIAMENT, THE COUNCIL, THE EUROPEAN ECONOMIC AND SOCIAL COMMITTEE AND THE COMMITTEE OF THE REGIONS. https://eur-lex.europa.eu/resource.html?uri=cellar:a3c806a6-9ab3-11ea-9d2d-01aa75ed71a1.0001.02/DOC_1&amp;format=PDF</w:t>
      </w:r>
    </w:p>
    <w:p w14:paraId="7978C49E" w14:textId="77777777" w:rsidR="004E1C4D" w:rsidRPr="004E1C4D" w:rsidRDefault="004E1C4D" w:rsidP="004E1C4D">
      <w:pPr>
        <w:pStyle w:val="Bibliography"/>
        <w:rPr>
          <w:rFonts w:ascii="Arial" w:cs="Arial"/>
        </w:rPr>
      </w:pPr>
      <w:r w:rsidRPr="004E1C4D">
        <w:rPr>
          <w:rFonts w:ascii="Arial" w:cs="Arial"/>
        </w:rPr>
        <w:t>DG MOVE. (2020). TENtec Interactive Map Viewer [TENtec Geographic Information System]. https://ec.europa.eu/transport/infrastructure/tentec/tentec-portal/map/maps.html</w:t>
      </w:r>
    </w:p>
    <w:p w14:paraId="291BDCCF" w14:textId="77777777" w:rsidR="004E1C4D" w:rsidRPr="004E1C4D" w:rsidRDefault="004E1C4D" w:rsidP="004E1C4D">
      <w:pPr>
        <w:pStyle w:val="Bibliography"/>
        <w:rPr>
          <w:rFonts w:ascii="Arial" w:cs="Arial"/>
        </w:rPr>
      </w:pPr>
      <w:r w:rsidRPr="004E1C4D">
        <w:rPr>
          <w:rFonts w:ascii="Arial" w:cs="Arial"/>
        </w:rPr>
        <w:t xml:space="preserve">ESPON. (2020a). </w:t>
      </w:r>
      <w:r w:rsidRPr="004E1C4D">
        <w:rPr>
          <w:rFonts w:ascii="Arial" w:cs="Arial"/>
          <w:i/>
          <w:iCs/>
        </w:rPr>
        <w:t>ESPON QoL - Quality of Life Measurements and Methodology. Final Report.</w:t>
      </w:r>
      <w:r w:rsidRPr="004E1C4D">
        <w:rPr>
          <w:rFonts w:ascii="Arial" w:cs="Arial"/>
        </w:rPr>
        <w:t xml:space="preserve"> Luxembourg: ESPON EGTC.</w:t>
      </w:r>
    </w:p>
    <w:p w14:paraId="2CF2AAF8" w14:textId="77777777" w:rsidR="004E1C4D" w:rsidRPr="004E1C4D" w:rsidRDefault="004E1C4D" w:rsidP="004E1C4D">
      <w:pPr>
        <w:pStyle w:val="Bibliography"/>
        <w:rPr>
          <w:rFonts w:ascii="Arial" w:cs="Arial"/>
        </w:rPr>
      </w:pPr>
      <w:r w:rsidRPr="004E1C4D">
        <w:rPr>
          <w:rFonts w:ascii="Arial" w:cs="Arial"/>
        </w:rPr>
        <w:t xml:space="preserve">ESPON. (2020b). </w:t>
      </w:r>
      <w:r w:rsidRPr="004E1C4D">
        <w:rPr>
          <w:rFonts w:ascii="Arial" w:cs="Arial"/>
          <w:i/>
          <w:iCs/>
        </w:rPr>
        <w:t>European Monitoring Tool for Macro-regions (EMTM)</w:t>
      </w:r>
      <w:r w:rsidRPr="004E1C4D">
        <w:rPr>
          <w:rFonts w:ascii="Arial" w:cs="Arial"/>
        </w:rPr>
        <w:t>. https://mrs.espon.eu/index.html</w:t>
      </w:r>
    </w:p>
    <w:p w14:paraId="7495C7A7" w14:textId="77777777" w:rsidR="004E1C4D" w:rsidRPr="004E1C4D" w:rsidRDefault="004E1C4D" w:rsidP="004E1C4D">
      <w:pPr>
        <w:pStyle w:val="Bibliography"/>
        <w:rPr>
          <w:rFonts w:ascii="Arial" w:cs="Arial"/>
        </w:rPr>
      </w:pPr>
      <w:r w:rsidRPr="004E1C4D">
        <w:rPr>
          <w:rFonts w:ascii="Arial" w:cs="Arial"/>
        </w:rPr>
        <w:t xml:space="preserve">ESPON. (2020c). </w:t>
      </w:r>
      <w:r w:rsidRPr="004E1C4D">
        <w:rPr>
          <w:rFonts w:ascii="Arial" w:cs="Arial"/>
          <w:i/>
          <w:iCs/>
        </w:rPr>
        <w:t>SHARING. Stocktaking and assessment of typologies of Urban Circular Collaborative Economy Initiatives</w:t>
      </w:r>
      <w:r w:rsidRPr="004E1C4D">
        <w:rPr>
          <w:rFonts w:ascii="Arial" w:cs="Arial"/>
        </w:rPr>
        <w:t xml:space="preserve"> (Final Report).</w:t>
      </w:r>
    </w:p>
    <w:p w14:paraId="31195086" w14:textId="77777777" w:rsidR="004E1C4D" w:rsidRPr="004E1C4D" w:rsidRDefault="004E1C4D" w:rsidP="004E1C4D">
      <w:pPr>
        <w:pStyle w:val="Bibliography"/>
        <w:rPr>
          <w:rFonts w:ascii="Arial" w:cs="Arial"/>
        </w:rPr>
      </w:pPr>
      <w:r w:rsidRPr="004E1C4D">
        <w:rPr>
          <w:rFonts w:ascii="Arial" w:cs="Arial"/>
        </w:rPr>
        <w:t xml:space="preserve">European Commission. (2020c). </w:t>
      </w:r>
      <w:r w:rsidRPr="004E1C4D">
        <w:rPr>
          <w:rFonts w:ascii="Arial" w:cs="Arial"/>
          <w:i/>
          <w:iCs/>
        </w:rPr>
        <w:t>Commission Staff Working Document. Guidelines for the Implementation of the Green Agenda for the Western Balkans. Accompanying the Communication from the Commission to the European Parliament, the Council, the European Economic and Social Committee and the Committee of the Regions, An Economic and Investment Plan for the Western balkans. (COM 2020 641 final)</w:t>
      </w:r>
      <w:r w:rsidRPr="004E1C4D">
        <w:rPr>
          <w:rFonts w:ascii="Arial" w:cs="Arial"/>
        </w:rPr>
        <w:t>.</w:t>
      </w:r>
    </w:p>
    <w:p w14:paraId="3332EC16" w14:textId="77777777" w:rsidR="004E1C4D" w:rsidRPr="004E1C4D" w:rsidRDefault="004E1C4D" w:rsidP="004E1C4D">
      <w:pPr>
        <w:pStyle w:val="Bibliography"/>
        <w:rPr>
          <w:rFonts w:ascii="Arial" w:cs="Arial"/>
        </w:rPr>
      </w:pPr>
      <w:r w:rsidRPr="004E1C4D">
        <w:rPr>
          <w:rFonts w:ascii="Arial" w:cs="Arial"/>
        </w:rPr>
        <w:t>European Commission. (2020d). Communication from the Commission to the European Parliament, the Council, the European Economic and Social Committee and the Committee of the Regions. A Farm to Fork Strategy for a fair, healthy and environmentally-friendly food system. https://ec.europa.eu/food/farm2fork_en</w:t>
      </w:r>
    </w:p>
    <w:p w14:paraId="4397E5CD" w14:textId="77777777" w:rsidR="004E1C4D" w:rsidRPr="004E1C4D" w:rsidRDefault="004E1C4D" w:rsidP="004E1C4D">
      <w:pPr>
        <w:pStyle w:val="Bibliography"/>
        <w:rPr>
          <w:rFonts w:ascii="Arial" w:cs="Arial"/>
        </w:rPr>
      </w:pPr>
      <w:r w:rsidRPr="004E1C4D">
        <w:rPr>
          <w:rFonts w:ascii="Arial" w:cs="Arial"/>
        </w:rPr>
        <w:t xml:space="preserve">European Commission. (2020e). </w:t>
      </w:r>
      <w:r w:rsidRPr="004E1C4D">
        <w:rPr>
          <w:rFonts w:ascii="Arial" w:cs="Arial"/>
          <w:i/>
          <w:iCs/>
        </w:rPr>
        <w:t>Impact of the European Commission’s Social Business Initiative (SBI) and its follow-up actions</w:t>
      </w:r>
      <w:r w:rsidRPr="004E1C4D">
        <w:rPr>
          <w:rFonts w:ascii="Arial" w:cs="Arial"/>
        </w:rPr>
        <w:t>.</w:t>
      </w:r>
    </w:p>
    <w:p w14:paraId="3557D333" w14:textId="77777777" w:rsidR="004E1C4D" w:rsidRPr="004E1C4D" w:rsidRDefault="004E1C4D" w:rsidP="004E1C4D">
      <w:pPr>
        <w:pStyle w:val="Bibliography"/>
        <w:rPr>
          <w:rFonts w:ascii="Arial" w:cs="Arial"/>
        </w:rPr>
      </w:pPr>
      <w:r w:rsidRPr="004E1C4D">
        <w:rPr>
          <w:rFonts w:ascii="Arial" w:cs="Arial"/>
        </w:rPr>
        <w:t xml:space="preserve">European Commission. (2020f). </w:t>
      </w:r>
      <w:r w:rsidRPr="004E1C4D">
        <w:rPr>
          <w:rFonts w:ascii="Arial" w:cs="Arial"/>
          <w:i/>
          <w:iCs/>
        </w:rPr>
        <w:t>Report from the Commission to the European Parliament, the Council, the European Economic and Social Committee and the Committee of the Regions on the implementation of EU macro-regional strategies. {SWD(2020) 186 final}</w:t>
      </w:r>
      <w:r w:rsidRPr="004E1C4D">
        <w:rPr>
          <w:rFonts w:ascii="Arial" w:cs="Arial"/>
        </w:rPr>
        <w:t xml:space="preserve"> (COM(2020) 578 final).</w:t>
      </w:r>
    </w:p>
    <w:p w14:paraId="054E0A52" w14:textId="77777777" w:rsidR="004E1C4D" w:rsidRPr="004E1C4D" w:rsidRDefault="004E1C4D" w:rsidP="004E1C4D">
      <w:pPr>
        <w:pStyle w:val="Bibliography"/>
        <w:rPr>
          <w:rFonts w:ascii="Arial" w:cs="Arial"/>
        </w:rPr>
      </w:pPr>
      <w:r w:rsidRPr="004E1C4D">
        <w:rPr>
          <w:rFonts w:ascii="Arial" w:cs="Arial"/>
        </w:rPr>
        <w:t xml:space="preserve">European Commission. (2020g). </w:t>
      </w:r>
      <w:r w:rsidRPr="004E1C4D">
        <w:rPr>
          <w:rFonts w:ascii="Arial" w:cs="Arial"/>
          <w:i/>
          <w:iCs/>
        </w:rPr>
        <w:t>Towards a Sustainable Food System</w:t>
      </w:r>
      <w:r w:rsidRPr="004E1C4D">
        <w:rPr>
          <w:rFonts w:ascii="Arial" w:cs="Arial"/>
        </w:rPr>
        <w:t>.</w:t>
      </w:r>
    </w:p>
    <w:p w14:paraId="1DEEA782" w14:textId="77777777" w:rsidR="004E1C4D" w:rsidRPr="004E1C4D" w:rsidRDefault="004E1C4D" w:rsidP="004E1C4D">
      <w:pPr>
        <w:pStyle w:val="Bibliography"/>
        <w:rPr>
          <w:rFonts w:ascii="Arial" w:cs="Arial"/>
        </w:rPr>
      </w:pPr>
      <w:r w:rsidRPr="004E1C4D">
        <w:rPr>
          <w:rFonts w:ascii="Arial" w:cs="Arial"/>
        </w:rPr>
        <w:t xml:space="preserve">European Commission Joint Research Centre. (2020). </w:t>
      </w:r>
      <w:r w:rsidRPr="004E1C4D">
        <w:rPr>
          <w:rFonts w:ascii="Arial" w:cs="Arial"/>
          <w:i/>
          <w:iCs/>
        </w:rPr>
        <w:t>Future transitions for the bioeconomy towards sustainable development and a climate-neutral economy: knowledge synthesis : final report.</w:t>
      </w:r>
      <w:r w:rsidRPr="004E1C4D">
        <w:rPr>
          <w:rFonts w:ascii="Arial" w:cs="Arial"/>
        </w:rPr>
        <w:t xml:space="preserve"> LU: Publications Office. https://data.europa.eu/doi/10.2760/667966</w:t>
      </w:r>
    </w:p>
    <w:p w14:paraId="679CF726" w14:textId="77777777" w:rsidR="004E1C4D" w:rsidRPr="004E1C4D" w:rsidRDefault="004E1C4D" w:rsidP="004E1C4D">
      <w:pPr>
        <w:pStyle w:val="Bibliography"/>
        <w:rPr>
          <w:rFonts w:ascii="Arial" w:cs="Arial"/>
        </w:rPr>
      </w:pPr>
      <w:r w:rsidRPr="004E1C4D">
        <w:rPr>
          <w:rFonts w:ascii="Arial" w:cs="Arial"/>
        </w:rPr>
        <w:t xml:space="preserve">European Parliament. (2020). </w:t>
      </w:r>
      <w:r w:rsidRPr="004E1C4D">
        <w:rPr>
          <w:rFonts w:ascii="Arial" w:cs="Arial"/>
          <w:i/>
          <w:iCs/>
        </w:rPr>
        <w:t>The challenge of land abandonment after 2020 and options for mitigating measures</w:t>
      </w:r>
      <w:r w:rsidRPr="004E1C4D">
        <w:rPr>
          <w:rFonts w:ascii="Arial" w:cs="Arial"/>
        </w:rPr>
        <w:t>.</w:t>
      </w:r>
    </w:p>
    <w:p w14:paraId="0BC24D3E" w14:textId="77777777" w:rsidR="004E1C4D" w:rsidRPr="004E1C4D" w:rsidRDefault="004E1C4D" w:rsidP="004E1C4D">
      <w:pPr>
        <w:pStyle w:val="Bibliography"/>
        <w:rPr>
          <w:rFonts w:ascii="Arial" w:cs="Arial"/>
        </w:rPr>
      </w:pPr>
      <w:r w:rsidRPr="004E1C4D">
        <w:rPr>
          <w:rFonts w:ascii="Arial" w:cs="Arial"/>
        </w:rPr>
        <w:t>Eurostat. (2020). Share of households with broadband use (as % of all households, 2019 data).</w:t>
      </w:r>
    </w:p>
    <w:p w14:paraId="3819EE3C" w14:textId="77777777" w:rsidR="004E1C4D" w:rsidRPr="004E1C4D" w:rsidRDefault="004E1C4D" w:rsidP="004E1C4D">
      <w:pPr>
        <w:pStyle w:val="Bibliography"/>
        <w:rPr>
          <w:rFonts w:ascii="Arial" w:cs="Arial"/>
        </w:rPr>
      </w:pPr>
      <w:r w:rsidRPr="004E1C4D">
        <w:rPr>
          <w:rFonts w:ascii="Arial" w:cs="Arial"/>
        </w:rPr>
        <w:t>Madgavkar, A., Tilman, T., Smit, S. &amp; Manyika, J. (2020). COVID-19 has revived the social contract in advanced economies-for now. What will stick once the crisis abates? https://www.mckinsey.com/industries/public-and-social-sector/our-insights/covid-19-has-revived-the-social-contract-in-advanced-economies-for-now-what-will-stick-once-the-crisis-abates</w:t>
      </w:r>
    </w:p>
    <w:p w14:paraId="55D53BCD" w14:textId="77777777" w:rsidR="004E1C4D" w:rsidRPr="004E1C4D" w:rsidRDefault="004E1C4D" w:rsidP="004E1C4D">
      <w:pPr>
        <w:pStyle w:val="Bibliography"/>
        <w:rPr>
          <w:rFonts w:ascii="Arial" w:cs="Arial"/>
        </w:rPr>
      </w:pPr>
      <w:r w:rsidRPr="004E1C4D">
        <w:rPr>
          <w:rFonts w:ascii="Arial" w:cs="Arial"/>
        </w:rPr>
        <w:t xml:space="preserve">Rodríguez-Pose, A. (2020). The Rise of Populism and the Revenge of the Places That Don’t Matter. </w:t>
      </w:r>
      <w:r w:rsidRPr="004E1C4D">
        <w:rPr>
          <w:rFonts w:ascii="Arial" w:cs="Arial"/>
          <w:i/>
          <w:iCs/>
        </w:rPr>
        <w:t>LSE Public Policy Review</w:t>
      </w:r>
      <w:r w:rsidRPr="004E1C4D">
        <w:rPr>
          <w:rFonts w:ascii="Arial" w:cs="Arial"/>
        </w:rPr>
        <w:t xml:space="preserve">, </w:t>
      </w:r>
      <w:r w:rsidRPr="004E1C4D">
        <w:rPr>
          <w:rFonts w:ascii="Arial" w:cs="Arial"/>
          <w:i/>
          <w:iCs/>
        </w:rPr>
        <w:t>1</w:t>
      </w:r>
      <w:r w:rsidRPr="004E1C4D">
        <w:rPr>
          <w:rFonts w:ascii="Arial" w:cs="Arial"/>
        </w:rPr>
        <w:t>(1), p.4. http://doi.org/10.31389/lseppr.4</w:t>
      </w:r>
    </w:p>
    <w:p w14:paraId="706416AA" w14:textId="77777777" w:rsidR="004E1C4D" w:rsidRPr="004E1C4D" w:rsidRDefault="004E1C4D" w:rsidP="004E1C4D">
      <w:pPr>
        <w:pStyle w:val="Bibliography"/>
        <w:rPr>
          <w:rFonts w:ascii="Arial" w:cs="Arial"/>
        </w:rPr>
      </w:pPr>
      <w:r w:rsidRPr="004E1C4D">
        <w:rPr>
          <w:rFonts w:ascii="Arial" w:cs="Arial"/>
        </w:rPr>
        <w:t xml:space="preserve">SITA-SOGES &amp; Osservatorio Balcani Caucaso Transeuropa. (2020). </w:t>
      </w:r>
      <w:r w:rsidRPr="004E1C4D">
        <w:rPr>
          <w:rFonts w:ascii="Arial" w:cs="Arial"/>
          <w:i/>
          <w:iCs/>
        </w:rPr>
        <w:t>Analysis of the territorial challenges, needs and potentials of the Adriatic-Ionian region and strategic options for post-2020 ADRION Programme</w:t>
      </w:r>
      <w:r w:rsidRPr="004E1C4D">
        <w:rPr>
          <w:rFonts w:ascii="Arial" w:cs="Arial"/>
        </w:rPr>
        <w:t>.</w:t>
      </w:r>
    </w:p>
    <w:p w14:paraId="4AC666E0" w14:textId="77777777" w:rsidR="004E1C4D" w:rsidRPr="004E1C4D" w:rsidRDefault="004E1C4D" w:rsidP="004E1C4D">
      <w:pPr>
        <w:pStyle w:val="Bibliography"/>
        <w:rPr>
          <w:rFonts w:ascii="Arial" w:cs="Arial"/>
        </w:rPr>
      </w:pPr>
      <w:r w:rsidRPr="004E1C4D">
        <w:rPr>
          <w:rFonts w:ascii="Arial" w:cs="Arial"/>
        </w:rPr>
        <w:t xml:space="preserve">Territorial Agenda. (2020). </w:t>
      </w:r>
      <w:r w:rsidRPr="004E1C4D">
        <w:rPr>
          <w:rFonts w:ascii="Arial" w:cs="Arial"/>
          <w:i/>
          <w:iCs/>
        </w:rPr>
        <w:t>Territorial Agenda 2030: A future for all places</w:t>
      </w:r>
      <w:r w:rsidRPr="004E1C4D">
        <w:rPr>
          <w:rFonts w:ascii="Arial" w:cs="Arial"/>
        </w:rPr>
        <w:t>. Berlin: Ministerial meeting of the EU under the German presidency of the Federal Ministry of the Interior, Building and Community. www.territorialagenda.eu</w:t>
      </w:r>
    </w:p>
    <w:p w14:paraId="3865879A" w14:textId="77777777" w:rsidR="004E1C4D" w:rsidRPr="004E1C4D" w:rsidRDefault="004E1C4D" w:rsidP="004E1C4D">
      <w:pPr>
        <w:pStyle w:val="Bibliography"/>
        <w:rPr>
          <w:rFonts w:ascii="Arial" w:cs="Arial"/>
        </w:rPr>
      </w:pPr>
      <w:r w:rsidRPr="004E1C4D">
        <w:rPr>
          <w:rFonts w:ascii="Arial" w:cs="Arial"/>
        </w:rPr>
        <w:t xml:space="preserve">World Economic Forum. (2020). </w:t>
      </w:r>
      <w:r w:rsidRPr="004E1C4D">
        <w:rPr>
          <w:rFonts w:ascii="Arial" w:cs="Arial"/>
          <w:i/>
          <w:iCs/>
        </w:rPr>
        <w:t>The Future of Jobs Report 2020</w:t>
      </w:r>
      <w:r w:rsidRPr="004E1C4D">
        <w:rPr>
          <w:rFonts w:ascii="Arial" w:cs="Arial"/>
        </w:rPr>
        <w:t>.</w:t>
      </w:r>
    </w:p>
    <w:p w14:paraId="2A0FEBD3" w14:textId="77777777" w:rsidR="004E1C4D" w:rsidRPr="004E1C4D" w:rsidRDefault="004E1C4D" w:rsidP="004E1C4D">
      <w:pPr>
        <w:pStyle w:val="Bibliography"/>
        <w:rPr>
          <w:rFonts w:ascii="Arial" w:cs="Arial"/>
        </w:rPr>
      </w:pPr>
      <w:r w:rsidRPr="004E1C4D">
        <w:rPr>
          <w:rFonts w:ascii="Arial" w:cs="Arial"/>
        </w:rPr>
        <w:t>The Economist. (2019a, July 13). Multinational companies are adjusting to shorter supply chains. https://www.economist.com/special-report/2019/07/11/multinational-companies-are-adjusting-to-shorter-supply-chains</w:t>
      </w:r>
    </w:p>
    <w:p w14:paraId="3FD6BF11" w14:textId="77777777" w:rsidR="004E1C4D" w:rsidRPr="004E1C4D" w:rsidRDefault="004E1C4D" w:rsidP="004E1C4D">
      <w:pPr>
        <w:pStyle w:val="Bibliography"/>
        <w:rPr>
          <w:rFonts w:ascii="Arial" w:cs="Arial"/>
        </w:rPr>
      </w:pPr>
      <w:r w:rsidRPr="004E1C4D">
        <w:rPr>
          <w:rFonts w:ascii="Arial" w:cs="Arial"/>
        </w:rPr>
        <w:t>Council of the European Union. (2019, May 10). Council conclusions on the implementation of EU Macro-regional Strategies.</w:t>
      </w:r>
    </w:p>
    <w:p w14:paraId="2C6CB89B" w14:textId="77777777" w:rsidR="004E1C4D" w:rsidRPr="004E1C4D" w:rsidRDefault="004E1C4D" w:rsidP="004E1C4D">
      <w:pPr>
        <w:pStyle w:val="Bibliography"/>
        <w:rPr>
          <w:rFonts w:ascii="Arial" w:cs="Arial"/>
        </w:rPr>
      </w:pPr>
      <w:r w:rsidRPr="004E1C4D">
        <w:rPr>
          <w:rFonts w:ascii="Arial" w:cs="Arial"/>
        </w:rPr>
        <w:t>The Economist. (2019b, January 24). Slowbalisation. The steam has gone out of globalisation. A new pattern of world commerce is becoming clearer - as are its costs. https://www.economist.com/leaders/2019/01/24/the-steam-has-gone-out-of-globalisation</w:t>
      </w:r>
    </w:p>
    <w:p w14:paraId="61F2EC72" w14:textId="77777777" w:rsidR="004E1C4D" w:rsidRPr="004E1C4D" w:rsidRDefault="004E1C4D" w:rsidP="004E1C4D">
      <w:pPr>
        <w:pStyle w:val="Bibliography"/>
        <w:rPr>
          <w:rFonts w:ascii="Arial" w:cs="Arial"/>
        </w:rPr>
      </w:pPr>
      <w:r w:rsidRPr="004E1C4D">
        <w:rPr>
          <w:rFonts w:ascii="Arial" w:cs="Arial"/>
        </w:rPr>
        <w:t xml:space="preserve">Büchs, M. &amp; Koch, M. (2019). Challenges for the degrowth transition: The debate about wellbeing. </w:t>
      </w:r>
      <w:r w:rsidRPr="004E1C4D">
        <w:rPr>
          <w:rFonts w:ascii="Arial" w:cs="Arial"/>
          <w:i/>
          <w:iCs/>
        </w:rPr>
        <w:t>Futures</w:t>
      </w:r>
      <w:r w:rsidRPr="004E1C4D">
        <w:rPr>
          <w:rFonts w:ascii="Arial" w:cs="Arial"/>
        </w:rPr>
        <w:t xml:space="preserve">, </w:t>
      </w:r>
      <w:r w:rsidRPr="004E1C4D">
        <w:rPr>
          <w:rFonts w:ascii="Arial" w:cs="Arial"/>
          <w:i/>
          <w:iCs/>
        </w:rPr>
        <w:t>105</w:t>
      </w:r>
      <w:r w:rsidRPr="004E1C4D">
        <w:rPr>
          <w:rFonts w:ascii="Arial" w:cs="Arial"/>
        </w:rPr>
        <w:t>, pp.155–165.</w:t>
      </w:r>
    </w:p>
    <w:p w14:paraId="3F65BEF6" w14:textId="77777777" w:rsidR="004E1C4D" w:rsidRPr="004E1C4D" w:rsidRDefault="004E1C4D" w:rsidP="004E1C4D">
      <w:pPr>
        <w:pStyle w:val="Bibliography"/>
        <w:rPr>
          <w:rFonts w:ascii="Arial" w:cs="Arial"/>
        </w:rPr>
      </w:pPr>
      <w:r w:rsidRPr="004E1C4D">
        <w:rPr>
          <w:rFonts w:ascii="Arial" w:cs="Arial"/>
        </w:rPr>
        <w:t xml:space="preserve">ESPON. (2019). </w:t>
      </w:r>
      <w:r w:rsidRPr="004E1C4D">
        <w:rPr>
          <w:rFonts w:ascii="Arial" w:cs="Arial"/>
          <w:i/>
          <w:iCs/>
        </w:rPr>
        <w:t>GRETA - GReen infrastructure: Enhancing biodiversity and ecosysTem services for territoriAl development. Final Report.</w:t>
      </w:r>
      <w:r w:rsidRPr="004E1C4D">
        <w:rPr>
          <w:rFonts w:ascii="Arial" w:cs="Arial"/>
        </w:rPr>
        <w:t xml:space="preserve"> Luxembourg: ESPON EGTC.</w:t>
      </w:r>
    </w:p>
    <w:p w14:paraId="3D5BAC46" w14:textId="77777777" w:rsidR="004E1C4D" w:rsidRPr="004E1C4D" w:rsidRDefault="004E1C4D" w:rsidP="004E1C4D">
      <w:pPr>
        <w:pStyle w:val="Bibliography"/>
        <w:rPr>
          <w:rFonts w:ascii="Arial" w:cs="Arial"/>
        </w:rPr>
      </w:pPr>
      <w:r w:rsidRPr="004E1C4D">
        <w:rPr>
          <w:rFonts w:ascii="Arial" w:cs="Arial"/>
        </w:rPr>
        <w:t xml:space="preserve">European Commission. (2019a). </w:t>
      </w:r>
      <w:r w:rsidRPr="004E1C4D">
        <w:rPr>
          <w:rFonts w:ascii="Arial" w:cs="Arial"/>
          <w:i/>
          <w:iCs/>
        </w:rPr>
        <w:t>AI. The future of work? work of the future! On how artificial intelligence, robotics and automation are transforming jobs and the economy in Europe.</w:t>
      </w:r>
    </w:p>
    <w:p w14:paraId="00ECC928" w14:textId="77777777" w:rsidR="004E1C4D" w:rsidRPr="004E1C4D" w:rsidRDefault="004E1C4D" w:rsidP="004E1C4D">
      <w:pPr>
        <w:pStyle w:val="Bibliography"/>
        <w:rPr>
          <w:rFonts w:ascii="Arial" w:cs="Arial"/>
        </w:rPr>
      </w:pPr>
      <w:r w:rsidRPr="004E1C4D">
        <w:rPr>
          <w:rFonts w:ascii="Arial" w:cs="Arial"/>
        </w:rPr>
        <w:t xml:space="preserve">European Commission. (2019b). </w:t>
      </w:r>
      <w:r w:rsidRPr="004E1C4D">
        <w:rPr>
          <w:rFonts w:ascii="Arial" w:cs="Arial"/>
          <w:i/>
          <w:iCs/>
        </w:rPr>
        <w:t>Communication from The Commission to The European Parliament, The European Council, The Council, The European Economic And Social Committee and The Committee Of The Regions.  The European Green Deal</w:t>
      </w:r>
      <w:r w:rsidRPr="004E1C4D">
        <w:rPr>
          <w:rFonts w:ascii="Arial" w:cs="Arial"/>
        </w:rPr>
        <w:t xml:space="preserve"> (Text No. COM(2019) 640 final). Brussels. https://ec.europa.eu/info/strategy/priorities-2019-2024/european-green-deal_en</w:t>
      </w:r>
    </w:p>
    <w:p w14:paraId="16EDC133" w14:textId="77777777" w:rsidR="004E1C4D" w:rsidRPr="004E1C4D" w:rsidRDefault="004E1C4D" w:rsidP="004E1C4D">
      <w:pPr>
        <w:pStyle w:val="Bibliography"/>
        <w:rPr>
          <w:rFonts w:ascii="Arial" w:cs="Arial"/>
        </w:rPr>
      </w:pPr>
      <w:r w:rsidRPr="004E1C4D">
        <w:rPr>
          <w:rFonts w:ascii="Arial" w:cs="Arial"/>
        </w:rPr>
        <w:t xml:space="preserve">European Committee of the Regions. (2019). </w:t>
      </w:r>
      <w:r w:rsidRPr="004E1C4D">
        <w:rPr>
          <w:rFonts w:ascii="Arial" w:cs="Arial"/>
          <w:i/>
          <w:iCs/>
        </w:rPr>
        <w:t>Territorial Impact Assessment. Climate Neutrality.</w:t>
      </w:r>
      <w:r w:rsidRPr="004E1C4D">
        <w:rPr>
          <w:rFonts w:ascii="Arial" w:cs="Arial"/>
        </w:rPr>
        <w:t xml:space="preserve"> Brussels.</w:t>
      </w:r>
    </w:p>
    <w:p w14:paraId="3A1987D0" w14:textId="77777777" w:rsidR="004E1C4D" w:rsidRPr="004E1C4D" w:rsidRDefault="004E1C4D" w:rsidP="004E1C4D">
      <w:pPr>
        <w:pStyle w:val="Bibliography"/>
        <w:rPr>
          <w:rFonts w:ascii="Arial" w:cs="Arial"/>
        </w:rPr>
      </w:pPr>
      <w:r w:rsidRPr="004E1C4D">
        <w:rPr>
          <w:rFonts w:ascii="Arial" w:cs="Arial"/>
        </w:rPr>
        <w:t>Fehér, A. &amp; Mérő, T. (2019). Sustainable Energy Storage Innovations in Danube Region Countries for the EU-Goals of the Paris Climate Agreement. Ministry of Foreign Affairs and Trade of Hungary, Budapest.</w:t>
      </w:r>
    </w:p>
    <w:p w14:paraId="007C0414" w14:textId="77777777" w:rsidR="004E1C4D" w:rsidRPr="004E1C4D" w:rsidRDefault="004E1C4D" w:rsidP="004E1C4D">
      <w:pPr>
        <w:pStyle w:val="Bibliography"/>
        <w:rPr>
          <w:rFonts w:ascii="Arial" w:cs="Arial"/>
        </w:rPr>
      </w:pPr>
      <w:r w:rsidRPr="004E1C4D">
        <w:rPr>
          <w:rFonts w:ascii="Arial" w:cs="Arial"/>
        </w:rPr>
        <w:t xml:space="preserve">IPBES. (2019). </w:t>
      </w:r>
      <w:r w:rsidRPr="004E1C4D">
        <w:rPr>
          <w:rFonts w:ascii="Arial" w:cs="Arial"/>
          <w:i/>
          <w:iCs/>
        </w:rPr>
        <w:t>Summary for policy makers of the global assessment report on biodiversity and ecosystem services of the Intergovernmental Science-Policy Platform on Biodiversity and Ecosystem Services</w:t>
      </w:r>
      <w:r w:rsidRPr="004E1C4D">
        <w:rPr>
          <w:rFonts w:ascii="Arial" w:cs="Arial"/>
        </w:rPr>
        <w:t>. Bonn.</w:t>
      </w:r>
    </w:p>
    <w:p w14:paraId="30B53667" w14:textId="77777777" w:rsidR="004E1C4D" w:rsidRPr="004E1C4D" w:rsidRDefault="004E1C4D" w:rsidP="004E1C4D">
      <w:pPr>
        <w:pStyle w:val="Bibliography"/>
        <w:rPr>
          <w:rFonts w:ascii="Arial" w:cs="Arial"/>
        </w:rPr>
      </w:pPr>
      <w:r w:rsidRPr="004E1C4D">
        <w:rPr>
          <w:rFonts w:ascii="Arial" w:cs="Arial"/>
        </w:rPr>
        <w:t xml:space="preserve">Joint Research Centre. (2019). </w:t>
      </w:r>
      <w:r w:rsidRPr="004E1C4D">
        <w:rPr>
          <w:rFonts w:ascii="Arial" w:cs="Arial"/>
          <w:i/>
          <w:iCs/>
        </w:rPr>
        <w:t>The changing nature of work. And skills in the digital age</w:t>
      </w:r>
      <w:r w:rsidRPr="004E1C4D">
        <w:rPr>
          <w:rFonts w:ascii="Arial" w:cs="Arial"/>
        </w:rPr>
        <w:t>. European Commission.</w:t>
      </w:r>
    </w:p>
    <w:p w14:paraId="32F4DDAB" w14:textId="77777777" w:rsidR="004E1C4D" w:rsidRPr="004E1C4D" w:rsidRDefault="004E1C4D" w:rsidP="004E1C4D">
      <w:pPr>
        <w:pStyle w:val="Bibliography"/>
        <w:rPr>
          <w:rFonts w:ascii="Arial" w:cs="Arial"/>
        </w:rPr>
      </w:pPr>
      <w:r w:rsidRPr="004E1C4D">
        <w:rPr>
          <w:rFonts w:ascii="Arial" w:cs="Arial"/>
        </w:rPr>
        <w:t xml:space="preserve">Sandberg, M., Klockars, K. &amp; Wilén, K. (2019). Green growth or degrowth? Assessing the normative justificaitons for environmental sustainability and economic growth through critical social theory. </w:t>
      </w:r>
      <w:r w:rsidRPr="004E1C4D">
        <w:rPr>
          <w:rFonts w:ascii="Arial" w:cs="Arial"/>
          <w:i/>
          <w:iCs/>
        </w:rPr>
        <w:t>Journal of Cleaner Production</w:t>
      </w:r>
      <w:r w:rsidRPr="004E1C4D">
        <w:rPr>
          <w:rFonts w:ascii="Arial" w:cs="Arial"/>
        </w:rPr>
        <w:t xml:space="preserve">, </w:t>
      </w:r>
      <w:r w:rsidRPr="004E1C4D">
        <w:rPr>
          <w:rFonts w:ascii="Arial" w:cs="Arial"/>
          <w:i/>
          <w:iCs/>
        </w:rPr>
        <w:t>2006</w:t>
      </w:r>
      <w:r w:rsidRPr="004E1C4D">
        <w:rPr>
          <w:rFonts w:ascii="Arial" w:cs="Arial"/>
        </w:rPr>
        <w:t>, pp.133–141.</w:t>
      </w:r>
    </w:p>
    <w:p w14:paraId="76E8BCB3" w14:textId="77777777" w:rsidR="004E1C4D" w:rsidRPr="004E1C4D" w:rsidRDefault="004E1C4D" w:rsidP="004E1C4D">
      <w:pPr>
        <w:pStyle w:val="Bibliography"/>
        <w:rPr>
          <w:rFonts w:ascii="Arial" w:cs="Arial"/>
        </w:rPr>
      </w:pPr>
      <w:r w:rsidRPr="004E1C4D">
        <w:rPr>
          <w:rFonts w:ascii="Arial" w:cs="Arial"/>
        </w:rPr>
        <w:t>Tech4i2, Time.lex &amp; Jurjevic, D. (2019). Monitoring the Digital Economy and Electronic Communication Services in the Western Balkans and Turkey. European Commission, DG Communications Networks, Content, Technologgy. https://www.rcc.int/files/user/docs/3%20-%20DESI%202019.pdf</w:t>
      </w:r>
    </w:p>
    <w:p w14:paraId="599C23D6" w14:textId="77777777" w:rsidR="004E1C4D" w:rsidRPr="004E1C4D" w:rsidRDefault="004E1C4D" w:rsidP="004E1C4D">
      <w:pPr>
        <w:pStyle w:val="Bibliography"/>
        <w:rPr>
          <w:rFonts w:ascii="Arial" w:cs="Arial"/>
        </w:rPr>
      </w:pPr>
      <w:r w:rsidRPr="004E1C4D">
        <w:rPr>
          <w:rFonts w:ascii="Arial" w:cs="Arial"/>
        </w:rPr>
        <w:t xml:space="preserve">Western Balkans Investment Framework. (2019). </w:t>
      </w:r>
      <w:r w:rsidRPr="004E1C4D">
        <w:rPr>
          <w:rFonts w:ascii="Arial" w:cs="Arial"/>
          <w:i/>
          <w:iCs/>
        </w:rPr>
        <w:t>Investing in clean energy in the Western Balkans</w:t>
      </w:r>
      <w:r w:rsidRPr="004E1C4D">
        <w:rPr>
          <w:rFonts w:ascii="Arial" w:cs="Arial"/>
        </w:rPr>
        <w:t>.</w:t>
      </w:r>
    </w:p>
    <w:p w14:paraId="5617B443" w14:textId="77777777" w:rsidR="004E1C4D" w:rsidRPr="004E1C4D" w:rsidRDefault="004E1C4D" w:rsidP="004E1C4D">
      <w:pPr>
        <w:pStyle w:val="Bibliography"/>
        <w:rPr>
          <w:rFonts w:ascii="Arial" w:cs="Arial"/>
        </w:rPr>
      </w:pPr>
      <w:r w:rsidRPr="004E1C4D">
        <w:rPr>
          <w:rFonts w:ascii="Arial" w:cs="Arial"/>
        </w:rPr>
        <w:t>European Commission. (2018, June 25). European Commission launches Digital Agenda for the Western Balkans. Press Release.</w:t>
      </w:r>
    </w:p>
    <w:p w14:paraId="666B6147" w14:textId="77777777" w:rsidR="004E1C4D" w:rsidRPr="004E1C4D" w:rsidRDefault="004E1C4D" w:rsidP="004E1C4D">
      <w:pPr>
        <w:pStyle w:val="Bibliography"/>
        <w:rPr>
          <w:rFonts w:ascii="Arial" w:cs="Arial"/>
        </w:rPr>
      </w:pPr>
      <w:r w:rsidRPr="004E1C4D">
        <w:rPr>
          <w:rFonts w:ascii="Arial" w:cs="Arial"/>
        </w:rPr>
        <w:t xml:space="preserve">Dijkstra, L., Poelman, H. &amp; Rodríguez-Pose, A. (2018). </w:t>
      </w:r>
      <w:r w:rsidRPr="004E1C4D">
        <w:rPr>
          <w:rFonts w:ascii="Arial" w:cs="Arial"/>
          <w:i/>
          <w:iCs/>
        </w:rPr>
        <w:t>The Geography of EU Discontent</w:t>
      </w:r>
      <w:r w:rsidRPr="004E1C4D">
        <w:rPr>
          <w:rFonts w:ascii="Arial" w:cs="Arial"/>
        </w:rPr>
        <w:t xml:space="preserve"> (Working Papers No. 12/2018). Luxembourg: Publications Office of the European Union. https://ec.europa.eu/regional_policy/sources/docgener/work/2018_02_geog_discontent.pdf</w:t>
      </w:r>
    </w:p>
    <w:p w14:paraId="407FD30F" w14:textId="77777777" w:rsidR="004E1C4D" w:rsidRPr="004E1C4D" w:rsidRDefault="004E1C4D" w:rsidP="004E1C4D">
      <w:pPr>
        <w:pStyle w:val="Bibliography"/>
        <w:rPr>
          <w:rFonts w:ascii="Arial" w:cs="Arial"/>
        </w:rPr>
      </w:pPr>
      <w:r w:rsidRPr="004E1C4D">
        <w:rPr>
          <w:rFonts w:ascii="Arial" w:cs="Arial"/>
        </w:rPr>
        <w:t xml:space="preserve">ESPON. (2018a). </w:t>
      </w:r>
      <w:r w:rsidRPr="004E1C4D">
        <w:rPr>
          <w:rFonts w:ascii="Arial" w:cs="Arial"/>
          <w:i/>
          <w:iCs/>
        </w:rPr>
        <w:t>Possible European Territorial Futures. Volume D – Place Based Circular Economy.</w:t>
      </w:r>
      <w:r w:rsidRPr="004E1C4D">
        <w:rPr>
          <w:rFonts w:ascii="Arial" w:cs="Arial"/>
        </w:rPr>
        <w:t xml:space="preserve"> Luxembourg: ESPON. https://www.espon.eu/territorial-futures</w:t>
      </w:r>
    </w:p>
    <w:p w14:paraId="02D0C05E" w14:textId="77777777" w:rsidR="004E1C4D" w:rsidRPr="004E1C4D" w:rsidRDefault="004E1C4D" w:rsidP="004E1C4D">
      <w:pPr>
        <w:pStyle w:val="Bibliography"/>
        <w:rPr>
          <w:rFonts w:ascii="Arial" w:cs="Arial"/>
        </w:rPr>
      </w:pPr>
      <w:r w:rsidRPr="004E1C4D">
        <w:rPr>
          <w:rFonts w:ascii="Arial" w:cs="Arial"/>
        </w:rPr>
        <w:t xml:space="preserve">ESPON. (2018b). </w:t>
      </w:r>
      <w:r w:rsidRPr="004E1C4D">
        <w:rPr>
          <w:rFonts w:ascii="Arial" w:cs="Arial"/>
          <w:i/>
          <w:iCs/>
        </w:rPr>
        <w:t>Small and Medium-Sized Enterprises in European Regions and Cities. Final Report</w:t>
      </w:r>
      <w:r w:rsidRPr="004E1C4D">
        <w:rPr>
          <w:rFonts w:ascii="Arial" w:cs="Arial"/>
        </w:rPr>
        <w:t>.</w:t>
      </w:r>
    </w:p>
    <w:p w14:paraId="1D70886E" w14:textId="77777777" w:rsidR="004E1C4D" w:rsidRPr="004E1C4D" w:rsidRDefault="004E1C4D" w:rsidP="004E1C4D">
      <w:pPr>
        <w:pStyle w:val="Bibliography"/>
        <w:rPr>
          <w:rFonts w:ascii="Arial" w:cs="Arial"/>
        </w:rPr>
      </w:pPr>
      <w:r w:rsidRPr="004E1C4D">
        <w:rPr>
          <w:rFonts w:ascii="Arial" w:cs="Arial"/>
        </w:rPr>
        <w:t xml:space="preserve">ESPON. (2018c). </w:t>
      </w:r>
      <w:r w:rsidRPr="004E1C4D">
        <w:rPr>
          <w:rFonts w:ascii="Arial" w:cs="Arial"/>
          <w:i/>
          <w:iCs/>
        </w:rPr>
        <w:t>Territories and low-carbon economy (ESPON Locate). Final Report.</w:t>
      </w:r>
      <w:r w:rsidRPr="004E1C4D">
        <w:rPr>
          <w:rFonts w:ascii="Arial" w:cs="Arial"/>
        </w:rPr>
        <w:t xml:space="preserve"> Luxembourg: ESPON EGTC.</w:t>
      </w:r>
    </w:p>
    <w:p w14:paraId="012E92DF" w14:textId="77777777" w:rsidR="004E1C4D" w:rsidRPr="004E1C4D" w:rsidRDefault="004E1C4D" w:rsidP="004E1C4D">
      <w:pPr>
        <w:pStyle w:val="Bibliography"/>
        <w:rPr>
          <w:rFonts w:ascii="Arial" w:cs="Arial"/>
        </w:rPr>
      </w:pPr>
      <w:r w:rsidRPr="004E1C4D">
        <w:rPr>
          <w:rFonts w:ascii="Arial" w:cs="Arial"/>
        </w:rPr>
        <w:t xml:space="preserve">European Union Institute for Security Studies. (2018). </w:t>
      </w:r>
      <w:r w:rsidRPr="004E1C4D">
        <w:rPr>
          <w:rFonts w:ascii="Arial" w:cs="Arial"/>
          <w:i/>
          <w:iCs/>
        </w:rPr>
        <w:t>Balkan futures. Three scenarios for 2025.</w:t>
      </w:r>
      <w:r w:rsidRPr="004E1C4D">
        <w:rPr>
          <w:rFonts w:ascii="Arial" w:cs="Arial"/>
        </w:rPr>
        <w:t xml:space="preserve"> (Chaillot Papers).</w:t>
      </w:r>
    </w:p>
    <w:p w14:paraId="72C53440" w14:textId="77777777" w:rsidR="004E1C4D" w:rsidRPr="004E1C4D" w:rsidRDefault="004E1C4D" w:rsidP="004E1C4D">
      <w:pPr>
        <w:pStyle w:val="Bibliography"/>
        <w:rPr>
          <w:rFonts w:ascii="Arial" w:cs="Arial"/>
        </w:rPr>
      </w:pPr>
      <w:r w:rsidRPr="004E1C4D">
        <w:rPr>
          <w:rFonts w:ascii="Arial" w:cs="Arial"/>
        </w:rPr>
        <w:t xml:space="preserve">Hanell, T. (2018). </w:t>
      </w:r>
      <w:r w:rsidRPr="004E1C4D">
        <w:rPr>
          <w:rFonts w:ascii="Arial" w:cs="Arial"/>
          <w:i/>
          <w:iCs/>
        </w:rPr>
        <w:t>Regional quality of life in the EU. Comprehending the European space beyond GDP through the capability approach</w:t>
      </w:r>
      <w:r w:rsidRPr="004E1C4D">
        <w:rPr>
          <w:rFonts w:ascii="Arial" w:cs="Arial"/>
        </w:rPr>
        <w:t>. Helsinki: Aalto university.</w:t>
      </w:r>
    </w:p>
    <w:p w14:paraId="127260C8" w14:textId="77777777" w:rsidR="004E1C4D" w:rsidRPr="004E1C4D" w:rsidRDefault="004E1C4D" w:rsidP="004E1C4D">
      <w:pPr>
        <w:pStyle w:val="Bibliography"/>
        <w:rPr>
          <w:rFonts w:ascii="Arial" w:cs="Arial"/>
        </w:rPr>
      </w:pPr>
      <w:r w:rsidRPr="004E1C4D">
        <w:rPr>
          <w:rFonts w:ascii="Arial" w:cs="Arial"/>
        </w:rPr>
        <w:t xml:space="preserve">Western Balkan Network on Territorial Governance. (2018). </w:t>
      </w:r>
      <w:r w:rsidRPr="004E1C4D">
        <w:rPr>
          <w:rFonts w:ascii="Arial" w:cs="Arial"/>
          <w:i/>
          <w:iCs/>
        </w:rPr>
        <w:t>Position paper on territorial governance in the Western Balkans</w:t>
      </w:r>
      <w:r w:rsidRPr="004E1C4D">
        <w:rPr>
          <w:rFonts w:ascii="Arial" w:cs="Arial"/>
        </w:rPr>
        <w:t>. Tirana: Co-PLAN.</w:t>
      </w:r>
    </w:p>
    <w:p w14:paraId="48F79C77" w14:textId="77777777" w:rsidR="004E1C4D" w:rsidRPr="004E1C4D" w:rsidRDefault="004E1C4D" w:rsidP="004E1C4D">
      <w:pPr>
        <w:pStyle w:val="Bibliography"/>
        <w:rPr>
          <w:rFonts w:ascii="Arial" w:cs="Arial"/>
        </w:rPr>
      </w:pPr>
      <w:r w:rsidRPr="004E1C4D">
        <w:rPr>
          <w:rFonts w:ascii="Arial" w:cs="Arial"/>
        </w:rPr>
        <w:t xml:space="preserve">Böhme, K., Holstein, F., Wergles, N., Ulied, A., Biosca, O., Nogera, L., Guevara, M., Kruljac, D., Spiekermann, Klaus, Kluge, Lina, Sessa, C., Enei, R. &amp; Faberi, S. (2017). </w:t>
      </w:r>
      <w:r w:rsidRPr="004E1C4D">
        <w:rPr>
          <w:rFonts w:ascii="Arial" w:cs="Arial"/>
          <w:i/>
          <w:iCs/>
        </w:rPr>
        <w:t>Possible European Territorial Futures. Volume D – Place Based Circular Economy.</w:t>
      </w:r>
      <w:r w:rsidRPr="004E1C4D">
        <w:rPr>
          <w:rFonts w:ascii="Arial" w:cs="Arial"/>
        </w:rPr>
        <w:t xml:space="preserve"> Luxembourg: ESPON.</w:t>
      </w:r>
    </w:p>
    <w:p w14:paraId="5E3A69D4" w14:textId="77777777" w:rsidR="004E1C4D" w:rsidRPr="004E1C4D" w:rsidRDefault="004E1C4D" w:rsidP="004E1C4D">
      <w:pPr>
        <w:pStyle w:val="Bibliography"/>
        <w:rPr>
          <w:rFonts w:ascii="Arial" w:cs="Arial"/>
        </w:rPr>
      </w:pPr>
      <w:r w:rsidRPr="004E1C4D">
        <w:rPr>
          <w:rFonts w:ascii="Arial" w:cs="Arial"/>
        </w:rPr>
        <w:t>EEA. (2017). Agricultural land use intensity.</w:t>
      </w:r>
    </w:p>
    <w:p w14:paraId="01FAD9BD" w14:textId="77777777" w:rsidR="004E1C4D" w:rsidRPr="004E1C4D" w:rsidRDefault="004E1C4D" w:rsidP="004E1C4D">
      <w:pPr>
        <w:pStyle w:val="Bibliography"/>
        <w:rPr>
          <w:rFonts w:ascii="Arial" w:cs="Arial"/>
        </w:rPr>
      </w:pPr>
      <w:r w:rsidRPr="004E1C4D">
        <w:rPr>
          <w:rFonts w:ascii="Arial" w:cs="Arial"/>
        </w:rPr>
        <w:t xml:space="preserve">ESPON. (2017). </w:t>
      </w:r>
      <w:r w:rsidRPr="004E1C4D">
        <w:rPr>
          <w:rFonts w:ascii="Arial" w:cs="Arial"/>
          <w:i/>
          <w:iCs/>
        </w:rPr>
        <w:t>Accessibility by the sea indicators</w:t>
      </w:r>
      <w:r w:rsidRPr="004E1C4D">
        <w:rPr>
          <w:rFonts w:ascii="Arial" w:cs="Arial"/>
        </w:rPr>
        <w:t>.</w:t>
      </w:r>
    </w:p>
    <w:p w14:paraId="0F7FD478" w14:textId="77777777" w:rsidR="004E1C4D" w:rsidRPr="004E1C4D" w:rsidRDefault="004E1C4D" w:rsidP="004E1C4D">
      <w:pPr>
        <w:pStyle w:val="Bibliography"/>
        <w:rPr>
          <w:rFonts w:ascii="Arial" w:cs="Arial"/>
        </w:rPr>
      </w:pPr>
      <w:r w:rsidRPr="004E1C4D">
        <w:rPr>
          <w:rFonts w:ascii="Arial" w:cs="Arial"/>
        </w:rPr>
        <w:t>Eurostat. (2017). Main ports and annual desinty of cargo vessels transiting in the Mediterranean Sea.</w:t>
      </w:r>
    </w:p>
    <w:p w14:paraId="3606CAE6" w14:textId="77777777" w:rsidR="004E1C4D" w:rsidRPr="004E1C4D" w:rsidRDefault="004E1C4D" w:rsidP="004E1C4D">
      <w:pPr>
        <w:pStyle w:val="Bibliography"/>
        <w:rPr>
          <w:rFonts w:ascii="Arial" w:cs="Arial"/>
        </w:rPr>
      </w:pPr>
      <w:r w:rsidRPr="004E1C4D">
        <w:rPr>
          <w:rFonts w:ascii="Arial" w:cs="Arial"/>
        </w:rPr>
        <w:t xml:space="preserve">Noguera, J., Mar Ortega-Reig, Hector del Alcazar, Copus Andres, Francesco Mantino, &amp; Barbara Forcina. (2017). </w:t>
      </w:r>
      <w:r w:rsidRPr="004E1C4D">
        <w:rPr>
          <w:rFonts w:ascii="Arial" w:cs="Arial"/>
          <w:i/>
          <w:iCs/>
        </w:rPr>
        <w:t>PROFECY - Processes, Features and Cycles of Inner Peripheries in Europe</w:t>
      </w:r>
      <w:r w:rsidRPr="004E1C4D">
        <w:rPr>
          <w:rFonts w:ascii="Arial" w:cs="Arial"/>
        </w:rPr>
        <w:t xml:space="preserve"> (Final Report). Luxembourg: ESPON EGTC.</w:t>
      </w:r>
    </w:p>
    <w:p w14:paraId="3DA2B917" w14:textId="77777777" w:rsidR="004E1C4D" w:rsidRPr="004E1C4D" w:rsidRDefault="004E1C4D" w:rsidP="004E1C4D">
      <w:pPr>
        <w:pStyle w:val="Bibliography"/>
        <w:rPr>
          <w:rFonts w:ascii="Arial" w:cs="Arial"/>
        </w:rPr>
      </w:pPr>
      <w:r w:rsidRPr="004E1C4D">
        <w:rPr>
          <w:rFonts w:ascii="Arial" w:cs="Arial"/>
        </w:rPr>
        <w:t>ECORYS, S.PRO &amp; MRAG. (2016). Study on specific challenges for a sustainable development of coastal and maritime tourism in Europe. Executive Agency for Small and Medium-sized Enterprises (EASME).</w:t>
      </w:r>
    </w:p>
    <w:p w14:paraId="26A37189" w14:textId="77777777" w:rsidR="004E1C4D" w:rsidRPr="004E1C4D" w:rsidRDefault="004E1C4D" w:rsidP="004E1C4D">
      <w:pPr>
        <w:pStyle w:val="Bibliography"/>
        <w:rPr>
          <w:rFonts w:ascii="Arial" w:cs="Arial"/>
        </w:rPr>
      </w:pPr>
      <w:r w:rsidRPr="004E1C4D">
        <w:rPr>
          <w:rFonts w:ascii="Arial" w:cs="Arial"/>
        </w:rPr>
        <w:t xml:space="preserve">European Commission DG COMM. (2016). </w:t>
      </w:r>
      <w:r w:rsidRPr="004E1C4D">
        <w:rPr>
          <w:rFonts w:ascii="Arial" w:cs="Arial"/>
          <w:i/>
          <w:iCs/>
        </w:rPr>
        <w:t>The use of collaborative platforms</w:t>
      </w:r>
      <w:r w:rsidRPr="004E1C4D">
        <w:rPr>
          <w:rFonts w:ascii="Arial" w:cs="Arial"/>
        </w:rPr>
        <w:t xml:space="preserve"> (Flash Eurobarometer No. 438-March 2016). Brussels.</w:t>
      </w:r>
    </w:p>
    <w:p w14:paraId="674767DD" w14:textId="77777777" w:rsidR="004E1C4D" w:rsidRPr="004E1C4D" w:rsidRDefault="004E1C4D" w:rsidP="004E1C4D">
      <w:pPr>
        <w:pStyle w:val="Bibliography"/>
        <w:rPr>
          <w:rFonts w:ascii="Arial" w:cs="Arial"/>
        </w:rPr>
      </w:pPr>
      <w:r w:rsidRPr="004E1C4D">
        <w:rPr>
          <w:rFonts w:ascii="Arial" w:cs="Arial"/>
        </w:rPr>
        <w:t xml:space="preserve">European Commission, Research and Innovation. (2016). </w:t>
      </w:r>
      <w:r w:rsidRPr="004E1C4D">
        <w:rPr>
          <w:rFonts w:ascii="Arial" w:cs="Arial"/>
          <w:i/>
          <w:iCs/>
        </w:rPr>
        <w:t>Changing gear in R&amp;I: green growth for jobs and prosperity in the EU. Report of the European Commission Expert Group ‘R&amp;I policy framework for Green Growth &amp; Jobs’</w:t>
      </w:r>
      <w:r w:rsidRPr="004E1C4D">
        <w:rPr>
          <w:rFonts w:ascii="Arial" w:cs="Arial"/>
        </w:rPr>
        <w:t>.</w:t>
      </w:r>
    </w:p>
    <w:p w14:paraId="396873FC" w14:textId="77777777" w:rsidR="004E1C4D" w:rsidRPr="004E1C4D" w:rsidRDefault="004E1C4D" w:rsidP="004E1C4D">
      <w:pPr>
        <w:pStyle w:val="Bibliography"/>
        <w:rPr>
          <w:rFonts w:ascii="Arial" w:cs="Arial"/>
        </w:rPr>
      </w:pPr>
      <w:r w:rsidRPr="004E1C4D">
        <w:rPr>
          <w:rFonts w:ascii="Arial" w:cs="Arial"/>
        </w:rPr>
        <w:t xml:space="preserve">European Parliament, Policy Department B Structural and Cohesion Policies. (2015). </w:t>
      </w:r>
      <w:r w:rsidRPr="004E1C4D">
        <w:rPr>
          <w:rFonts w:ascii="Arial" w:cs="Arial"/>
          <w:i/>
          <w:iCs/>
        </w:rPr>
        <w:t>Research for REGI Committee - Adriatic and Ionian Region: Socio-economic Analysis and Assessment of Transport and Energy Links</w:t>
      </w:r>
      <w:r w:rsidRPr="004E1C4D">
        <w:rPr>
          <w:rFonts w:ascii="Arial" w:cs="Arial"/>
        </w:rPr>
        <w:t>.</w:t>
      </w:r>
    </w:p>
    <w:p w14:paraId="77365732" w14:textId="77777777" w:rsidR="004E1C4D" w:rsidRPr="004E1C4D" w:rsidRDefault="004E1C4D" w:rsidP="004E1C4D">
      <w:pPr>
        <w:pStyle w:val="Bibliography"/>
        <w:rPr>
          <w:rFonts w:ascii="Arial" w:cs="Arial"/>
        </w:rPr>
      </w:pPr>
      <w:r w:rsidRPr="004E1C4D">
        <w:rPr>
          <w:rFonts w:ascii="Arial" w:cs="Arial"/>
        </w:rPr>
        <w:t>Grid Arendal. (2015). Agriculture Western Balkans.</w:t>
      </w:r>
    </w:p>
    <w:p w14:paraId="7ABC1265" w14:textId="77777777" w:rsidR="004E1C4D" w:rsidRPr="004E1C4D" w:rsidRDefault="004E1C4D" w:rsidP="004E1C4D">
      <w:pPr>
        <w:pStyle w:val="Bibliography"/>
        <w:rPr>
          <w:rFonts w:ascii="Arial" w:cs="Arial"/>
        </w:rPr>
      </w:pPr>
      <w:r w:rsidRPr="004E1C4D">
        <w:rPr>
          <w:rFonts w:ascii="Arial" w:cs="Arial"/>
        </w:rPr>
        <w:t xml:space="preserve">Interreg ADRION. (2015). </w:t>
      </w:r>
      <w:r w:rsidRPr="004E1C4D">
        <w:rPr>
          <w:rFonts w:ascii="Arial" w:cs="Arial"/>
          <w:i/>
          <w:iCs/>
        </w:rPr>
        <w:t>ADRION Interreg V-B Adriatic-Ionian Cooperation Programme 2014-2020. Approved on 20 October 2015</w:t>
      </w:r>
      <w:r w:rsidRPr="004E1C4D">
        <w:rPr>
          <w:rFonts w:ascii="Arial" w:cs="Arial"/>
        </w:rPr>
        <w:t>.</w:t>
      </w:r>
    </w:p>
    <w:p w14:paraId="1C1AA900" w14:textId="77777777" w:rsidR="004E1C4D" w:rsidRPr="004E1C4D" w:rsidRDefault="004E1C4D" w:rsidP="004E1C4D">
      <w:pPr>
        <w:pStyle w:val="Bibliography"/>
        <w:rPr>
          <w:rFonts w:ascii="Arial" w:cs="Arial"/>
        </w:rPr>
      </w:pPr>
      <w:r w:rsidRPr="004E1C4D">
        <w:rPr>
          <w:rFonts w:ascii="Arial" w:cs="Arial"/>
        </w:rPr>
        <w:t xml:space="preserve">WWF. (2015). </w:t>
      </w:r>
      <w:r w:rsidRPr="004E1C4D">
        <w:rPr>
          <w:rFonts w:ascii="Arial" w:cs="Arial"/>
          <w:i/>
          <w:iCs/>
        </w:rPr>
        <w:t>MEDTRENDS. Blue growth trends in the Adriatic Sea: The challenge of environmental protection</w:t>
      </w:r>
      <w:r w:rsidRPr="004E1C4D">
        <w:rPr>
          <w:rFonts w:ascii="Arial" w:cs="Arial"/>
        </w:rPr>
        <w:t>.</w:t>
      </w:r>
    </w:p>
    <w:p w14:paraId="45D225AA" w14:textId="77777777" w:rsidR="004E1C4D" w:rsidRPr="004E1C4D" w:rsidRDefault="004E1C4D" w:rsidP="004E1C4D">
      <w:pPr>
        <w:pStyle w:val="Bibliography"/>
        <w:rPr>
          <w:rFonts w:ascii="Arial" w:cs="Arial"/>
        </w:rPr>
      </w:pPr>
      <w:r w:rsidRPr="004E1C4D">
        <w:rPr>
          <w:rFonts w:ascii="Arial" w:cs="Arial"/>
        </w:rPr>
        <w:t xml:space="preserve">ENVSEC &amp; UNEP. (2012). </w:t>
      </w:r>
      <w:r w:rsidRPr="004E1C4D">
        <w:rPr>
          <w:rFonts w:ascii="Arial" w:cs="Arial"/>
          <w:i/>
          <w:iCs/>
        </w:rPr>
        <w:t>Climate Change in the West Balkans</w:t>
      </w:r>
      <w:r w:rsidRPr="004E1C4D">
        <w:rPr>
          <w:rFonts w:ascii="Arial" w:cs="Arial"/>
        </w:rPr>
        <w:t>.</w:t>
      </w:r>
    </w:p>
    <w:p w14:paraId="29FBBB3C" w14:textId="77777777" w:rsidR="004E1C4D" w:rsidRPr="009A5176" w:rsidRDefault="004E1C4D" w:rsidP="004E1C4D">
      <w:pPr>
        <w:pStyle w:val="Bibliography"/>
        <w:rPr>
          <w:rFonts w:ascii="Arial" w:cs="Arial"/>
          <w:lang w:val="fr-FR"/>
        </w:rPr>
      </w:pPr>
      <w:r w:rsidRPr="004E1C4D">
        <w:rPr>
          <w:rFonts w:ascii="Arial" w:cs="Arial"/>
        </w:rPr>
        <w:t xml:space="preserve">European Commission Directorate General for Research and Innovation. </w:t>
      </w:r>
      <w:r w:rsidRPr="009A5176">
        <w:rPr>
          <w:rFonts w:ascii="Arial" w:cs="Arial"/>
          <w:lang w:val="fr-FR"/>
        </w:rPr>
        <w:t xml:space="preserve">(2012). </w:t>
      </w:r>
      <w:r w:rsidRPr="009A5176">
        <w:rPr>
          <w:rFonts w:ascii="Arial" w:cs="Arial"/>
          <w:i/>
          <w:iCs/>
          <w:lang w:val="fr-FR"/>
        </w:rPr>
        <w:t>Global Europe 2050.</w:t>
      </w:r>
      <w:r w:rsidRPr="009A5176">
        <w:rPr>
          <w:rFonts w:ascii="Arial" w:cs="Arial"/>
          <w:lang w:val="fr-FR"/>
        </w:rPr>
        <w:t xml:space="preserve"> LU: Publications Office. https://data.europa.eu/doi/10.2777/79992</w:t>
      </w:r>
    </w:p>
    <w:p w14:paraId="394AA36C" w14:textId="77777777" w:rsidR="004E1C4D" w:rsidRPr="004E1C4D" w:rsidRDefault="004E1C4D" w:rsidP="004E1C4D">
      <w:pPr>
        <w:pStyle w:val="Bibliography"/>
        <w:rPr>
          <w:rFonts w:ascii="Arial" w:cs="Arial"/>
        </w:rPr>
      </w:pPr>
      <w:r w:rsidRPr="004E1C4D">
        <w:rPr>
          <w:rFonts w:ascii="Arial" w:cs="Arial"/>
        </w:rPr>
        <w:t>Zoï Environment Network. (2012). Climate change in the west balkans. United Nations Environment Programme. http://archive.zoinet.org/web/sites/default/files/publications/Climate-change-west-balkans.pdf</w:t>
      </w:r>
    </w:p>
    <w:p w14:paraId="7F6C29AB" w14:textId="77777777" w:rsidR="004E1C4D" w:rsidRPr="004E1C4D" w:rsidRDefault="004E1C4D" w:rsidP="004E1C4D">
      <w:pPr>
        <w:pStyle w:val="Bibliography"/>
        <w:rPr>
          <w:rFonts w:ascii="Arial" w:cs="Arial"/>
        </w:rPr>
      </w:pPr>
      <w:r w:rsidRPr="004E1C4D">
        <w:rPr>
          <w:rFonts w:ascii="Arial" w:cs="Arial"/>
          <w:lang w:val="de-DE"/>
        </w:rPr>
        <w:t xml:space="preserve">Kahneman, D. &amp; Krueger, A. B. (2006). </w:t>
      </w:r>
      <w:r w:rsidRPr="004E1C4D">
        <w:rPr>
          <w:rFonts w:ascii="Arial" w:cs="Arial"/>
        </w:rPr>
        <w:t xml:space="preserve">Developments in the measurement of subjective well-being. </w:t>
      </w:r>
      <w:r w:rsidRPr="004E1C4D">
        <w:rPr>
          <w:rFonts w:ascii="Arial" w:cs="Arial"/>
          <w:i/>
          <w:iCs/>
        </w:rPr>
        <w:t>Journal of Economic Perspectives</w:t>
      </w:r>
      <w:r w:rsidRPr="004E1C4D">
        <w:rPr>
          <w:rFonts w:ascii="Arial" w:cs="Arial"/>
        </w:rPr>
        <w:t xml:space="preserve">, </w:t>
      </w:r>
      <w:r w:rsidRPr="004E1C4D">
        <w:rPr>
          <w:rFonts w:ascii="Arial" w:cs="Arial"/>
          <w:i/>
          <w:iCs/>
        </w:rPr>
        <w:t>20</w:t>
      </w:r>
      <w:r w:rsidRPr="004E1C4D">
        <w:rPr>
          <w:rFonts w:ascii="Arial" w:cs="Arial"/>
        </w:rPr>
        <w:t>(1), pp.3–24.</w:t>
      </w:r>
    </w:p>
    <w:p w14:paraId="7387713D" w14:textId="77777777" w:rsidR="004E1C4D" w:rsidRPr="004E1C4D" w:rsidRDefault="004E1C4D" w:rsidP="004E1C4D">
      <w:pPr>
        <w:pStyle w:val="Bibliography"/>
        <w:rPr>
          <w:rFonts w:ascii="Arial" w:cs="Arial"/>
        </w:rPr>
      </w:pPr>
      <w:r w:rsidRPr="004E1C4D">
        <w:rPr>
          <w:rFonts w:ascii="Arial" w:cs="Arial"/>
        </w:rPr>
        <w:t>Adriatic Your Regional Destination Specialist. (n.d.). The Top 5 National Parks in the Balkans. https://www.adriaticdmc.hr/the-top-5-national-parks-in-the-balkans-b71</w:t>
      </w:r>
    </w:p>
    <w:p w14:paraId="2E10358F" w14:textId="77777777" w:rsidR="004E1C4D" w:rsidRPr="004E1C4D" w:rsidRDefault="004E1C4D" w:rsidP="004E1C4D">
      <w:pPr>
        <w:pStyle w:val="Bibliography"/>
        <w:rPr>
          <w:rFonts w:ascii="Arial" w:cs="Arial"/>
        </w:rPr>
      </w:pPr>
      <w:r w:rsidRPr="004E1C4D">
        <w:rPr>
          <w:rFonts w:ascii="Arial" w:cs="Arial"/>
        </w:rPr>
        <w:t xml:space="preserve">European Commission. (n.d.-a). </w:t>
      </w:r>
      <w:r w:rsidRPr="004E1C4D">
        <w:rPr>
          <w:rFonts w:ascii="Arial" w:cs="Arial"/>
          <w:i/>
          <w:iCs/>
        </w:rPr>
        <w:t>Coal Region in Transition Initiative. 9th EMA network meeting European Network of Energy authorities and Managing Authorities of the cohesion policy 2014-2020</w:t>
      </w:r>
      <w:r w:rsidRPr="004E1C4D">
        <w:rPr>
          <w:rFonts w:ascii="Arial" w:cs="Arial"/>
        </w:rPr>
        <w:t>.</w:t>
      </w:r>
    </w:p>
    <w:p w14:paraId="3EE3874A" w14:textId="77777777" w:rsidR="004E1C4D" w:rsidRPr="004E1C4D" w:rsidRDefault="004E1C4D" w:rsidP="004E1C4D">
      <w:pPr>
        <w:pStyle w:val="Bibliography"/>
        <w:rPr>
          <w:rFonts w:ascii="Arial" w:cs="Arial"/>
        </w:rPr>
      </w:pPr>
      <w:r w:rsidRPr="004E1C4D">
        <w:rPr>
          <w:rFonts w:ascii="Arial" w:cs="Arial"/>
        </w:rPr>
        <w:t>European Commission. (n.d.-b). Eco-Innovation Scoreboard. https://ec.europa.eu/environment/ecoap/indicators/index_en</w:t>
      </w:r>
    </w:p>
    <w:p w14:paraId="39CA01A4" w14:textId="77777777" w:rsidR="004E1C4D" w:rsidRPr="004E1C4D" w:rsidRDefault="004E1C4D" w:rsidP="004E1C4D">
      <w:pPr>
        <w:pStyle w:val="Bibliography"/>
        <w:rPr>
          <w:rFonts w:ascii="Arial" w:cs="Arial"/>
        </w:rPr>
      </w:pPr>
      <w:r w:rsidRPr="004E1C4D">
        <w:rPr>
          <w:rFonts w:ascii="Arial" w:cs="Arial"/>
        </w:rPr>
        <w:t>European Commission. (n.d.-c). Initiative for coal regions in transition in the Western Balkans and Ukraine. https://energy.ec.europa.eu/topics/oil-gas-and-coal/coal-regions-western-balkans-and-ukraine/initiative-coal-regions-transition-western-balkans-and-ukraine_en</w:t>
      </w:r>
    </w:p>
    <w:p w14:paraId="15ADCFAA" w14:textId="77777777" w:rsidR="004E1C4D" w:rsidRPr="004E1C4D" w:rsidRDefault="004E1C4D" w:rsidP="004E1C4D">
      <w:pPr>
        <w:pStyle w:val="Bibliography"/>
        <w:rPr>
          <w:rFonts w:ascii="Arial" w:cs="Arial"/>
        </w:rPr>
      </w:pPr>
      <w:r w:rsidRPr="004E1C4D">
        <w:rPr>
          <w:rFonts w:ascii="Arial" w:cs="Arial"/>
        </w:rPr>
        <w:t>United Nations. (n.d.). United Nations Sustainable Development Goals. https://www.un.org/sustainabledevelopment/sustainable-development-goals/</w:t>
      </w:r>
    </w:p>
    <w:p w14:paraId="337EB7EB" w14:textId="38E15EE1" w:rsidR="00D55475" w:rsidRPr="00702488" w:rsidRDefault="00CA04D3" w:rsidP="00F63565">
      <w:r>
        <w:fldChar w:fldCharType="end"/>
      </w:r>
    </w:p>
    <w:p w14:paraId="7421AFCB" w14:textId="77777777" w:rsidR="00D47D54" w:rsidRDefault="00D47D54" w:rsidP="00F63565"/>
    <w:p w14:paraId="20E17D1E" w14:textId="1713F81A" w:rsidR="00CA04D3" w:rsidRPr="00702488" w:rsidRDefault="00CA04D3" w:rsidP="00F63565">
      <w:pPr>
        <w:sectPr w:rsidR="00CA04D3" w:rsidRPr="00702488" w:rsidSect="000E5062">
          <w:pgSz w:w="11906" w:h="16838" w:code="9"/>
          <w:pgMar w:top="1418" w:right="1701" w:bottom="1418" w:left="1701" w:header="567" w:footer="737" w:gutter="0"/>
          <w:cols w:space="708"/>
          <w:docGrid w:linePitch="360"/>
        </w:sectPr>
      </w:pPr>
    </w:p>
    <w:p w14:paraId="0589B90D" w14:textId="77777777" w:rsidR="006954A8" w:rsidRPr="00702488" w:rsidRDefault="006954A8">
      <w:pPr>
        <w:spacing w:before="0"/>
      </w:pPr>
      <w:r w:rsidRPr="00702488">
        <w:br w:type="page"/>
      </w:r>
    </w:p>
    <w:p w14:paraId="0F8CD056" w14:textId="77777777" w:rsidR="00585EC9" w:rsidRPr="00702488" w:rsidRDefault="00E74C3E" w:rsidP="00F63565">
      <w:r w:rsidRPr="00702488">
        <w:rPr>
          <w:noProof/>
        </w:rPr>
        <mc:AlternateContent>
          <mc:Choice Requires="wps">
            <w:drawing>
              <wp:anchor distT="0" distB="0" distL="114300" distR="114300" simplePos="0" relativeHeight="251658242" behindDoc="0" locked="0" layoutInCell="1" allowOverlap="1" wp14:anchorId="4500B384" wp14:editId="46F39BC1">
                <wp:simplePos x="0" y="0"/>
                <wp:positionH relativeFrom="page">
                  <wp:align>left</wp:align>
                </wp:positionH>
                <wp:positionV relativeFrom="page">
                  <wp:align>top</wp:align>
                </wp:positionV>
                <wp:extent cx="4320000" cy="10692000"/>
                <wp:effectExtent l="0" t="0" r="4445" b="0"/>
                <wp:wrapTopAndBottom/>
                <wp:docPr id="13" name="Text Box 13"/>
                <wp:cNvGraphicFramePr/>
                <a:graphic xmlns:a="http://schemas.openxmlformats.org/drawingml/2006/main">
                  <a:graphicData uri="http://schemas.microsoft.com/office/word/2010/wordprocessingShape">
                    <wps:wsp>
                      <wps:cNvSpPr txBox="1"/>
                      <wps:spPr>
                        <a:xfrm>
                          <a:off x="0" y="0"/>
                          <a:ext cx="4320000" cy="10692000"/>
                        </a:xfrm>
                        <a:prstGeom prst="rect">
                          <a:avLst/>
                        </a:prstGeom>
                        <a:solidFill>
                          <a:schemeClr val="lt1"/>
                        </a:solidFill>
                        <a:ln w="6350">
                          <a:noFill/>
                        </a:ln>
                      </wps:spPr>
                      <wps:txbx>
                        <w:txbxContent>
                          <w:tbl>
                            <w:tblPr>
                              <w:tblW w:w="0" w:type="auto"/>
                              <w:tblLayout w:type="fixed"/>
                              <w:tblCellMar>
                                <w:left w:w="0" w:type="dxa"/>
                                <w:right w:w="0" w:type="dxa"/>
                              </w:tblCellMar>
                              <w:tblLook w:val="04A0" w:firstRow="1" w:lastRow="0" w:firstColumn="1" w:lastColumn="0" w:noHBand="0" w:noVBand="1"/>
                            </w:tblPr>
                            <w:tblGrid>
                              <w:gridCol w:w="1134"/>
                              <w:gridCol w:w="5669"/>
                            </w:tblGrid>
                            <w:tr w:rsidR="00306780" w14:paraId="7FFBE685" w14:textId="77777777" w:rsidTr="00A57A84">
                              <w:trPr>
                                <w:cantSplit/>
                                <w:trHeight w:hRule="exact" w:val="680"/>
                              </w:trPr>
                              <w:tc>
                                <w:tcPr>
                                  <w:tcW w:w="1134" w:type="dxa"/>
                                  <w:shd w:val="clear" w:color="auto" w:fill="E5EBF8"/>
                                </w:tcPr>
                                <w:p w14:paraId="177D0C41" w14:textId="77777777" w:rsidR="00306780" w:rsidRDefault="00306780" w:rsidP="00306780"/>
                              </w:tc>
                              <w:tc>
                                <w:tcPr>
                                  <w:tcW w:w="5669" w:type="dxa"/>
                                  <w:shd w:val="clear" w:color="auto" w:fill="E5EBF8"/>
                                </w:tcPr>
                                <w:p w14:paraId="334BDA21" w14:textId="77777777" w:rsidR="00306780" w:rsidRDefault="00306780" w:rsidP="00306780"/>
                              </w:tc>
                            </w:tr>
                            <w:tr w:rsidR="00306780" w14:paraId="587041A0" w14:textId="77777777" w:rsidTr="00A57A84">
                              <w:trPr>
                                <w:cantSplit/>
                                <w:trHeight w:hRule="exact" w:val="3175"/>
                              </w:trPr>
                              <w:tc>
                                <w:tcPr>
                                  <w:tcW w:w="1134" w:type="dxa"/>
                                  <w:shd w:val="clear" w:color="auto" w:fill="E5EBF8"/>
                                </w:tcPr>
                                <w:p w14:paraId="7DC787E8" w14:textId="77777777" w:rsidR="00306780" w:rsidRDefault="00306780" w:rsidP="00306780"/>
                              </w:tc>
                              <w:tc>
                                <w:tcPr>
                                  <w:tcW w:w="5669" w:type="dxa"/>
                                  <w:shd w:val="clear" w:color="auto" w:fill="E5EBF8"/>
                                </w:tcPr>
                                <w:p w14:paraId="6AB5B867" w14:textId="77777777" w:rsidR="00306780" w:rsidRDefault="00306780" w:rsidP="00306780">
                                  <w:pPr>
                                    <w:pStyle w:val="NoSpacing"/>
                                  </w:pPr>
                                  <w:r>
                                    <w:rPr>
                                      <w:noProof/>
                                    </w:rPr>
                                    <w:drawing>
                                      <wp:inline distT="0" distB="0" distL="0" distR="0" wp14:anchorId="0E7EEF64" wp14:editId="36B29204">
                                        <wp:extent cx="2412000" cy="20196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ker til woed_pos logo.png"/>
                                                <pic:cNvPicPr/>
                                              </pic:nvPicPr>
                                              <pic:blipFill>
                                                <a:blip r:embed="rId37">
                                                  <a:extLst>
                                                    <a:ext uri="{28A0092B-C50C-407E-A947-70E740481C1C}">
                                                      <a14:useLocalDpi xmlns:a14="http://schemas.microsoft.com/office/drawing/2010/main" val="0"/>
                                                    </a:ext>
                                                  </a:extLst>
                                                </a:blip>
                                                <a:stretch>
                                                  <a:fillRect/>
                                                </a:stretch>
                                              </pic:blipFill>
                                              <pic:spPr>
                                                <a:xfrm>
                                                  <a:off x="0" y="0"/>
                                                  <a:ext cx="2412000" cy="2019600"/>
                                                </a:xfrm>
                                                <a:prstGeom prst="rect">
                                                  <a:avLst/>
                                                </a:prstGeom>
                                              </pic:spPr>
                                            </pic:pic>
                                          </a:graphicData>
                                        </a:graphic>
                                      </wp:inline>
                                    </w:drawing>
                                  </w:r>
                                </w:p>
                              </w:tc>
                            </w:tr>
                            <w:tr w:rsidR="00306780" w14:paraId="2DFF1FDF" w14:textId="77777777" w:rsidTr="00A57A84">
                              <w:trPr>
                                <w:cantSplit/>
                                <w:trHeight w:hRule="exact" w:val="11565"/>
                              </w:trPr>
                              <w:tc>
                                <w:tcPr>
                                  <w:tcW w:w="1134" w:type="dxa"/>
                                  <w:shd w:val="clear" w:color="auto" w:fill="E5EBF8"/>
                                </w:tcPr>
                                <w:p w14:paraId="65927AC7" w14:textId="77777777" w:rsidR="00306780" w:rsidRDefault="00306780" w:rsidP="00306780"/>
                              </w:tc>
                              <w:tc>
                                <w:tcPr>
                                  <w:tcW w:w="5669" w:type="dxa"/>
                                  <w:shd w:val="clear" w:color="auto" w:fill="E5EBF8"/>
                                  <w:tcMar>
                                    <w:left w:w="0" w:type="dxa"/>
                                    <w:bottom w:w="0" w:type="dxa"/>
                                    <w:right w:w="0" w:type="dxa"/>
                                  </w:tcMar>
                                  <w:vAlign w:val="bottom"/>
                                </w:tcPr>
                                <w:p w14:paraId="3F7D1476" w14:textId="77777777" w:rsidR="00306780" w:rsidRPr="006A3997" w:rsidRDefault="00306780" w:rsidP="00306780">
                                  <w:pPr>
                                    <w:pStyle w:val="Backcoverbold"/>
                                    <w:rPr>
                                      <w:lang w:val="fr-FR"/>
                                    </w:rPr>
                                  </w:pPr>
                                  <w:r w:rsidRPr="006A3997">
                                    <w:rPr>
                                      <w:lang w:val="fr-FR"/>
                                    </w:rPr>
                                    <w:t>ESPON 2020</w:t>
                                  </w:r>
                                </w:p>
                                <w:p w14:paraId="3C86C97C" w14:textId="77777777" w:rsidR="00306780" w:rsidRPr="006A3997" w:rsidRDefault="00306780" w:rsidP="00306780">
                                  <w:pPr>
                                    <w:pStyle w:val="Backcover"/>
                                    <w:rPr>
                                      <w:lang w:val="fr-FR"/>
                                    </w:rPr>
                                  </w:pPr>
                                  <w:r w:rsidRPr="006A3997">
                                    <w:rPr>
                                      <w:lang w:val="fr-FR"/>
                                    </w:rPr>
                                    <w:t>ESPON EGTC</w:t>
                                  </w:r>
                                </w:p>
                                <w:p w14:paraId="19EC72FD" w14:textId="77777777" w:rsidR="00306780" w:rsidRPr="006A3997" w:rsidRDefault="00306780" w:rsidP="00306780">
                                  <w:pPr>
                                    <w:pStyle w:val="Backcover"/>
                                    <w:rPr>
                                      <w:lang w:val="fr-FR"/>
                                    </w:rPr>
                                  </w:pPr>
                                  <w:r w:rsidRPr="006A3997">
                                    <w:rPr>
                                      <w:lang w:val="fr-FR"/>
                                    </w:rPr>
                                    <w:t>4 rue Erasme, L-1468 Luxembourg</w:t>
                                  </w:r>
                                </w:p>
                                <w:p w14:paraId="1F041EB1" w14:textId="77777777" w:rsidR="00306780" w:rsidRPr="00A57A84" w:rsidRDefault="00306780" w:rsidP="00306780">
                                  <w:pPr>
                                    <w:pStyle w:val="Backcover"/>
                                  </w:pPr>
                                  <w:r w:rsidRPr="00A57A84">
                                    <w:t>Grand Duchy of Luxembourg</w:t>
                                  </w:r>
                                </w:p>
                                <w:p w14:paraId="7C1A2A6A" w14:textId="77777777" w:rsidR="00306780" w:rsidRPr="00A57A84" w:rsidRDefault="00306780" w:rsidP="00306780">
                                  <w:pPr>
                                    <w:pStyle w:val="Backcover"/>
                                  </w:pPr>
                                  <w:r w:rsidRPr="00A57A84">
                                    <w:t>Phone: +352 20 600 280</w:t>
                                  </w:r>
                                </w:p>
                                <w:p w14:paraId="12DA149B" w14:textId="77777777" w:rsidR="00306780" w:rsidRPr="00A57A84" w:rsidRDefault="00306780" w:rsidP="00306780">
                                  <w:pPr>
                                    <w:pStyle w:val="Backcover"/>
                                  </w:pPr>
                                  <w:r w:rsidRPr="00A57A84">
                                    <w:t xml:space="preserve">Email: </w:t>
                                  </w:r>
                                  <w:hyperlink r:id="rId38" w:history="1">
                                    <w:r w:rsidRPr="00A57A84">
                                      <w:t>info@espon.eu</w:t>
                                    </w:r>
                                  </w:hyperlink>
                                </w:p>
                                <w:p w14:paraId="53552798" w14:textId="77777777" w:rsidR="00306780" w:rsidRPr="00A57A84" w:rsidRDefault="008619E9" w:rsidP="00306780">
                                  <w:pPr>
                                    <w:pStyle w:val="Backcover"/>
                                  </w:pPr>
                                  <w:hyperlink r:id="rId39" w:history="1">
                                    <w:r w:rsidR="00306780" w:rsidRPr="00A57A84">
                                      <w:t>www.espon.eu</w:t>
                                    </w:r>
                                  </w:hyperlink>
                                </w:p>
                                <w:p w14:paraId="04DCCF49" w14:textId="77777777" w:rsidR="00306780" w:rsidRPr="00A57A84" w:rsidRDefault="00306780" w:rsidP="00306780">
                                  <w:pPr>
                                    <w:pStyle w:val="Backcover"/>
                                  </w:pPr>
                                </w:p>
                                <w:p w14:paraId="2608C790" w14:textId="77777777" w:rsidR="00306780" w:rsidRDefault="00431591" w:rsidP="00306780">
                                  <w:pPr>
                                    <w:pStyle w:val="Backcover"/>
                                  </w:pPr>
                                  <w:r w:rsidRPr="00431591">
                                    <w:t>The Single Operation within the programme is implemented by the ESPON EGTC and co-financed by the European Regional Development Fund, the EU Member States, the United Kingdom and the Partner States, Iceland, Liechtenstein, Norway and Switzerland.</w:t>
                                  </w:r>
                                </w:p>
                                <w:p w14:paraId="39DCA0F3" w14:textId="77777777" w:rsidR="00431591" w:rsidRPr="00431591" w:rsidRDefault="00431591" w:rsidP="00306780">
                                  <w:pPr>
                                    <w:pStyle w:val="Backcover"/>
                                    <w:rPr>
                                      <w:lang w:val="en-US"/>
                                    </w:rPr>
                                  </w:pPr>
                                </w:p>
                                <w:p w14:paraId="6017689C" w14:textId="77777777" w:rsidR="00306780" w:rsidRPr="00A57A84" w:rsidRDefault="00306780" w:rsidP="00306780">
                                  <w:pPr>
                                    <w:pStyle w:val="Backcover"/>
                                  </w:pPr>
                                  <w:r w:rsidRPr="00A57A84">
                                    <w:t>Disclaimer</w:t>
                                  </w:r>
                                </w:p>
                                <w:p w14:paraId="7D151CCF" w14:textId="77777777" w:rsidR="00306780" w:rsidRPr="001952A3" w:rsidRDefault="00306780" w:rsidP="00306780">
                                  <w:pPr>
                                    <w:pStyle w:val="Backcover"/>
                                  </w:pPr>
                                  <w:r w:rsidRPr="00A57A84">
                                    <w:t>This delivery does not necessarily reflect the opinion of the members of the ESPON 2020 Monitoring C</w:t>
                                  </w:r>
                                  <w:r>
                                    <w:t>ommittee.</w:t>
                                  </w:r>
                                </w:p>
                              </w:tc>
                            </w:tr>
                            <w:tr w:rsidR="00306780" w14:paraId="112BC50F" w14:textId="77777777" w:rsidTr="00A57A84">
                              <w:trPr>
                                <w:cantSplit/>
                                <w:trHeight w:hRule="exact" w:val="1418"/>
                              </w:trPr>
                              <w:tc>
                                <w:tcPr>
                                  <w:tcW w:w="1134" w:type="dxa"/>
                                  <w:shd w:val="clear" w:color="auto" w:fill="E5EBF8"/>
                                </w:tcPr>
                                <w:p w14:paraId="2F766C6E" w14:textId="77777777" w:rsidR="00306780" w:rsidRDefault="00306780" w:rsidP="00306780"/>
                              </w:tc>
                              <w:tc>
                                <w:tcPr>
                                  <w:tcW w:w="5669" w:type="dxa"/>
                                  <w:shd w:val="clear" w:color="auto" w:fill="E5EBF8"/>
                                  <w:tcMar>
                                    <w:left w:w="0" w:type="dxa"/>
                                    <w:bottom w:w="0" w:type="dxa"/>
                                    <w:right w:w="1871" w:type="dxa"/>
                                  </w:tcMar>
                                  <w:vAlign w:val="bottom"/>
                                </w:tcPr>
                                <w:p w14:paraId="6D2A7733" w14:textId="77777777" w:rsidR="00306780" w:rsidRPr="001952A3" w:rsidRDefault="00306780" w:rsidP="00306780"/>
                              </w:tc>
                            </w:tr>
                          </w:tbl>
                          <w:p w14:paraId="573388B8" w14:textId="77777777" w:rsidR="00E74C3E" w:rsidRDefault="00E74C3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00B384" id="Text Box 13" o:spid="_x0000_s1027" type="#_x0000_t202" style="position:absolute;left:0;text-align:left;margin-left:0;margin-top:0;width:340.15pt;height:841.9pt;z-index:251658242;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" fillcolor="white [3201]" stroked="f" strokeweight=".5pt">
                <v:textbox inset="0,0,0,0">
                  <w:txbxContent>
                    <w:tbl>
                      <w:tblPr>
                        <w:tblW w:w="0" w:type="auto"/>
                        <w:tblLayout w:type="fixed"/>
                        <w:tblCellMar>
                          <w:left w:w="0" w:type="dxa"/>
                          <w:right w:w="0" w:type="dxa"/>
                        </w:tblCellMar>
                        <w:tblLook w:val="04A0" w:firstRow="1" w:lastRow="0" w:firstColumn="1" w:lastColumn="0" w:noHBand="0" w:noVBand="1"/>
                      </w:tblPr>
                      <w:tblGrid>
                        <w:gridCol w:w="1134"/>
                        <w:gridCol w:w="5669"/>
                      </w:tblGrid>
                      <w:tr w:rsidR="00306780" w14:paraId="7FFBE685" w14:textId="77777777" w:rsidTr="00A57A84">
                        <w:trPr>
                          <w:cantSplit/>
                          <w:trHeight w:hRule="exact" w:val="680"/>
                        </w:trPr>
                        <w:tc>
                          <w:tcPr>
                            <w:tcW w:w="1134" w:type="dxa"/>
                            <w:shd w:val="clear" w:color="auto" w:fill="E5EBF8"/>
                          </w:tcPr>
                          <w:p w14:paraId="177D0C41" w14:textId="77777777" w:rsidR="00306780" w:rsidRDefault="00306780" w:rsidP="00306780"/>
                        </w:tc>
                        <w:tc>
                          <w:tcPr>
                            <w:tcW w:w="5669" w:type="dxa"/>
                            <w:shd w:val="clear" w:color="auto" w:fill="E5EBF8"/>
                          </w:tcPr>
                          <w:p w14:paraId="334BDA21" w14:textId="77777777" w:rsidR="00306780" w:rsidRDefault="00306780" w:rsidP="00306780"/>
                        </w:tc>
                      </w:tr>
                      <w:tr w:rsidR="00306780" w14:paraId="587041A0" w14:textId="77777777" w:rsidTr="00A57A84">
                        <w:trPr>
                          <w:cantSplit/>
                          <w:trHeight w:hRule="exact" w:val="3175"/>
                        </w:trPr>
                        <w:tc>
                          <w:tcPr>
                            <w:tcW w:w="1134" w:type="dxa"/>
                            <w:shd w:val="clear" w:color="auto" w:fill="E5EBF8"/>
                          </w:tcPr>
                          <w:p w14:paraId="7DC787E8" w14:textId="77777777" w:rsidR="00306780" w:rsidRDefault="00306780" w:rsidP="00306780"/>
                        </w:tc>
                        <w:tc>
                          <w:tcPr>
                            <w:tcW w:w="5669" w:type="dxa"/>
                            <w:shd w:val="clear" w:color="auto" w:fill="E5EBF8"/>
                          </w:tcPr>
                          <w:p w14:paraId="6AB5B867" w14:textId="77777777" w:rsidR="00306780" w:rsidRDefault="00306780" w:rsidP="00306780">
                            <w:pPr>
                              <w:pStyle w:val="NoSpacing"/>
                            </w:pPr>
                            <w:r>
                              <w:rPr>
                                <w:noProof/>
                              </w:rPr>
                              <w:drawing>
                                <wp:inline distT="0" distB="0" distL="0" distR="0" wp14:anchorId="0E7EEF64" wp14:editId="36B29204">
                                  <wp:extent cx="2412000" cy="20196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ker til woed_pos logo.png"/>
                                          <pic:cNvPicPr/>
                                        </pic:nvPicPr>
                                        <pic:blipFill>
                                          <a:blip r:embed="rId37">
                                            <a:extLst>
                                              <a:ext uri="{28A0092B-C50C-407E-A947-70E740481C1C}">
                                                <a14:useLocalDpi xmlns:a14="http://schemas.microsoft.com/office/drawing/2010/main" val="0"/>
                                              </a:ext>
                                            </a:extLst>
                                          </a:blip>
                                          <a:stretch>
                                            <a:fillRect/>
                                          </a:stretch>
                                        </pic:blipFill>
                                        <pic:spPr>
                                          <a:xfrm>
                                            <a:off x="0" y="0"/>
                                            <a:ext cx="2412000" cy="2019600"/>
                                          </a:xfrm>
                                          <a:prstGeom prst="rect">
                                            <a:avLst/>
                                          </a:prstGeom>
                                        </pic:spPr>
                                      </pic:pic>
                                    </a:graphicData>
                                  </a:graphic>
                                </wp:inline>
                              </w:drawing>
                            </w:r>
                          </w:p>
                        </w:tc>
                      </w:tr>
                      <w:tr w:rsidR="00306780" w14:paraId="2DFF1FDF" w14:textId="77777777" w:rsidTr="00A57A84">
                        <w:trPr>
                          <w:cantSplit/>
                          <w:trHeight w:hRule="exact" w:val="11565"/>
                        </w:trPr>
                        <w:tc>
                          <w:tcPr>
                            <w:tcW w:w="1134" w:type="dxa"/>
                            <w:shd w:val="clear" w:color="auto" w:fill="E5EBF8"/>
                          </w:tcPr>
                          <w:p w14:paraId="65927AC7" w14:textId="77777777" w:rsidR="00306780" w:rsidRDefault="00306780" w:rsidP="00306780"/>
                        </w:tc>
                        <w:tc>
                          <w:tcPr>
                            <w:tcW w:w="5669" w:type="dxa"/>
                            <w:shd w:val="clear" w:color="auto" w:fill="E5EBF8"/>
                            <w:tcMar>
                              <w:left w:w="0" w:type="dxa"/>
                              <w:bottom w:w="0" w:type="dxa"/>
                              <w:right w:w="0" w:type="dxa"/>
                            </w:tcMar>
                            <w:vAlign w:val="bottom"/>
                          </w:tcPr>
                          <w:p w14:paraId="3F7D1476" w14:textId="77777777" w:rsidR="00306780" w:rsidRPr="006A3997" w:rsidRDefault="00306780" w:rsidP="00306780">
                            <w:pPr>
                              <w:pStyle w:val="Backcoverbold"/>
                              <w:rPr>
                                <w:lang w:val="fr-FR"/>
                              </w:rPr>
                            </w:pPr>
                            <w:r w:rsidRPr="006A3997">
                              <w:rPr>
                                <w:lang w:val="fr-FR"/>
                              </w:rPr>
                              <w:t>ESPON 2020</w:t>
                            </w:r>
                          </w:p>
                          <w:p w14:paraId="3C86C97C" w14:textId="77777777" w:rsidR="00306780" w:rsidRPr="006A3997" w:rsidRDefault="00306780" w:rsidP="00306780">
                            <w:pPr>
                              <w:pStyle w:val="Backcover"/>
                              <w:rPr>
                                <w:lang w:val="fr-FR"/>
                              </w:rPr>
                            </w:pPr>
                            <w:r w:rsidRPr="006A3997">
                              <w:rPr>
                                <w:lang w:val="fr-FR"/>
                              </w:rPr>
                              <w:t>ESPON EGTC</w:t>
                            </w:r>
                          </w:p>
                          <w:p w14:paraId="19EC72FD" w14:textId="77777777" w:rsidR="00306780" w:rsidRPr="006A3997" w:rsidRDefault="00306780" w:rsidP="00306780">
                            <w:pPr>
                              <w:pStyle w:val="Backcover"/>
                              <w:rPr>
                                <w:lang w:val="fr-FR"/>
                              </w:rPr>
                            </w:pPr>
                            <w:r w:rsidRPr="006A3997">
                              <w:rPr>
                                <w:lang w:val="fr-FR"/>
                              </w:rPr>
                              <w:t>4 rue Erasme, L-1468 Luxembourg</w:t>
                            </w:r>
                          </w:p>
                          <w:p w14:paraId="1F041EB1" w14:textId="77777777" w:rsidR="00306780" w:rsidRPr="00A57A84" w:rsidRDefault="00306780" w:rsidP="00306780">
                            <w:pPr>
                              <w:pStyle w:val="Backcover"/>
                            </w:pPr>
                            <w:r w:rsidRPr="00A57A84">
                              <w:t>Grand Duchy of Luxembourg</w:t>
                            </w:r>
                          </w:p>
                          <w:p w14:paraId="7C1A2A6A" w14:textId="77777777" w:rsidR="00306780" w:rsidRPr="00A57A84" w:rsidRDefault="00306780" w:rsidP="00306780">
                            <w:pPr>
                              <w:pStyle w:val="Backcover"/>
                            </w:pPr>
                            <w:r w:rsidRPr="00A57A84">
                              <w:t>Phone: +352 20 600 280</w:t>
                            </w:r>
                          </w:p>
                          <w:p w14:paraId="12DA149B" w14:textId="77777777" w:rsidR="00306780" w:rsidRPr="00A57A84" w:rsidRDefault="00306780" w:rsidP="00306780">
                            <w:pPr>
                              <w:pStyle w:val="Backcover"/>
                            </w:pPr>
                            <w:r w:rsidRPr="00A57A84">
                              <w:t xml:space="preserve">Email: </w:t>
                            </w:r>
                            <w:hyperlink r:id="rId40" w:history="1">
                              <w:r w:rsidRPr="00A57A84">
                                <w:t>info@espon.eu</w:t>
                              </w:r>
                            </w:hyperlink>
                          </w:p>
                          <w:p w14:paraId="53552798" w14:textId="77777777" w:rsidR="00306780" w:rsidRPr="00A57A84" w:rsidRDefault="008619E9" w:rsidP="00306780">
                            <w:pPr>
                              <w:pStyle w:val="Backcover"/>
                            </w:pPr>
                            <w:hyperlink r:id="rId41" w:history="1">
                              <w:r w:rsidR="00306780" w:rsidRPr="00A57A84">
                                <w:t>www.espon.eu</w:t>
                              </w:r>
                            </w:hyperlink>
                          </w:p>
                          <w:p w14:paraId="04DCCF49" w14:textId="77777777" w:rsidR="00306780" w:rsidRPr="00A57A84" w:rsidRDefault="00306780" w:rsidP="00306780">
                            <w:pPr>
                              <w:pStyle w:val="Backcover"/>
                            </w:pPr>
                          </w:p>
                          <w:p w14:paraId="2608C790" w14:textId="77777777" w:rsidR="00306780" w:rsidRDefault="00431591" w:rsidP="00306780">
                            <w:pPr>
                              <w:pStyle w:val="Backcover"/>
                            </w:pPr>
                            <w:r w:rsidRPr="00431591">
                              <w:t>The Single Operation within the programme is implemented by the ESPON EGTC and co-financed by the European Regional Development Fund, the EU Member States, the United Kingdom and the Partner States, Iceland, Liechtenstein, Norway and Switzerland.</w:t>
                            </w:r>
                          </w:p>
                          <w:p w14:paraId="39DCA0F3" w14:textId="77777777" w:rsidR="00431591" w:rsidRPr="00431591" w:rsidRDefault="00431591" w:rsidP="00306780">
                            <w:pPr>
                              <w:pStyle w:val="Backcover"/>
                              <w:rPr>
                                <w:lang w:val="en-US"/>
                              </w:rPr>
                            </w:pPr>
                          </w:p>
                          <w:p w14:paraId="6017689C" w14:textId="77777777" w:rsidR="00306780" w:rsidRPr="00A57A84" w:rsidRDefault="00306780" w:rsidP="00306780">
                            <w:pPr>
                              <w:pStyle w:val="Backcover"/>
                            </w:pPr>
                            <w:r w:rsidRPr="00A57A84">
                              <w:t>Disclaimer</w:t>
                            </w:r>
                          </w:p>
                          <w:p w14:paraId="7D151CCF" w14:textId="77777777" w:rsidR="00306780" w:rsidRPr="001952A3" w:rsidRDefault="00306780" w:rsidP="00306780">
                            <w:pPr>
                              <w:pStyle w:val="Backcover"/>
                            </w:pPr>
                            <w:r w:rsidRPr="00A57A84">
                              <w:t>This delivery does not necessarily reflect the opinion of the members of the ESPON 2020 Monitoring C</w:t>
                            </w:r>
                            <w:r>
                              <w:t>ommittee.</w:t>
                            </w:r>
                          </w:p>
                        </w:tc>
                      </w:tr>
                      <w:tr w:rsidR="00306780" w14:paraId="112BC50F" w14:textId="77777777" w:rsidTr="00A57A84">
                        <w:trPr>
                          <w:cantSplit/>
                          <w:trHeight w:hRule="exact" w:val="1418"/>
                        </w:trPr>
                        <w:tc>
                          <w:tcPr>
                            <w:tcW w:w="1134" w:type="dxa"/>
                            <w:shd w:val="clear" w:color="auto" w:fill="E5EBF8"/>
                          </w:tcPr>
                          <w:p w14:paraId="2F766C6E" w14:textId="77777777" w:rsidR="00306780" w:rsidRDefault="00306780" w:rsidP="00306780"/>
                        </w:tc>
                        <w:tc>
                          <w:tcPr>
                            <w:tcW w:w="5669" w:type="dxa"/>
                            <w:shd w:val="clear" w:color="auto" w:fill="E5EBF8"/>
                            <w:tcMar>
                              <w:left w:w="0" w:type="dxa"/>
                              <w:bottom w:w="0" w:type="dxa"/>
                              <w:right w:w="1871" w:type="dxa"/>
                            </w:tcMar>
                            <w:vAlign w:val="bottom"/>
                          </w:tcPr>
                          <w:p w14:paraId="6D2A7733" w14:textId="77777777" w:rsidR="00306780" w:rsidRPr="001952A3" w:rsidRDefault="00306780" w:rsidP="00306780"/>
                        </w:tc>
                      </w:tr>
                    </w:tbl>
                    <w:p w14:paraId="573388B8" w14:textId="77777777" w:rsidR="00E74C3E" w:rsidRDefault="00E74C3E"/>
                  </w:txbxContent>
                </v:textbox>
                <w10:wrap type="topAndBottom" anchorx="page" anchory="page"/>
              </v:shape>
            </w:pict>
          </mc:Fallback>
        </mc:AlternateContent>
      </w:r>
      <w:r w:rsidR="004B36CA" w:rsidRPr="00702488">
        <w:rPr>
          <w:noProof/>
        </w:rPr>
        <mc:AlternateContent>
          <mc:Choice Requires="wps">
            <w:drawing>
              <wp:anchor distT="0" distB="0" distL="114300" distR="114300" simplePos="0" relativeHeight="251658241" behindDoc="0" locked="0" layoutInCell="1" allowOverlap="1" wp14:anchorId="0AAB1BED" wp14:editId="615AFA49">
                <wp:simplePos x="0" y="0"/>
                <wp:positionH relativeFrom="rightMargin">
                  <wp:align>right</wp:align>
                </wp:positionH>
                <wp:positionV relativeFrom="page">
                  <wp:align>top</wp:align>
                </wp:positionV>
                <wp:extent cx="7560000" cy="10692000"/>
                <wp:effectExtent l="0" t="0" r="3175" b="0"/>
                <wp:wrapTopAndBottom/>
                <wp:docPr id="9" name="Text Box 9"/>
                <wp:cNvGraphicFramePr/>
                <a:graphic xmlns:a="http://schemas.openxmlformats.org/drawingml/2006/main">
                  <a:graphicData uri="http://schemas.microsoft.com/office/word/2010/wordprocessingShape">
                    <wps:wsp>
                      <wps:cNvSpPr txBox="1"/>
                      <wps:spPr>
                        <a:xfrm>
                          <a:off x="0" y="0"/>
                          <a:ext cx="7560000" cy="10692000"/>
                        </a:xfrm>
                        <a:prstGeom prst="rect">
                          <a:avLst/>
                        </a:prstGeom>
                        <a:solidFill>
                          <a:srgbClr val="C8D5EF"/>
                        </a:solidFill>
                        <a:ln w="6350">
                          <a:noFill/>
                        </a:ln>
                      </wps:spPr>
                      <wps:txbx>
                        <w:txbxContent>
                          <w:p w14:paraId="761A93F5" w14:textId="77777777" w:rsidR="004B36CA" w:rsidRDefault="004B36CA" w:rsidP="00550A26">
                            <w:pPr>
                              <w:jc w:val="right"/>
                            </w:pPr>
                          </w:p>
                        </w:txbxContent>
                      </wps:txbx>
                      <wps:bodyPr rot="0" spcFirstLastPara="0" vertOverflow="overflow" horzOverflow="overflow" vert="horz" wrap="square" lIns="0" tIns="0" rIns="180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B1BED" id="Text Box 9" o:spid="_x0000_s1028" type="#_x0000_t202" style="position:absolute;left:0;text-align:left;margin-left:544.1pt;margin-top:0;width:595.3pt;height:841.9pt;z-index:251658241;visibility:visible;mso-wrap-style:square;mso-width-percent:0;mso-height-percent:0;mso-wrap-distance-left:9pt;mso-wrap-distance-top:0;mso-wrap-distance-right:9pt;mso-wrap-distance-bottom:0;mso-position-horizontal:right;mso-position-horizontal-relative:right-margin-area;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" fillcolor="#c8d5ef" stroked="f" strokeweight=".5pt">
                <v:textbox inset="0,0,5mm,0">
                  <w:txbxContent>
                    <w:p w14:paraId="761A93F5" w14:textId="77777777" w:rsidR="004B36CA" w:rsidRDefault="004B36CA" w:rsidP="00550A26">
                      <w:pPr>
                        <w:jc w:val="right"/>
                      </w:pPr>
                    </w:p>
                  </w:txbxContent>
                </v:textbox>
                <w10:wrap type="topAndBottom" anchorx="margin" anchory="page"/>
              </v:shape>
            </w:pict>
          </mc:Fallback>
        </mc:AlternateContent>
      </w:r>
    </w:p>
    <w:sectPr w:rsidR="00585EC9" w:rsidRPr="00702488" w:rsidSect="00D47D54">
      <w:headerReference w:type="default" r:id="rId42"/>
      <w:footerReference w:type="default" r:id="rId43"/>
      <w:headerReference w:type="first" r:id="rId44"/>
      <w:footerReference w:type="first" r:id="rId45"/>
      <w:type w:val="oddPage"/>
      <w:pgSz w:w="11906" w:h="16838" w:code="9"/>
      <w:pgMar w:top="1418" w:right="1701" w:bottom="1418" w:left="1701" w:header="567" w:footer="73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AF6008" w14:textId="77777777" w:rsidR="003349A5" w:rsidRDefault="003349A5" w:rsidP="00524A38">
      <w:pPr>
        <w:spacing w:before="0" w:line="240" w:lineRule="auto"/>
      </w:pPr>
      <w:r>
        <w:separator/>
      </w:r>
    </w:p>
  </w:endnote>
  <w:endnote w:type="continuationSeparator" w:id="0">
    <w:p w14:paraId="67E7B920" w14:textId="77777777" w:rsidR="003349A5" w:rsidRDefault="003349A5" w:rsidP="00524A38">
      <w:pPr>
        <w:spacing w:before="0" w:line="240" w:lineRule="auto"/>
      </w:pPr>
      <w:r>
        <w:continuationSeparator/>
      </w:r>
    </w:p>
  </w:endnote>
  <w:endnote w:type="continuationNotice" w:id="1">
    <w:p w14:paraId="401D46CC" w14:textId="77777777" w:rsidR="003349A5" w:rsidRDefault="003349A5">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A1"/>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83289" w14:textId="77777777" w:rsidR="00593B6A" w:rsidRPr="00251584" w:rsidRDefault="00593B6A" w:rsidP="00251584">
    <w:pPr>
      <w:pStyle w:val="Header"/>
      <w:rPr>
        <w:color w:val="777776"/>
      </w:rPr>
    </w:pPr>
    <w:r w:rsidRPr="00397C07">
      <w:rPr>
        <w:b/>
        <w:bCs/>
      </w:rPr>
      <w:fldChar w:fldCharType="begin"/>
    </w:r>
    <w:r w:rsidRPr="00397C07">
      <w:rPr>
        <w:b/>
        <w:bCs/>
      </w:rPr>
      <w:instrText>PAGE   \* MERGEFORMAT</w:instrText>
    </w:r>
    <w:r w:rsidRPr="00397C07">
      <w:rPr>
        <w:b/>
        <w:bCs/>
      </w:rPr>
      <w:fldChar w:fldCharType="separate"/>
    </w:r>
    <w:r>
      <w:rPr>
        <w:b/>
        <w:bCs/>
      </w:rPr>
      <w:t>6</w:t>
    </w:r>
    <w:r w:rsidRPr="00397C07">
      <w:rPr>
        <w:b/>
        <w:bCs/>
      </w:rPr>
      <w:fldChar w:fldCharType="end"/>
    </w:r>
    <w:r>
      <w:rPr>
        <w:b/>
        <w:bCs/>
      </w:rPr>
      <w:tab/>
    </w:r>
    <w:r w:rsidRPr="00397C07">
      <w:t>ESPON</w:t>
    </w:r>
    <w:r>
      <w:t xml:space="preserve"> // </w:t>
    </w:r>
    <w:r w:rsidRPr="00397C07">
      <w:rPr>
        <w:rStyle w:val="HeaderFooterGrey"/>
        <w:caps w:val="0"/>
      </w:rPr>
      <w:t>espon.eu</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2BEBE" w14:textId="77777777" w:rsidR="00593B6A" w:rsidRPr="00397C07" w:rsidRDefault="00593B6A" w:rsidP="00364622">
    <w:pPr>
      <w:pStyle w:val="Header"/>
      <w:tabs>
        <w:tab w:val="clear" w:pos="340"/>
        <w:tab w:val="clear" w:pos="4513"/>
        <w:tab w:val="right" w:pos="8165"/>
      </w:tabs>
      <w:rPr>
        <w:rStyle w:val="HeaderFooterGrey"/>
      </w:rPr>
    </w:pPr>
    <w:r>
      <w:tab/>
    </w:r>
    <w:r w:rsidRPr="00397C07">
      <w:t>ESPON</w:t>
    </w:r>
    <w:r>
      <w:t xml:space="preserve"> // </w:t>
    </w:r>
    <w:r w:rsidRPr="00397C07">
      <w:rPr>
        <w:rStyle w:val="HeaderFooterGrey"/>
        <w:caps w:val="0"/>
      </w:rPr>
      <w:t>espon.eu</w:t>
    </w:r>
    <w:r>
      <w:rPr>
        <w:rStyle w:val="HeaderFooterGrey"/>
        <w:caps w:val="0"/>
      </w:rPr>
      <w:tab/>
    </w:r>
    <w:r w:rsidRPr="00397C07">
      <w:rPr>
        <w:b/>
        <w:bCs/>
      </w:rPr>
      <w:fldChar w:fldCharType="begin"/>
    </w:r>
    <w:r w:rsidRPr="00397C07">
      <w:rPr>
        <w:b/>
        <w:bCs/>
      </w:rPr>
      <w:instrText>PAGE   \* MERGEFORMAT</w:instrText>
    </w:r>
    <w:r w:rsidRPr="00397C07">
      <w:rPr>
        <w:b/>
        <w:bCs/>
      </w:rPr>
      <w:fldChar w:fldCharType="separate"/>
    </w:r>
    <w:r>
      <w:rPr>
        <w:b/>
        <w:bCs/>
      </w:rPr>
      <w:t>5</w:t>
    </w:r>
    <w:r w:rsidRPr="00397C07">
      <w:rPr>
        <w:b/>
        <w:bCs/>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1DBF7" w14:textId="77777777" w:rsidR="006954A8" w:rsidRPr="006954A8" w:rsidRDefault="006954A8" w:rsidP="006954A8">
    <w:pPr>
      <w:pStyle w:val="Footer"/>
      <w:rPr>
        <w:rStyle w:val="HeaderFooterGrey"/>
        <w:color w:val="auto"/>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5D7A9" w14:textId="77777777" w:rsidR="00D47D54" w:rsidRDefault="00D47D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B82967" w14:textId="77777777" w:rsidR="003349A5" w:rsidRDefault="003349A5" w:rsidP="00827BDF">
      <w:pPr>
        <w:pStyle w:val="Footer"/>
        <w:spacing w:before="600"/>
      </w:pPr>
    </w:p>
    <w:p w14:paraId="27191E86" w14:textId="77777777" w:rsidR="003349A5" w:rsidRPr="00827BDF" w:rsidRDefault="003349A5" w:rsidP="008F11B5">
      <w:pPr>
        <w:pStyle w:val="Footer"/>
        <w:pBdr>
          <w:top w:val="single" w:sz="4" w:space="1" w:color="0B1741"/>
        </w:pBdr>
        <w:spacing w:before="0" w:line="20" w:lineRule="exact"/>
      </w:pPr>
    </w:p>
  </w:footnote>
  <w:footnote w:type="continuationSeparator" w:id="0">
    <w:p w14:paraId="773BBBA7" w14:textId="77777777" w:rsidR="003349A5" w:rsidRDefault="003349A5" w:rsidP="00524A38">
      <w:pPr>
        <w:spacing w:before="0" w:line="240" w:lineRule="auto"/>
      </w:pPr>
      <w:r>
        <w:continuationSeparator/>
      </w:r>
    </w:p>
  </w:footnote>
  <w:footnote w:type="continuationNotice" w:id="1">
    <w:p w14:paraId="56CEF53E" w14:textId="77777777" w:rsidR="003349A5" w:rsidRDefault="003349A5">
      <w:pPr>
        <w:spacing w:before="0" w:line="240" w:lineRule="auto"/>
      </w:pPr>
    </w:p>
  </w:footnote>
  <w:footnote w:id="2">
    <w:p w14:paraId="1F442624" w14:textId="77777777" w:rsidR="006E4AF8" w:rsidRPr="00A4204E" w:rsidRDefault="006E4AF8" w:rsidP="006E4AF8">
      <w:pPr>
        <w:pStyle w:val="FootnoteText"/>
      </w:pPr>
      <w:r w:rsidRPr="004F480C">
        <w:rPr>
          <w:rStyle w:val="FootnoteReference"/>
        </w:rPr>
        <w:footnoteRef/>
      </w:r>
      <w:r>
        <w:t xml:space="preserve"> </w:t>
      </w:r>
      <w:r w:rsidRPr="00A4204E">
        <w:t>https://www.adriatic-ionian.eu/about-eusair/</w:t>
      </w:r>
    </w:p>
  </w:footnote>
  <w:footnote w:id="3">
    <w:p w14:paraId="432B2525" w14:textId="77777777" w:rsidR="001C2FE0" w:rsidRPr="00C738E2" w:rsidRDefault="001C2FE0" w:rsidP="001C2FE0">
      <w:pPr>
        <w:pStyle w:val="FootnoteText"/>
      </w:pPr>
      <w:r w:rsidRPr="001C356F">
        <w:rPr>
          <w:rStyle w:val="FootnoteReference"/>
        </w:rPr>
        <w:footnoteRef/>
      </w:r>
      <w:r>
        <w:t xml:space="preserve"> Summum bonum: latin for the greatest good. </w:t>
      </w:r>
    </w:p>
  </w:footnote>
  <w:footnote w:id="4">
    <w:p w14:paraId="56F7A02A" w14:textId="0C054F5A" w:rsidR="00B96CF7" w:rsidRPr="00B96CF7" w:rsidRDefault="00B96CF7">
      <w:pPr>
        <w:pStyle w:val="FootnoteText"/>
        <w:rPr>
          <w:lang w:val="en-US"/>
        </w:rPr>
      </w:pPr>
      <w:r>
        <w:rPr>
          <w:rStyle w:val="FootnoteReference"/>
        </w:rPr>
        <w:footnoteRef/>
      </w:r>
      <w:r>
        <w:t xml:space="preserve"> </w:t>
      </w:r>
      <w:r w:rsidRPr="00FC11F3">
        <w:rPr>
          <w:sz w:val="15"/>
          <w:szCs w:val="15"/>
          <w:lang w:val="en-US"/>
        </w:rPr>
        <w:t>Taxes on a market transaction that creates a negative externality, or an additional cost, borne by individuals not directly involved in the transaction.</w:t>
      </w:r>
    </w:p>
  </w:footnote>
  <w:footnote w:id="5">
    <w:p w14:paraId="16F91F4D" w14:textId="2FFC0F22" w:rsidR="00F35CF8" w:rsidRPr="00F35CF8" w:rsidRDefault="00F35CF8">
      <w:pPr>
        <w:pStyle w:val="FootnoteText"/>
        <w:rPr>
          <w:lang w:val="en-US"/>
        </w:rPr>
      </w:pPr>
      <w:r>
        <w:rPr>
          <w:rStyle w:val="FootnoteReference"/>
        </w:rPr>
        <w:footnoteRef/>
      </w:r>
      <w:r>
        <w:t xml:space="preserve"> Commonly referred to as a group of stable</w:t>
      </w:r>
      <w:r w:rsidR="00DA5108">
        <w:t>, resilient</w:t>
      </w:r>
      <w:r>
        <w:t xml:space="preserve"> small enterprises</w:t>
      </w:r>
      <w:r w:rsidR="00DA5108">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84D5C" w14:textId="77777777" w:rsidR="00251584" w:rsidRDefault="00251584">
    <w:pPr>
      <w:pStyle w:val="Header"/>
    </w:pPr>
    <w:r>
      <w:rPr>
        <w:noProof/>
      </w:rPr>
      <mc:AlternateContent>
        <mc:Choice Requires="wps">
          <w:drawing>
            <wp:anchor distT="0" distB="0" distL="114300" distR="114300" simplePos="0" relativeHeight="251658242" behindDoc="1" locked="0" layoutInCell="1" allowOverlap="1" wp14:anchorId="41542295" wp14:editId="53BF7636">
              <wp:simplePos x="0" y="0"/>
              <wp:positionH relativeFrom="page">
                <wp:align>left</wp:align>
              </wp:positionH>
              <wp:positionV relativeFrom="page">
                <wp:align>top</wp:align>
              </wp:positionV>
              <wp:extent cx="7560000" cy="10692000"/>
              <wp:effectExtent l="0" t="0" r="3175" b="0"/>
              <wp:wrapNone/>
              <wp:docPr id="2" name="Text Box 2"/>
              <wp:cNvGraphicFramePr/>
              <a:graphic xmlns:a="http://schemas.openxmlformats.org/drawingml/2006/main">
                <a:graphicData uri="http://schemas.microsoft.com/office/word/2010/wordprocessingShape">
                  <wps:wsp>
                    <wps:cNvSpPr txBox="1"/>
                    <wps:spPr>
                      <a:xfrm>
                        <a:off x="0" y="0"/>
                        <a:ext cx="7560000" cy="10692000"/>
                      </a:xfrm>
                      <a:prstGeom prst="rect">
                        <a:avLst/>
                      </a:prstGeom>
                      <a:solidFill>
                        <a:srgbClr val="E5EBF8"/>
                      </a:solidFill>
                      <a:ln w="6350">
                        <a:noFill/>
                      </a:ln>
                    </wps:spPr>
                    <wps:txbx>
                      <w:txbxContent>
                        <w:p w14:paraId="7B987040" w14:textId="77777777" w:rsidR="00251584" w:rsidRDefault="00251584" w:rsidP="0025158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542295" id="_x0000_t202" coordsize="21600,21600" o:spt="202" path="m,l,21600r21600,l21600,xe">
              <v:stroke joinstyle="miter"/>
              <v:path gradientshapeok="t" o:connecttype="rect"/>
            </v:shapetype>
            <v:shape id="Text Box 2" o:spid="_x0000_s1029" type="#_x0000_t202" style="position:absolute;margin-left:0;margin-top:0;width:595.3pt;height:841.9pt;z-index:-251658238;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" fillcolor="#e5ebf8" stroked="f" strokeweight=".5pt">
              <v:textbox inset="0,0,0,0">
                <w:txbxContent>
                  <w:p w14:paraId="7B987040" w14:textId="77777777" w:rsidR="00251584" w:rsidRDefault="00251584" w:rsidP="00251584"/>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DB190" w14:textId="77777777" w:rsidR="00524A38" w:rsidRDefault="00524A38">
    <w:pPr>
      <w:pStyle w:val="Header"/>
    </w:pPr>
    <w:r>
      <w:rPr>
        <w:noProof/>
      </w:rPr>
      <mc:AlternateContent>
        <mc:Choice Requires="wps">
          <w:drawing>
            <wp:anchor distT="0" distB="0" distL="114300" distR="114300" simplePos="0" relativeHeight="251658240" behindDoc="1" locked="0" layoutInCell="1" allowOverlap="1" wp14:anchorId="7326C56A" wp14:editId="31705E82">
              <wp:simplePos x="1257300" y="571500"/>
              <wp:positionH relativeFrom="page">
                <wp:align>left</wp:align>
              </wp:positionH>
              <wp:positionV relativeFrom="page">
                <wp:align>top</wp:align>
              </wp:positionV>
              <wp:extent cx="7560000" cy="10692000"/>
              <wp:effectExtent l="0" t="0" r="3175" b="0"/>
              <wp:wrapNone/>
              <wp:docPr id="4" name="Text Box 4"/>
              <wp:cNvGraphicFramePr/>
              <a:graphic xmlns:a="http://schemas.openxmlformats.org/drawingml/2006/main">
                <a:graphicData uri="http://schemas.microsoft.com/office/word/2010/wordprocessingShape">
                  <wps:wsp>
                    <wps:cNvSpPr txBox="1"/>
                    <wps:spPr>
                      <a:xfrm>
                        <a:off x="0" y="0"/>
                        <a:ext cx="7560000" cy="10692000"/>
                      </a:xfrm>
                      <a:prstGeom prst="rect">
                        <a:avLst/>
                      </a:prstGeom>
                      <a:solidFill>
                        <a:srgbClr val="E5EBF8"/>
                      </a:solidFill>
                      <a:ln w="6350">
                        <a:noFill/>
                      </a:ln>
                    </wps:spPr>
                    <wps:txbx>
                      <w:txbxContent>
                        <w:p w14:paraId="732852C8" w14:textId="77777777" w:rsidR="00524A38" w:rsidRDefault="00524A38" w:rsidP="00524A3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26C56A" id="_x0000_t202" coordsize="21600,21600" o:spt="202" path="m,l,21600r21600,l21600,xe">
              <v:stroke joinstyle="miter"/>
              <v:path gradientshapeok="t" o:connecttype="rect"/>
            </v:shapetype>
            <v:shape id="Text Box 4" o:spid="_x0000_s1030" type="#_x0000_t202" style="position:absolute;margin-left:0;margin-top:0;width:595.3pt;height:841.9pt;z-index:-25165824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" fillcolor="#e5ebf8" stroked="f" strokeweight=".5pt">
              <v:textbox inset="0,0,0,0">
                <w:txbxContent>
                  <w:p w14:paraId="732852C8" w14:textId="77777777" w:rsidR="00524A38" w:rsidRDefault="00524A38" w:rsidP="00524A38"/>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9866C" w14:textId="77777777" w:rsidR="00524A38" w:rsidRPr="00B302C8" w:rsidRDefault="00524A38" w:rsidP="00B302C8">
    <w:pPr>
      <w:pStyle w:val="Header"/>
      <w:rPr>
        <w:rStyle w:val="HeaderFooterGrey"/>
        <w:color w:val="16419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994DB3" w14:textId="77777777" w:rsidR="00593B6A" w:rsidRPr="00251584" w:rsidRDefault="008619E9" w:rsidP="00251584">
    <w:pPr>
      <w:pStyle w:val="Header"/>
      <w:rPr>
        <w:color w:val="777776"/>
      </w:rPr>
    </w:pPr>
    <w:sdt>
      <w:sdtPr>
        <w:rPr>
          <w:color w:val="777776"/>
        </w:rPr>
        <w:id w:val="-775093610"/>
        <w:placeholder>
          <w:docPart w:val="1C96597ED83D8A448C1BD8C31F94FE60"/>
        </w:placeholder>
        <w:dataBinding w:prefixMappings="xmlns:ns0='http://www.getsharp.dk/gsit_espon_report' " w:xpath="/ns0:gsit_espon_report[1]/ns0:publicationdata[1]/ns0:publicationtype[1]" w:storeItemID="{A9FD399A-B783-48CD-9A92-4847D56C8A13}"/>
        <w:text/>
      </w:sdtPr>
      <w:sdtEndPr>
        <w:rPr>
          <w:color w:val="164194"/>
        </w:rPr>
      </w:sdtEndPr>
      <w:sdtContent>
        <w:r w:rsidR="00593B6A">
          <w:rPr>
            <w:color w:val="777776"/>
          </w:rPr>
          <w:t>ESPON targeted analysis</w:t>
        </w:r>
      </w:sdtContent>
    </w:sdt>
    <w:r w:rsidR="00593B6A">
      <w:t xml:space="preserve"> // </w:t>
    </w:r>
    <w:sdt>
      <w:sdtPr>
        <w:rPr>
          <w:rStyle w:val="HeaderFooterGrey"/>
          <w:caps w:val="0"/>
        </w:rPr>
        <w:id w:val="-2059468975"/>
        <w:placeholder>
          <w:docPart w:val="9253BB8FC00F08488A98D8557FEFD52A"/>
        </w:placeholder>
        <w:dataBinding w:prefixMappings="xmlns:ns0='http://www.getsharp.dk/gsit_espon_report' " w:xpath="/ns0:gsit_espon_report[1]/ns0:publicationdata[1]/ns0:reporttitle[1]" w:storeItemID="{A9FD399A-B783-48CD-9A92-4847D56C8A13}"/>
        <w:text/>
      </w:sdtPr>
      <w:sdtEndPr>
        <w:rPr>
          <w:rStyle w:val="HeaderFooterGrey"/>
        </w:rPr>
      </w:sdtEndPr>
      <w:sdtContent>
        <w:r w:rsidR="00593B6A">
          <w:rPr>
            <w:rStyle w:val="HeaderFooterGrey"/>
            <w:caps w:val="0"/>
          </w:rPr>
          <w:t>TEVI 2050</w:t>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A2CA5A" w14:textId="77777777" w:rsidR="00593B6A" w:rsidRPr="00E120F3" w:rsidRDefault="008619E9" w:rsidP="00251584">
    <w:pPr>
      <w:pStyle w:val="Header"/>
      <w:jc w:val="right"/>
      <w:rPr>
        <w:rStyle w:val="HeaderFooterGrey"/>
      </w:rPr>
    </w:pPr>
    <w:sdt>
      <w:sdtPr>
        <w:rPr>
          <w:color w:val="777776"/>
        </w:rPr>
        <w:id w:val="861948758"/>
        <w:placeholder>
          <w:docPart w:val="00F3EEAF8898D14EA0E3D5884A16C8CB"/>
        </w:placeholder>
        <w:dataBinding w:prefixMappings="xmlns:ns0='http://www.getsharp.dk/gsit_espon_report' " w:xpath="/ns0:gsit_espon_report[1]/ns0:publicationdata[1]/ns0:publicationtype[1]" w:storeItemID="{A9FD399A-B783-48CD-9A92-4847D56C8A13}"/>
        <w:text/>
      </w:sdtPr>
      <w:sdtEndPr>
        <w:rPr>
          <w:color w:val="164194"/>
        </w:rPr>
      </w:sdtEndPr>
      <w:sdtContent>
        <w:r w:rsidR="00593B6A">
          <w:rPr>
            <w:color w:val="777776"/>
          </w:rPr>
          <w:t>ESPON targeted analysis</w:t>
        </w:r>
      </w:sdtContent>
    </w:sdt>
    <w:r w:rsidR="00593B6A">
      <w:t xml:space="preserve"> // </w:t>
    </w:r>
    <w:sdt>
      <w:sdtPr>
        <w:rPr>
          <w:rStyle w:val="HeaderFooterGrey"/>
          <w:caps w:val="0"/>
        </w:rPr>
        <w:id w:val="2013642230"/>
        <w:placeholder>
          <w:docPart w:val="ACB21E3C39E4FA4290057C69F635E9E5"/>
        </w:placeholder>
        <w:dataBinding w:prefixMappings="xmlns:ns0='http://www.getsharp.dk/gsit_espon_report' " w:xpath="/ns0:gsit_espon_report[1]/ns0:publicationdata[1]/ns0:reporttitle[1]" w:storeItemID="{A9FD399A-B783-48CD-9A92-4847D56C8A13}"/>
        <w:text/>
      </w:sdtPr>
      <w:sdtEndPr>
        <w:rPr>
          <w:rStyle w:val="HeaderFooterGrey"/>
        </w:rPr>
      </w:sdtEndPr>
      <w:sdtContent>
        <w:r w:rsidR="00593B6A">
          <w:rPr>
            <w:rStyle w:val="HeaderFooterGrey"/>
            <w:caps w:val="0"/>
          </w:rPr>
          <w:t>TEVI 2050</w:t>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3BB1CC" w14:textId="77777777" w:rsidR="006954A8" w:rsidRPr="006954A8" w:rsidRDefault="006954A8" w:rsidP="006954A8">
    <w:pPr>
      <w:rPr>
        <w:rStyle w:val="HeaderFooterGrey"/>
        <w:color w:val="auto"/>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1C43D9" w14:textId="77777777" w:rsidR="00D47D54" w:rsidRDefault="00D47D54" w:rsidP="00D47D54">
    <w:r>
      <w:rPr>
        <w:noProof/>
      </w:rPr>
      <mc:AlternateContent>
        <mc:Choice Requires="wps">
          <w:drawing>
            <wp:anchor distT="0" distB="0" distL="114300" distR="114300" simplePos="0" relativeHeight="251658241" behindDoc="1" locked="0" layoutInCell="1" allowOverlap="1" wp14:anchorId="3EE66363" wp14:editId="277FB5B7">
              <wp:simplePos x="0" y="0"/>
              <wp:positionH relativeFrom="page">
                <wp:align>left</wp:align>
              </wp:positionH>
              <wp:positionV relativeFrom="page">
                <wp:align>top</wp:align>
              </wp:positionV>
              <wp:extent cx="7560000" cy="10692000"/>
              <wp:effectExtent l="0" t="0" r="3175" b="0"/>
              <wp:wrapNone/>
              <wp:docPr id="5" name="Text Box 5"/>
              <wp:cNvGraphicFramePr/>
              <a:graphic xmlns:a="http://schemas.openxmlformats.org/drawingml/2006/main">
                <a:graphicData uri="http://schemas.microsoft.com/office/word/2010/wordprocessingShape">
                  <wps:wsp>
                    <wps:cNvSpPr txBox="1"/>
                    <wps:spPr>
                      <a:xfrm>
                        <a:off x="0" y="0"/>
                        <a:ext cx="7560000" cy="10692000"/>
                      </a:xfrm>
                      <a:prstGeom prst="rect">
                        <a:avLst/>
                      </a:prstGeom>
                      <a:solidFill>
                        <a:srgbClr val="E5EBF8"/>
                      </a:solidFill>
                      <a:ln w="6350">
                        <a:noFill/>
                      </a:ln>
                    </wps:spPr>
                    <wps:txbx>
                      <w:txbxContent>
                        <w:p w14:paraId="37C963E0" w14:textId="77777777" w:rsidR="00D47D54" w:rsidRDefault="00D47D54" w:rsidP="00D47D5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E66363" id="_x0000_t202" coordsize="21600,21600" o:spt="202" path="m,l,21600r21600,l21600,xe">
              <v:stroke joinstyle="miter"/>
              <v:path gradientshapeok="t" o:connecttype="rect"/>
            </v:shapetype>
            <v:shape id="Text Box 5" o:spid="_x0000_s1031" type="#_x0000_t202" style="position:absolute;left:0;text-align:left;margin-left:0;margin-top:0;width:595.3pt;height:841.9pt;z-index:-251658239;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" fillcolor="#e5ebf8" stroked="f" strokeweight=".5pt">
              <v:textbox inset="0,0,0,0">
                <w:txbxContent>
                  <w:p w14:paraId="37C963E0" w14:textId="77777777" w:rsidR="00D47D54" w:rsidRDefault="00D47D54" w:rsidP="00D47D54"/>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B94748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C53662C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6B80888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A36CC0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4CE8AE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1B846B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168A78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BCA01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4053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9FD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9673E2"/>
    <w:multiLevelType w:val="multilevel"/>
    <w:tmpl w:val="C8C6E504"/>
    <w:styleLink w:val="ESPONNumbers"/>
    <w:lvl w:ilvl="0">
      <w:start w:val="1"/>
      <w:numFmt w:val="decimal"/>
      <w:lvlText w:val="%1."/>
      <w:lvlJc w:val="left"/>
      <w:pPr>
        <w:ind w:left="340" w:hanging="340"/>
      </w:pPr>
      <w:rPr>
        <w:rFonts w:hint="default"/>
      </w:rPr>
    </w:lvl>
    <w:lvl w:ilvl="1">
      <w:start w:val="1"/>
      <w:numFmt w:val="none"/>
      <w:lvlText w:val=""/>
      <w:lvlJc w:val="left"/>
      <w:pPr>
        <w:ind w:left="340" w:firstLine="0"/>
      </w:pPr>
      <w:rPr>
        <w:rFonts w:hint="default"/>
      </w:rPr>
    </w:lvl>
    <w:lvl w:ilvl="2">
      <w:start w:val="1"/>
      <w:numFmt w:val="none"/>
      <w:lvlText w:val=""/>
      <w:lvlJc w:val="left"/>
      <w:pPr>
        <w:ind w:left="340" w:hanging="340"/>
      </w:pPr>
      <w:rPr>
        <w:rFonts w:hint="default"/>
      </w:rPr>
    </w:lvl>
    <w:lvl w:ilvl="3">
      <w:start w:val="1"/>
      <w:numFmt w:val="none"/>
      <w:lvlText w:val=""/>
      <w:lvlJc w:val="left"/>
      <w:pPr>
        <w:ind w:left="340" w:hanging="340"/>
      </w:pPr>
      <w:rPr>
        <w:rFonts w:hint="default"/>
      </w:rPr>
    </w:lvl>
    <w:lvl w:ilvl="4">
      <w:start w:val="1"/>
      <w:numFmt w:val="none"/>
      <w:lvlText w:val=""/>
      <w:lvlJc w:val="left"/>
      <w:pPr>
        <w:ind w:left="340" w:hanging="340"/>
      </w:pPr>
      <w:rPr>
        <w:rFonts w:hint="default"/>
      </w:rPr>
    </w:lvl>
    <w:lvl w:ilvl="5">
      <w:start w:val="1"/>
      <w:numFmt w:val="none"/>
      <w:lvlText w:val=""/>
      <w:lvlJc w:val="left"/>
      <w:pPr>
        <w:ind w:left="340" w:hanging="340"/>
      </w:pPr>
      <w:rPr>
        <w:rFonts w:hint="default"/>
      </w:rPr>
    </w:lvl>
    <w:lvl w:ilvl="6">
      <w:start w:val="1"/>
      <w:numFmt w:val="none"/>
      <w:lvlText w:val=""/>
      <w:lvlJc w:val="left"/>
      <w:pPr>
        <w:ind w:left="340" w:hanging="340"/>
      </w:pPr>
      <w:rPr>
        <w:rFonts w:hint="default"/>
      </w:rPr>
    </w:lvl>
    <w:lvl w:ilvl="7">
      <w:start w:val="1"/>
      <w:numFmt w:val="none"/>
      <w:lvlText w:val=""/>
      <w:lvlJc w:val="left"/>
      <w:pPr>
        <w:ind w:left="340" w:hanging="340"/>
      </w:pPr>
      <w:rPr>
        <w:rFonts w:hint="default"/>
      </w:rPr>
    </w:lvl>
    <w:lvl w:ilvl="8">
      <w:start w:val="1"/>
      <w:numFmt w:val="none"/>
      <w:lvlText w:val=""/>
      <w:lvlJc w:val="left"/>
      <w:pPr>
        <w:ind w:left="340" w:hanging="340"/>
      </w:pPr>
      <w:rPr>
        <w:rFonts w:hint="default"/>
      </w:rPr>
    </w:lvl>
  </w:abstractNum>
  <w:abstractNum w:abstractNumId="11" w15:restartNumberingAfterBreak="0">
    <w:nsid w:val="045F6DCC"/>
    <w:multiLevelType w:val="hybridMultilevel"/>
    <w:tmpl w:val="F6F00EF8"/>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12" w15:restartNumberingAfterBreak="0">
    <w:nsid w:val="04E97F3E"/>
    <w:multiLevelType w:val="hybridMultilevel"/>
    <w:tmpl w:val="884C76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5930755"/>
    <w:multiLevelType w:val="hybridMultilevel"/>
    <w:tmpl w:val="F122524C"/>
    <w:lvl w:ilvl="0" w:tplc="9F445E2C">
      <w:start w:val="1"/>
      <w:numFmt w:val="bullet"/>
      <w:lvlText w:val=""/>
      <w:lvlJc w:val="left"/>
      <w:pPr>
        <w:tabs>
          <w:tab w:val="num" w:pos="720"/>
        </w:tabs>
        <w:ind w:left="720" w:hanging="360"/>
      </w:pPr>
      <w:rPr>
        <w:rFonts w:ascii="Symbol" w:hAnsi="Symbol" w:hint="default"/>
      </w:rPr>
    </w:lvl>
    <w:lvl w:ilvl="1" w:tplc="3ADA43CA" w:tentative="1">
      <w:start w:val="1"/>
      <w:numFmt w:val="bullet"/>
      <w:lvlText w:val=""/>
      <w:lvlJc w:val="left"/>
      <w:pPr>
        <w:tabs>
          <w:tab w:val="num" w:pos="1440"/>
        </w:tabs>
        <w:ind w:left="1440" w:hanging="360"/>
      </w:pPr>
      <w:rPr>
        <w:rFonts w:ascii="Symbol" w:hAnsi="Symbol" w:hint="default"/>
      </w:rPr>
    </w:lvl>
    <w:lvl w:ilvl="2" w:tplc="315866CA" w:tentative="1">
      <w:start w:val="1"/>
      <w:numFmt w:val="bullet"/>
      <w:lvlText w:val=""/>
      <w:lvlJc w:val="left"/>
      <w:pPr>
        <w:tabs>
          <w:tab w:val="num" w:pos="2160"/>
        </w:tabs>
        <w:ind w:left="2160" w:hanging="360"/>
      </w:pPr>
      <w:rPr>
        <w:rFonts w:ascii="Symbol" w:hAnsi="Symbol" w:hint="default"/>
      </w:rPr>
    </w:lvl>
    <w:lvl w:ilvl="3" w:tplc="BC70AAE0" w:tentative="1">
      <w:start w:val="1"/>
      <w:numFmt w:val="bullet"/>
      <w:lvlText w:val=""/>
      <w:lvlJc w:val="left"/>
      <w:pPr>
        <w:tabs>
          <w:tab w:val="num" w:pos="2880"/>
        </w:tabs>
        <w:ind w:left="2880" w:hanging="360"/>
      </w:pPr>
      <w:rPr>
        <w:rFonts w:ascii="Symbol" w:hAnsi="Symbol" w:hint="default"/>
      </w:rPr>
    </w:lvl>
    <w:lvl w:ilvl="4" w:tplc="FD4CFEAC" w:tentative="1">
      <w:start w:val="1"/>
      <w:numFmt w:val="bullet"/>
      <w:lvlText w:val=""/>
      <w:lvlJc w:val="left"/>
      <w:pPr>
        <w:tabs>
          <w:tab w:val="num" w:pos="3600"/>
        </w:tabs>
        <w:ind w:left="3600" w:hanging="360"/>
      </w:pPr>
      <w:rPr>
        <w:rFonts w:ascii="Symbol" w:hAnsi="Symbol" w:hint="default"/>
      </w:rPr>
    </w:lvl>
    <w:lvl w:ilvl="5" w:tplc="C482678C" w:tentative="1">
      <w:start w:val="1"/>
      <w:numFmt w:val="bullet"/>
      <w:lvlText w:val=""/>
      <w:lvlJc w:val="left"/>
      <w:pPr>
        <w:tabs>
          <w:tab w:val="num" w:pos="4320"/>
        </w:tabs>
        <w:ind w:left="4320" w:hanging="360"/>
      </w:pPr>
      <w:rPr>
        <w:rFonts w:ascii="Symbol" w:hAnsi="Symbol" w:hint="default"/>
      </w:rPr>
    </w:lvl>
    <w:lvl w:ilvl="6" w:tplc="DF985C7C" w:tentative="1">
      <w:start w:val="1"/>
      <w:numFmt w:val="bullet"/>
      <w:lvlText w:val=""/>
      <w:lvlJc w:val="left"/>
      <w:pPr>
        <w:tabs>
          <w:tab w:val="num" w:pos="5040"/>
        </w:tabs>
        <w:ind w:left="5040" w:hanging="360"/>
      </w:pPr>
      <w:rPr>
        <w:rFonts w:ascii="Symbol" w:hAnsi="Symbol" w:hint="default"/>
      </w:rPr>
    </w:lvl>
    <w:lvl w:ilvl="7" w:tplc="94FAA584" w:tentative="1">
      <w:start w:val="1"/>
      <w:numFmt w:val="bullet"/>
      <w:lvlText w:val=""/>
      <w:lvlJc w:val="left"/>
      <w:pPr>
        <w:tabs>
          <w:tab w:val="num" w:pos="5760"/>
        </w:tabs>
        <w:ind w:left="5760" w:hanging="360"/>
      </w:pPr>
      <w:rPr>
        <w:rFonts w:ascii="Symbol" w:hAnsi="Symbol" w:hint="default"/>
      </w:rPr>
    </w:lvl>
    <w:lvl w:ilvl="8" w:tplc="604809B4"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06621BBF"/>
    <w:multiLevelType w:val="hybridMultilevel"/>
    <w:tmpl w:val="6944B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6756BD6"/>
    <w:multiLevelType w:val="hybridMultilevel"/>
    <w:tmpl w:val="97FAD2F4"/>
    <w:lvl w:ilvl="0" w:tplc="08090001">
      <w:start w:val="1"/>
      <w:numFmt w:val="bullet"/>
      <w:lvlText w:val=""/>
      <w:lvlJc w:val="left"/>
      <w:pPr>
        <w:ind w:left="767" w:hanging="360"/>
      </w:pPr>
      <w:rPr>
        <w:rFonts w:ascii="Symbol" w:hAnsi="Symbol" w:hint="default"/>
      </w:rPr>
    </w:lvl>
    <w:lvl w:ilvl="1" w:tplc="08090003" w:tentative="1">
      <w:start w:val="1"/>
      <w:numFmt w:val="bullet"/>
      <w:lvlText w:val="o"/>
      <w:lvlJc w:val="left"/>
      <w:pPr>
        <w:ind w:left="1487" w:hanging="360"/>
      </w:pPr>
      <w:rPr>
        <w:rFonts w:ascii="Courier New" w:hAnsi="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hint="default"/>
      </w:rPr>
    </w:lvl>
    <w:lvl w:ilvl="8" w:tplc="08090005" w:tentative="1">
      <w:start w:val="1"/>
      <w:numFmt w:val="bullet"/>
      <w:lvlText w:val=""/>
      <w:lvlJc w:val="left"/>
      <w:pPr>
        <w:ind w:left="6527" w:hanging="360"/>
      </w:pPr>
      <w:rPr>
        <w:rFonts w:ascii="Wingdings" w:hAnsi="Wingdings" w:hint="default"/>
      </w:rPr>
    </w:lvl>
  </w:abstractNum>
  <w:abstractNum w:abstractNumId="16" w15:restartNumberingAfterBreak="0">
    <w:nsid w:val="0FFE28B2"/>
    <w:multiLevelType w:val="hybridMultilevel"/>
    <w:tmpl w:val="DC3A3AF0"/>
    <w:lvl w:ilvl="0" w:tplc="08090001">
      <w:start w:val="1"/>
      <w:numFmt w:val="bullet"/>
      <w:lvlText w:val=""/>
      <w:lvlJc w:val="left"/>
      <w:pPr>
        <w:ind w:left="767" w:hanging="360"/>
      </w:pPr>
      <w:rPr>
        <w:rFonts w:ascii="Symbol" w:hAnsi="Symbol" w:hint="default"/>
      </w:rPr>
    </w:lvl>
    <w:lvl w:ilvl="1" w:tplc="08090003" w:tentative="1">
      <w:start w:val="1"/>
      <w:numFmt w:val="bullet"/>
      <w:lvlText w:val="o"/>
      <w:lvlJc w:val="left"/>
      <w:pPr>
        <w:ind w:left="1487" w:hanging="360"/>
      </w:pPr>
      <w:rPr>
        <w:rFonts w:ascii="Courier New" w:hAnsi="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hint="default"/>
      </w:rPr>
    </w:lvl>
    <w:lvl w:ilvl="8" w:tplc="08090005" w:tentative="1">
      <w:start w:val="1"/>
      <w:numFmt w:val="bullet"/>
      <w:lvlText w:val=""/>
      <w:lvlJc w:val="left"/>
      <w:pPr>
        <w:ind w:left="6527" w:hanging="360"/>
      </w:pPr>
      <w:rPr>
        <w:rFonts w:ascii="Wingdings" w:hAnsi="Wingdings" w:hint="default"/>
      </w:rPr>
    </w:lvl>
  </w:abstractNum>
  <w:abstractNum w:abstractNumId="17" w15:restartNumberingAfterBreak="0">
    <w:nsid w:val="108C0F0E"/>
    <w:multiLevelType w:val="hybridMultilevel"/>
    <w:tmpl w:val="53901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1EF412F"/>
    <w:multiLevelType w:val="hybridMultilevel"/>
    <w:tmpl w:val="C52254A4"/>
    <w:lvl w:ilvl="0" w:tplc="6F766204">
      <w:start w:val="1"/>
      <w:numFmt w:val="bullet"/>
      <w:lvlText w:val="•"/>
      <w:lvlJc w:val="left"/>
      <w:pPr>
        <w:tabs>
          <w:tab w:val="num" w:pos="720"/>
        </w:tabs>
        <w:ind w:left="720" w:hanging="360"/>
      </w:pPr>
      <w:rPr>
        <w:rFonts w:ascii="Arial" w:hAnsi="Arial" w:hint="default"/>
      </w:rPr>
    </w:lvl>
    <w:lvl w:ilvl="1" w:tplc="C69E4B4A" w:tentative="1">
      <w:start w:val="1"/>
      <w:numFmt w:val="bullet"/>
      <w:lvlText w:val="•"/>
      <w:lvlJc w:val="left"/>
      <w:pPr>
        <w:tabs>
          <w:tab w:val="num" w:pos="1440"/>
        </w:tabs>
        <w:ind w:left="1440" w:hanging="360"/>
      </w:pPr>
      <w:rPr>
        <w:rFonts w:ascii="Arial" w:hAnsi="Arial" w:hint="default"/>
      </w:rPr>
    </w:lvl>
    <w:lvl w:ilvl="2" w:tplc="A44C5F92" w:tentative="1">
      <w:start w:val="1"/>
      <w:numFmt w:val="bullet"/>
      <w:lvlText w:val="•"/>
      <w:lvlJc w:val="left"/>
      <w:pPr>
        <w:tabs>
          <w:tab w:val="num" w:pos="2160"/>
        </w:tabs>
        <w:ind w:left="2160" w:hanging="360"/>
      </w:pPr>
      <w:rPr>
        <w:rFonts w:ascii="Arial" w:hAnsi="Arial" w:hint="default"/>
      </w:rPr>
    </w:lvl>
    <w:lvl w:ilvl="3" w:tplc="BC2ED3BE" w:tentative="1">
      <w:start w:val="1"/>
      <w:numFmt w:val="bullet"/>
      <w:lvlText w:val="•"/>
      <w:lvlJc w:val="left"/>
      <w:pPr>
        <w:tabs>
          <w:tab w:val="num" w:pos="2880"/>
        </w:tabs>
        <w:ind w:left="2880" w:hanging="360"/>
      </w:pPr>
      <w:rPr>
        <w:rFonts w:ascii="Arial" w:hAnsi="Arial" w:hint="default"/>
      </w:rPr>
    </w:lvl>
    <w:lvl w:ilvl="4" w:tplc="A2E6D126" w:tentative="1">
      <w:start w:val="1"/>
      <w:numFmt w:val="bullet"/>
      <w:lvlText w:val="•"/>
      <w:lvlJc w:val="left"/>
      <w:pPr>
        <w:tabs>
          <w:tab w:val="num" w:pos="3600"/>
        </w:tabs>
        <w:ind w:left="3600" w:hanging="360"/>
      </w:pPr>
      <w:rPr>
        <w:rFonts w:ascii="Arial" w:hAnsi="Arial" w:hint="default"/>
      </w:rPr>
    </w:lvl>
    <w:lvl w:ilvl="5" w:tplc="3CBED840" w:tentative="1">
      <w:start w:val="1"/>
      <w:numFmt w:val="bullet"/>
      <w:lvlText w:val="•"/>
      <w:lvlJc w:val="left"/>
      <w:pPr>
        <w:tabs>
          <w:tab w:val="num" w:pos="4320"/>
        </w:tabs>
        <w:ind w:left="4320" w:hanging="360"/>
      </w:pPr>
      <w:rPr>
        <w:rFonts w:ascii="Arial" w:hAnsi="Arial" w:hint="default"/>
      </w:rPr>
    </w:lvl>
    <w:lvl w:ilvl="6" w:tplc="D08413C6" w:tentative="1">
      <w:start w:val="1"/>
      <w:numFmt w:val="bullet"/>
      <w:lvlText w:val="•"/>
      <w:lvlJc w:val="left"/>
      <w:pPr>
        <w:tabs>
          <w:tab w:val="num" w:pos="5040"/>
        </w:tabs>
        <w:ind w:left="5040" w:hanging="360"/>
      </w:pPr>
      <w:rPr>
        <w:rFonts w:ascii="Arial" w:hAnsi="Arial" w:hint="default"/>
      </w:rPr>
    </w:lvl>
    <w:lvl w:ilvl="7" w:tplc="FEC4296A" w:tentative="1">
      <w:start w:val="1"/>
      <w:numFmt w:val="bullet"/>
      <w:lvlText w:val="•"/>
      <w:lvlJc w:val="left"/>
      <w:pPr>
        <w:tabs>
          <w:tab w:val="num" w:pos="5760"/>
        </w:tabs>
        <w:ind w:left="5760" w:hanging="360"/>
      </w:pPr>
      <w:rPr>
        <w:rFonts w:ascii="Arial" w:hAnsi="Arial" w:hint="default"/>
      </w:rPr>
    </w:lvl>
    <w:lvl w:ilvl="8" w:tplc="3DA8E5F8"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15325B40"/>
    <w:multiLevelType w:val="hybridMultilevel"/>
    <w:tmpl w:val="F9E46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94B0544"/>
    <w:multiLevelType w:val="multilevel"/>
    <w:tmpl w:val="32F8CC76"/>
    <w:lvl w:ilvl="0">
      <w:start w:val="1"/>
      <w:numFmt w:val="decimal"/>
      <w:pStyle w:val="Heading1"/>
      <w:lvlText w:val="%1"/>
      <w:lvlJc w:val="left"/>
      <w:pPr>
        <w:tabs>
          <w:tab w:val="num" w:pos="567"/>
        </w:tabs>
        <w:ind w:left="0" w:firstLine="0"/>
      </w:pPr>
      <w:rPr>
        <w:rFonts w:hint="default"/>
        <w:color w:val="EE7D00"/>
      </w:rPr>
    </w:lvl>
    <w:lvl w:ilvl="1">
      <w:start w:val="1"/>
      <w:numFmt w:val="decimal"/>
      <w:pStyle w:val="Heading2"/>
      <w:lvlText w:val="%1.%2"/>
      <w:lvlJc w:val="left"/>
      <w:pPr>
        <w:ind w:left="0" w:firstLine="0"/>
      </w:pPr>
      <w:rPr>
        <w:rFonts w:hint="default"/>
        <w:color w:val="EE7D00"/>
      </w:rPr>
    </w:lvl>
    <w:lvl w:ilvl="2">
      <w:start w:val="1"/>
      <w:numFmt w:val="decimal"/>
      <w:pStyle w:val="Heading3"/>
      <w:lvlText w:val="%1.%2.%3"/>
      <w:lvlJc w:val="left"/>
      <w:pPr>
        <w:ind w:left="0" w:firstLine="0"/>
      </w:pPr>
      <w:rPr>
        <w:rFonts w:hint="default"/>
        <w:color w:val="EE7D00"/>
      </w:rPr>
    </w:lvl>
    <w:lvl w:ilvl="3">
      <w:start w:val="1"/>
      <w:numFmt w:val="decimal"/>
      <w:pStyle w:val="Heading4"/>
      <w:lvlText w:val="%1.%2.%3.%4"/>
      <w:lvlJc w:val="left"/>
      <w:pPr>
        <w:ind w:left="0" w:firstLine="0"/>
      </w:pPr>
      <w:rPr>
        <w:rFonts w:hint="default"/>
        <w:color w:val="EE7D00"/>
      </w:rPr>
    </w:lvl>
    <w:lvl w:ilvl="4">
      <w:start w:val="1"/>
      <w:numFmt w:val="none"/>
      <w:pStyle w:val="Heading5"/>
      <w:lvlText w:val=""/>
      <w:lvlJc w:val="left"/>
      <w:pPr>
        <w:ind w:left="0" w:firstLine="0"/>
      </w:pPr>
      <w:rPr>
        <w:rFonts w:hint="default"/>
      </w:rPr>
    </w:lvl>
    <w:lvl w:ilvl="5">
      <w:start w:val="1"/>
      <w:numFmt w:val="none"/>
      <w:pStyle w:val="Heading6"/>
      <w:lvlText w:val=""/>
      <w:lvlJc w:val="left"/>
      <w:pPr>
        <w:ind w:left="0" w:firstLine="0"/>
      </w:pPr>
      <w:rPr>
        <w:rFonts w:hint="default"/>
      </w:rPr>
    </w:lvl>
    <w:lvl w:ilvl="6">
      <w:start w:val="1"/>
      <w:numFmt w:val="none"/>
      <w:pStyle w:val="Heading7"/>
      <w:lvlText w:val=""/>
      <w:lvlJc w:val="left"/>
      <w:pPr>
        <w:ind w:left="0" w:firstLine="0"/>
      </w:pPr>
      <w:rPr>
        <w:rFonts w:hint="default"/>
      </w:rPr>
    </w:lvl>
    <w:lvl w:ilvl="7">
      <w:start w:val="1"/>
      <w:numFmt w:val="none"/>
      <w:pStyle w:val="Heading8"/>
      <w:lvlText w:val=""/>
      <w:lvlJc w:val="left"/>
      <w:pPr>
        <w:ind w:left="0" w:firstLine="0"/>
      </w:pPr>
      <w:rPr>
        <w:rFonts w:hint="default"/>
      </w:rPr>
    </w:lvl>
    <w:lvl w:ilvl="8">
      <w:start w:val="1"/>
      <w:numFmt w:val="none"/>
      <w:pStyle w:val="Heading9"/>
      <w:lvlText w:val=""/>
      <w:lvlJc w:val="left"/>
      <w:pPr>
        <w:ind w:left="0" w:firstLine="0"/>
      </w:pPr>
      <w:rPr>
        <w:rFonts w:hint="default"/>
      </w:rPr>
    </w:lvl>
  </w:abstractNum>
  <w:abstractNum w:abstractNumId="21" w15:restartNumberingAfterBreak="0">
    <w:nsid w:val="1DFD29C3"/>
    <w:multiLevelType w:val="hybridMultilevel"/>
    <w:tmpl w:val="A4C6B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F0E1AAF"/>
    <w:multiLevelType w:val="hybridMultilevel"/>
    <w:tmpl w:val="C30ACD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CE749DC"/>
    <w:multiLevelType w:val="multilevel"/>
    <w:tmpl w:val="4F82895A"/>
    <w:styleLink w:val="ESPONBullets"/>
    <w:lvl w:ilvl="0">
      <w:start w:val="1"/>
      <w:numFmt w:val="bullet"/>
      <w:lvlText w:val="▪"/>
      <w:lvlJc w:val="left"/>
      <w:pPr>
        <w:ind w:left="340" w:hanging="198"/>
      </w:pPr>
      <w:rPr>
        <w:rFonts w:ascii="Arial" w:hAnsi="Arial" w:hint="default"/>
        <w:color w:val="auto"/>
      </w:rPr>
    </w:lvl>
    <w:lvl w:ilvl="1">
      <w:start w:val="1"/>
      <w:numFmt w:val="none"/>
      <w:lvlText w:val=""/>
      <w:lvlJc w:val="left"/>
      <w:pPr>
        <w:ind w:left="340" w:hanging="198"/>
      </w:pPr>
      <w:rPr>
        <w:rFonts w:hint="default"/>
      </w:rPr>
    </w:lvl>
    <w:lvl w:ilvl="2">
      <w:start w:val="1"/>
      <w:numFmt w:val="none"/>
      <w:lvlText w:val=""/>
      <w:lvlJc w:val="left"/>
      <w:pPr>
        <w:ind w:left="340" w:hanging="198"/>
      </w:pPr>
      <w:rPr>
        <w:rFonts w:hint="default"/>
      </w:rPr>
    </w:lvl>
    <w:lvl w:ilvl="3">
      <w:start w:val="1"/>
      <w:numFmt w:val="none"/>
      <w:lvlText w:val=""/>
      <w:lvlJc w:val="left"/>
      <w:pPr>
        <w:ind w:left="340" w:hanging="198"/>
      </w:pPr>
      <w:rPr>
        <w:rFonts w:hint="default"/>
      </w:rPr>
    </w:lvl>
    <w:lvl w:ilvl="4">
      <w:start w:val="1"/>
      <w:numFmt w:val="none"/>
      <w:lvlText w:val=""/>
      <w:lvlJc w:val="left"/>
      <w:pPr>
        <w:ind w:left="340" w:hanging="198"/>
      </w:pPr>
      <w:rPr>
        <w:rFonts w:hint="default"/>
      </w:rPr>
    </w:lvl>
    <w:lvl w:ilvl="5">
      <w:start w:val="1"/>
      <w:numFmt w:val="none"/>
      <w:lvlText w:val=""/>
      <w:lvlJc w:val="left"/>
      <w:pPr>
        <w:ind w:left="340" w:hanging="198"/>
      </w:pPr>
      <w:rPr>
        <w:rFonts w:hint="default"/>
      </w:rPr>
    </w:lvl>
    <w:lvl w:ilvl="6">
      <w:start w:val="1"/>
      <w:numFmt w:val="none"/>
      <w:lvlText w:val=""/>
      <w:lvlJc w:val="left"/>
      <w:pPr>
        <w:ind w:left="340" w:hanging="198"/>
      </w:pPr>
      <w:rPr>
        <w:rFonts w:hint="default"/>
      </w:rPr>
    </w:lvl>
    <w:lvl w:ilvl="7">
      <w:start w:val="1"/>
      <w:numFmt w:val="none"/>
      <w:lvlText w:val=""/>
      <w:lvlJc w:val="left"/>
      <w:pPr>
        <w:ind w:left="340" w:hanging="198"/>
      </w:pPr>
      <w:rPr>
        <w:rFonts w:hint="default"/>
      </w:rPr>
    </w:lvl>
    <w:lvl w:ilvl="8">
      <w:start w:val="1"/>
      <w:numFmt w:val="none"/>
      <w:lvlText w:val=""/>
      <w:lvlJc w:val="left"/>
      <w:pPr>
        <w:ind w:left="340" w:hanging="198"/>
      </w:pPr>
      <w:rPr>
        <w:rFonts w:hint="default"/>
      </w:rPr>
    </w:lvl>
  </w:abstractNum>
  <w:abstractNum w:abstractNumId="24" w15:restartNumberingAfterBreak="0">
    <w:nsid w:val="2DAF3EFE"/>
    <w:multiLevelType w:val="hybridMultilevel"/>
    <w:tmpl w:val="C7A469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E8570A6"/>
    <w:multiLevelType w:val="hybridMultilevel"/>
    <w:tmpl w:val="A1AE14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43225DC"/>
    <w:multiLevelType w:val="multilevel"/>
    <w:tmpl w:val="47BA35B0"/>
    <w:styleLink w:val="ESPONLetters"/>
    <w:lvl w:ilvl="0">
      <w:start w:val="1"/>
      <w:numFmt w:val="upperLetter"/>
      <w:lvlText w:val="%1."/>
      <w:lvlJc w:val="left"/>
      <w:pPr>
        <w:ind w:left="340" w:hanging="340"/>
      </w:pPr>
      <w:rPr>
        <w:rFonts w:hint="default"/>
      </w:rPr>
    </w:lvl>
    <w:lvl w:ilvl="1">
      <w:start w:val="1"/>
      <w:numFmt w:val="none"/>
      <w:lvlText w:val=""/>
      <w:lvlJc w:val="left"/>
      <w:pPr>
        <w:ind w:left="340" w:firstLine="0"/>
      </w:pPr>
      <w:rPr>
        <w:rFonts w:hint="default"/>
      </w:rPr>
    </w:lvl>
    <w:lvl w:ilvl="2">
      <w:start w:val="1"/>
      <w:numFmt w:val="none"/>
      <w:lvlText w:val=""/>
      <w:lvlJc w:val="left"/>
      <w:pPr>
        <w:ind w:left="340" w:hanging="340"/>
      </w:pPr>
      <w:rPr>
        <w:rFonts w:hint="default"/>
      </w:rPr>
    </w:lvl>
    <w:lvl w:ilvl="3">
      <w:start w:val="1"/>
      <w:numFmt w:val="none"/>
      <w:lvlText w:val=""/>
      <w:lvlJc w:val="left"/>
      <w:pPr>
        <w:ind w:left="340" w:hanging="340"/>
      </w:pPr>
      <w:rPr>
        <w:rFonts w:hint="default"/>
      </w:rPr>
    </w:lvl>
    <w:lvl w:ilvl="4">
      <w:start w:val="1"/>
      <w:numFmt w:val="none"/>
      <w:lvlText w:val=""/>
      <w:lvlJc w:val="left"/>
      <w:pPr>
        <w:ind w:left="340" w:hanging="340"/>
      </w:pPr>
      <w:rPr>
        <w:rFonts w:hint="default"/>
      </w:rPr>
    </w:lvl>
    <w:lvl w:ilvl="5">
      <w:start w:val="1"/>
      <w:numFmt w:val="none"/>
      <w:lvlText w:val=""/>
      <w:lvlJc w:val="left"/>
      <w:pPr>
        <w:ind w:left="340" w:hanging="340"/>
      </w:pPr>
      <w:rPr>
        <w:rFonts w:hint="default"/>
      </w:rPr>
    </w:lvl>
    <w:lvl w:ilvl="6">
      <w:start w:val="1"/>
      <w:numFmt w:val="none"/>
      <w:lvlText w:val=""/>
      <w:lvlJc w:val="left"/>
      <w:pPr>
        <w:ind w:left="340" w:hanging="340"/>
      </w:pPr>
      <w:rPr>
        <w:rFonts w:hint="default"/>
      </w:rPr>
    </w:lvl>
    <w:lvl w:ilvl="7">
      <w:start w:val="1"/>
      <w:numFmt w:val="none"/>
      <w:lvlText w:val=""/>
      <w:lvlJc w:val="left"/>
      <w:pPr>
        <w:ind w:left="340" w:hanging="340"/>
      </w:pPr>
      <w:rPr>
        <w:rFonts w:hint="default"/>
      </w:rPr>
    </w:lvl>
    <w:lvl w:ilvl="8">
      <w:start w:val="1"/>
      <w:numFmt w:val="none"/>
      <w:lvlText w:val=""/>
      <w:lvlJc w:val="left"/>
      <w:pPr>
        <w:ind w:left="340" w:hanging="340"/>
      </w:pPr>
      <w:rPr>
        <w:rFonts w:hint="default"/>
      </w:rPr>
    </w:lvl>
  </w:abstractNum>
  <w:abstractNum w:abstractNumId="27" w15:restartNumberingAfterBreak="0">
    <w:nsid w:val="34765B89"/>
    <w:multiLevelType w:val="hybridMultilevel"/>
    <w:tmpl w:val="B1D26928"/>
    <w:lvl w:ilvl="0" w:tplc="7EB8DF0E">
      <w:start w:val="1"/>
      <w:numFmt w:val="bullet"/>
      <w:lvlText w:val="•"/>
      <w:lvlJc w:val="left"/>
      <w:pPr>
        <w:tabs>
          <w:tab w:val="num" w:pos="720"/>
        </w:tabs>
        <w:ind w:left="720" w:hanging="360"/>
      </w:pPr>
      <w:rPr>
        <w:rFonts w:ascii="Arial" w:hAnsi="Arial" w:hint="default"/>
      </w:rPr>
    </w:lvl>
    <w:lvl w:ilvl="1" w:tplc="CFAEFD7A" w:tentative="1">
      <w:start w:val="1"/>
      <w:numFmt w:val="bullet"/>
      <w:lvlText w:val="•"/>
      <w:lvlJc w:val="left"/>
      <w:pPr>
        <w:tabs>
          <w:tab w:val="num" w:pos="1440"/>
        </w:tabs>
        <w:ind w:left="1440" w:hanging="360"/>
      </w:pPr>
      <w:rPr>
        <w:rFonts w:ascii="Arial" w:hAnsi="Arial" w:hint="default"/>
      </w:rPr>
    </w:lvl>
    <w:lvl w:ilvl="2" w:tplc="FAAAEECA" w:tentative="1">
      <w:start w:val="1"/>
      <w:numFmt w:val="bullet"/>
      <w:lvlText w:val="•"/>
      <w:lvlJc w:val="left"/>
      <w:pPr>
        <w:tabs>
          <w:tab w:val="num" w:pos="2160"/>
        </w:tabs>
        <w:ind w:left="2160" w:hanging="360"/>
      </w:pPr>
      <w:rPr>
        <w:rFonts w:ascii="Arial" w:hAnsi="Arial" w:hint="default"/>
      </w:rPr>
    </w:lvl>
    <w:lvl w:ilvl="3" w:tplc="3AB0EE20" w:tentative="1">
      <w:start w:val="1"/>
      <w:numFmt w:val="bullet"/>
      <w:lvlText w:val="•"/>
      <w:lvlJc w:val="left"/>
      <w:pPr>
        <w:tabs>
          <w:tab w:val="num" w:pos="2880"/>
        </w:tabs>
        <w:ind w:left="2880" w:hanging="360"/>
      </w:pPr>
      <w:rPr>
        <w:rFonts w:ascii="Arial" w:hAnsi="Arial" w:hint="default"/>
      </w:rPr>
    </w:lvl>
    <w:lvl w:ilvl="4" w:tplc="E7C06868" w:tentative="1">
      <w:start w:val="1"/>
      <w:numFmt w:val="bullet"/>
      <w:lvlText w:val="•"/>
      <w:lvlJc w:val="left"/>
      <w:pPr>
        <w:tabs>
          <w:tab w:val="num" w:pos="3600"/>
        </w:tabs>
        <w:ind w:left="3600" w:hanging="360"/>
      </w:pPr>
      <w:rPr>
        <w:rFonts w:ascii="Arial" w:hAnsi="Arial" w:hint="default"/>
      </w:rPr>
    </w:lvl>
    <w:lvl w:ilvl="5" w:tplc="CF80EB58" w:tentative="1">
      <w:start w:val="1"/>
      <w:numFmt w:val="bullet"/>
      <w:lvlText w:val="•"/>
      <w:lvlJc w:val="left"/>
      <w:pPr>
        <w:tabs>
          <w:tab w:val="num" w:pos="4320"/>
        </w:tabs>
        <w:ind w:left="4320" w:hanging="360"/>
      </w:pPr>
      <w:rPr>
        <w:rFonts w:ascii="Arial" w:hAnsi="Arial" w:hint="default"/>
      </w:rPr>
    </w:lvl>
    <w:lvl w:ilvl="6" w:tplc="1DF6D968" w:tentative="1">
      <w:start w:val="1"/>
      <w:numFmt w:val="bullet"/>
      <w:lvlText w:val="•"/>
      <w:lvlJc w:val="left"/>
      <w:pPr>
        <w:tabs>
          <w:tab w:val="num" w:pos="5040"/>
        </w:tabs>
        <w:ind w:left="5040" w:hanging="360"/>
      </w:pPr>
      <w:rPr>
        <w:rFonts w:ascii="Arial" w:hAnsi="Arial" w:hint="default"/>
      </w:rPr>
    </w:lvl>
    <w:lvl w:ilvl="7" w:tplc="F69C74F4" w:tentative="1">
      <w:start w:val="1"/>
      <w:numFmt w:val="bullet"/>
      <w:lvlText w:val="•"/>
      <w:lvlJc w:val="left"/>
      <w:pPr>
        <w:tabs>
          <w:tab w:val="num" w:pos="5760"/>
        </w:tabs>
        <w:ind w:left="5760" w:hanging="360"/>
      </w:pPr>
      <w:rPr>
        <w:rFonts w:ascii="Arial" w:hAnsi="Arial" w:hint="default"/>
      </w:rPr>
    </w:lvl>
    <w:lvl w:ilvl="8" w:tplc="24E0FA2C"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37F43781"/>
    <w:multiLevelType w:val="hybridMultilevel"/>
    <w:tmpl w:val="3D8C8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F1A13A0"/>
    <w:multiLevelType w:val="hybridMultilevel"/>
    <w:tmpl w:val="47CCA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05C3A8A"/>
    <w:multiLevelType w:val="hybridMultilevel"/>
    <w:tmpl w:val="1C02EC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1370C8F"/>
    <w:multiLevelType w:val="hybridMultilevel"/>
    <w:tmpl w:val="32CC3E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2B836CB"/>
    <w:multiLevelType w:val="hybridMultilevel"/>
    <w:tmpl w:val="9EA0F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65663C5"/>
    <w:multiLevelType w:val="hybridMultilevel"/>
    <w:tmpl w:val="AD2850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7942200"/>
    <w:multiLevelType w:val="hybridMultilevel"/>
    <w:tmpl w:val="07BE5A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2B16640"/>
    <w:multiLevelType w:val="hybridMultilevel"/>
    <w:tmpl w:val="EE4EE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4D16AD7"/>
    <w:multiLevelType w:val="hybridMultilevel"/>
    <w:tmpl w:val="F5AEDE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65B6F41"/>
    <w:multiLevelType w:val="multilevel"/>
    <w:tmpl w:val="B88A3A84"/>
    <w:lvl w:ilvl="0">
      <w:start w:val="1"/>
      <w:numFmt w:val="decimal"/>
      <w:pStyle w:val="1FBF4FCF2905483FABC50A767EC5C8B7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15:restartNumberingAfterBreak="0">
    <w:nsid w:val="690C4CBF"/>
    <w:multiLevelType w:val="hybridMultilevel"/>
    <w:tmpl w:val="EF507758"/>
    <w:lvl w:ilvl="0" w:tplc="06ECC7CC">
      <w:start w:val="1"/>
      <w:numFmt w:val="bullet"/>
      <w:lvlText w:val="•"/>
      <w:lvlJc w:val="left"/>
      <w:pPr>
        <w:tabs>
          <w:tab w:val="num" w:pos="720"/>
        </w:tabs>
        <w:ind w:left="720" w:hanging="360"/>
      </w:pPr>
      <w:rPr>
        <w:rFonts w:ascii="Arial" w:hAnsi="Arial" w:hint="default"/>
      </w:rPr>
    </w:lvl>
    <w:lvl w:ilvl="1" w:tplc="80BE5C58" w:tentative="1">
      <w:start w:val="1"/>
      <w:numFmt w:val="bullet"/>
      <w:lvlText w:val="•"/>
      <w:lvlJc w:val="left"/>
      <w:pPr>
        <w:tabs>
          <w:tab w:val="num" w:pos="1440"/>
        </w:tabs>
        <w:ind w:left="1440" w:hanging="360"/>
      </w:pPr>
      <w:rPr>
        <w:rFonts w:ascii="Arial" w:hAnsi="Arial" w:hint="default"/>
      </w:rPr>
    </w:lvl>
    <w:lvl w:ilvl="2" w:tplc="0344A98C" w:tentative="1">
      <w:start w:val="1"/>
      <w:numFmt w:val="bullet"/>
      <w:lvlText w:val="•"/>
      <w:lvlJc w:val="left"/>
      <w:pPr>
        <w:tabs>
          <w:tab w:val="num" w:pos="2160"/>
        </w:tabs>
        <w:ind w:left="2160" w:hanging="360"/>
      </w:pPr>
      <w:rPr>
        <w:rFonts w:ascii="Arial" w:hAnsi="Arial" w:hint="default"/>
      </w:rPr>
    </w:lvl>
    <w:lvl w:ilvl="3" w:tplc="F8A201EA" w:tentative="1">
      <w:start w:val="1"/>
      <w:numFmt w:val="bullet"/>
      <w:lvlText w:val="•"/>
      <w:lvlJc w:val="left"/>
      <w:pPr>
        <w:tabs>
          <w:tab w:val="num" w:pos="2880"/>
        </w:tabs>
        <w:ind w:left="2880" w:hanging="360"/>
      </w:pPr>
      <w:rPr>
        <w:rFonts w:ascii="Arial" w:hAnsi="Arial" w:hint="default"/>
      </w:rPr>
    </w:lvl>
    <w:lvl w:ilvl="4" w:tplc="E80CA100" w:tentative="1">
      <w:start w:val="1"/>
      <w:numFmt w:val="bullet"/>
      <w:lvlText w:val="•"/>
      <w:lvlJc w:val="left"/>
      <w:pPr>
        <w:tabs>
          <w:tab w:val="num" w:pos="3600"/>
        </w:tabs>
        <w:ind w:left="3600" w:hanging="360"/>
      </w:pPr>
      <w:rPr>
        <w:rFonts w:ascii="Arial" w:hAnsi="Arial" w:hint="default"/>
      </w:rPr>
    </w:lvl>
    <w:lvl w:ilvl="5" w:tplc="1F545C30" w:tentative="1">
      <w:start w:val="1"/>
      <w:numFmt w:val="bullet"/>
      <w:lvlText w:val="•"/>
      <w:lvlJc w:val="left"/>
      <w:pPr>
        <w:tabs>
          <w:tab w:val="num" w:pos="4320"/>
        </w:tabs>
        <w:ind w:left="4320" w:hanging="360"/>
      </w:pPr>
      <w:rPr>
        <w:rFonts w:ascii="Arial" w:hAnsi="Arial" w:hint="default"/>
      </w:rPr>
    </w:lvl>
    <w:lvl w:ilvl="6" w:tplc="2DDA4BA4" w:tentative="1">
      <w:start w:val="1"/>
      <w:numFmt w:val="bullet"/>
      <w:lvlText w:val="•"/>
      <w:lvlJc w:val="left"/>
      <w:pPr>
        <w:tabs>
          <w:tab w:val="num" w:pos="5040"/>
        </w:tabs>
        <w:ind w:left="5040" w:hanging="360"/>
      </w:pPr>
      <w:rPr>
        <w:rFonts w:ascii="Arial" w:hAnsi="Arial" w:hint="default"/>
      </w:rPr>
    </w:lvl>
    <w:lvl w:ilvl="7" w:tplc="52D8B3B6" w:tentative="1">
      <w:start w:val="1"/>
      <w:numFmt w:val="bullet"/>
      <w:lvlText w:val="•"/>
      <w:lvlJc w:val="left"/>
      <w:pPr>
        <w:tabs>
          <w:tab w:val="num" w:pos="5760"/>
        </w:tabs>
        <w:ind w:left="5760" w:hanging="360"/>
      </w:pPr>
      <w:rPr>
        <w:rFonts w:ascii="Arial" w:hAnsi="Arial" w:hint="default"/>
      </w:rPr>
    </w:lvl>
    <w:lvl w:ilvl="8" w:tplc="C26E728E"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6DC72D63"/>
    <w:multiLevelType w:val="hybridMultilevel"/>
    <w:tmpl w:val="D5942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05E27AA"/>
    <w:multiLevelType w:val="hybridMultilevel"/>
    <w:tmpl w:val="7C24F8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41E055F"/>
    <w:multiLevelType w:val="hybridMultilevel"/>
    <w:tmpl w:val="A0D0E906"/>
    <w:lvl w:ilvl="0" w:tplc="3EBE81A4">
      <w:start w:val="1"/>
      <w:numFmt w:val="bullet"/>
      <w:lvlText w:val="•"/>
      <w:lvlJc w:val="left"/>
      <w:pPr>
        <w:tabs>
          <w:tab w:val="num" w:pos="720"/>
        </w:tabs>
        <w:ind w:left="720" w:hanging="360"/>
      </w:pPr>
      <w:rPr>
        <w:rFonts w:ascii="Arial" w:hAnsi="Arial" w:hint="default"/>
      </w:rPr>
    </w:lvl>
    <w:lvl w:ilvl="1" w:tplc="10C82B18" w:tentative="1">
      <w:start w:val="1"/>
      <w:numFmt w:val="bullet"/>
      <w:lvlText w:val="•"/>
      <w:lvlJc w:val="left"/>
      <w:pPr>
        <w:tabs>
          <w:tab w:val="num" w:pos="1440"/>
        </w:tabs>
        <w:ind w:left="1440" w:hanging="360"/>
      </w:pPr>
      <w:rPr>
        <w:rFonts w:ascii="Arial" w:hAnsi="Arial" w:hint="default"/>
      </w:rPr>
    </w:lvl>
    <w:lvl w:ilvl="2" w:tplc="80DA9406" w:tentative="1">
      <w:start w:val="1"/>
      <w:numFmt w:val="bullet"/>
      <w:lvlText w:val="•"/>
      <w:lvlJc w:val="left"/>
      <w:pPr>
        <w:tabs>
          <w:tab w:val="num" w:pos="2160"/>
        </w:tabs>
        <w:ind w:left="2160" w:hanging="360"/>
      </w:pPr>
      <w:rPr>
        <w:rFonts w:ascii="Arial" w:hAnsi="Arial" w:hint="default"/>
      </w:rPr>
    </w:lvl>
    <w:lvl w:ilvl="3" w:tplc="3286CB18" w:tentative="1">
      <w:start w:val="1"/>
      <w:numFmt w:val="bullet"/>
      <w:lvlText w:val="•"/>
      <w:lvlJc w:val="left"/>
      <w:pPr>
        <w:tabs>
          <w:tab w:val="num" w:pos="2880"/>
        </w:tabs>
        <w:ind w:left="2880" w:hanging="360"/>
      </w:pPr>
      <w:rPr>
        <w:rFonts w:ascii="Arial" w:hAnsi="Arial" w:hint="default"/>
      </w:rPr>
    </w:lvl>
    <w:lvl w:ilvl="4" w:tplc="DA08EF8E" w:tentative="1">
      <w:start w:val="1"/>
      <w:numFmt w:val="bullet"/>
      <w:lvlText w:val="•"/>
      <w:lvlJc w:val="left"/>
      <w:pPr>
        <w:tabs>
          <w:tab w:val="num" w:pos="3600"/>
        </w:tabs>
        <w:ind w:left="3600" w:hanging="360"/>
      </w:pPr>
      <w:rPr>
        <w:rFonts w:ascii="Arial" w:hAnsi="Arial" w:hint="default"/>
      </w:rPr>
    </w:lvl>
    <w:lvl w:ilvl="5" w:tplc="B0B24476" w:tentative="1">
      <w:start w:val="1"/>
      <w:numFmt w:val="bullet"/>
      <w:lvlText w:val="•"/>
      <w:lvlJc w:val="left"/>
      <w:pPr>
        <w:tabs>
          <w:tab w:val="num" w:pos="4320"/>
        </w:tabs>
        <w:ind w:left="4320" w:hanging="360"/>
      </w:pPr>
      <w:rPr>
        <w:rFonts w:ascii="Arial" w:hAnsi="Arial" w:hint="default"/>
      </w:rPr>
    </w:lvl>
    <w:lvl w:ilvl="6" w:tplc="C316A63A" w:tentative="1">
      <w:start w:val="1"/>
      <w:numFmt w:val="bullet"/>
      <w:lvlText w:val="•"/>
      <w:lvlJc w:val="left"/>
      <w:pPr>
        <w:tabs>
          <w:tab w:val="num" w:pos="5040"/>
        </w:tabs>
        <w:ind w:left="5040" w:hanging="360"/>
      </w:pPr>
      <w:rPr>
        <w:rFonts w:ascii="Arial" w:hAnsi="Arial" w:hint="default"/>
      </w:rPr>
    </w:lvl>
    <w:lvl w:ilvl="7" w:tplc="A17C8F12" w:tentative="1">
      <w:start w:val="1"/>
      <w:numFmt w:val="bullet"/>
      <w:lvlText w:val="•"/>
      <w:lvlJc w:val="left"/>
      <w:pPr>
        <w:tabs>
          <w:tab w:val="num" w:pos="5760"/>
        </w:tabs>
        <w:ind w:left="5760" w:hanging="360"/>
      </w:pPr>
      <w:rPr>
        <w:rFonts w:ascii="Arial" w:hAnsi="Arial" w:hint="default"/>
      </w:rPr>
    </w:lvl>
    <w:lvl w:ilvl="8" w:tplc="2402C8A4"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44A104D"/>
    <w:multiLevelType w:val="hybridMultilevel"/>
    <w:tmpl w:val="FE02262C"/>
    <w:lvl w:ilvl="0" w:tplc="C9BA68E4">
      <w:start w:val="1"/>
      <w:numFmt w:val="bullet"/>
      <w:lvlText w:val="•"/>
      <w:lvlJc w:val="left"/>
      <w:pPr>
        <w:tabs>
          <w:tab w:val="num" w:pos="720"/>
        </w:tabs>
        <w:ind w:left="720" w:hanging="360"/>
      </w:pPr>
      <w:rPr>
        <w:rFonts w:ascii="Arial" w:hAnsi="Arial" w:hint="default"/>
      </w:rPr>
    </w:lvl>
    <w:lvl w:ilvl="1" w:tplc="7C706666">
      <w:numFmt w:val="bullet"/>
      <w:lvlText w:val="•"/>
      <w:lvlJc w:val="left"/>
      <w:pPr>
        <w:tabs>
          <w:tab w:val="num" w:pos="1440"/>
        </w:tabs>
        <w:ind w:left="1440" w:hanging="360"/>
      </w:pPr>
      <w:rPr>
        <w:rFonts w:ascii="Arial" w:hAnsi="Arial" w:hint="default"/>
      </w:rPr>
    </w:lvl>
    <w:lvl w:ilvl="2" w:tplc="BE1A8A50" w:tentative="1">
      <w:start w:val="1"/>
      <w:numFmt w:val="bullet"/>
      <w:lvlText w:val="•"/>
      <w:lvlJc w:val="left"/>
      <w:pPr>
        <w:tabs>
          <w:tab w:val="num" w:pos="2160"/>
        </w:tabs>
        <w:ind w:left="2160" w:hanging="360"/>
      </w:pPr>
      <w:rPr>
        <w:rFonts w:ascii="Arial" w:hAnsi="Arial" w:hint="default"/>
      </w:rPr>
    </w:lvl>
    <w:lvl w:ilvl="3" w:tplc="99DACA54" w:tentative="1">
      <w:start w:val="1"/>
      <w:numFmt w:val="bullet"/>
      <w:lvlText w:val="•"/>
      <w:lvlJc w:val="left"/>
      <w:pPr>
        <w:tabs>
          <w:tab w:val="num" w:pos="2880"/>
        </w:tabs>
        <w:ind w:left="2880" w:hanging="360"/>
      </w:pPr>
      <w:rPr>
        <w:rFonts w:ascii="Arial" w:hAnsi="Arial" w:hint="default"/>
      </w:rPr>
    </w:lvl>
    <w:lvl w:ilvl="4" w:tplc="A3581478" w:tentative="1">
      <w:start w:val="1"/>
      <w:numFmt w:val="bullet"/>
      <w:lvlText w:val="•"/>
      <w:lvlJc w:val="left"/>
      <w:pPr>
        <w:tabs>
          <w:tab w:val="num" w:pos="3600"/>
        </w:tabs>
        <w:ind w:left="3600" w:hanging="360"/>
      </w:pPr>
      <w:rPr>
        <w:rFonts w:ascii="Arial" w:hAnsi="Arial" w:hint="default"/>
      </w:rPr>
    </w:lvl>
    <w:lvl w:ilvl="5" w:tplc="8F14643C" w:tentative="1">
      <w:start w:val="1"/>
      <w:numFmt w:val="bullet"/>
      <w:lvlText w:val="•"/>
      <w:lvlJc w:val="left"/>
      <w:pPr>
        <w:tabs>
          <w:tab w:val="num" w:pos="4320"/>
        </w:tabs>
        <w:ind w:left="4320" w:hanging="360"/>
      </w:pPr>
      <w:rPr>
        <w:rFonts w:ascii="Arial" w:hAnsi="Arial" w:hint="default"/>
      </w:rPr>
    </w:lvl>
    <w:lvl w:ilvl="6" w:tplc="C1FEA6CA" w:tentative="1">
      <w:start w:val="1"/>
      <w:numFmt w:val="bullet"/>
      <w:lvlText w:val="•"/>
      <w:lvlJc w:val="left"/>
      <w:pPr>
        <w:tabs>
          <w:tab w:val="num" w:pos="5040"/>
        </w:tabs>
        <w:ind w:left="5040" w:hanging="360"/>
      </w:pPr>
      <w:rPr>
        <w:rFonts w:ascii="Arial" w:hAnsi="Arial" w:hint="default"/>
      </w:rPr>
    </w:lvl>
    <w:lvl w:ilvl="7" w:tplc="43DA7B28" w:tentative="1">
      <w:start w:val="1"/>
      <w:numFmt w:val="bullet"/>
      <w:lvlText w:val="•"/>
      <w:lvlJc w:val="left"/>
      <w:pPr>
        <w:tabs>
          <w:tab w:val="num" w:pos="5760"/>
        </w:tabs>
        <w:ind w:left="5760" w:hanging="360"/>
      </w:pPr>
      <w:rPr>
        <w:rFonts w:ascii="Arial" w:hAnsi="Arial" w:hint="default"/>
      </w:rPr>
    </w:lvl>
    <w:lvl w:ilvl="8" w:tplc="1136BF58"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7542968"/>
    <w:multiLevelType w:val="hybridMultilevel"/>
    <w:tmpl w:val="F8047976"/>
    <w:lvl w:ilvl="0" w:tplc="04090001">
      <w:start w:val="1"/>
      <w:numFmt w:val="bullet"/>
      <w:pStyle w:val="Bulletpoints"/>
      <w:lvlText w:val=""/>
      <w:lvlJc w:val="left"/>
      <w:pPr>
        <w:ind w:left="360" w:hanging="360"/>
      </w:pPr>
      <w:rPr>
        <w:rFonts w:ascii="Symbol" w:hAnsi="Symbol" w:hint="default"/>
      </w:rPr>
    </w:lvl>
    <w:lvl w:ilvl="1" w:tplc="041D0003">
      <w:start w:val="1"/>
      <w:numFmt w:val="bullet"/>
      <w:lvlText w:val="o"/>
      <w:lvlJc w:val="left"/>
      <w:pPr>
        <w:ind w:left="1080" w:hanging="360"/>
      </w:pPr>
      <w:rPr>
        <w:rFonts w:ascii="Courier New" w:hAnsi="Courier New" w:cs="Courier New" w:hint="default"/>
      </w:rPr>
    </w:lvl>
    <w:lvl w:ilvl="2" w:tplc="041D0005">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44" w15:restartNumberingAfterBreak="0">
    <w:nsid w:val="7AAA0F6E"/>
    <w:multiLevelType w:val="hybridMultilevel"/>
    <w:tmpl w:val="4E382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E5F4B1E"/>
    <w:multiLevelType w:val="hybridMultilevel"/>
    <w:tmpl w:val="25E41A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70808856">
    <w:abstractNumId w:val="9"/>
  </w:num>
  <w:num w:numId="2" w16cid:durableId="1698390176">
    <w:abstractNumId w:val="7"/>
  </w:num>
  <w:num w:numId="3" w16cid:durableId="67189757">
    <w:abstractNumId w:val="6"/>
  </w:num>
  <w:num w:numId="4" w16cid:durableId="332803643">
    <w:abstractNumId w:val="5"/>
  </w:num>
  <w:num w:numId="5" w16cid:durableId="831481240">
    <w:abstractNumId w:val="4"/>
  </w:num>
  <w:num w:numId="6" w16cid:durableId="1572302126">
    <w:abstractNumId w:val="8"/>
  </w:num>
  <w:num w:numId="7" w16cid:durableId="2010018610">
    <w:abstractNumId w:val="3"/>
  </w:num>
  <w:num w:numId="8" w16cid:durableId="1307857367">
    <w:abstractNumId w:val="2"/>
  </w:num>
  <w:num w:numId="9" w16cid:durableId="1851527302">
    <w:abstractNumId w:val="1"/>
  </w:num>
  <w:num w:numId="10" w16cid:durableId="915868292">
    <w:abstractNumId w:val="0"/>
  </w:num>
  <w:num w:numId="11" w16cid:durableId="918054833">
    <w:abstractNumId w:val="20"/>
  </w:num>
  <w:num w:numId="12" w16cid:durableId="1334449332">
    <w:abstractNumId w:val="10"/>
  </w:num>
  <w:num w:numId="13" w16cid:durableId="132257638">
    <w:abstractNumId w:val="26"/>
  </w:num>
  <w:num w:numId="14" w16cid:durableId="1980726593">
    <w:abstractNumId w:val="23"/>
  </w:num>
  <w:num w:numId="15" w16cid:durableId="1803112821">
    <w:abstractNumId w:val="37"/>
  </w:num>
  <w:num w:numId="16" w16cid:durableId="532231765">
    <w:abstractNumId w:val="32"/>
  </w:num>
  <w:num w:numId="17" w16cid:durableId="414589685">
    <w:abstractNumId w:val="43"/>
  </w:num>
  <w:num w:numId="18" w16cid:durableId="52658046">
    <w:abstractNumId w:val="40"/>
  </w:num>
  <w:num w:numId="19" w16cid:durableId="449671019">
    <w:abstractNumId w:val="39"/>
  </w:num>
  <w:num w:numId="20" w16cid:durableId="404568050">
    <w:abstractNumId w:val="38"/>
  </w:num>
  <w:num w:numId="21" w16cid:durableId="1104885084">
    <w:abstractNumId w:val="18"/>
  </w:num>
  <w:num w:numId="22" w16cid:durableId="1691292531">
    <w:abstractNumId w:val="41"/>
  </w:num>
  <w:num w:numId="23" w16cid:durableId="391196585">
    <w:abstractNumId w:val="27"/>
  </w:num>
  <w:num w:numId="24" w16cid:durableId="1023018736">
    <w:abstractNumId w:val="42"/>
  </w:num>
  <w:num w:numId="25" w16cid:durableId="937105462">
    <w:abstractNumId w:val="13"/>
  </w:num>
  <w:num w:numId="26" w16cid:durableId="165874962">
    <w:abstractNumId w:val="30"/>
  </w:num>
  <w:num w:numId="27" w16cid:durableId="1845243596">
    <w:abstractNumId w:val="28"/>
  </w:num>
  <w:num w:numId="28" w16cid:durableId="1179194983">
    <w:abstractNumId w:val="12"/>
  </w:num>
  <w:num w:numId="29" w16cid:durableId="1063331364">
    <w:abstractNumId w:val="22"/>
  </w:num>
  <w:num w:numId="30" w16cid:durableId="364141420">
    <w:abstractNumId w:val="33"/>
  </w:num>
  <w:num w:numId="31" w16cid:durableId="1583299144">
    <w:abstractNumId w:val="25"/>
  </w:num>
  <w:num w:numId="32" w16cid:durableId="1044252192">
    <w:abstractNumId w:val="36"/>
  </w:num>
  <w:num w:numId="33" w16cid:durableId="1003776103">
    <w:abstractNumId w:val="31"/>
  </w:num>
  <w:num w:numId="34" w16cid:durableId="605237561">
    <w:abstractNumId w:val="43"/>
  </w:num>
  <w:num w:numId="35" w16cid:durableId="1461455104">
    <w:abstractNumId w:val="29"/>
  </w:num>
  <w:num w:numId="36" w16cid:durableId="1467696373">
    <w:abstractNumId w:val="11"/>
  </w:num>
  <w:num w:numId="37" w16cid:durableId="206530701">
    <w:abstractNumId w:val="19"/>
  </w:num>
  <w:num w:numId="38" w16cid:durableId="1199665581">
    <w:abstractNumId w:val="16"/>
  </w:num>
  <w:num w:numId="39" w16cid:durableId="1041174502">
    <w:abstractNumId w:val="45"/>
  </w:num>
  <w:num w:numId="40" w16cid:durableId="982585641">
    <w:abstractNumId w:val="35"/>
  </w:num>
  <w:num w:numId="41" w16cid:durableId="2027247832">
    <w:abstractNumId w:val="15"/>
  </w:num>
  <w:num w:numId="42" w16cid:durableId="739867355">
    <w:abstractNumId w:val="44"/>
  </w:num>
  <w:num w:numId="43" w16cid:durableId="1104543962">
    <w:abstractNumId w:val="21"/>
  </w:num>
  <w:num w:numId="44" w16cid:durableId="839273365">
    <w:abstractNumId w:val="34"/>
  </w:num>
  <w:num w:numId="45" w16cid:durableId="1853062076">
    <w:abstractNumId w:val="24"/>
  </w:num>
  <w:num w:numId="46" w16cid:durableId="1838619522">
    <w:abstractNumId w:val="17"/>
  </w:num>
  <w:num w:numId="47" w16cid:durableId="1328486011">
    <w:abstractNumId w:val="1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1304"/>
  <w:autoHyphenation/>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C4F"/>
    <w:rsid w:val="00000FA4"/>
    <w:rsid w:val="00001060"/>
    <w:rsid w:val="00001413"/>
    <w:rsid w:val="000014C6"/>
    <w:rsid w:val="00001C8B"/>
    <w:rsid w:val="00002E3C"/>
    <w:rsid w:val="0000413E"/>
    <w:rsid w:val="000047C1"/>
    <w:rsid w:val="00004C49"/>
    <w:rsid w:val="0000506C"/>
    <w:rsid w:val="00005AF2"/>
    <w:rsid w:val="00005CDF"/>
    <w:rsid w:val="00006909"/>
    <w:rsid w:val="000071AD"/>
    <w:rsid w:val="00007347"/>
    <w:rsid w:val="000108A8"/>
    <w:rsid w:val="00010907"/>
    <w:rsid w:val="00010C0F"/>
    <w:rsid w:val="00010F13"/>
    <w:rsid w:val="000114AE"/>
    <w:rsid w:val="00011635"/>
    <w:rsid w:val="00011DC4"/>
    <w:rsid w:val="00011E20"/>
    <w:rsid w:val="00011FDF"/>
    <w:rsid w:val="00012916"/>
    <w:rsid w:val="000134B6"/>
    <w:rsid w:val="0001350D"/>
    <w:rsid w:val="00013774"/>
    <w:rsid w:val="00015492"/>
    <w:rsid w:val="000155DB"/>
    <w:rsid w:val="0001562F"/>
    <w:rsid w:val="00015E2E"/>
    <w:rsid w:val="00015E3B"/>
    <w:rsid w:val="000166E8"/>
    <w:rsid w:val="00016FB8"/>
    <w:rsid w:val="000173F9"/>
    <w:rsid w:val="00020E76"/>
    <w:rsid w:val="00020F1F"/>
    <w:rsid w:val="000210C1"/>
    <w:rsid w:val="0002204B"/>
    <w:rsid w:val="00022862"/>
    <w:rsid w:val="00023A92"/>
    <w:rsid w:val="00023D60"/>
    <w:rsid w:val="000241AE"/>
    <w:rsid w:val="00024243"/>
    <w:rsid w:val="000245B6"/>
    <w:rsid w:val="000258FC"/>
    <w:rsid w:val="00026876"/>
    <w:rsid w:val="00026B46"/>
    <w:rsid w:val="00027C2B"/>
    <w:rsid w:val="000306BC"/>
    <w:rsid w:val="00030B1C"/>
    <w:rsid w:val="00030B47"/>
    <w:rsid w:val="00031975"/>
    <w:rsid w:val="00031B9C"/>
    <w:rsid w:val="00031D49"/>
    <w:rsid w:val="00031D7D"/>
    <w:rsid w:val="00032007"/>
    <w:rsid w:val="0003250C"/>
    <w:rsid w:val="00032888"/>
    <w:rsid w:val="0003332D"/>
    <w:rsid w:val="00033795"/>
    <w:rsid w:val="00033E2F"/>
    <w:rsid w:val="00034314"/>
    <w:rsid w:val="0003454A"/>
    <w:rsid w:val="00034645"/>
    <w:rsid w:val="000349A6"/>
    <w:rsid w:val="00034F07"/>
    <w:rsid w:val="0003537E"/>
    <w:rsid w:val="00035383"/>
    <w:rsid w:val="000362A4"/>
    <w:rsid w:val="00036924"/>
    <w:rsid w:val="00036A0C"/>
    <w:rsid w:val="00037428"/>
    <w:rsid w:val="000374E9"/>
    <w:rsid w:val="0003765A"/>
    <w:rsid w:val="000376BF"/>
    <w:rsid w:val="00040DA6"/>
    <w:rsid w:val="00040E8B"/>
    <w:rsid w:val="00041568"/>
    <w:rsid w:val="000415E3"/>
    <w:rsid w:val="00041912"/>
    <w:rsid w:val="00042549"/>
    <w:rsid w:val="00042904"/>
    <w:rsid w:val="00042B9D"/>
    <w:rsid w:val="00042D12"/>
    <w:rsid w:val="00042D7D"/>
    <w:rsid w:val="00043BA1"/>
    <w:rsid w:val="000441AE"/>
    <w:rsid w:val="000442DE"/>
    <w:rsid w:val="00045B41"/>
    <w:rsid w:val="0004647D"/>
    <w:rsid w:val="000464D9"/>
    <w:rsid w:val="0004655D"/>
    <w:rsid w:val="00046A66"/>
    <w:rsid w:val="000470A7"/>
    <w:rsid w:val="0004785C"/>
    <w:rsid w:val="00047F6C"/>
    <w:rsid w:val="000517B9"/>
    <w:rsid w:val="00052829"/>
    <w:rsid w:val="00052FCD"/>
    <w:rsid w:val="00053B2F"/>
    <w:rsid w:val="00053F7C"/>
    <w:rsid w:val="000545B9"/>
    <w:rsid w:val="00054DAA"/>
    <w:rsid w:val="000551A5"/>
    <w:rsid w:val="00055BE1"/>
    <w:rsid w:val="00056165"/>
    <w:rsid w:val="00056A4B"/>
    <w:rsid w:val="0005740D"/>
    <w:rsid w:val="00057D50"/>
    <w:rsid w:val="00060435"/>
    <w:rsid w:val="00060555"/>
    <w:rsid w:val="00060901"/>
    <w:rsid w:val="00060FA2"/>
    <w:rsid w:val="00061434"/>
    <w:rsid w:val="00062730"/>
    <w:rsid w:val="000629AA"/>
    <w:rsid w:val="00062B79"/>
    <w:rsid w:val="00062C5F"/>
    <w:rsid w:val="00063436"/>
    <w:rsid w:val="000635CA"/>
    <w:rsid w:val="00063820"/>
    <w:rsid w:val="000639AC"/>
    <w:rsid w:val="00063AAC"/>
    <w:rsid w:val="00063D0C"/>
    <w:rsid w:val="00063F31"/>
    <w:rsid w:val="00064140"/>
    <w:rsid w:val="000645C1"/>
    <w:rsid w:val="0006463F"/>
    <w:rsid w:val="00064706"/>
    <w:rsid w:val="0006479B"/>
    <w:rsid w:val="00064977"/>
    <w:rsid w:val="00064FA3"/>
    <w:rsid w:val="000668CF"/>
    <w:rsid w:val="00066D17"/>
    <w:rsid w:val="0006782D"/>
    <w:rsid w:val="0007142F"/>
    <w:rsid w:val="000714E8"/>
    <w:rsid w:val="0007179D"/>
    <w:rsid w:val="000726A6"/>
    <w:rsid w:val="00072BFA"/>
    <w:rsid w:val="00073081"/>
    <w:rsid w:val="0007342B"/>
    <w:rsid w:val="000737D9"/>
    <w:rsid w:val="00073927"/>
    <w:rsid w:val="0007396A"/>
    <w:rsid w:val="00073EDB"/>
    <w:rsid w:val="00075C77"/>
    <w:rsid w:val="00076C1B"/>
    <w:rsid w:val="00076D18"/>
    <w:rsid w:val="00077327"/>
    <w:rsid w:val="000776F1"/>
    <w:rsid w:val="00077ACF"/>
    <w:rsid w:val="00077EBD"/>
    <w:rsid w:val="00080BF0"/>
    <w:rsid w:val="000810C4"/>
    <w:rsid w:val="00081F6F"/>
    <w:rsid w:val="00082065"/>
    <w:rsid w:val="0008231F"/>
    <w:rsid w:val="00083365"/>
    <w:rsid w:val="00083B3F"/>
    <w:rsid w:val="00084B8C"/>
    <w:rsid w:val="00084F77"/>
    <w:rsid w:val="0008569C"/>
    <w:rsid w:val="00085B85"/>
    <w:rsid w:val="00085EBC"/>
    <w:rsid w:val="00086129"/>
    <w:rsid w:val="0008678C"/>
    <w:rsid w:val="00086CBD"/>
    <w:rsid w:val="000873CC"/>
    <w:rsid w:val="00087731"/>
    <w:rsid w:val="00087750"/>
    <w:rsid w:val="000878D7"/>
    <w:rsid w:val="00087C42"/>
    <w:rsid w:val="00090B46"/>
    <w:rsid w:val="00091671"/>
    <w:rsid w:val="00091A9D"/>
    <w:rsid w:val="00091E02"/>
    <w:rsid w:val="000921BB"/>
    <w:rsid w:val="00092AEC"/>
    <w:rsid w:val="00093782"/>
    <w:rsid w:val="0009395D"/>
    <w:rsid w:val="00093B9E"/>
    <w:rsid w:val="00093EF1"/>
    <w:rsid w:val="000948B3"/>
    <w:rsid w:val="0009538C"/>
    <w:rsid w:val="0009575E"/>
    <w:rsid w:val="00096180"/>
    <w:rsid w:val="000965B8"/>
    <w:rsid w:val="0009671F"/>
    <w:rsid w:val="00096EF3"/>
    <w:rsid w:val="000970BB"/>
    <w:rsid w:val="00097372"/>
    <w:rsid w:val="000975E7"/>
    <w:rsid w:val="0009774A"/>
    <w:rsid w:val="000979EE"/>
    <w:rsid w:val="00097B4C"/>
    <w:rsid w:val="00097D47"/>
    <w:rsid w:val="000A0037"/>
    <w:rsid w:val="000A0C34"/>
    <w:rsid w:val="000A1217"/>
    <w:rsid w:val="000A2F97"/>
    <w:rsid w:val="000A37F7"/>
    <w:rsid w:val="000A3924"/>
    <w:rsid w:val="000A439C"/>
    <w:rsid w:val="000A4573"/>
    <w:rsid w:val="000A5F5A"/>
    <w:rsid w:val="000A607A"/>
    <w:rsid w:val="000A6AF6"/>
    <w:rsid w:val="000A6E4E"/>
    <w:rsid w:val="000A73BC"/>
    <w:rsid w:val="000A79DA"/>
    <w:rsid w:val="000A7CFD"/>
    <w:rsid w:val="000A7DE4"/>
    <w:rsid w:val="000B0810"/>
    <w:rsid w:val="000B096E"/>
    <w:rsid w:val="000B1FE1"/>
    <w:rsid w:val="000B2649"/>
    <w:rsid w:val="000B2748"/>
    <w:rsid w:val="000B2826"/>
    <w:rsid w:val="000B2BE9"/>
    <w:rsid w:val="000B2DB0"/>
    <w:rsid w:val="000B33E8"/>
    <w:rsid w:val="000B38D0"/>
    <w:rsid w:val="000B54AD"/>
    <w:rsid w:val="000B5BFE"/>
    <w:rsid w:val="000B665A"/>
    <w:rsid w:val="000B7383"/>
    <w:rsid w:val="000B74B1"/>
    <w:rsid w:val="000B7931"/>
    <w:rsid w:val="000B7BD9"/>
    <w:rsid w:val="000B7EFC"/>
    <w:rsid w:val="000C0CD1"/>
    <w:rsid w:val="000C0E13"/>
    <w:rsid w:val="000C0FB1"/>
    <w:rsid w:val="000C116C"/>
    <w:rsid w:val="000C19F1"/>
    <w:rsid w:val="000C229D"/>
    <w:rsid w:val="000C22FE"/>
    <w:rsid w:val="000C237B"/>
    <w:rsid w:val="000C2425"/>
    <w:rsid w:val="000C2FB6"/>
    <w:rsid w:val="000C34BD"/>
    <w:rsid w:val="000C3786"/>
    <w:rsid w:val="000C396A"/>
    <w:rsid w:val="000C404D"/>
    <w:rsid w:val="000C4062"/>
    <w:rsid w:val="000C4F07"/>
    <w:rsid w:val="000C5395"/>
    <w:rsid w:val="000C571C"/>
    <w:rsid w:val="000C662F"/>
    <w:rsid w:val="000C6845"/>
    <w:rsid w:val="000C69DB"/>
    <w:rsid w:val="000C6DB9"/>
    <w:rsid w:val="000C6DF9"/>
    <w:rsid w:val="000D0024"/>
    <w:rsid w:val="000D0062"/>
    <w:rsid w:val="000D0077"/>
    <w:rsid w:val="000D00D1"/>
    <w:rsid w:val="000D081B"/>
    <w:rsid w:val="000D095B"/>
    <w:rsid w:val="000D1031"/>
    <w:rsid w:val="000D18A0"/>
    <w:rsid w:val="000D2183"/>
    <w:rsid w:val="000D2723"/>
    <w:rsid w:val="000D2BD3"/>
    <w:rsid w:val="000D2E06"/>
    <w:rsid w:val="000D3531"/>
    <w:rsid w:val="000D3733"/>
    <w:rsid w:val="000D3C8F"/>
    <w:rsid w:val="000D3CB0"/>
    <w:rsid w:val="000D41B1"/>
    <w:rsid w:val="000D4A31"/>
    <w:rsid w:val="000D4BBC"/>
    <w:rsid w:val="000D5D59"/>
    <w:rsid w:val="000D5F3F"/>
    <w:rsid w:val="000D61BC"/>
    <w:rsid w:val="000D61EC"/>
    <w:rsid w:val="000D63EA"/>
    <w:rsid w:val="000D7101"/>
    <w:rsid w:val="000D74D2"/>
    <w:rsid w:val="000D7524"/>
    <w:rsid w:val="000E06DC"/>
    <w:rsid w:val="000E203E"/>
    <w:rsid w:val="000E22C8"/>
    <w:rsid w:val="000E359A"/>
    <w:rsid w:val="000E386C"/>
    <w:rsid w:val="000E4416"/>
    <w:rsid w:val="000E5062"/>
    <w:rsid w:val="000E56A6"/>
    <w:rsid w:val="000E635D"/>
    <w:rsid w:val="000E6846"/>
    <w:rsid w:val="000E6A13"/>
    <w:rsid w:val="000E6C24"/>
    <w:rsid w:val="000E6F08"/>
    <w:rsid w:val="000E754E"/>
    <w:rsid w:val="000F1746"/>
    <w:rsid w:val="000F1A01"/>
    <w:rsid w:val="000F1AD6"/>
    <w:rsid w:val="000F1FFB"/>
    <w:rsid w:val="000F2BC8"/>
    <w:rsid w:val="000F35E4"/>
    <w:rsid w:val="000F3B34"/>
    <w:rsid w:val="000F3B41"/>
    <w:rsid w:val="000F48EC"/>
    <w:rsid w:val="000F5301"/>
    <w:rsid w:val="000F560A"/>
    <w:rsid w:val="000F6271"/>
    <w:rsid w:val="000F6E14"/>
    <w:rsid w:val="000F74D9"/>
    <w:rsid w:val="00100255"/>
    <w:rsid w:val="00100322"/>
    <w:rsid w:val="00100C33"/>
    <w:rsid w:val="0010310A"/>
    <w:rsid w:val="001033EA"/>
    <w:rsid w:val="00103676"/>
    <w:rsid w:val="00103D15"/>
    <w:rsid w:val="00103DB3"/>
    <w:rsid w:val="00104226"/>
    <w:rsid w:val="00104C28"/>
    <w:rsid w:val="001050AB"/>
    <w:rsid w:val="0010550D"/>
    <w:rsid w:val="00105620"/>
    <w:rsid w:val="00105C9A"/>
    <w:rsid w:val="00105D2F"/>
    <w:rsid w:val="00105D66"/>
    <w:rsid w:val="001060B4"/>
    <w:rsid w:val="0010733C"/>
    <w:rsid w:val="00107C81"/>
    <w:rsid w:val="00107EF5"/>
    <w:rsid w:val="0011068D"/>
    <w:rsid w:val="0011070A"/>
    <w:rsid w:val="0011085C"/>
    <w:rsid w:val="00111416"/>
    <w:rsid w:val="00111FB5"/>
    <w:rsid w:val="001121D6"/>
    <w:rsid w:val="00112434"/>
    <w:rsid w:val="00112C0C"/>
    <w:rsid w:val="00112F9C"/>
    <w:rsid w:val="00113823"/>
    <w:rsid w:val="00113C64"/>
    <w:rsid w:val="00114897"/>
    <w:rsid w:val="001154B4"/>
    <w:rsid w:val="00115AB6"/>
    <w:rsid w:val="0011710B"/>
    <w:rsid w:val="001179A3"/>
    <w:rsid w:val="00117A6C"/>
    <w:rsid w:val="0012098F"/>
    <w:rsid w:val="00121296"/>
    <w:rsid w:val="00121472"/>
    <w:rsid w:val="00122F32"/>
    <w:rsid w:val="00123C6E"/>
    <w:rsid w:val="00123CDD"/>
    <w:rsid w:val="001240DF"/>
    <w:rsid w:val="001247B2"/>
    <w:rsid w:val="001253A9"/>
    <w:rsid w:val="00125B52"/>
    <w:rsid w:val="00125F94"/>
    <w:rsid w:val="001262A1"/>
    <w:rsid w:val="00126889"/>
    <w:rsid w:val="00126B9F"/>
    <w:rsid w:val="00126BBD"/>
    <w:rsid w:val="001303A1"/>
    <w:rsid w:val="0013166C"/>
    <w:rsid w:val="00133CCB"/>
    <w:rsid w:val="0013404C"/>
    <w:rsid w:val="00134C51"/>
    <w:rsid w:val="00134E51"/>
    <w:rsid w:val="001352E2"/>
    <w:rsid w:val="001366A5"/>
    <w:rsid w:val="00137748"/>
    <w:rsid w:val="00137842"/>
    <w:rsid w:val="00140AD0"/>
    <w:rsid w:val="00141164"/>
    <w:rsid w:val="001411EF"/>
    <w:rsid w:val="00141C78"/>
    <w:rsid w:val="0014299D"/>
    <w:rsid w:val="00142AD1"/>
    <w:rsid w:val="001435E4"/>
    <w:rsid w:val="00143BA1"/>
    <w:rsid w:val="00143EA1"/>
    <w:rsid w:val="00143EDD"/>
    <w:rsid w:val="00143FEB"/>
    <w:rsid w:val="0014417F"/>
    <w:rsid w:val="001456A8"/>
    <w:rsid w:val="00145A5C"/>
    <w:rsid w:val="00146119"/>
    <w:rsid w:val="001462F2"/>
    <w:rsid w:val="00146355"/>
    <w:rsid w:val="00146426"/>
    <w:rsid w:val="00147429"/>
    <w:rsid w:val="00147FC2"/>
    <w:rsid w:val="001506FF"/>
    <w:rsid w:val="00150C49"/>
    <w:rsid w:val="00151168"/>
    <w:rsid w:val="0015135F"/>
    <w:rsid w:val="001516BC"/>
    <w:rsid w:val="00152056"/>
    <w:rsid w:val="0015209B"/>
    <w:rsid w:val="00152701"/>
    <w:rsid w:val="001531E5"/>
    <w:rsid w:val="001533C1"/>
    <w:rsid w:val="001533F5"/>
    <w:rsid w:val="00153A7E"/>
    <w:rsid w:val="001544BC"/>
    <w:rsid w:val="0015454E"/>
    <w:rsid w:val="00154876"/>
    <w:rsid w:val="00154AF0"/>
    <w:rsid w:val="00154D2C"/>
    <w:rsid w:val="00154DB7"/>
    <w:rsid w:val="00154F82"/>
    <w:rsid w:val="00154FB5"/>
    <w:rsid w:val="001553F6"/>
    <w:rsid w:val="00155BF3"/>
    <w:rsid w:val="0015602F"/>
    <w:rsid w:val="0015672F"/>
    <w:rsid w:val="001567BB"/>
    <w:rsid w:val="00156F93"/>
    <w:rsid w:val="001570C2"/>
    <w:rsid w:val="001571F1"/>
    <w:rsid w:val="001574A5"/>
    <w:rsid w:val="001576A2"/>
    <w:rsid w:val="001577E8"/>
    <w:rsid w:val="00160231"/>
    <w:rsid w:val="001607C7"/>
    <w:rsid w:val="00160BF3"/>
    <w:rsid w:val="00160D04"/>
    <w:rsid w:val="00161006"/>
    <w:rsid w:val="00161153"/>
    <w:rsid w:val="0016144F"/>
    <w:rsid w:val="001614D7"/>
    <w:rsid w:val="001625AD"/>
    <w:rsid w:val="001626F7"/>
    <w:rsid w:val="001627E4"/>
    <w:rsid w:val="0016394C"/>
    <w:rsid w:val="00163F2C"/>
    <w:rsid w:val="00163FE3"/>
    <w:rsid w:val="00164153"/>
    <w:rsid w:val="00164D17"/>
    <w:rsid w:val="00164F24"/>
    <w:rsid w:val="00165493"/>
    <w:rsid w:val="001662D0"/>
    <w:rsid w:val="0016680F"/>
    <w:rsid w:val="00166ADA"/>
    <w:rsid w:val="00166DE7"/>
    <w:rsid w:val="0016722F"/>
    <w:rsid w:val="00167AB0"/>
    <w:rsid w:val="00167BEE"/>
    <w:rsid w:val="001704A6"/>
    <w:rsid w:val="001704D9"/>
    <w:rsid w:val="00170CE0"/>
    <w:rsid w:val="00171007"/>
    <w:rsid w:val="001710DB"/>
    <w:rsid w:val="00171109"/>
    <w:rsid w:val="0017139B"/>
    <w:rsid w:val="001723C7"/>
    <w:rsid w:val="001726D9"/>
    <w:rsid w:val="00172775"/>
    <w:rsid w:val="001730A6"/>
    <w:rsid w:val="0017332A"/>
    <w:rsid w:val="001734B6"/>
    <w:rsid w:val="001734E4"/>
    <w:rsid w:val="001739C4"/>
    <w:rsid w:val="0017495C"/>
    <w:rsid w:val="00174BC7"/>
    <w:rsid w:val="00174D34"/>
    <w:rsid w:val="0017553B"/>
    <w:rsid w:val="00175D6E"/>
    <w:rsid w:val="00176626"/>
    <w:rsid w:val="001767CA"/>
    <w:rsid w:val="00176B97"/>
    <w:rsid w:val="001770FD"/>
    <w:rsid w:val="00177307"/>
    <w:rsid w:val="001775EB"/>
    <w:rsid w:val="00180B78"/>
    <w:rsid w:val="001812B8"/>
    <w:rsid w:val="0018152C"/>
    <w:rsid w:val="00182281"/>
    <w:rsid w:val="001828B4"/>
    <w:rsid w:val="001836C3"/>
    <w:rsid w:val="00183C00"/>
    <w:rsid w:val="0018432F"/>
    <w:rsid w:val="00184778"/>
    <w:rsid w:val="00184DEE"/>
    <w:rsid w:val="001851BA"/>
    <w:rsid w:val="001852CA"/>
    <w:rsid w:val="00185459"/>
    <w:rsid w:val="0018561F"/>
    <w:rsid w:val="00185695"/>
    <w:rsid w:val="00185BA9"/>
    <w:rsid w:val="00185EA3"/>
    <w:rsid w:val="00186159"/>
    <w:rsid w:val="001872E2"/>
    <w:rsid w:val="00187B6D"/>
    <w:rsid w:val="00187F68"/>
    <w:rsid w:val="00190312"/>
    <w:rsid w:val="001903DA"/>
    <w:rsid w:val="001904BF"/>
    <w:rsid w:val="00191583"/>
    <w:rsid w:val="001919BD"/>
    <w:rsid w:val="0019291D"/>
    <w:rsid w:val="00192D41"/>
    <w:rsid w:val="001932B4"/>
    <w:rsid w:val="001932D4"/>
    <w:rsid w:val="00193334"/>
    <w:rsid w:val="00193DBD"/>
    <w:rsid w:val="0019410F"/>
    <w:rsid w:val="0019418B"/>
    <w:rsid w:val="0019481B"/>
    <w:rsid w:val="0019490C"/>
    <w:rsid w:val="00194C92"/>
    <w:rsid w:val="00194CEB"/>
    <w:rsid w:val="00194EA9"/>
    <w:rsid w:val="00194F71"/>
    <w:rsid w:val="001952A3"/>
    <w:rsid w:val="001952DD"/>
    <w:rsid w:val="001957EF"/>
    <w:rsid w:val="00195D84"/>
    <w:rsid w:val="0019629A"/>
    <w:rsid w:val="00197010"/>
    <w:rsid w:val="001970BC"/>
    <w:rsid w:val="0019789D"/>
    <w:rsid w:val="001A0D8A"/>
    <w:rsid w:val="001A1B86"/>
    <w:rsid w:val="001A1BC5"/>
    <w:rsid w:val="001A1EF6"/>
    <w:rsid w:val="001A226F"/>
    <w:rsid w:val="001A3307"/>
    <w:rsid w:val="001A36B6"/>
    <w:rsid w:val="001A3739"/>
    <w:rsid w:val="001A446C"/>
    <w:rsid w:val="001A457D"/>
    <w:rsid w:val="001A4C56"/>
    <w:rsid w:val="001A4E57"/>
    <w:rsid w:val="001A5209"/>
    <w:rsid w:val="001A5CF2"/>
    <w:rsid w:val="001A61A3"/>
    <w:rsid w:val="001A75DC"/>
    <w:rsid w:val="001A776E"/>
    <w:rsid w:val="001A7A69"/>
    <w:rsid w:val="001A7BA3"/>
    <w:rsid w:val="001A7D6B"/>
    <w:rsid w:val="001B0012"/>
    <w:rsid w:val="001B0682"/>
    <w:rsid w:val="001B0B8F"/>
    <w:rsid w:val="001B0CE5"/>
    <w:rsid w:val="001B0E2E"/>
    <w:rsid w:val="001B1B53"/>
    <w:rsid w:val="001B1BE8"/>
    <w:rsid w:val="001B1C65"/>
    <w:rsid w:val="001B21D3"/>
    <w:rsid w:val="001B301F"/>
    <w:rsid w:val="001B3052"/>
    <w:rsid w:val="001B3DC1"/>
    <w:rsid w:val="001B432E"/>
    <w:rsid w:val="001B4773"/>
    <w:rsid w:val="001B47BF"/>
    <w:rsid w:val="001B4CEE"/>
    <w:rsid w:val="001B4D1E"/>
    <w:rsid w:val="001B5A26"/>
    <w:rsid w:val="001B628A"/>
    <w:rsid w:val="001B63CF"/>
    <w:rsid w:val="001B7A40"/>
    <w:rsid w:val="001B7E2A"/>
    <w:rsid w:val="001C0007"/>
    <w:rsid w:val="001C255D"/>
    <w:rsid w:val="001C28F2"/>
    <w:rsid w:val="001C2A58"/>
    <w:rsid w:val="001C2CDF"/>
    <w:rsid w:val="001C2F04"/>
    <w:rsid w:val="001C2FE0"/>
    <w:rsid w:val="001C3486"/>
    <w:rsid w:val="001C34A7"/>
    <w:rsid w:val="001C356F"/>
    <w:rsid w:val="001C3F2D"/>
    <w:rsid w:val="001C3F50"/>
    <w:rsid w:val="001C4523"/>
    <w:rsid w:val="001C4C6B"/>
    <w:rsid w:val="001C4C74"/>
    <w:rsid w:val="001C504F"/>
    <w:rsid w:val="001C584C"/>
    <w:rsid w:val="001C64B6"/>
    <w:rsid w:val="001C6507"/>
    <w:rsid w:val="001C6696"/>
    <w:rsid w:val="001C66EC"/>
    <w:rsid w:val="001C66FA"/>
    <w:rsid w:val="001C6D9E"/>
    <w:rsid w:val="001C73D0"/>
    <w:rsid w:val="001D02F6"/>
    <w:rsid w:val="001D0D5F"/>
    <w:rsid w:val="001D1E03"/>
    <w:rsid w:val="001D2112"/>
    <w:rsid w:val="001D21E4"/>
    <w:rsid w:val="001D2355"/>
    <w:rsid w:val="001D291A"/>
    <w:rsid w:val="001D3075"/>
    <w:rsid w:val="001D3C17"/>
    <w:rsid w:val="001D3C5E"/>
    <w:rsid w:val="001D3E64"/>
    <w:rsid w:val="001D41ED"/>
    <w:rsid w:val="001D420A"/>
    <w:rsid w:val="001D49B2"/>
    <w:rsid w:val="001D4B25"/>
    <w:rsid w:val="001D4B83"/>
    <w:rsid w:val="001D4B8D"/>
    <w:rsid w:val="001D50C8"/>
    <w:rsid w:val="001D5D8C"/>
    <w:rsid w:val="001D641D"/>
    <w:rsid w:val="001D69A9"/>
    <w:rsid w:val="001D6EBF"/>
    <w:rsid w:val="001D764E"/>
    <w:rsid w:val="001E03B1"/>
    <w:rsid w:val="001E052C"/>
    <w:rsid w:val="001E0558"/>
    <w:rsid w:val="001E091D"/>
    <w:rsid w:val="001E0E9A"/>
    <w:rsid w:val="001E0ED3"/>
    <w:rsid w:val="001E114F"/>
    <w:rsid w:val="001E1A13"/>
    <w:rsid w:val="001E2F3A"/>
    <w:rsid w:val="001E3095"/>
    <w:rsid w:val="001E3498"/>
    <w:rsid w:val="001E364E"/>
    <w:rsid w:val="001E3D40"/>
    <w:rsid w:val="001E4535"/>
    <w:rsid w:val="001E4F66"/>
    <w:rsid w:val="001E5118"/>
    <w:rsid w:val="001E52B0"/>
    <w:rsid w:val="001E52EA"/>
    <w:rsid w:val="001E56B9"/>
    <w:rsid w:val="001E665C"/>
    <w:rsid w:val="001E6D2D"/>
    <w:rsid w:val="001E7165"/>
    <w:rsid w:val="001E771E"/>
    <w:rsid w:val="001E7A1B"/>
    <w:rsid w:val="001E7A99"/>
    <w:rsid w:val="001F0053"/>
    <w:rsid w:val="001F00E6"/>
    <w:rsid w:val="001F013E"/>
    <w:rsid w:val="001F0AF6"/>
    <w:rsid w:val="001F0CB6"/>
    <w:rsid w:val="001F143E"/>
    <w:rsid w:val="001F1C10"/>
    <w:rsid w:val="001F21DD"/>
    <w:rsid w:val="001F2466"/>
    <w:rsid w:val="001F2EA0"/>
    <w:rsid w:val="001F2EFB"/>
    <w:rsid w:val="001F3138"/>
    <w:rsid w:val="001F32C8"/>
    <w:rsid w:val="001F3609"/>
    <w:rsid w:val="001F3853"/>
    <w:rsid w:val="001F3DF4"/>
    <w:rsid w:val="001F458F"/>
    <w:rsid w:val="001F49A4"/>
    <w:rsid w:val="001F4D3D"/>
    <w:rsid w:val="001F4D8C"/>
    <w:rsid w:val="001F5422"/>
    <w:rsid w:val="001F5986"/>
    <w:rsid w:val="001F5A81"/>
    <w:rsid w:val="001F5CE0"/>
    <w:rsid w:val="001F5D38"/>
    <w:rsid w:val="001F6259"/>
    <w:rsid w:val="001F6712"/>
    <w:rsid w:val="001F6963"/>
    <w:rsid w:val="001F6DAC"/>
    <w:rsid w:val="001F6DAD"/>
    <w:rsid w:val="001F7216"/>
    <w:rsid w:val="001F7ED9"/>
    <w:rsid w:val="0020003C"/>
    <w:rsid w:val="00200DC5"/>
    <w:rsid w:val="00200E93"/>
    <w:rsid w:val="00200E94"/>
    <w:rsid w:val="00200F00"/>
    <w:rsid w:val="002012D4"/>
    <w:rsid w:val="002013CD"/>
    <w:rsid w:val="00201667"/>
    <w:rsid w:val="00202427"/>
    <w:rsid w:val="002025E9"/>
    <w:rsid w:val="00202F26"/>
    <w:rsid w:val="00203014"/>
    <w:rsid w:val="0020302A"/>
    <w:rsid w:val="00203370"/>
    <w:rsid w:val="00203547"/>
    <w:rsid w:val="00203E92"/>
    <w:rsid w:val="00204129"/>
    <w:rsid w:val="00204B72"/>
    <w:rsid w:val="00204CB3"/>
    <w:rsid w:val="002054B7"/>
    <w:rsid w:val="002057F0"/>
    <w:rsid w:val="002058F8"/>
    <w:rsid w:val="002059D1"/>
    <w:rsid w:val="00206104"/>
    <w:rsid w:val="002072F3"/>
    <w:rsid w:val="00207E29"/>
    <w:rsid w:val="002107BB"/>
    <w:rsid w:val="00210DCD"/>
    <w:rsid w:val="00210E19"/>
    <w:rsid w:val="00210F91"/>
    <w:rsid w:val="00210FB8"/>
    <w:rsid w:val="00211C0E"/>
    <w:rsid w:val="002122C8"/>
    <w:rsid w:val="0021298B"/>
    <w:rsid w:val="00212E9B"/>
    <w:rsid w:val="00214B4A"/>
    <w:rsid w:val="00215B8E"/>
    <w:rsid w:val="002179B7"/>
    <w:rsid w:val="00217D15"/>
    <w:rsid w:val="002202DF"/>
    <w:rsid w:val="002204C1"/>
    <w:rsid w:val="0022068B"/>
    <w:rsid w:val="00220DEF"/>
    <w:rsid w:val="00221C89"/>
    <w:rsid w:val="002221E7"/>
    <w:rsid w:val="00223353"/>
    <w:rsid w:val="0022391B"/>
    <w:rsid w:val="0022394F"/>
    <w:rsid w:val="00224055"/>
    <w:rsid w:val="002240D6"/>
    <w:rsid w:val="0022447A"/>
    <w:rsid w:val="0022471B"/>
    <w:rsid w:val="0022476B"/>
    <w:rsid w:val="00224C1C"/>
    <w:rsid w:val="00225618"/>
    <w:rsid w:val="00225944"/>
    <w:rsid w:val="00225A41"/>
    <w:rsid w:val="00225BFF"/>
    <w:rsid w:val="0022643A"/>
    <w:rsid w:val="00226619"/>
    <w:rsid w:val="00230B84"/>
    <w:rsid w:val="00230C85"/>
    <w:rsid w:val="00231560"/>
    <w:rsid w:val="002319BF"/>
    <w:rsid w:val="002324AF"/>
    <w:rsid w:val="0023298F"/>
    <w:rsid w:val="002329FF"/>
    <w:rsid w:val="00232A92"/>
    <w:rsid w:val="00233135"/>
    <w:rsid w:val="00233643"/>
    <w:rsid w:val="002339AE"/>
    <w:rsid w:val="002351F1"/>
    <w:rsid w:val="002353D6"/>
    <w:rsid w:val="002354DC"/>
    <w:rsid w:val="0023588A"/>
    <w:rsid w:val="00235D45"/>
    <w:rsid w:val="00236257"/>
    <w:rsid w:val="00236C4F"/>
    <w:rsid w:val="00236DCE"/>
    <w:rsid w:val="00237494"/>
    <w:rsid w:val="00237960"/>
    <w:rsid w:val="00237C07"/>
    <w:rsid w:val="00237F4C"/>
    <w:rsid w:val="00240159"/>
    <w:rsid w:val="00240224"/>
    <w:rsid w:val="00240673"/>
    <w:rsid w:val="002408AA"/>
    <w:rsid w:val="002408BB"/>
    <w:rsid w:val="00240DC1"/>
    <w:rsid w:val="00241703"/>
    <w:rsid w:val="00243687"/>
    <w:rsid w:val="00243CF7"/>
    <w:rsid w:val="00244066"/>
    <w:rsid w:val="00244DAD"/>
    <w:rsid w:val="00244FEA"/>
    <w:rsid w:val="002450D4"/>
    <w:rsid w:val="0024514F"/>
    <w:rsid w:val="00245257"/>
    <w:rsid w:val="00245421"/>
    <w:rsid w:val="00245503"/>
    <w:rsid w:val="00245828"/>
    <w:rsid w:val="0024621D"/>
    <w:rsid w:val="00246D34"/>
    <w:rsid w:val="00246F01"/>
    <w:rsid w:val="002479F1"/>
    <w:rsid w:val="00247DD3"/>
    <w:rsid w:val="00250014"/>
    <w:rsid w:val="00250533"/>
    <w:rsid w:val="00250EB2"/>
    <w:rsid w:val="00250FA7"/>
    <w:rsid w:val="0025124C"/>
    <w:rsid w:val="00251584"/>
    <w:rsid w:val="00251872"/>
    <w:rsid w:val="00252133"/>
    <w:rsid w:val="0025260E"/>
    <w:rsid w:val="002531C2"/>
    <w:rsid w:val="0025371E"/>
    <w:rsid w:val="002537CE"/>
    <w:rsid w:val="00253879"/>
    <w:rsid w:val="00253E02"/>
    <w:rsid w:val="00253FEA"/>
    <w:rsid w:val="0025425E"/>
    <w:rsid w:val="002547F5"/>
    <w:rsid w:val="002555CE"/>
    <w:rsid w:val="00255631"/>
    <w:rsid w:val="00255CD7"/>
    <w:rsid w:val="002562D1"/>
    <w:rsid w:val="00257712"/>
    <w:rsid w:val="00257C30"/>
    <w:rsid w:val="00257DC5"/>
    <w:rsid w:val="002613C6"/>
    <w:rsid w:val="0026179B"/>
    <w:rsid w:val="00262243"/>
    <w:rsid w:val="00262326"/>
    <w:rsid w:val="002629AA"/>
    <w:rsid w:val="00262BBD"/>
    <w:rsid w:val="00262FDA"/>
    <w:rsid w:val="00264CDA"/>
    <w:rsid w:val="00265742"/>
    <w:rsid w:val="002657B0"/>
    <w:rsid w:val="00265986"/>
    <w:rsid w:val="00265FDF"/>
    <w:rsid w:val="0026616A"/>
    <w:rsid w:val="00266F23"/>
    <w:rsid w:val="002672CD"/>
    <w:rsid w:val="002701EC"/>
    <w:rsid w:val="00270461"/>
    <w:rsid w:val="00270557"/>
    <w:rsid w:val="0027080B"/>
    <w:rsid w:val="00270B69"/>
    <w:rsid w:val="00270E61"/>
    <w:rsid w:val="00271249"/>
    <w:rsid w:val="002720C5"/>
    <w:rsid w:val="0027229B"/>
    <w:rsid w:val="00272EF5"/>
    <w:rsid w:val="00273C46"/>
    <w:rsid w:val="00273DF9"/>
    <w:rsid w:val="002742D4"/>
    <w:rsid w:val="00274A65"/>
    <w:rsid w:val="00274B95"/>
    <w:rsid w:val="0027522D"/>
    <w:rsid w:val="00275775"/>
    <w:rsid w:val="0027583B"/>
    <w:rsid w:val="00275A37"/>
    <w:rsid w:val="00275BA0"/>
    <w:rsid w:val="00277207"/>
    <w:rsid w:val="0028003C"/>
    <w:rsid w:val="00281065"/>
    <w:rsid w:val="0028180A"/>
    <w:rsid w:val="00282027"/>
    <w:rsid w:val="002820F5"/>
    <w:rsid w:val="00282C54"/>
    <w:rsid w:val="00282FC0"/>
    <w:rsid w:val="002831EF"/>
    <w:rsid w:val="00283216"/>
    <w:rsid w:val="00283299"/>
    <w:rsid w:val="00283EB6"/>
    <w:rsid w:val="00284002"/>
    <w:rsid w:val="00284109"/>
    <w:rsid w:val="00284991"/>
    <w:rsid w:val="00284ACF"/>
    <w:rsid w:val="002851B9"/>
    <w:rsid w:val="00285349"/>
    <w:rsid w:val="002853A4"/>
    <w:rsid w:val="0028584C"/>
    <w:rsid w:val="002865F8"/>
    <w:rsid w:val="00286D61"/>
    <w:rsid w:val="00287074"/>
    <w:rsid w:val="002874B5"/>
    <w:rsid w:val="00287A0F"/>
    <w:rsid w:val="00287D10"/>
    <w:rsid w:val="0029099F"/>
    <w:rsid w:val="00290C2A"/>
    <w:rsid w:val="0029363B"/>
    <w:rsid w:val="00293679"/>
    <w:rsid w:val="00293B9D"/>
    <w:rsid w:val="002940EF"/>
    <w:rsid w:val="002940FD"/>
    <w:rsid w:val="0029430F"/>
    <w:rsid w:val="002944AE"/>
    <w:rsid w:val="0029455B"/>
    <w:rsid w:val="00294B33"/>
    <w:rsid w:val="00294F20"/>
    <w:rsid w:val="00295049"/>
    <w:rsid w:val="00295218"/>
    <w:rsid w:val="0029581A"/>
    <w:rsid w:val="00295A90"/>
    <w:rsid w:val="00295A93"/>
    <w:rsid w:val="00297924"/>
    <w:rsid w:val="00297BC1"/>
    <w:rsid w:val="002A09CF"/>
    <w:rsid w:val="002A0D75"/>
    <w:rsid w:val="002A0E2A"/>
    <w:rsid w:val="002A0EF6"/>
    <w:rsid w:val="002A19D7"/>
    <w:rsid w:val="002A216C"/>
    <w:rsid w:val="002A25E6"/>
    <w:rsid w:val="002A37B6"/>
    <w:rsid w:val="002A38E5"/>
    <w:rsid w:val="002A3A18"/>
    <w:rsid w:val="002A3C69"/>
    <w:rsid w:val="002A3DF4"/>
    <w:rsid w:val="002A3EAD"/>
    <w:rsid w:val="002A4BE0"/>
    <w:rsid w:val="002A4CBE"/>
    <w:rsid w:val="002A4CF9"/>
    <w:rsid w:val="002A51EA"/>
    <w:rsid w:val="002A53A8"/>
    <w:rsid w:val="002A5698"/>
    <w:rsid w:val="002A5959"/>
    <w:rsid w:val="002A60C0"/>
    <w:rsid w:val="002A62D6"/>
    <w:rsid w:val="002A7133"/>
    <w:rsid w:val="002A732F"/>
    <w:rsid w:val="002A7995"/>
    <w:rsid w:val="002A7EFA"/>
    <w:rsid w:val="002B00F2"/>
    <w:rsid w:val="002B0388"/>
    <w:rsid w:val="002B0574"/>
    <w:rsid w:val="002B0753"/>
    <w:rsid w:val="002B129F"/>
    <w:rsid w:val="002B1356"/>
    <w:rsid w:val="002B1808"/>
    <w:rsid w:val="002B1912"/>
    <w:rsid w:val="002B24D5"/>
    <w:rsid w:val="002B2B16"/>
    <w:rsid w:val="002B3238"/>
    <w:rsid w:val="002B393A"/>
    <w:rsid w:val="002B3A9D"/>
    <w:rsid w:val="002B3E9A"/>
    <w:rsid w:val="002B6CCC"/>
    <w:rsid w:val="002B7515"/>
    <w:rsid w:val="002B778F"/>
    <w:rsid w:val="002B77C1"/>
    <w:rsid w:val="002B7DCA"/>
    <w:rsid w:val="002C005E"/>
    <w:rsid w:val="002C1586"/>
    <w:rsid w:val="002C2467"/>
    <w:rsid w:val="002C2ABD"/>
    <w:rsid w:val="002C353C"/>
    <w:rsid w:val="002C3563"/>
    <w:rsid w:val="002C3588"/>
    <w:rsid w:val="002C3A79"/>
    <w:rsid w:val="002C467F"/>
    <w:rsid w:val="002C4795"/>
    <w:rsid w:val="002C481B"/>
    <w:rsid w:val="002C4B39"/>
    <w:rsid w:val="002C55BA"/>
    <w:rsid w:val="002C631E"/>
    <w:rsid w:val="002C783C"/>
    <w:rsid w:val="002C7AFF"/>
    <w:rsid w:val="002C7CB2"/>
    <w:rsid w:val="002C7D01"/>
    <w:rsid w:val="002D03D1"/>
    <w:rsid w:val="002D1219"/>
    <w:rsid w:val="002D21C7"/>
    <w:rsid w:val="002D370F"/>
    <w:rsid w:val="002D39A3"/>
    <w:rsid w:val="002D3B31"/>
    <w:rsid w:val="002D3C7F"/>
    <w:rsid w:val="002D440B"/>
    <w:rsid w:val="002D4926"/>
    <w:rsid w:val="002D4D68"/>
    <w:rsid w:val="002D4FC2"/>
    <w:rsid w:val="002D5098"/>
    <w:rsid w:val="002D5DE2"/>
    <w:rsid w:val="002D64D9"/>
    <w:rsid w:val="002D6F79"/>
    <w:rsid w:val="002D7749"/>
    <w:rsid w:val="002D7DBB"/>
    <w:rsid w:val="002E033E"/>
    <w:rsid w:val="002E06B6"/>
    <w:rsid w:val="002E07AD"/>
    <w:rsid w:val="002E0BE4"/>
    <w:rsid w:val="002E0C80"/>
    <w:rsid w:val="002E12D4"/>
    <w:rsid w:val="002E1746"/>
    <w:rsid w:val="002E188F"/>
    <w:rsid w:val="002E1BE3"/>
    <w:rsid w:val="002E1DDA"/>
    <w:rsid w:val="002E1DDC"/>
    <w:rsid w:val="002E251A"/>
    <w:rsid w:val="002E3436"/>
    <w:rsid w:val="002E3722"/>
    <w:rsid w:val="002E3966"/>
    <w:rsid w:val="002E3A70"/>
    <w:rsid w:val="002E4225"/>
    <w:rsid w:val="002E4587"/>
    <w:rsid w:val="002E4925"/>
    <w:rsid w:val="002E5256"/>
    <w:rsid w:val="002E5289"/>
    <w:rsid w:val="002E5FED"/>
    <w:rsid w:val="002E65E9"/>
    <w:rsid w:val="002E68D3"/>
    <w:rsid w:val="002E6EE5"/>
    <w:rsid w:val="002E70A1"/>
    <w:rsid w:val="002E7518"/>
    <w:rsid w:val="002F054F"/>
    <w:rsid w:val="002F085A"/>
    <w:rsid w:val="002F0EBC"/>
    <w:rsid w:val="002F1237"/>
    <w:rsid w:val="002F1790"/>
    <w:rsid w:val="002F2604"/>
    <w:rsid w:val="002F2F01"/>
    <w:rsid w:val="002F390D"/>
    <w:rsid w:val="002F3FBC"/>
    <w:rsid w:val="002F4A4A"/>
    <w:rsid w:val="002F513F"/>
    <w:rsid w:val="002F555E"/>
    <w:rsid w:val="002F5A3C"/>
    <w:rsid w:val="002F6350"/>
    <w:rsid w:val="002F6563"/>
    <w:rsid w:val="002F6802"/>
    <w:rsid w:val="002F691F"/>
    <w:rsid w:val="002F6DD3"/>
    <w:rsid w:val="002F6F84"/>
    <w:rsid w:val="002F720E"/>
    <w:rsid w:val="00300394"/>
    <w:rsid w:val="003008D0"/>
    <w:rsid w:val="003013D9"/>
    <w:rsid w:val="003018B6"/>
    <w:rsid w:val="00301B10"/>
    <w:rsid w:val="00301DDF"/>
    <w:rsid w:val="003022C9"/>
    <w:rsid w:val="003024DB"/>
    <w:rsid w:val="00302CA0"/>
    <w:rsid w:val="00303365"/>
    <w:rsid w:val="00304263"/>
    <w:rsid w:val="00304D1E"/>
    <w:rsid w:val="00305147"/>
    <w:rsid w:val="00305C04"/>
    <w:rsid w:val="00305DC5"/>
    <w:rsid w:val="00305FF8"/>
    <w:rsid w:val="00306780"/>
    <w:rsid w:val="00306D5A"/>
    <w:rsid w:val="003071C4"/>
    <w:rsid w:val="003104BD"/>
    <w:rsid w:val="00310FA1"/>
    <w:rsid w:val="00311EFF"/>
    <w:rsid w:val="003125CB"/>
    <w:rsid w:val="0031357E"/>
    <w:rsid w:val="0031367C"/>
    <w:rsid w:val="00313AF8"/>
    <w:rsid w:val="00314F74"/>
    <w:rsid w:val="003150FE"/>
    <w:rsid w:val="003155CF"/>
    <w:rsid w:val="00315607"/>
    <w:rsid w:val="00315AED"/>
    <w:rsid w:val="00315EC5"/>
    <w:rsid w:val="00316A2A"/>
    <w:rsid w:val="00316EE6"/>
    <w:rsid w:val="00317394"/>
    <w:rsid w:val="00317E76"/>
    <w:rsid w:val="00317EE5"/>
    <w:rsid w:val="00317F88"/>
    <w:rsid w:val="0032050F"/>
    <w:rsid w:val="00320F45"/>
    <w:rsid w:val="00321162"/>
    <w:rsid w:val="00321566"/>
    <w:rsid w:val="003215DB"/>
    <w:rsid w:val="00321871"/>
    <w:rsid w:val="003223AA"/>
    <w:rsid w:val="00323863"/>
    <w:rsid w:val="00323B52"/>
    <w:rsid w:val="00323BAA"/>
    <w:rsid w:val="00324C5E"/>
    <w:rsid w:val="00325B63"/>
    <w:rsid w:val="0032671E"/>
    <w:rsid w:val="003268F2"/>
    <w:rsid w:val="00327336"/>
    <w:rsid w:val="00327D99"/>
    <w:rsid w:val="00331029"/>
    <w:rsid w:val="00332482"/>
    <w:rsid w:val="0033250A"/>
    <w:rsid w:val="00332771"/>
    <w:rsid w:val="003331E3"/>
    <w:rsid w:val="00333597"/>
    <w:rsid w:val="003343FE"/>
    <w:rsid w:val="003349A5"/>
    <w:rsid w:val="003350D1"/>
    <w:rsid w:val="00335E47"/>
    <w:rsid w:val="003367A1"/>
    <w:rsid w:val="00336D62"/>
    <w:rsid w:val="00337C39"/>
    <w:rsid w:val="00340503"/>
    <w:rsid w:val="0034080B"/>
    <w:rsid w:val="0034086E"/>
    <w:rsid w:val="00340944"/>
    <w:rsid w:val="003413BA"/>
    <w:rsid w:val="00341618"/>
    <w:rsid w:val="0034201E"/>
    <w:rsid w:val="0034279C"/>
    <w:rsid w:val="00343316"/>
    <w:rsid w:val="003433D3"/>
    <w:rsid w:val="00343970"/>
    <w:rsid w:val="00343E13"/>
    <w:rsid w:val="00343F83"/>
    <w:rsid w:val="0034451E"/>
    <w:rsid w:val="0034532E"/>
    <w:rsid w:val="00345378"/>
    <w:rsid w:val="003459B3"/>
    <w:rsid w:val="00346DC4"/>
    <w:rsid w:val="00347309"/>
    <w:rsid w:val="00347505"/>
    <w:rsid w:val="00347C8C"/>
    <w:rsid w:val="00347EF1"/>
    <w:rsid w:val="00350F24"/>
    <w:rsid w:val="003525AD"/>
    <w:rsid w:val="00352EFF"/>
    <w:rsid w:val="0035391A"/>
    <w:rsid w:val="00353D37"/>
    <w:rsid w:val="00353E3B"/>
    <w:rsid w:val="00354337"/>
    <w:rsid w:val="00355332"/>
    <w:rsid w:val="00355F1E"/>
    <w:rsid w:val="0035607A"/>
    <w:rsid w:val="003564C9"/>
    <w:rsid w:val="0035668B"/>
    <w:rsid w:val="00356A94"/>
    <w:rsid w:val="00356F09"/>
    <w:rsid w:val="00357210"/>
    <w:rsid w:val="00357BAE"/>
    <w:rsid w:val="003616A2"/>
    <w:rsid w:val="003628D1"/>
    <w:rsid w:val="003628E5"/>
    <w:rsid w:val="003635A7"/>
    <w:rsid w:val="00363677"/>
    <w:rsid w:val="00364622"/>
    <w:rsid w:val="00364F7F"/>
    <w:rsid w:val="00366D37"/>
    <w:rsid w:val="00366DD8"/>
    <w:rsid w:val="003672D5"/>
    <w:rsid w:val="00367636"/>
    <w:rsid w:val="00367924"/>
    <w:rsid w:val="00367C58"/>
    <w:rsid w:val="00367DD7"/>
    <w:rsid w:val="00370A1E"/>
    <w:rsid w:val="00370BB6"/>
    <w:rsid w:val="00371A42"/>
    <w:rsid w:val="00371F92"/>
    <w:rsid w:val="003721FC"/>
    <w:rsid w:val="003723B4"/>
    <w:rsid w:val="003729B9"/>
    <w:rsid w:val="00372AB3"/>
    <w:rsid w:val="00372B48"/>
    <w:rsid w:val="00372DA1"/>
    <w:rsid w:val="00373BA3"/>
    <w:rsid w:val="003743D7"/>
    <w:rsid w:val="00375392"/>
    <w:rsid w:val="00375937"/>
    <w:rsid w:val="00376F5A"/>
    <w:rsid w:val="00377833"/>
    <w:rsid w:val="00380E2F"/>
    <w:rsid w:val="003816C0"/>
    <w:rsid w:val="00381F43"/>
    <w:rsid w:val="0038205E"/>
    <w:rsid w:val="00382479"/>
    <w:rsid w:val="00382612"/>
    <w:rsid w:val="003841C8"/>
    <w:rsid w:val="00385F30"/>
    <w:rsid w:val="003867A3"/>
    <w:rsid w:val="003868E6"/>
    <w:rsid w:val="00386B96"/>
    <w:rsid w:val="00386F23"/>
    <w:rsid w:val="00386F9B"/>
    <w:rsid w:val="003875F6"/>
    <w:rsid w:val="0039024F"/>
    <w:rsid w:val="0039090F"/>
    <w:rsid w:val="00390CA2"/>
    <w:rsid w:val="00392058"/>
    <w:rsid w:val="00393612"/>
    <w:rsid w:val="00393771"/>
    <w:rsid w:val="00393857"/>
    <w:rsid w:val="00394636"/>
    <w:rsid w:val="003949C2"/>
    <w:rsid w:val="00394BED"/>
    <w:rsid w:val="0039512A"/>
    <w:rsid w:val="00395699"/>
    <w:rsid w:val="00395B56"/>
    <w:rsid w:val="003961E6"/>
    <w:rsid w:val="00396F21"/>
    <w:rsid w:val="00397C07"/>
    <w:rsid w:val="00397F28"/>
    <w:rsid w:val="003A0AC1"/>
    <w:rsid w:val="003A0C1B"/>
    <w:rsid w:val="003A1C11"/>
    <w:rsid w:val="003A3B9B"/>
    <w:rsid w:val="003A3BA1"/>
    <w:rsid w:val="003A4137"/>
    <w:rsid w:val="003A4215"/>
    <w:rsid w:val="003A42D8"/>
    <w:rsid w:val="003A4597"/>
    <w:rsid w:val="003A47AE"/>
    <w:rsid w:val="003A4D62"/>
    <w:rsid w:val="003A4DA6"/>
    <w:rsid w:val="003A52E9"/>
    <w:rsid w:val="003A53F6"/>
    <w:rsid w:val="003A5422"/>
    <w:rsid w:val="003A5E1C"/>
    <w:rsid w:val="003A6256"/>
    <w:rsid w:val="003A699E"/>
    <w:rsid w:val="003A6E49"/>
    <w:rsid w:val="003A74DA"/>
    <w:rsid w:val="003B0100"/>
    <w:rsid w:val="003B1A3C"/>
    <w:rsid w:val="003B28B6"/>
    <w:rsid w:val="003B28BE"/>
    <w:rsid w:val="003B333F"/>
    <w:rsid w:val="003B3731"/>
    <w:rsid w:val="003B4F27"/>
    <w:rsid w:val="003B4F5F"/>
    <w:rsid w:val="003B5DFA"/>
    <w:rsid w:val="003B67C5"/>
    <w:rsid w:val="003B6A71"/>
    <w:rsid w:val="003B6EC3"/>
    <w:rsid w:val="003B717D"/>
    <w:rsid w:val="003B78A4"/>
    <w:rsid w:val="003B7DB9"/>
    <w:rsid w:val="003B7FBC"/>
    <w:rsid w:val="003C0437"/>
    <w:rsid w:val="003C0A27"/>
    <w:rsid w:val="003C0F44"/>
    <w:rsid w:val="003C16D4"/>
    <w:rsid w:val="003C184E"/>
    <w:rsid w:val="003C1CBA"/>
    <w:rsid w:val="003C28AC"/>
    <w:rsid w:val="003C2B7D"/>
    <w:rsid w:val="003C3300"/>
    <w:rsid w:val="003C33A9"/>
    <w:rsid w:val="003C360D"/>
    <w:rsid w:val="003C392E"/>
    <w:rsid w:val="003C3C25"/>
    <w:rsid w:val="003C3E04"/>
    <w:rsid w:val="003C4208"/>
    <w:rsid w:val="003C4922"/>
    <w:rsid w:val="003C5460"/>
    <w:rsid w:val="003C5E43"/>
    <w:rsid w:val="003C6C43"/>
    <w:rsid w:val="003C707F"/>
    <w:rsid w:val="003C7E22"/>
    <w:rsid w:val="003D0393"/>
    <w:rsid w:val="003D1751"/>
    <w:rsid w:val="003D1A52"/>
    <w:rsid w:val="003D213D"/>
    <w:rsid w:val="003D2726"/>
    <w:rsid w:val="003D3918"/>
    <w:rsid w:val="003D42AD"/>
    <w:rsid w:val="003D449A"/>
    <w:rsid w:val="003D6F19"/>
    <w:rsid w:val="003D71C0"/>
    <w:rsid w:val="003D72A0"/>
    <w:rsid w:val="003D73FE"/>
    <w:rsid w:val="003D7FC7"/>
    <w:rsid w:val="003E04EF"/>
    <w:rsid w:val="003E119F"/>
    <w:rsid w:val="003E1246"/>
    <w:rsid w:val="003E131B"/>
    <w:rsid w:val="003E1DA0"/>
    <w:rsid w:val="003E1F47"/>
    <w:rsid w:val="003E241A"/>
    <w:rsid w:val="003E33FA"/>
    <w:rsid w:val="003E356D"/>
    <w:rsid w:val="003E3CFF"/>
    <w:rsid w:val="003E49E1"/>
    <w:rsid w:val="003E4AEF"/>
    <w:rsid w:val="003E4EF5"/>
    <w:rsid w:val="003E57E3"/>
    <w:rsid w:val="003E5A57"/>
    <w:rsid w:val="003E5BFF"/>
    <w:rsid w:val="003E5EA4"/>
    <w:rsid w:val="003E5F92"/>
    <w:rsid w:val="003E6894"/>
    <w:rsid w:val="003E68B1"/>
    <w:rsid w:val="003E6D2D"/>
    <w:rsid w:val="003F0DD3"/>
    <w:rsid w:val="003F170A"/>
    <w:rsid w:val="003F1D3A"/>
    <w:rsid w:val="003F2A4B"/>
    <w:rsid w:val="003F394D"/>
    <w:rsid w:val="003F44CE"/>
    <w:rsid w:val="003F464C"/>
    <w:rsid w:val="003F48BA"/>
    <w:rsid w:val="003F4928"/>
    <w:rsid w:val="003F494C"/>
    <w:rsid w:val="003F4C98"/>
    <w:rsid w:val="003F50F1"/>
    <w:rsid w:val="003F58A4"/>
    <w:rsid w:val="003F5DB8"/>
    <w:rsid w:val="003F5F54"/>
    <w:rsid w:val="003F6922"/>
    <w:rsid w:val="003F6AEC"/>
    <w:rsid w:val="003F726B"/>
    <w:rsid w:val="003F730E"/>
    <w:rsid w:val="003F7363"/>
    <w:rsid w:val="003F736F"/>
    <w:rsid w:val="003F73CE"/>
    <w:rsid w:val="003F7DFC"/>
    <w:rsid w:val="00400391"/>
    <w:rsid w:val="00400B3B"/>
    <w:rsid w:val="00401381"/>
    <w:rsid w:val="00401850"/>
    <w:rsid w:val="00401A93"/>
    <w:rsid w:val="00401F8C"/>
    <w:rsid w:val="00402499"/>
    <w:rsid w:val="004027C7"/>
    <w:rsid w:val="0040290E"/>
    <w:rsid w:val="00402C0C"/>
    <w:rsid w:val="00402FF2"/>
    <w:rsid w:val="0040326E"/>
    <w:rsid w:val="0040345F"/>
    <w:rsid w:val="00403A35"/>
    <w:rsid w:val="00403CDE"/>
    <w:rsid w:val="00403F4A"/>
    <w:rsid w:val="00404937"/>
    <w:rsid w:val="00405EC1"/>
    <w:rsid w:val="0040672D"/>
    <w:rsid w:val="00406B55"/>
    <w:rsid w:val="004070E3"/>
    <w:rsid w:val="00407AA7"/>
    <w:rsid w:val="00410FDA"/>
    <w:rsid w:val="0041168C"/>
    <w:rsid w:val="00411959"/>
    <w:rsid w:val="0041280A"/>
    <w:rsid w:val="00412C49"/>
    <w:rsid w:val="0041319C"/>
    <w:rsid w:val="00413B8F"/>
    <w:rsid w:val="0041450E"/>
    <w:rsid w:val="00414EC3"/>
    <w:rsid w:val="00415002"/>
    <w:rsid w:val="004151AB"/>
    <w:rsid w:val="004161A7"/>
    <w:rsid w:val="004161B2"/>
    <w:rsid w:val="0041731C"/>
    <w:rsid w:val="004177F4"/>
    <w:rsid w:val="00417852"/>
    <w:rsid w:val="00420D57"/>
    <w:rsid w:val="004214AB"/>
    <w:rsid w:val="00421670"/>
    <w:rsid w:val="00421937"/>
    <w:rsid w:val="0042223F"/>
    <w:rsid w:val="00422B11"/>
    <w:rsid w:val="00422B66"/>
    <w:rsid w:val="00423339"/>
    <w:rsid w:val="0042335C"/>
    <w:rsid w:val="00423AAC"/>
    <w:rsid w:val="00423C40"/>
    <w:rsid w:val="00423F14"/>
    <w:rsid w:val="00424868"/>
    <w:rsid w:val="00424D59"/>
    <w:rsid w:val="00424E83"/>
    <w:rsid w:val="0042552F"/>
    <w:rsid w:val="00425A27"/>
    <w:rsid w:val="004260C0"/>
    <w:rsid w:val="00426D78"/>
    <w:rsid w:val="00426EE6"/>
    <w:rsid w:val="0042706A"/>
    <w:rsid w:val="0042753B"/>
    <w:rsid w:val="00427AFF"/>
    <w:rsid w:val="00427D22"/>
    <w:rsid w:val="0043023A"/>
    <w:rsid w:val="00430DD1"/>
    <w:rsid w:val="00431447"/>
    <w:rsid w:val="00431591"/>
    <w:rsid w:val="00431640"/>
    <w:rsid w:val="004318DC"/>
    <w:rsid w:val="00432384"/>
    <w:rsid w:val="0043264D"/>
    <w:rsid w:val="00433075"/>
    <w:rsid w:val="00433A36"/>
    <w:rsid w:val="00433E69"/>
    <w:rsid w:val="0043421A"/>
    <w:rsid w:val="004346DF"/>
    <w:rsid w:val="00434B85"/>
    <w:rsid w:val="00434C6E"/>
    <w:rsid w:val="00434CEB"/>
    <w:rsid w:val="00434ED9"/>
    <w:rsid w:val="0043518F"/>
    <w:rsid w:val="004359DF"/>
    <w:rsid w:val="004368E7"/>
    <w:rsid w:val="00436C91"/>
    <w:rsid w:val="00436D2E"/>
    <w:rsid w:val="0043761C"/>
    <w:rsid w:val="00437B9D"/>
    <w:rsid w:val="00440176"/>
    <w:rsid w:val="00440F1C"/>
    <w:rsid w:val="00441390"/>
    <w:rsid w:val="00441D9B"/>
    <w:rsid w:val="004429E1"/>
    <w:rsid w:val="00442A59"/>
    <w:rsid w:val="0044320D"/>
    <w:rsid w:val="00443A24"/>
    <w:rsid w:val="00443CAE"/>
    <w:rsid w:val="0044459C"/>
    <w:rsid w:val="00444B4F"/>
    <w:rsid w:val="0044526E"/>
    <w:rsid w:val="00445B98"/>
    <w:rsid w:val="00446121"/>
    <w:rsid w:val="00446239"/>
    <w:rsid w:val="004501C1"/>
    <w:rsid w:val="004502D0"/>
    <w:rsid w:val="004502D4"/>
    <w:rsid w:val="00450947"/>
    <w:rsid w:val="00451BDF"/>
    <w:rsid w:val="00451D3A"/>
    <w:rsid w:val="00451EA3"/>
    <w:rsid w:val="0045207E"/>
    <w:rsid w:val="004520BB"/>
    <w:rsid w:val="004526BD"/>
    <w:rsid w:val="00452951"/>
    <w:rsid w:val="004540B0"/>
    <w:rsid w:val="004545B2"/>
    <w:rsid w:val="0045487D"/>
    <w:rsid w:val="004548D2"/>
    <w:rsid w:val="00454BEC"/>
    <w:rsid w:val="00454EE2"/>
    <w:rsid w:val="0045563D"/>
    <w:rsid w:val="00456120"/>
    <w:rsid w:val="00456430"/>
    <w:rsid w:val="004567AB"/>
    <w:rsid w:val="004567BA"/>
    <w:rsid w:val="004569D8"/>
    <w:rsid w:val="00456B87"/>
    <w:rsid w:val="004570C3"/>
    <w:rsid w:val="00457391"/>
    <w:rsid w:val="00457745"/>
    <w:rsid w:val="004579A0"/>
    <w:rsid w:val="00457B84"/>
    <w:rsid w:val="004601AA"/>
    <w:rsid w:val="0046029A"/>
    <w:rsid w:val="0046097E"/>
    <w:rsid w:val="00461299"/>
    <w:rsid w:val="004619B2"/>
    <w:rsid w:val="004624F8"/>
    <w:rsid w:val="00462D5B"/>
    <w:rsid w:val="004630A5"/>
    <w:rsid w:val="0046313D"/>
    <w:rsid w:val="00463610"/>
    <w:rsid w:val="00463EE3"/>
    <w:rsid w:val="00464098"/>
    <w:rsid w:val="004642E2"/>
    <w:rsid w:val="00464740"/>
    <w:rsid w:val="00464DAF"/>
    <w:rsid w:val="00464FD2"/>
    <w:rsid w:val="004650FD"/>
    <w:rsid w:val="00465796"/>
    <w:rsid w:val="00465E43"/>
    <w:rsid w:val="00465FA0"/>
    <w:rsid w:val="004661B6"/>
    <w:rsid w:val="0046656E"/>
    <w:rsid w:val="004669A8"/>
    <w:rsid w:val="00466BC3"/>
    <w:rsid w:val="004676C2"/>
    <w:rsid w:val="004715B1"/>
    <w:rsid w:val="00471760"/>
    <w:rsid w:val="00472041"/>
    <w:rsid w:val="00472B8A"/>
    <w:rsid w:val="00472CAD"/>
    <w:rsid w:val="00473647"/>
    <w:rsid w:val="00473753"/>
    <w:rsid w:val="00473FB3"/>
    <w:rsid w:val="0047475B"/>
    <w:rsid w:val="00474768"/>
    <w:rsid w:val="00474A32"/>
    <w:rsid w:val="00475C73"/>
    <w:rsid w:val="00477FC1"/>
    <w:rsid w:val="0048027E"/>
    <w:rsid w:val="00480394"/>
    <w:rsid w:val="00480471"/>
    <w:rsid w:val="0048057B"/>
    <w:rsid w:val="004808DC"/>
    <w:rsid w:val="00480A1A"/>
    <w:rsid w:val="00482D3B"/>
    <w:rsid w:val="00483387"/>
    <w:rsid w:val="004833D3"/>
    <w:rsid w:val="00483B5E"/>
    <w:rsid w:val="00483F94"/>
    <w:rsid w:val="0048498D"/>
    <w:rsid w:val="00484FA5"/>
    <w:rsid w:val="004850B7"/>
    <w:rsid w:val="00485CBF"/>
    <w:rsid w:val="00486453"/>
    <w:rsid w:val="00486624"/>
    <w:rsid w:val="0048725D"/>
    <w:rsid w:val="0048762C"/>
    <w:rsid w:val="004879D0"/>
    <w:rsid w:val="00487F96"/>
    <w:rsid w:val="004906F0"/>
    <w:rsid w:val="0049103B"/>
    <w:rsid w:val="00491119"/>
    <w:rsid w:val="0049136C"/>
    <w:rsid w:val="004916A3"/>
    <w:rsid w:val="00491924"/>
    <w:rsid w:val="00491EC4"/>
    <w:rsid w:val="00492809"/>
    <w:rsid w:val="00492D7F"/>
    <w:rsid w:val="00493022"/>
    <w:rsid w:val="004930A9"/>
    <w:rsid w:val="004937D7"/>
    <w:rsid w:val="0049412D"/>
    <w:rsid w:val="004948DA"/>
    <w:rsid w:val="00494F1F"/>
    <w:rsid w:val="0049514F"/>
    <w:rsid w:val="00496135"/>
    <w:rsid w:val="0049616B"/>
    <w:rsid w:val="0049748A"/>
    <w:rsid w:val="004977CC"/>
    <w:rsid w:val="00497904"/>
    <w:rsid w:val="0049799B"/>
    <w:rsid w:val="00497D43"/>
    <w:rsid w:val="00497E15"/>
    <w:rsid w:val="004A0285"/>
    <w:rsid w:val="004A0FA5"/>
    <w:rsid w:val="004A14E0"/>
    <w:rsid w:val="004A14EE"/>
    <w:rsid w:val="004A163A"/>
    <w:rsid w:val="004A1CDC"/>
    <w:rsid w:val="004A1DBE"/>
    <w:rsid w:val="004A1FD3"/>
    <w:rsid w:val="004A24C0"/>
    <w:rsid w:val="004A2633"/>
    <w:rsid w:val="004A2753"/>
    <w:rsid w:val="004A2ADD"/>
    <w:rsid w:val="004A2D46"/>
    <w:rsid w:val="004A37D2"/>
    <w:rsid w:val="004A398D"/>
    <w:rsid w:val="004A40F4"/>
    <w:rsid w:val="004A4A7A"/>
    <w:rsid w:val="004A5400"/>
    <w:rsid w:val="004A55B6"/>
    <w:rsid w:val="004A573A"/>
    <w:rsid w:val="004A5CBE"/>
    <w:rsid w:val="004A5DB6"/>
    <w:rsid w:val="004A61BB"/>
    <w:rsid w:val="004A6281"/>
    <w:rsid w:val="004A6297"/>
    <w:rsid w:val="004A69B0"/>
    <w:rsid w:val="004A7011"/>
    <w:rsid w:val="004A7AAE"/>
    <w:rsid w:val="004A7EC6"/>
    <w:rsid w:val="004A7F56"/>
    <w:rsid w:val="004B0276"/>
    <w:rsid w:val="004B10FF"/>
    <w:rsid w:val="004B15F0"/>
    <w:rsid w:val="004B1BC9"/>
    <w:rsid w:val="004B1CE3"/>
    <w:rsid w:val="004B1D03"/>
    <w:rsid w:val="004B1D41"/>
    <w:rsid w:val="004B2C59"/>
    <w:rsid w:val="004B2FA1"/>
    <w:rsid w:val="004B36B6"/>
    <w:rsid w:val="004B36CA"/>
    <w:rsid w:val="004B4AEB"/>
    <w:rsid w:val="004B56A9"/>
    <w:rsid w:val="004B5EFD"/>
    <w:rsid w:val="004B647A"/>
    <w:rsid w:val="004B6869"/>
    <w:rsid w:val="004B6EB7"/>
    <w:rsid w:val="004B744B"/>
    <w:rsid w:val="004B7E0C"/>
    <w:rsid w:val="004C08C3"/>
    <w:rsid w:val="004C0E12"/>
    <w:rsid w:val="004C2193"/>
    <w:rsid w:val="004C25F6"/>
    <w:rsid w:val="004C33F2"/>
    <w:rsid w:val="004C37AF"/>
    <w:rsid w:val="004C39FE"/>
    <w:rsid w:val="004C48A8"/>
    <w:rsid w:val="004C4FE0"/>
    <w:rsid w:val="004C522F"/>
    <w:rsid w:val="004C56F8"/>
    <w:rsid w:val="004C5C1A"/>
    <w:rsid w:val="004C5E44"/>
    <w:rsid w:val="004C5E57"/>
    <w:rsid w:val="004C6A0F"/>
    <w:rsid w:val="004C6FF3"/>
    <w:rsid w:val="004C75CC"/>
    <w:rsid w:val="004C76EC"/>
    <w:rsid w:val="004C779C"/>
    <w:rsid w:val="004C7C3C"/>
    <w:rsid w:val="004C7E32"/>
    <w:rsid w:val="004D0D27"/>
    <w:rsid w:val="004D11A8"/>
    <w:rsid w:val="004D1230"/>
    <w:rsid w:val="004D1D94"/>
    <w:rsid w:val="004D1FA0"/>
    <w:rsid w:val="004D28B6"/>
    <w:rsid w:val="004D2AA9"/>
    <w:rsid w:val="004D2E48"/>
    <w:rsid w:val="004D34C9"/>
    <w:rsid w:val="004D37E2"/>
    <w:rsid w:val="004D3C85"/>
    <w:rsid w:val="004D422D"/>
    <w:rsid w:val="004D4357"/>
    <w:rsid w:val="004D5C43"/>
    <w:rsid w:val="004D5EF2"/>
    <w:rsid w:val="004D6BF0"/>
    <w:rsid w:val="004D76B6"/>
    <w:rsid w:val="004D77A3"/>
    <w:rsid w:val="004D79FA"/>
    <w:rsid w:val="004E1C4D"/>
    <w:rsid w:val="004E2E98"/>
    <w:rsid w:val="004E2F65"/>
    <w:rsid w:val="004E38C5"/>
    <w:rsid w:val="004E3BDA"/>
    <w:rsid w:val="004E49DB"/>
    <w:rsid w:val="004E4CEE"/>
    <w:rsid w:val="004E59F3"/>
    <w:rsid w:val="004E6539"/>
    <w:rsid w:val="004E6BB4"/>
    <w:rsid w:val="004E763D"/>
    <w:rsid w:val="004E7854"/>
    <w:rsid w:val="004E7E1C"/>
    <w:rsid w:val="004F017B"/>
    <w:rsid w:val="004F0667"/>
    <w:rsid w:val="004F1526"/>
    <w:rsid w:val="004F1717"/>
    <w:rsid w:val="004F1C51"/>
    <w:rsid w:val="004F1C83"/>
    <w:rsid w:val="004F245E"/>
    <w:rsid w:val="004F2E1E"/>
    <w:rsid w:val="004F3386"/>
    <w:rsid w:val="004F3414"/>
    <w:rsid w:val="004F3B83"/>
    <w:rsid w:val="004F4146"/>
    <w:rsid w:val="004F4587"/>
    <w:rsid w:val="004F46AA"/>
    <w:rsid w:val="004F4ABF"/>
    <w:rsid w:val="004F4C48"/>
    <w:rsid w:val="004F505D"/>
    <w:rsid w:val="004F5BA6"/>
    <w:rsid w:val="004F5D0E"/>
    <w:rsid w:val="004F6E3D"/>
    <w:rsid w:val="004F72E0"/>
    <w:rsid w:val="004F7647"/>
    <w:rsid w:val="004F7A55"/>
    <w:rsid w:val="004F7AD3"/>
    <w:rsid w:val="005002C4"/>
    <w:rsid w:val="00500310"/>
    <w:rsid w:val="0050091D"/>
    <w:rsid w:val="0050102A"/>
    <w:rsid w:val="005023D4"/>
    <w:rsid w:val="005025F2"/>
    <w:rsid w:val="00502858"/>
    <w:rsid w:val="0050289E"/>
    <w:rsid w:val="00503ACE"/>
    <w:rsid w:val="00503D89"/>
    <w:rsid w:val="00503DE2"/>
    <w:rsid w:val="00503EA1"/>
    <w:rsid w:val="005043FF"/>
    <w:rsid w:val="00504442"/>
    <w:rsid w:val="00505155"/>
    <w:rsid w:val="00505929"/>
    <w:rsid w:val="00505A33"/>
    <w:rsid w:val="00505AF4"/>
    <w:rsid w:val="005060ED"/>
    <w:rsid w:val="005061D2"/>
    <w:rsid w:val="00506424"/>
    <w:rsid w:val="00506A0A"/>
    <w:rsid w:val="00506D27"/>
    <w:rsid w:val="00506E67"/>
    <w:rsid w:val="00506F95"/>
    <w:rsid w:val="005071FD"/>
    <w:rsid w:val="00507272"/>
    <w:rsid w:val="00507509"/>
    <w:rsid w:val="00507796"/>
    <w:rsid w:val="005102A0"/>
    <w:rsid w:val="00510472"/>
    <w:rsid w:val="0051056B"/>
    <w:rsid w:val="00510C67"/>
    <w:rsid w:val="00511917"/>
    <w:rsid w:val="00511FA8"/>
    <w:rsid w:val="0051209B"/>
    <w:rsid w:val="00512567"/>
    <w:rsid w:val="005128C7"/>
    <w:rsid w:val="00512CE5"/>
    <w:rsid w:val="00512EBD"/>
    <w:rsid w:val="005132D1"/>
    <w:rsid w:val="00513303"/>
    <w:rsid w:val="00513842"/>
    <w:rsid w:val="00513BFA"/>
    <w:rsid w:val="00514015"/>
    <w:rsid w:val="005141FE"/>
    <w:rsid w:val="005145C3"/>
    <w:rsid w:val="00515138"/>
    <w:rsid w:val="005151AB"/>
    <w:rsid w:val="00515579"/>
    <w:rsid w:val="00515729"/>
    <w:rsid w:val="0051607A"/>
    <w:rsid w:val="005162BE"/>
    <w:rsid w:val="00516B8C"/>
    <w:rsid w:val="00516F30"/>
    <w:rsid w:val="00517356"/>
    <w:rsid w:val="00517444"/>
    <w:rsid w:val="00517CFC"/>
    <w:rsid w:val="00517DED"/>
    <w:rsid w:val="00517E6B"/>
    <w:rsid w:val="00517EE3"/>
    <w:rsid w:val="0052059E"/>
    <w:rsid w:val="00520B66"/>
    <w:rsid w:val="00520CEC"/>
    <w:rsid w:val="00521E94"/>
    <w:rsid w:val="00522BC0"/>
    <w:rsid w:val="0052363A"/>
    <w:rsid w:val="00523768"/>
    <w:rsid w:val="00523A98"/>
    <w:rsid w:val="00523F6D"/>
    <w:rsid w:val="00523FC6"/>
    <w:rsid w:val="005244D0"/>
    <w:rsid w:val="00524A38"/>
    <w:rsid w:val="00525061"/>
    <w:rsid w:val="0052567C"/>
    <w:rsid w:val="00525D03"/>
    <w:rsid w:val="00526012"/>
    <w:rsid w:val="00526103"/>
    <w:rsid w:val="00527BE1"/>
    <w:rsid w:val="005306CB"/>
    <w:rsid w:val="00531480"/>
    <w:rsid w:val="00531567"/>
    <w:rsid w:val="005317ED"/>
    <w:rsid w:val="00531827"/>
    <w:rsid w:val="0053196C"/>
    <w:rsid w:val="00531CFA"/>
    <w:rsid w:val="00531E1C"/>
    <w:rsid w:val="005323D6"/>
    <w:rsid w:val="0053257B"/>
    <w:rsid w:val="0053275D"/>
    <w:rsid w:val="005327C5"/>
    <w:rsid w:val="00532805"/>
    <w:rsid w:val="00532D80"/>
    <w:rsid w:val="00532DC4"/>
    <w:rsid w:val="00533929"/>
    <w:rsid w:val="00533B34"/>
    <w:rsid w:val="00533BA0"/>
    <w:rsid w:val="00533BE4"/>
    <w:rsid w:val="0053401D"/>
    <w:rsid w:val="00534317"/>
    <w:rsid w:val="0053484E"/>
    <w:rsid w:val="00534E60"/>
    <w:rsid w:val="00535C00"/>
    <w:rsid w:val="00536819"/>
    <w:rsid w:val="005369CC"/>
    <w:rsid w:val="00536DAA"/>
    <w:rsid w:val="00536E5A"/>
    <w:rsid w:val="0053700C"/>
    <w:rsid w:val="00537BB1"/>
    <w:rsid w:val="00540331"/>
    <w:rsid w:val="00540700"/>
    <w:rsid w:val="00541020"/>
    <w:rsid w:val="005410F9"/>
    <w:rsid w:val="00541389"/>
    <w:rsid w:val="005418ED"/>
    <w:rsid w:val="005420E8"/>
    <w:rsid w:val="0054268C"/>
    <w:rsid w:val="005426E7"/>
    <w:rsid w:val="00543ACA"/>
    <w:rsid w:val="00543D05"/>
    <w:rsid w:val="00543D25"/>
    <w:rsid w:val="00543EEB"/>
    <w:rsid w:val="00544215"/>
    <w:rsid w:val="00544314"/>
    <w:rsid w:val="005444A8"/>
    <w:rsid w:val="00544597"/>
    <w:rsid w:val="005453DE"/>
    <w:rsid w:val="00545A13"/>
    <w:rsid w:val="00545B47"/>
    <w:rsid w:val="00545C37"/>
    <w:rsid w:val="005461FF"/>
    <w:rsid w:val="005465E2"/>
    <w:rsid w:val="00546B06"/>
    <w:rsid w:val="00546F47"/>
    <w:rsid w:val="00547220"/>
    <w:rsid w:val="00547ACE"/>
    <w:rsid w:val="00550A26"/>
    <w:rsid w:val="0055115C"/>
    <w:rsid w:val="0055149E"/>
    <w:rsid w:val="00551879"/>
    <w:rsid w:val="00552EDD"/>
    <w:rsid w:val="00552F1D"/>
    <w:rsid w:val="00553299"/>
    <w:rsid w:val="005547E6"/>
    <w:rsid w:val="00554E07"/>
    <w:rsid w:val="00555598"/>
    <w:rsid w:val="00555B67"/>
    <w:rsid w:val="00555F52"/>
    <w:rsid w:val="00556308"/>
    <w:rsid w:val="005566F6"/>
    <w:rsid w:val="0055770B"/>
    <w:rsid w:val="00557DC8"/>
    <w:rsid w:val="00557DEC"/>
    <w:rsid w:val="00562057"/>
    <w:rsid w:val="00562510"/>
    <w:rsid w:val="0056290E"/>
    <w:rsid w:val="00562985"/>
    <w:rsid w:val="00562E32"/>
    <w:rsid w:val="005634BD"/>
    <w:rsid w:val="005634E7"/>
    <w:rsid w:val="005641D1"/>
    <w:rsid w:val="00564584"/>
    <w:rsid w:val="005648F7"/>
    <w:rsid w:val="00564CDB"/>
    <w:rsid w:val="00565560"/>
    <w:rsid w:val="00565B6A"/>
    <w:rsid w:val="00565D9E"/>
    <w:rsid w:val="00566AC5"/>
    <w:rsid w:val="00566BC6"/>
    <w:rsid w:val="00566C5A"/>
    <w:rsid w:val="00567078"/>
    <w:rsid w:val="0056731A"/>
    <w:rsid w:val="005673BD"/>
    <w:rsid w:val="00567456"/>
    <w:rsid w:val="00567690"/>
    <w:rsid w:val="00567E05"/>
    <w:rsid w:val="0057021F"/>
    <w:rsid w:val="00570451"/>
    <w:rsid w:val="00570B49"/>
    <w:rsid w:val="00570D84"/>
    <w:rsid w:val="00570F19"/>
    <w:rsid w:val="00572D87"/>
    <w:rsid w:val="00573116"/>
    <w:rsid w:val="00573562"/>
    <w:rsid w:val="0057386D"/>
    <w:rsid w:val="00574586"/>
    <w:rsid w:val="005749BE"/>
    <w:rsid w:val="00574FB1"/>
    <w:rsid w:val="00574FF7"/>
    <w:rsid w:val="00575B29"/>
    <w:rsid w:val="005761CA"/>
    <w:rsid w:val="00576A5A"/>
    <w:rsid w:val="00577345"/>
    <w:rsid w:val="005773C5"/>
    <w:rsid w:val="00577D89"/>
    <w:rsid w:val="0058064B"/>
    <w:rsid w:val="005809EA"/>
    <w:rsid w:val="00580A94"/>
    <w:rsid w:val="00580F76"/>
    <w:rsid w:val="005811DF"/>
    <w:rsid w:val="005816D4"/>
    <w:rsid w:val="00581B78"/>
    <w:rsid w:val="00581DC2"/>
    <w:rsid w:val="005822F1"/>
    <w:rsid w:val="00582954"/>
    <w:rsid w:val="00582BBA"/>
    <w:rsid w:val="0058309E"/>
    <w:rsid w:val="00583747"/>
    <w:rsid w:val="00583B3F"/>
    <w:rsid w:val="00583B46"/>
    <w:rsid w:val="0058595F"/>
    <w:rsid w:val="00585B5A"/>
    <w:rsid w:val="00585C6C"/>
    <w:rsid w:val="00585C95"/>
    <w:rsid w:val="00585EC9"/>
    <w:rsid w:val="005865DC"/>
    <w:rsid w:val="005867FF"/>
    <w:rsid w:val="005873AD"/>
    <w:rsid w:val="005877DF"/>
    <w:rsid w:val="005877F2"/>
    <w:rsid w:val="00587E65"/>
    <w:rsid w:val="00587F59"/>
    <w:rsid w:val="00590191"/>
    <w:rsid w:val="0059042C"/>
    <w:rsid w:val="00590A15"/>
    <w:rsid w:val="00590FC7"/>
    <w:rsid w:val="00591055"/>
    <w:rsid w:val="0059211B"/>
    <w:rsid w:val="00592284"/>
    <w:rsid w:val="0059298F"/>
    <w:rsid w:val="00592B40"/>
    <w:rsid w:val="00592F40"/>
    <w:rsid w:val="00592FA5"/>
    <w:rsid w:val="0059314D"/>
    <w:rsid w:val="00593B6A"/>
    <w:rsid w:val="00593F8F"/>
    <w:rsid w:val="00594494"/>
    <w:rsid w:val="0059566E"/>
    <w:rsid w:val="00596294"/>
    <w:rsid w:val="00596E80"/>
    <w:rsid w:val="005971D3"/>
    <w:rsid w:val="005973F9"/>
    <w:rsid w:val="00597425"/>
    <w:rsid w:val="00597D9F"/>
    <w:rsid w:val="005A07A4"/>
    <w:rsid w:val="005A08C0"/>
    <w:rsid w:val="005A0A55"/>
    <w:rsid w:val="005A0EE7"/>
    <w:rsid w:val="005A1089"/>
    <w:rsid w:val="005A157C"/>
    <w:rsid w:val="005A1B12"/>
    <w:rsid w:val="005A2D4B"/>
    <w:rsid w:val="005A40FF"/>
    <w:rsid w:val="005A490C"/>
    <w:rsid w:val="005A4959"/>
    <w:rsid w:val="005A4B83"/>
    <w:rsid w:val="005A4DA2"/>
    <w:rsid w:val="005A4F44"/>
    <w:rsid w:val="005A5800"/>
    <w:rsid w:val="005A694F"/>
    <w:rsid w:val="005A7633"/>
    <w:rsid w:val="005A7A74"/>
    <w:rsid w:val="005A7E66"/>
    <w:rsid w:val="005B0979"/>
    <w:rsid w:val="005B0D18"/>
    <w:rsid w:val="005B0F4B"/>
    <w:rsid w:val="005B12C2"/>
    <w:rsid w:val="005B1792"/>
    <w:rsid w:val="005B1930"/>
    <w:rsid w:val="005B1E86"/>
    <w:rsid w:val="005B1F5B"/>
    <w:rsid w:val="005B2017"/>
    <w:rsid w:val="005B2162"/>
    <w:rsid w:val="005B2306"/>
    <w:rsid w:val="005B23DC"/>
    <w:rsid w:val="005B286D"/>
    <w:rsid w:val="005B2F8D"/>
    <w:rsid w:val="005B3E5B"/>
    <w:rsid w:val="005B498B"/>
    <w:rsid w:val="005B4A04"/>
    <w:rsid w:val="005B4D25"/>
    <w:rsid w:val="005B5148"/>
    <w:rsid w:val="005B5633"/>
    <w:rsid w:val="005B56A8"/>
    <w:rsid w:val="005B5C81"/>
    <w:rsid w:val="005B63B8"/>
    <w:rsid w:val="005B6606"/>
    <w:rsid w:val="005B7639"/>
    <w:rsid w:val="005C00E8"/>
    <w:rsid w:val="005C01DD"/>
    <w:rsid w:val="005C02F3"/>
    <w:rsid w:val="005C081A"/>
    <w:rsid w:val="005C113A"/>
    <w:rsid w:val="005C1562"/>
    <w:rsid w:val="005C15FF"/>
    <w:rsid w:val="005C160C"/>
    <w:rsid w:val="005C1B32"/>
    <w:rsid w:val="005C23BF"/>
    <w:rsid w:val="005C23F9"/>
    <w:rsid w:val="005C29A2"/>
    <w:rsid w:val="005C2F66"/>
    <w:rsid w:val="005C329C"/>
    <w:rsid w:val="005C3A67"/>
    <w:rsid w:val="005C3F3E"/>
    <w:rsid w:val="005C43F5"/>
    <w:rsid w:val="005C4C95"/>
    <w:rsid w:val="005C5BFD"/>
    <w:rsid w:val="005C5DC0"/>
    <w:rsid w:val="005C6008"/>
    <w:rsid w:val="005C6351"/>
    <w:rsid w:val="005C67F2"/>
    <w:rsid w:val="005C70DC"/>
    <w:rsid w:val="005D099C"/>
    <w:rsid w:val="005D0F8C"/>
    <w:rsid w:val="005D14EB"/>
    <w:rsid w:val="005D1D67"/>
    <w:rsid w:val="005D1FC9"/>
    <w:rsid w:val="005D2251"/>
    <w:rsid w:val="005D27FB"/>
    <w:rsid w:val="005D2908"/>
    <w:rsid w:val="005D32D1"/>
    <w:rsid w:val="005D36FF"/>
    <w:rsid w:val="005D3802"/>
    <w:rsid w:val="005D3922"/>
    <w:rsid w:val="005D3B3F"/>
    <w:rsid w:val="005D40EE"/>
    <w:rsid w:val="005D43FA"/>
    <w:rsid w:val="005D456C"/>
    <w:rsid w:val="005D4776"/>
    <w:rsid w:val="005D523D"/>
    <w:rsid w:val="005D538C"/>
    <w:rsid w:val="005D599B"/>
    <w:rsid w:val="005D7769"/>
    <w:rsid w:val="005D7880"/>
    <w:rsid w:val="005E0553"/>
    <w:rsid w:val="005E05BA"/>
    <w:rsid w:val="005E0AC1"/>
    <w:rsid w:val="005E11B8"/>
    <w:rsid w:val="005E1757"/>
    <w:rsid w:val="005E2378"/>
    <w:rsid w:val="005E242C"/>
    <w:rsid w:val="005E2CB1"/>
    <w:rsid w:val="005E30D1"/>
    <w:rsid w:val="005E3660"/>
    <w:rsid w:val="005E3AA2"/>
    <w:rsid w:val="005E44C9"/>
    <w:rsid w:val="005E45C3"/>
    <w:rsid w:val="005E46CA"/>
    <w:rsid w:val="005E530C"/>
    <w:rsid w:val="005E58B1"/>
    <w:rsid w:val="005E5B2F"/>
    <w:rsid w:val="005E5B36"/>
    <w:rsid w:val="005E5FCD"/>
    <w:rsid w:val="005E6772"/>
    <w:rsid w:val="005E6CC4"/>
    <w:rsid w:val="005E7349"/>
    <w:rsid w:val="005F003C"/>
    <w:rsid w:val="005F00AD"/>
    <w:rsid w:val="005F0750"/>
    <w:rsid w:val="005F0B23"/>
    <w:rsid w:val="005F1633"/>
    <w:rsid w:val="005F292E"/>
    <w:rsid w:val="005F2DC4"/>
    <w:rsid w:val="005F3B7F"/>
    <w:rsid w:val="005F3DD1"/>
    <w:rsid w:val="005F41F7"/>
    <w:rsid w:val="005F4DDF"/>
    <w:rsid w:val="005F64CA"/>
    <w:rsid w:val="005F69EF"/>
    <w:rsid w:val="005F6C67"/>
    <w:rsid w:val="005F75A9"/>
    <w:rsid w:val="005F7A86"/>
    <w:rsid w:val="006003EA"/>
    <w:rsid w:val="0060053C"/>
    <w:rsid w:val="00600583"/>
    <w:rsid w:val="006006AC"/>
    <w:rsid w:val="00601026"/>
    <w:rsid w:val="00602119"/>
    <w:rsid w:val="006021DB"/>
    <w:rsid w:val="00602746"/>
    <w:rsid w:val="006027E1"/>
    <w:rsid w:val="00602B2F"/>
    <w:rsid w:val="00602ECA"/>
    <w:rsid w:val="0060309D"/>
    <w:rsid w:val="00603634"/>
    <w:rsid w:val="0060421B"/>
    <w:rsid w:val="00604859"/>
    <w:rsid w:val="00604870"/>
    <w:rsid w:val="0060525A"/>
    <w:rsid w:val="00605F81"/>
    <w:rsid w:val="0060638F"/>
    <w:rsid w:val="00606443"/>
    <w:rsid w:val="00606577"/>
    <w:rsid w:val="00606599"/>
    <w:rsid w:val="00606C37"/>
    <w:rsid w:val="00607B1C"/>
    <w:rsid w:val="006101D6"/>
    <w:rsid w:val="00610DE0"/>
    <w:rsid w:val="00611820"/>
    <w:rsid w:val="00611BA2"/>
    <w:rsid w:val="00611D50"/>
    <w:rsid w:val="006135A0"/>
    <w:rsid w:val="00614098"/>
    <w:rsid w:val="00614303"/>
    <w:rsid w:val="00614396"/>
    <w:rsid w:val="006144FF"/>
    <w:rsid w:val="0061487B"/>
    <w:rsid w:val="00614A2D"/>
    <w:rsid w:val="0061539A"/>
    <w:rsid w:val="006159DE"/>
    <w:rsid w:val="00615ADB"/>
    <w:rsid w:val="006162D9"/>
    <w:rsid w:val="00616CC7"/>
    <w:rsid w:val="00616E25"/>
    <w:rsid w:val="00616E47"/>
    <w:rsid w:val="0062084C"/>
    <w:rsid w:val="0062088C"/>
    <w:rsid w:val="00620EBB"/>
    <w:rsid w:val="00621561"/>
    <w:rsid w:val="006217DF"/>
    <w:rsid w:val="00622FF3"/>
    <w:rsid w:val="00623533"/>
    <w:rsid w:val="006238BF"/>
    <w:rsid w:val="00623D66"/>
    <w:rsid w:val="006246F4"/>
    <w:rsid w:val="006250AC"/>
    <w:rsid w:val="0062695F"/>
    <w:rsid w:val="00626FE0"/>
    <w:rsid w:val="0062716F"/>
    <w:rsid w:val="0062794F"/>
    <w:rsid w:val="00627984"/>
    <w:rsid w:val="00630D05"/>
    <w:rsid w:val="00630EF1"/>
    <w:rsid w:val="0063107B"/>
    <w:rsid w:val="006316DA"/>
    <w:rsid w:val="00631B97"/>
    <w:rsid w:val="00631D04"/>
    <w:rsid w:val="00632B0E"/>
    <w:rsid w:val="00632C99"/>
    <w:rsid w:val="006341D7"/>
    <w:rsid w:val="0063457F"/>
    <w:rsid w:val="00634FDB"/>
    <w:rsid w:val="006351A6"/>
    <w:rsid w:val="0063595B"/>
    <w:rsid w:val="00635A4E"/>
    <w:rsid w:val="0063617F"/>
    <w:rsid w:val="00636332"/>
    <w:rsid w:val="0063713C"/>
    <w:rsid w:val="006372F8"/>
    <w:rsid w:val="00637C3E"/>
    <w:rsid w:val="00640463"/>
    <w:rsid w:val="00642367"/>
    <w:rsid w:val="006423E2"/>
    <w:rsid w:val="006429E5"/>
    <w:rsid w:val="0064304B"/>
    <w:rsid w:val="00643D00"/>
    <w:rsid w:val="006441A6"/>
    <w:rsid w:val="00645369"/>
    <w:rsid w:val="006456BF"/>
    <w:rsid w:val="00646167"/>
    <w:rsid w:val="0064639B"/>
    <w:rsid w:val="00646ADC"/>
    <w:rsid w:val="00646ED4"/>
    <w:rsid w:val="00646F02"/>
    <w:rsid w:val="006474DE"/>
    <w:rsid w:val="0064763A"/>
    <w:rsid w:val="00647BAC"/>
    <w:rsid w:val="006501D0"/>
    <w:rsid w:val="0065091E"/>
    <w:rsid w:val="00651CEA"/>
    <w:rsid w:val="00651F74"/>
    <w:rsid w:val="00652A0F"/>
    <w:rsid w:val="0065347B"/>
    <w:rsid w:val="00653EE1"/>
    <w:rsid w:val="00654182"/>
    <w:rsid w:val="006543C7"/>
    <w:rsid w:val="006546EA"/>
    <w:rsid w:val="006550C0"/>
    <w:rsid w:val="00655419"/>
    <w:rsid w:val="0065584A"/>
    <w:rsid w:val="00655891"/>
    <w:rsid w:val="00655D25"/>
    <w:rsid w:val="00656537"/>
    <w:rsid w:val="00656D63"/>
    <w:rsid w:val="00656DE1"/>
    <w:rsid w:val="00656E11"/>
    <w:rsid w:val="00656E3D"/>
    <w:rsid w:val="00657474"/>
    <w:rsid w:val="00660256"/>
    <w:rsid w:val="00660ED9"/>
    <w:rsid w:val="00661656"/>
    <w:rsid w:val="00661AC4"/>
    <w:rsid w:val="00661DFB"/>
    <w:rsid w:val="00661F6D"/>
    <w:rsid w:val="00663D7D"/>
    <w:rsid w:val="00664374"/>
    <w:rsid w:val="006646A0"/>
    <w:rsid w:val="0066478A"/>
    <w:rsid w:val="0066487D"/>
    <w:rsid w:val="00665313"/>
    <w:rsid w:val="00665742"/>
    <w:rsid w:val="006661E3"/>
    <w:rsid w:val="00666A29"/>
    <w:rsid w:val="00666F96"/>
    <w:rsid w:val="00667378"/>
    <w:rsid w:val="00667435"/>
    <w:rsid w:val="00667DAC"/>
    <w:rsid w:val="00670486"/>
    <w:rsid w:val="00670D10"/>
    <w:rsid w:val="00671A6B"/>
    <w:rsid w:val="00671B62"/>
    <w:rsid w:val="00672049"/>
    <w:rsid w:val="006729AB"/>
    <w:rsid w:val="00672D0A"/>
    <w:rsid w:val="0067472C"/>
    <w:rsid w:val="00674B50"/>
    <w:rsid w:val="00674B8B"/>
    <w:rsid w:val="006759B1"/>
    <w:rsid w:val="006760E0"/>
    <w:rsid w:val="0067643C"/>
    <w:rsid w:val="00676B02"/>
    <w:rsid w:val="00676D1D"/>
    <w:rsid w:val="00677B74"/>
    <w:rsid w:val="00677F8B"/>
    <w:rsid w:val="0068073A"/>
    <w:rsid w:val="00680BC0"/>
    <w:rsid w:val="00680BF6"/>
    <w:rsid w:val="00680DFD"/>
    <w:rsid w:val="00680F83"/>
    <w:rsid w:val="0068153B"/>
    <w:rsid w:val="00681786"/>
    <w:rsid w:val="00681EB4"/>
    <w:rsid w:val="006826A3"/>
    <w:rsid w:val="00682E8B"/>
    <w:rsid w:val="006835ED"/>
    <w:rsid w:val="00684610"/>
    <w:rsid w:val="00685463"/>
    <w:rsid w:val="00685506"/>
    <w:rsid w:val="006855E0"/>
    <w:rsid w:val="00685C84"/>
    <w:rsid w:val="0068602F"/>
    <w:rsid w:val="00686AFA"/>
    <w:rsid w:val="00687093"/>
    <w:rsid w:val="0068727D"/>
    <w:rsid w:val="00687F12"/>
    <w:rsid w:val="00690545"/>
    <w:rsid w:val="00690D2F"/>
    <w:rsid w:val="00691B5F"/>
    <w:rsid w:val="006926D7"/>
    <w:rsid w:val="00692E2C"/>
    <w:rsid w:val="0069386A"/>
    <w:rsid w:val="006947F6"/>
    <w:rsid w:val="00694ABF"/>
    <w:rsid w:val="00694D12"/>
    <w:rsid w:val="006954A8"/>
    <w:rsid w:val="006954E6"/>
    <w:rsid w:val="006957C9"/>
    <w:rsid w:val="00695833"/>
    <w:rsid w:val="00695ACC"/>
    <w:rsid w:val="00696469"/>
    <w:rsid w:val="00696D5D"/>
    <w:rsid w:val="00696E18"/>
    <w:rsid w:val="00696E41"/>
    <w:rsid w:val="0069705E"/>
    <w:rsid w:val="00697A0D"/>
    <w:rsid w:val="00697B21"/>
    <w:rsid w:val="006A0442"/>
    <w:rsid w:val="006A0681"/>
    <w:rsid w:val="006A07CF"/>
    <w:rsid w:val="006A0939"/>
    <w:rsid w:val="006A1F69"/>
    <w:rsid w:val="006A22D1"/>
    <w:rsid w:val="006A2549"/>
    <w:rsid w:val="006A2B36"/>
    <w:rsid w:val="006A2FD5"/>
    <w:rsid w:val="006A3231"/>
    <w:rsid w:val="006A393F"/>
    <w:rsid w:val="006A3997"/>
    <w:rsid w:val="006A45D6"/>
    <w:rsid w:val="006A4815"/>
    <w:rsid w:val="006A48C0"/>
    <w:rsid w:val="006A4972"/>
    <w:rsid w:val="006A4C92"/>
    <w:rsid w:val="006A5E99"/>
    <w:rsid w:val="006A5F3E"/>
    <w:rsid w:val="006A6B4C"/>
    <w:rsid w:val="006A6BE8"/>
    <w:rsid w:val="006A6F16"/>
    <w:rsid w:val="006A7127"/>
    <w:rsid w:val="006A7476"/>
    <w:rsid w:val="006B0215"/>
    <w:rsid w:val="006B03B1"/>
    <w:rsid w:val="006B056C"/>
    <w:rsid w:val="006B0745"/>
    <w:rsid w:val="006B075E"/>
    <w:rsid w:val="006B084A"/>
    <w:rsid w:val="006B1536"/>
    <w:rsid w:val="006B1B3A"/>
    <w:rsid w:val="006B1F0B"/>
    <w:rsid w:val="006B217D"/>
    <w:rsid w:val="006B2588"/>
    <w:rsid w:val="006B2DDA"/>
    <w:rsid w:val="006B2E47"/>
    <w:rsid w:val="006B454B"/>
    <w:rsid w:val="006B47A7"/>
    <w:rsid w:val="006B47B2"/>
    <w:rsid w:val="006B4954"/>
    <w:rsid w:val="006B4D87"/>
    <w:rsid w:val="006B5027"/>
    <w:rsid w:val="006B6117"/>
    <w:rsid w:val="006B6EEB"/>
    <w:rsid w:val="006B7799"/>
    <w:rsid w:val="006B7DC4"/>
    <w:rsid w:val="006C0312"/>
    <w:rsid w:val="006C0E3E"/>
    <w:rsid w:val="006C13DC"/>
    <w:rsid w:val="006C1499"/>
    <w:rsid w:val="006C19AA"/>
    <w:rsid w:val="006C250D"/>
    <w:rsid w:val="006C2DEA"/>
    <w:rsid w:val="006C41B4"/>
    <w:rsid w:val="006C45E5"/>
    <w:rsid w:val="006C4F9F"/>
    <w:rsid w:val="006C512E"/>
    <w:rsid w:val="006C5CB5"/>
    <w:rsid w:val="006C5D71"/>
    <w:rsid w:val="006C5F06"/>
    <w:rsid w:val="006C658F"/>
    <w:rsid w:val="006C6AD3"/>
    <w:rsid w:val="006C70FE"/>
    <w:rsid w:val="006C724A"/>
    <w:rsid w:val="006C7662"/>
    <w:rsid w:val="006C769C"/>
    <w:rsid w:val="006D00EE"/>
    <w:rsid w:val="006D039F"/>
    <w:rsid w:val="006D1160"/>
    <w:rsid w:val="006D1803"/>
    <w:rsid w:val="006D1B8C"/>
    <w:rsid w:val="006D2436"/>
    <w:rsid w:val="006D323E"/>
    <w:rsid w:val="006D3423"/>
    <w:rsid w:val="006D3E48"/>
    <w:rsid w:val="006D40AA"/>
    <w:rsid w:val="006D42E0"/>
    <w:rsid w:val="006D45B6"/>
    <w:rsid w:val="006D4CA8"/>
    <w:rsid w:val="006D54E1"/>
    <w:rsid w:val="006D5C28"/>
    <w:rsid w:val="006D61EA"/>
    <w:rsid w:val="006D6919"/>
    <w:rsid w:val="006D7172"/>
    <w:rsid w:val="006D7816"/>
    <w:rsid w:val="006E0481"/>
    <w:rsid w:val="006E04E5"/>
    <w:rsid w:val="006E06C9"/>
    <w:rsid w:val="006E146C"/>
    <w:rsid w:val="006E201A"/>
    <w:rsid w:val="006E2227"/>
    <w:rsid w:val="006E2452"/>
    <w:rsid w:val="006E2704"/>
    <w:rsid w:val="006E2896"/>
    <w:rsid w:val="006E32ED"/>
    <w:rsid w:val="006E3EE2"/>
    <w:rsid w:val="006E4AF8"/>
    <w:rsid w:val="006E4E11"/>
    <w:rsid w:val="006E52DC"/>
    <w:rsid w:val="006E585D"/>
    <w:rsid w:val="006E594C"/>
    <w:rsid w:val="006E5AE7"/>
    <w:rsid w:val="006E5F5E"/>
    <w:rsid w:val="006E695D"/>
    <w:rsid w:val="006E6A02"/>
    <w:rsid w:val="006E6C52"/>
    <w:rsid w:val="006E6E25"/>
    <w:rsid w:val="006E7D82"/>
    <w:rsid w:val="006F008E"/>
    <w:rsid w:val="006F2CE6"/>
    <w:rsid w:val="006F2E42"/>
    <w:rsid w:val="006F30AA"/>
    <w:rsid w:val="006F31CA"/>
    <w:rsid w:val="006F3EB2"/>
    <w:rsid w:val="006F4119"/>
    <w:rsid w:val="006F5024"/>
    <w:rsid w:val="006F5E22"/>
    <w:rsid w:val="006F61D1"/>
    <w:rsid w:val="006F676F"/>
    <w:rsid w:val="006F691C"/>
    <w:rsid w:val="006F69CC"/>
    <w:rsid w:val="006F6DC3"/>
    <w:rsid w:val="006F7A22"/>
    <w:rsid w:val="00700D84"/>
    <w:rsid w:val="00701802"/>
    <w:rsid w:val="007018C6"/>
    <w:rsid w:val="0070199A"/>
    <w:rsid w:val="00701BCE"/>
    <w:rsid w:val="00701DE2"/>
    <w:rsid w:val="0070213C"/>
    <w:rsid w:val="00702488"/>
    <w:rsid w:val="00702625"/>
    <w:rsid w:val="00702EDE"/>
    <w:rsid w:val="0070369A"/>
    <w:rsid w:val="00703819"/>
    <w:rsid w:val="00704752"/>
    <w:rsid w:val="007047DB"/>
    <w:rsid w:val="00705329"/>
    <w:rsid w:val="0070572D"/>
    <w:rsid w:val="00705BBA"/>
    <w:rsid w:val="00705D85"/>
    <w:rsid w:val="00706D0D"/>
    <w:rsid w:val="00706EFC"/>
    <w:rsid w:val="00707DCB"/>
    <w:rsid w:val="00707ED8"/>
    <w:rsid w:val="007103E5"/>
    <w:rsid w:val="00710589"/>
    <w:rsid w:val="007108B9"/>
    <w:rsid w:val="00710BC5"/>
    <w:rsid w:val="00710C38"/>
    <w:rsid w:val="00710C63"/>
    <w:rsid w:val="00711AEB"/>
    <w:rsid w:val="00711D08"/>
    <w:rsid w:val="00711F49"/>
    <w:rsid w:val="00712021"/>
    <w:rsid w:val="00712B79"/>
    <w:rsid w:val="00712CF2"/>
    <w:rsid w:val="00712FF6"/>
    <w:rsid w:val="0071316A"/>
    <w:rsid w:val="0071435B"/>
    <w:rsid w:val="00714A92"/>
    <w:rsid w:val="00714E88"/>
    <w:rsid w:val="00715013"/>
    <w:rsid w:val="00715351"/>
    <w:rsid w:val="007156C0"/>
    <w:rsid w:val="00715AFD"/>
    <w:rsid w:val="00715F67"/>
    <w:rsid w:val="00716E40"/>
    <w:rsid w:val="00716E5A"/>
    <w:rsid w:val="00716F16"/>
    <w:rsid w:val="007171EF"/>
    <w:rsid w:val="007173C2"/>
    <w:rsid w:val="00717469"/>
    <w:rsid w:val="00717582"/>
    <w:rsid w:val="007206AD"/>
    <w:rsid w:val="0072077C"/>
    <w:rsid w:val="00720A9A"/>
    <w:rsid w:val="007211F3"/>
    <w:rsid w:val="007212C7"/>
    <w:rsid w:val="00721955"/>
    <w:rsid w:val="00721E54"/>
    <w:rsid w:val="00722257"/>
    <w:rsid w:val="00722B09"/>
    <w:rsid w:val="007231C8"/>
    <w:rsid w:val="007237D4"/>
    <w:rsid w:val="0072390B"/>
    <w:rsid w:val="00724422"/>
    <w:rsid w:val="0072479C"/>
    <w:rsid w:val="00724894"/>
    <w:rsid w:val="00725995"/>
    <w:rsid w:val="00726152"/>
    <w:rsid w:val="0072632F"/>
    <w:rsid w:val="00727664"/>
    <w:rsid w:val="00727DD5"/>
    <w:rsid w:val="00727E97"/>
    <w:rsid w:val="00730FB9"/>
    <w:rsid w:val="0073113D"/>
    <w:rsid w:val="0073119E"/>
    <w:rsid w:val="0073158A"/>
    <w:rsid w:val="00731CD6"/>
    <w:rsid w:val="00731E9A"/>
    <w:rsid w:val="007323CC"/>
    <w:rsid w:val="0073261C"/>
    <w:rsid w:val="007335B4"/>
    <w:rsid w:val="00734139"/>
    <w:rsid w:val="00734199"/>
    <w:rsid w:val="00734540"/>
    <w:rsid w:val="00734C33"/>
    <w:rsid w:val="0073506F"/>
    <w:rsid w:val="0073581C"/>
    <w:rsid w:val="00735896"/>
    <w:rsid w:val="00735D13"/>
    <w:rsid w:val="0073629F"/>
    <w:rsid w:val="0073658C"/>
    <w:rsid w:val="00736842"/>
    <w:rsid w:val="00736F21"/>
    <w:rsid w:val="007376C5"/>
    <w:rsid w:val="00737C33"/>
    <w:rsid w:val="00740907"/>
    <w:rsid w:val="00740F56"/>
    <w:rsid w:val="00741841"/>
    <w:rsid w:val="00741957"/>
    <w:rsid w:val="00742A3D"/>
    <w:rsid w:val="00742A48"/>
    <w:rsid w:val="0074352A"/>
    <w:rsid w:val="00743742"/>
    <w:rsid w:val="00743B3A"/>
    <w:rsid w:val="007444D8"/>
    <w:rsid w:val="00746113"/>
    <w:rsid w:val="00746178"/>
    <w:rsid w:val="007462FF"/>
    <w:rsid w:val="007467E7"/>
    <w:rsid w:val="00746C1B"/>
    <w:rsid w:val="00747052"/>
    <w:rsid w:val="0074721C"/>
    <w:rsid w:val="0074723C"/>
    <w:rsid w:val="0075052D"/>
    <w:rsid w:val="007506C8"/>
    <w:rsid w:val="00750AAD"/>
    <w:rsid w:val="00750C52"/>
    <w:rsid w:val="00750E3F"/>
    <w:rsid w:val="00751EC2"/>
    <w:rsid w:val="00753084"/>
    <w:rsid w:val="00753096"/>
    <w:rsid w:val="00753227"/>
    <w:rsid w:val="0075440D"/>
    <w:rsid w:val="0075494A"/>
    <w:rsid w:val="00754B78"/>
    <w:rsid w:val="00755290"/>
    <w:rsid w:val="00755357"/>
    <w:rsid w:val="00755425"/>
    <w:rsid w:val="00755426"/>
    <w:rsid w:val="00755C26"/>
    <w:rsid w:val="00755D4C"/>
    <w:rsid w:val="0075617C"/>
    <w:rsid w:val="0075690A"/>
    <w:rsid w:val="00756995"/>
    <w:rsid w:val="007569BC"/>
    <w:rsid w:val="00756C23"/>
    <w:rsid w:val="00756F4C"/>
    <w:rsid w:val="007578FA"/>
    <w:rsid w:val="00760440"/>
    <w:rsid w:val="00760673"/>
    <w:rsid w:val="00761195"/>
    <w:rsid w:val="00761355"/>
    <w:rsid w:val="00761C12"/>
    <w:rsid w:val="00762030"/>
    <w:rsid w:val="00762211"/>
    <w:rsid w:val="00762770"/>
    <w:rsid w:val="007629D9"/>
    <w:rsid w:val="00762C17"/>
    <w:rsid w:val="00763721"/>
    <w:rsid w:val="00763E10"/>
    <w:rsid w:val="0076429C"/>
    <w:rsid w:val="00765357"/>
    <w:rsid w:val="00766DFB"/>
    <w:rsid w:val="00767670"/>
    <w:rsid w:val="0076784D"/>
    <w:rsid w:val="00767FA6"/>
    <w:rsid w:val="007700AD"/>
    <w:rsid w:val="007709BB"/>
    <w:rsid w:val="007712B4"/>
    <w:rsid w:val="007719A7"/>
    <w:rsid w:val="00771B00"/>
    <w:rsid w:val="00771C1A"/>
    <w:rsid w:val="007725FC"/>
    <w:rsid w:val="00772774"/>
    <w:rsid w:val="00772967"/>
    <w:rsid w:val="00772A26"/>
    <w:rsid w:val="00772A4C"/>
    <w:rsid w:val="00772C64"/>
    <w:rsid w:val="00773889"/>
    <w:rsid w:val="00774D37"/>
    <w:rsid w:val="00774F2D"/>
    <w:rsid w:val="007752F7"/>
    <w:rsid w:val="00775E9B"/>
    <w:rsid w:val="00776D9E"/>
    <w:rsid w:val="00776F49"/>
    <w:rsid w:val="007772DB"/>
    <w:rsid w:val="00777491"/>
    <w:rsid w:val="007776C7"/>
    <w:rsid w:val="0077789F"/>
    <w:rsid w:val="0077793E"/>
    <w:rsid w:val="00777AA8"/>
    <w:rsid w:val="00777C29"/>
    <w:rsid w:val="00777E2F"/>
    <w:rsid w:val="00780453"/>
    <w:rsid w:val="0078086C"/>
    <w:rsid w:val="00780B54"/>
    <w:rsid w:val="00780E90"/>
    <w:rsid w:val="007813F4"/>
    <w:rsid w:val="007814C2"/>
    <w:rsid w:val="00781C87"/>
    <w:rsid w:val="007820A3"/>
    <w:rsid w:val="00782DFC"/>
    <w:rsid w:val="00783ABA"/>
    <w:rsid w:val="00783BE8"/>
    <w:rsid w:val="0078501F"/>
    <w:rsid w:val="00785102"/>
    <w:rsid w:val="00785112"/>
    <w:rsid w:val="00785CDE"/>
    <w:rsid w:val="00785FFD"/>
    <w:rsid w:val="00786C42"/>
    <w:rsid w:val="00787246"/>
    <w:rsid w:val="00787A80"/>
    <w:rsid w:val="00790202"/>
    <w:rsid w:val="007904F6"/>
    <w:rsid w:val="00790832"/>
    <w:rsid w:val="00790C6E"/>
    <w:rsid w:val="00790E6D"/>
    <w:rsid w:val="007912AB"/>
    <w:rsid w:val="00791382"/>
    <w:rsid w:val="00791406"/>
    <w:rsid w:val="00792A04"/>
    <w:rsid w:val="00792A29"/>
    <w:rsid w:val="00792B47"/>
    <w:rsid w:val="00792B9E"/>
    <w:rsid w:val="00793363"/>
    <w:rsid w:val="007934CA"/>
    <w:rsid w:val="0079373A"/>
    <w:rsid w:val="00793C89"/>
    <w:rsid w:val="00793C8D"/>
    <w:rsid w:val="00794AED"/>
    <w:rsid w:val="00795820"/>
    <w:rsid w:val="0079583E"/>
    <w:rsid w:val="007961BA"/>
    <w:rsid w:val="0079672C"/>
    <w:rsid w:val="00796D67"/>
    <w:rsid w:val="00796F12"/>
    <w:rsid w:val="0079736F"/>
    <w:rsid w:val="00797AA3"/>
    <w:rsid w:val="007A0C55"/>
    <w:rsid w:val="007A0C75"/>
    <w:rsid w:val="007A134A"/>
    <w:rsid w:val="007A194C"/>
    <w:rsid w:val="007A1C7A"/>
    <w:rsid w:val="007A28C5"/>
    <w:rsid w:val="007A2CD1"/>
    <w:rsid w:val="007A303B"/>
    <w:rsid w:val="007A3219"/>
    <w:rsid w:val="007A3619"/>
    <w:rsid w:val="007A38BA"/>
    <w:rsid w:val="007A4417"/>
    <w:rsid w:val="007A4C05"/>
    <w:rsid w:val="007A5F7A"/>
    <w:rsid w:val="007A609E"/>
    <w:rsid w:val="007A640F"/>
    <w:rsid w:val="007A66B9"/>
    <w:rsid w:val="007A6B10"/>
    <w:rsid w:val="007A6DBC"/>
    <w:rsid w:val="007A7893"/>
    <w:rsid w:val="007B0951"/>
    <w:rsid w:val="007B0A67"/>
    <w:rsid w:val="007B1571"/>
    <w:rsid w:val="007B1E86"/>
    <w:rsid w:val="007B2825"/>
    <w:rsid w:val="007B2860"/>
    <w:rsid w:val="007B28C9"/>
    <w:rsid w:val="007B2A7D"/>
    <w:rsid w:val="007B2E26"/>
    <w:rsid w:val="007B36B6"/>
    <w:rsid w:val="007B39D8"/>
    <w:rsid w:val="007B44AD"/>
    <w:rsid w:val="007B4FB6"/>
    <w:rsid w:val="007B512F"/>
    <w:rsid w:val="007B5A15"/>
    <w:rsid w:val="007B5B37"/>
    <w:rsid w:val="007B6268"/>
    <w:rsid w:val="007B6888"/>
    <w:rsid w:val="007B7265"/>
    <w:rsid w:val="007B79C8"/>
    <w:rsid w:val="007C0C44"/>
    <w:rsid w:val="007C1316"/>
    <w:rsid w:val="007C1471"/>
    <w:rsid w:val="007C1D0D"/>
    <w:rsid w:val="007C21C5"/>
    <w:rsid w:val="007C2376"/>
    <w:rsid w:val="007C24E9"/>
    <w:rsid w:val="007C3209"/>
    <w:rsid w:val="007C34CA"/>
    <w:rsid w:val="007C3D8F"/>
    <w:rsid w:val="007C44D9"/>
    <w:rsid w:val="007C4ECD"/>
    <w:rsid w:val="007C5912"/>
    <w:rsid w:val="007C64B4"/>
    <w:rsid w:val="007C65E2"/>
    <w:rsid w:val="007C79FC"/>
    <w:rsid w:val="007C7CB9"/>
    <w:rsid w:val="007D0409"/>
    <w:rsid w:val="007D0657"/>
    <w:rsid w:val="007D13EB"/>
    <w:rsid w:val="007D1886"/>
    <w:rsid w:val="007D193D"/>
    <w:rsid w:val="007D1D5C"/>
    <w:rsid w:val="007D1F04"/>
    <w:rsid w:val="007D2302"/>
    <w:rsid w:val="007D25DD"/>
    <w:rsid w:val="007D3660"/>
    <w:rsid w:val="007D51EA"/>
    <w:rsid w:val="007D5FD7"/>
    <w:rsid w:val="007D6E14"/>
    <w:rsid w:val="007D6F29"/>
    <w:rsid w:val="007D6FED"/>
    <w:rsid w:val="007D78F7"/>
    <w:rsid w:val="007D7D9D"/>
    <w:rsid w:val="007D7DFD"/>
    <w:rsid w:val="007E00C2"/>
    <w:rsid w:val="007E0299"/>
    <w:rsid w:val="007E03AE"/>
    <w:rsid w:val="007E08B1"/>
    <w:rsid w:val="007E0BFF"/>
    <w:rsid w:val="007E1263"/>
    <w:rsid w:val="007E16B6"/>
    <w:rsid w:val="007E17DE"/>
    <w:rsid w:val="007E4ADB"/>
    <w:rsid w:val="007E4FD2"/>
    <w:rsid w:val="007E55DA"/>
    <w:rsid w:val="007E5601"/>
    <w:rsid w:val="007E5881"/>
    <w:rsid w:val="007E5C9B"/>
    <w:rsid w:val="007E6E6E"/>
    <w:rsid w:val="007E7192"/>
    <w:rsid w:val="007E73E1"/>
    <w:rsid w:val="007E7E9E"/>
    <w:rsid w:val="007F05FF"/>
    <w:rsid w:val="007F120F"/>
    <w:rsid w:val="007F1365"/>
    <w:rsid w:val="007F1704"/>
    <w:rsid w:val="007F181E"/>
    <w:rsid w:val="007F1908"/>
    <w:rsid w:val="007F198F"/>
    <w:rsid w:val="007F2880"/>
    <w:rsid w:val="007F293D"/>
    <w:rsid w:val="007F30E5"/>
    <w:rsid w:val="007F3100"/>
    <w:rsid w:val="007F3582"/>
    <w:rsid w:val="007F3B75"/>
    <w:rsid w:val="007F43CF"/>
    <w:rsid w:val="007F51AF"/>
    <w:rsid w:val="007F51CA"/>
    <w:rsid w:val="007F51EB"/>
    <w:rsid w:val="007F5231"/>
    <w:rsid w:val="007F5922"/>
    <w:rsid w:val="007F62E0"/>
    <w:rsid w:val="007F64D0"/>
    <w:rsid w:val="007F66A0"/>
    <w:rsid w:val="007F6DC7"/>
    <w:rsid w:val="007F7130"/>
    <w:rsid w:val="007F7567"/>
    <w:rsid w:val="00800B6C"/>
    <w:rsid w:val="0080134E"/>
    <w:rsid w:val="008013EF"/>
    <w:rsid w:val="00801778"/>
    <w:rsid w:val="00801DFE"/>
    <w:rsid w:val="00801F7F"/>
    <w:rsid w:val="00802478"/>
    <w:rsid w:val="00802BA9"/>
    <w:rsid w:val="00802DE5"/>
    <w:rsid w:val="00803254"/>
    <w:rsid w:val="00803B93"/>
    <w:rsid w:val="0080439B"/>
    <w:rsid w:val="00805DC0"/>
    <w:rsid w:val="00805EDF"/>
    <w:rsid w:val="00807D2E"/>
    <w:rsid w:val="00810194"/>
    <w:rsid w:val="008125A1"/>
    <w:rsid w:val="00812F3E"/>
    <w:rsid w:val="00813FB9"/>
    <w:rsid w:val="008141B5"/>
    <w:rsid w:val="008146B0"/>
    <w:rsid w:val="00815DF6"/>
    <w:rsid w:val="00815F5F"/>
    <w:rsid w:val="0081669D"/>
    <w:rsid w:val="00816736"/>
    <w:rsid w:val="0081697B"/>
    <w:rsid w:val="00816F98"/>
    <w:rsid w:val="00817215"/>
    <w:rsid w:val="00817276"/>
    <w:rsid w:val="0081732D"/>
    <w:rsid w:val="0081761C"/>
    <w:rsid w:val="00817CF0"/>
    <w:rsid w:val="00820066"/>
    <w:rsid w:val="008202C3"/>
    <w:rsid w:val="008209F9"/>
    <w:rsid w:val="00820C54"/>
    <w:rsid w:val="00821352"/>
    <w:rsid w:val="00821426"/>
    <w:rsid w:val="00821A30"/>
    <w:rsid w:val="00821AE8"/>
    <w:rsid w:val="008229BC"/>
    <w:rsid w:val="00822E47"/>
    <w:rsid w:val="00823094"/>
    <w:rsid w:val="00823291"/>
    <w:rsid w:val="0082363A"/>
    <w:rsid w:val="00824112"/>
    <w:rsid w:val="00824280"/>
    <w:rsid w:val="0082480A"/>
    <w:rsid w:val="008248AD"/>
    <w:rsid w:val="00825245"/>
    <w:rsid w:val="008254DE"/>
    <w:rsid w:val="00825527"/>
    <w:rsid w:val="0082579E"/>
    <w:rsid w:val="00826AC2"/>
    <w:rsid w:val="00827BDF"/>
    <w:rsid w:val="00827FF2"/>
    <w:rsid w:val="008308D0"/>
    <w:rsid w:val="0083096A"/>
    <w:rsid w:val="00830B0E"/>
    <w:rsid w:val="00830B6B"/>
    <w:rsid w:val="00831C0F"/>
    <w:rsid w:val="008320F3"/>
    <w:rsid w:val="00832127"/>
    <w:rsid w:val="00832538"/>
    <w:rsid w:val="00832CEC"/>
    <w:rsid w:val="00833430"/>
    <w:rsid w:val="00833936"/>
    <w:rsid w:val="00834998"/>
    <w:rsid w:val="00834A81"/>
    <w:rsid w:val="00834AC1"/>
    <w:rsid w:val="00834F4F"/>
    <w:rsid w:val="00835D35"/>
    <w:rsid w:val="00836863"/>
    <w:rsid w:val="0083772B"/>
    <w:rsid w:val="00837C1B"/>
    <w:rsid w:val="00840F41"/>
    <w:rsid w:val="008419D5"/>
    <w:rsid w:val="00843C03"/>
    <w:rsid w:val="00844038"/>
    <w:rsid w:val="00844476"/>
    <w:rsid w:val="00844F37"/>
    <w:rsid w:val="00845033"/>
    <w:rsid w:val="008451BD"/>
    <w:rsid w:val="00845C4A"/>
    <w:rsid w:val="00846EA3"/>
    <w:rsid w:val="0084707A"/>
    <w:rsid w:val="008475BA"/>
    <w:rsid w:val="00847671"/>
    <w:rsid w:val="00847890"/>
    <w:rsid w:val="0084791D"/>
    <w:rsid w:val="00847FEA"/>
    <w:rsid w:val="0085016B"/>
    <w:rsid w:val="008501C7"/>
    <w:rsid w:val="008501EF"/>
    <w:rsid w:val="00850B8D"/>
    <w:rsid w:val="00850D79"/>
    <w:rsid w:val="00851664"/>
    <w:rsid w:val="008516F8"/>
    <w:rsid w:val="0085232D"/>
    <w:rsid w:val="008523C5"/>
    <w:rsid w:val="0085276B"/>
    <w:rsid w:val="00852D35"/>
    <w:rsid w:val="00852E25"/>
    <w:rsid w:val="00853227"/>
    <w:rsid w:val="008535FD"/>
    <w:rsid w:val="00853B45"/>
    <w:rsid w:val="00853B75"/>
    <w:rsid w:val="00853F74"/>
    <w:rsid w:val="008547CF"/>
    <w:rsid w:val="00854FD4"/>
    <w:rsid w:val="00855976"/>
    <w:rsid w:val="00855FFD"/>
    <w:rsid w:val="00856183"/>
    <w:rsid w:val="008566B0"/>
    <w:rsid w:val="00856B7D"/>
    <w:rsid w:val="00857266"/>
    <w:rsid w:val="008575AC"/>
    <w:rsid w:val="00857935"/>
    <w:rsid w:val="00857EB7"/>
    <w:rsid w:val="0086031E"/>
    <w:rsid w:val="00860B81"/>
    <w:rsid w:val="00860D8A"/>
    <w:rsid w:val="00861110"/>
    <w:rsid w:val="008619E9"/>
    <w:rsid w:val="008624D2"/>
    <w:rsid w:val="0086258C"/>
    <w:rsid w:val="0086298A"/>
    <w:rsid w:val="00862BC1"/>
    <w:rsid w:val="00863192"/>
    <w:rsid w:val="00863C88"/>
    <w:rsid w:val="00864184"/>
    <w:rsid w:val="00864B4B"/>
    <w:rsid w:val="0086510D"/>
    <w:rsid w:val="00866365"/>
    <w:rsid w:val="00866D52"/>
    <w:rsid w:val="008670C0"/>
    <w:rsid w:val="00867D9E"/>
    <w:rsid w:val="00870231"/>
    <w:rsid w:val="008702F6"/>
    <w:rsid w:val="00870304"/>
    <w:rsid w:val="00871285"/>
    <w:rsid w:val="008712AD"/>
    <w:rsid w:val="008713E4"/>
    <w:rsid w:val="008713F6"/>
    <w:rsid w:val="00871DA6"/>
    <w:rsid w:val="0087210F"/>
    <w:rsid w:val="008729AE"/>
    <w:rsid w:val="00872C3C"/>
    <w:rsid w:val="00872F50"/>
    <w:rsid w:val="00872F89"/>
    <w:rsid w:val="008730C4"/>
    <w:rsid w:val="008730F8"/>
    <w:rsid w:val="0087324E"/>
    <w:rsid w:val="00873C47"/>
    <w:rsid w:val="00875B51"/>
    <w:rsid w:val="00876913"/>
    <w:rsid w:val="008772E4"/>
    <w:rsid w:val="0087754D"/>
    <w:rsid w:val="00880238"/>
    <w:rsid w:val="008802B5"/>
    <w:rsid w:val="0088128F"/>
    <w:rsid w:val="00881291"/>
    <w:rsid w:val="008813C6"/>
    <w:rsid w:val="0088196A"/>
    <w:rsid w:val="00881DD8"/>
    <w:rsid w:val="0088218F"/>
    <w:rsid w:val="0088270B"/>
    <w:rsid w:val="008832FA"/>
    <w:rsid w:val="00883ED9"/>
    <w:rsid w:val="0088450B"/>
    <w:rsid w:val="00884559"/>
    <w:rsid w:val="00884940"/>
    <w:rsid w:val="00884E2D"/>
    <w:rsid w:val="00885FCF"/>
    <w:rsid w:val="00886358"/>
    <w:rsid w:val="00886688"/>
    <w:rsid w:val="008868E5"/>
    <w:rsid w:val="0088722C"/>
    <w:rsid w:val="00887252"/>
    <w:rsid w:val="008872F2"/>
    <w:rsid w:val="0088799A"/>
    <w:rsid w:val="00890495"/>
    <w:rsid w:val="00891E5A"/>
    <w:rsid w:val="008926F0"/>
    <w:rsid w:val="00892B85"/>
    <w:rsid w:val="00892F5E"/>
    <w:rsid w:val="008938D1"/>
    <w:rsid w:val="0089395E"/>
    <w:rsid w:val="00893DFD"/>
    <w:rsid w:val="0089418B"/>
    <w:rsid w:val="00894D4A"/>
    <w:rsid w:val="00895523"/>
    <w:rsid w:val="00895602"/>
    <w:rsid w:val="008964D0"/>
    <w:rsid w:val="00896542"/>
    <w:rsid w:val="008970C6"/>
    <w:rsid w:val="00897364"/>
    <w:rsid w:val="00897412"/>
    <w:rsid w:val="00897EE5"/>
    <w:rsid w:val="00897F6F"/>
    <w:rsid w:val="008A0181"/>
    <w:rsid w:val="008A01A6"/>
    <w:rsid w:val="008A0AA9"/>
    <w:rsid w:val="008A0D28"/>
    <w:rsid w:val="008A0F1D"/>
    <w:rsid w:val="008A15C6"/>
    <w:rsid w:val="008A20B0"/>
    <w:rsid w:val="008A2511"/>
    <w:rsid w:val="008A27F2"/>
    <w:rsid w:val="008A2DCF"/>
    <w:rsid w:val="008A329F"/>
    <w:rsid w:val="008A37C5"/>
    <w:rsid w:val="008A38F6"/>
    <w:rsid w:val="008A3B61"/>
    <w:rsid w:val="008A3F60"/>
    <w:rsid w:val="008A500C"/>
    <w:rsid w:val="008A54C2"/>
    <w:rsid w:val="008A5A6F"/>
    <w:rsid w:val="008A5BC1"/>
    <w:rsid w:val="008A6535"/>
    <w:rsid w:val="008A659D"/>
    <w:rsid w:val="008A70D2"/>
    <w:rsid w:val="008A742F"/>
    <w:rsid w:val="008A758A"/>
    <w:rsid w:val="008A78E2"/>
    <w:rsid w:val="008A7B34"/>
    <w:rsid w:val="008B027D"/>
    <w:rsid w:val="008B0A6F"/>
    <w:rsid w:val="008B0FAE"/>
    <w:rsid w:val="008B18C8"/>
    <w:rsid w:val="008B1CF7"/>
    <w:rsid w:val="008B1EB3"/>
    <w:rsid w:val="008B20CB"/>
    <w:rsid w:val="008B20EB"/>
    <w:rsid w:val="008B23C3"/>
    <w:rsid w:val="008B2535"/>
    <w:rsid w:val="008B27C8"/>
    <w:rsid w:val="008B3F94"/>
    <w:rsid w:val="008B40EF"/>
    <w:rsid w:val="008B41B6"/>
    <w:rsid w:val="008B430C"/>
    <w:rsid w:val="008B52C8"/>
    <w:rsid w:val="008B55AD"/>
    <w:rsid w:val="008B5691"/>
    <w:rsid w:val="008B5C5F"/>
    <w:rsid w:val="008B5FE6"/>
    <w:rsid w:val="008B6D8C"/>
    <w:rsid w:val="008B6F0B"/>
    <w:rsid w:val="008B71D0"/>
    <w:rsid w:val="008B7353"/>
    <w:rsid w:val="008B772E"/>
    <w:rsid w:val="008C170D"/>
    <w:rsid w:val="008C2854"/>
    <w:rsid w:val="008C3076"/>
    <w:rsid w:val="008C33CC"/>
    <w:rsid w:val="008C35D8"/>
    <w:rsid w:val="008C38BA"/>
    <w:rsid w:val="008C3A8D"/>
    <w:rsid w:val="008C3F1E"/>
    <w:rsid w:val="008C40B1"/>
    <w:rsid w:val="008C44F4"/>
    <w:rsid w:val="008C4D14"/>
    <w:rsid w:val="008C50CD"/>
    <w:rsid w:val="008C58C3"/>
    <w:rsid w:val="008C6743"/>
    <w:rsid w:val="008C6780"/>
    <w:rsid w:val="008C6C35"/>
    <w:rsid w:val="008C7291"/>
    <w:rsid w:val="008C7576"/>
    <w:rsid w:val="008C7750"/>
    <w:rsid w:val="008C789C"/>
    <w:rsid w:val="008D1005"/>
    <w:rsid w:val="008D11B1"/>
    <w:rsid w:val="008D14F9"/>
    <w:rsid w:val="008D1729"/>
    <w:rsid w:val="008D1C04"/>
    <w:rsid w:val="008D20E2"/>
    <w:rsid w:val="008D2200"/>
    <w:rsid w:val="008D2331"/>
    <w:rsid w:val="008D28D3"/>
    <w:rsid w:val="008D28FC"/>
    <w:rsid w:val="008D36F4"/>
    <w:rsid w:val="008D4561"/>
    <w:rsid w:val="008D472A"/>
    <w:rsid w:val="008D4749"/>
    <w:rsid w:val="008D4F20"/>
    <w:rsid w:val="008D4F42"/>
    <w:rsid w:val="008D575B"/>
    <w:rsid w:val="008D5FDF"/>
    <w:rsid w:val="008D630C"/>
    <w:rsid w:val="008D6767"/>
    <w:rsid w:val="008D6B7D"/>
    <w:rsid w:val="008D6F42"/>
    <w:rsid w:val="008D7080"/>
    <w:rsid w:val="008D7890"/>
    <w:rsid w:val="008E0A57"/>
    <w:rsid w:val="008E17DB"/>
    <w:rsid w:val="008E249D"/>
    <w:rsid w:val="008E24A3"/>
    <w:rsid w:val="008E2B79"/>
    <w:rsid w:val="008E3186"/>
    <w:rsid w:val="008E3513"/>
    <w:rsid w:val="008E43D8"/>
    <w:rsid w:val="008E4F99"/>
    <w:rsid w:val="008E50AF"/>
    <w:rsid w:val="008E546F"/>
    <w:rsid w:val="008E5A7C"/>
    <w:rsid w:val="008E6220"/>
    <w:rsid w:val="008E6E70"/>
    <w:rsid w:val="008E6EEE"/>
    <w:rsid w:val="008E7120"/>
    <w:rsid w:val="008F04E8"/>
    <w:rsid w:val="008F0A85"/>
    <w:rsid w:val="008F0ADE"/>
    <w:rsid w:val="008F0FC0"/>
    <w:rsid w:val="008F11B5"/>
    <w:rsid w:val="008F1355"/>
    <w:rsid w:val="008F16D2"/>
    <w:rsid w:val="008F1918"/>
    <w:rsid w:val="008F3649"/>
    <w:rsid w:val="008F3C53"/>
    <w:rsid w:val="008F3C7D"/>
    <w:rsid w:val="008F4274"/>
    <w:rsid w:val="008F4823"/>
    <w:rsid w:val="008F4F4E"/>
    <w:rsid w:val="008F53AB"/>
    <w:rsid w:val="008F5FB0"/>
    <w:rsid w:val="008F6262"/>
    <w:rsid w:val="008F62D3"/>
    <w:rsid w:val="008F6C52"/>
    <w:rsid w:val="008F7840"/>
    <w:rsid w:val="008F7F42"/>
    <w:rsid w:val="00900355"/>
    <w:rsid w:val="00900E54"/>
    <w:rsid w:val="00900EB5"/>
    <w:rsid w:val="00901156"/>
    <w:rsid w:val="00901278"/>
    <w:rsid w:val="00901C02"/>
    <w:rsid w:val="009024C2"/>
    <w:rsid w:val="00902616"/>
    <w:rsid w:val="00902DC2"/>
    <w:rsid w:val="0090308A"/>
    <w:rsid w:val="0090356F"/>
    <w:rsid w:val="0090441E"/>
    <w:rsid w:val="00904459"/>
    <w:rsid w:val="00904512"/>
    <w:rsid w:val="0090461E"/>
    <w:rsid w:val="00904738"/>
    <w:rsid w:val="00904779"/>
    <w:rsid w:val="009050C9"/>
    <w:rsid w:val="00905691"/>
    <w:rsid w:val="00906053"/>
    <w:rsid w:val="009065C5"/>
    <w:rsid w:val="00906C95"/>
    <w:rsid w:val="009073C8"/>
    <w:rsid w:val="009077A4"/>
    <w:rsid w:val="00907885"/>
    <w:rsid w:val="009105AC"/>
    <w:rsid w:val="0091077C"/>
    <w:rsid w:val="00910C1F"/>
    <w:rsid w:val="00911687"/>
    <w:rsid w:val="0091191A"/>
    <w:rsid w:val="00911A29"/>
    <w:rsid w:val="00911A30"/>
    <w:rsid w:val="00912114"/>
    <w:rsid w:val="009121E5"/>
    <w:rsid w:val="00912689"/>
    <w:rsid w:val="00912F1F"/>
    <w:rsid w:val="009131AA"/>
    <w:rsid w:val="009132E5"/>
    <w:rsid w:val="00913CA7"/>
    <w:rsid w:val="0091413E"/>
    <w:rsid w:val="00914549"/>
    <w:rsid w:val="00914ECE"/>
    <w:rsid w:val="00915297"/>
    <w:rsid w:val="00915532"/>
    <w:rsid w:val="0091590A"/>
    <w:rsid w:val="00915929"/>
    <w:rsid w:val="00915CDD"/>
    <w:rsid w:val="00915EB6"/>
    <w:rsid w:val="00916057"/>
    <w:rsid w:val="009161DF"/>
    <w:rsid w:val="00916231"/>
    <w:rsid w:val="00916349"/>
    <w:rsid w:val="0091634A"/>
    <w:rsid w:val="00916CD9"/>
    <w:rsid w:val="00917EDF"/>
    <w:rsid w:val="00920498"/>
    <w:rsid w:val="00920784"/>
    <w:rsid w:val="00920AA3"/>
    <w:rsid w:val="00921189"/>
    <w:rsid w:val="009213EA"/>
    <w:rsid w:val="00921DA5"/>
    <w:rsid w:val="00921E8D"/>
    <w:rsid w:val="00923B7C"/>
    <w:rsid w:val="00924358"/>
    <w:rsid w:val="009250E1"/>
    <w:rsid w:val="00925174"/>
    <w:rsid w:val="00925C19"/>
    <w:rsid w:val="00926365"/>
    <w:rsid w:val="00926C7D"/>
    <w:rsid w:val="00927899"/>
    <w:rsid w:val="009308FC"/>
    <w:rsid w:val="00930CF2"/>
    <w:rsid w:val="00931EA5"/>
    <w:rsid w:val="00931EA6"/>
    <w:rsid w:val="00932B38"/>
    <w:rsid w:val="00933559"/>
    <w:rsid w:val="00933EBB"/>
    <w:rsid w:val="009340AA"/>
    <w:rsid w:val="0093412A"/>
    <w:rsid w:val="009350BD"/>
    <w:rsid w:val="0093567B"/>
    <w:rsid w:val="00935847"/>
    <w:rsid w:val="009358AB"/>
    <w:rsid w:val="00935D21"/>
    <w:rsid w:val="009363DA"/>
    <w:rsid w:val="00936DBE"/>
    <w:rsid w:val="00937361"/>
    <w:rsid w:val="0093796C"/>
    <w:rsid w:val="00940769"/>
    <w:rsid w:val="00941024"/>
    <w:rsid w:val="009410D0"/>
    <w:rsid w:val="009419AC"/>
    <w:rsid w:val="00941C43"/>
    <w:rsid w:val="009420A4"/>
    <w:rsid w:val="00942FFF"/>
    <w:rsid w:val="00943716"/>
    <w:rsid w:val="00944326"/>
    <w:rsid w:val="00944355"/>
    <w:rsid w:val="00944FC0"/>
    <w:rsid w:val="0094749A"/>
    <w:rsid w:val="00947AA4"/>
    <w:rsid w:val="00947AB1"/>
    <w:rsid w:val="00947C10"/>
    <w:rsid w:val="0095083E"/>
    <w:rsid w:val="009508CE"/>
    <w:rsid w:val="00951599"/>
    <w:rsid w:val="009518D0"/>
    <w:rsid w:val="00951BCD"/>
    <w:rsid w:val="00952351"/>
    <w:rsid w:val="009527A0"/>
    <w:rsid w:val="0095327B"/>
    <w:rsid w:val="00953A0A"/>
    <w:rsid w:val="00953C40"/>
    <w:rsid w:val="00953D37"/>
    <w:rsid w:val="00953D83"/>
    <w:rsid w:val="00953DBC"/>
    <w:rsid w:val="00954040"/>
    <w:rsid w:val="009541B5"/>
    <w:rsid w:val="00954278"/>
    <w:rsid w:val="00954691"/>
    <w:rsid w:val="0095546F"/>
    <w:rsid w:val="00955512"/>
    <w:rsid w:val="00955520"/>
    <w:rsid w:val="009565C1"/>
    <w:rsid w:val="00956DE1"/>
    <w:rsid w:val="009571F7"/>
    <w:rsid w:val="009575C8"/>
    <w:rsid w:val="009578EA"/>
    <w:rsid w:val="0096039C"/>
    <w:rsid w:val="009604E3"/>
    <w:rsid w:val="00960DDC"/>
    <w:rsid w:val="00962570"/>
    <w:rsid w:val="00963A06"/>
    <w:rsid w:val="00964F82"/>
    <w:rsid w:val="0096565B"/>
    <w:rsid w:val="00965D53"/>
    <w:rsid w:val="0096635A"/>
    <w:rsid w:val="009667D5"/>
    <w:rsid w:val="009668AA"/>
    <w:rsid w:val="00966970"/>
    <w:rsid w:val="00966E47"/>
    <w:rsid w:val="00966FCA"/>
    <w:rsid w:val="00966FCB"/>
    <w:rsid w:val="0096760B"/>
    <w:rsid w:val="009676B6"/>
    <w:rsid w:val="009677EE"/>
    <w:rsid w:val="00967AF6"/>
    <w:rsid w:val="00970041"/>
    <w:rsid w:val="00970D1A"/>
    <w:rsid w:val="00970E75"/>
    <w:rsid w:val="00970ECD"/>
    <w:rsid w:val="00971506"/>
    <w:rsid w:val="0097187E"/>
    <w:rsid w:val="00971B4F"/>
    <w:rsid w:val="00973084"/>
    <w:rsid w:val="009731D5"/>
    <w:rsid w:val="0097391A"/>
    <w:rsid w:val="00973B9A"/>
    <w:rsid w:val="00974088"/>
    <w:rsid w:val="00974812"/>
    <w:rsid w:val="00974AE0"/>
    <w:rsid w:val="00974CD9"/>
    <w:rsid w:val="0097520F"/>
    <w:rsid w:val="009767C7"/>
    <w:rsid w:val="00976DDE"/>
    <w:rsid w:val="009803C4"/>
    <w:rsid w:val="009808AA"/>
    <w:rsid w:val="009809B4"/>
    <w:rsid w:val="00980A03"/>
    <w:rsid w:val="00982B64"/>
    <w:rsid w:val="00983119"/>
    <w:rsid w:val="00983553"/>
    <w:rsid w:val="0098399D"/>
    <w:rsid w:val="00984EE6"/>
    <w:rsid w:val="00985E5C"/>
    <w:rsid w:val="00986739"/>
    <w:rsid w:val="00986967"/>
    <w:rsid w:val="009870C3"/>
    <w:rsid w:val="009871AF"/>
    <w:rsid w:val="0098755D"/>
    <w:rsid w:val="009876EC"/>
    <w:rsid w:val="00987841"/>
    <w:rsid w:val="00990152"/>
    <w:rsid w:val="009905DC"/>
    <w:rsid w:val="00991179"/>
    <w:rsid w:val="009913DD"/>
    <w:rsid w:val="00992EA0"/>
    <w:rsid w:val="00993EE6"/>
    <w:rsid w:val="00993F01"/>
    <w:rsid w:val="0099486C"/>
    <w:rsid w:val="009949C5"/>
    <w:rsid w:val="009949FE"/>
    <w:rsid w:val="0099514D"/>
    <w:rsid w:val="00996B8C"/>
    <w:rsid w:val="00996DCF"/>
    <w:rsid w:val="00996E41"/>
    <w:rsid w:val="00997E80"/>
    <w:rsid w:val="00997F9D"/>
    <w:rsid w:val="009A0333"/>
    <w:rsid w:val="009A1255"/>
    <w:rsid w:val="009A14D6"/>
    <w:rsid w:val="009A1531"/>
    <w:rsid w:val="009A1602"/>
    <w:rsid w:val="009A1C2B"/>
    <w:rsid w:val="009A2299"/>
    <w:rsid w:val="009A2692"/>
    <w:rsid w:val="009A27CA"/>
    <w:rsid w:val="009A284F"/>
    <w:rsid w:val="009A29C3"/>
    <w:rsid w:val="009A2A65"/>
    <w:rsid w:val="009A3003"/>
    <w:rsid w:val="009A40A4"/>
    <w:rsid w:val="009A4F6B"/>
    <w:rsid w:val="009A5176"/>
    <w:rsid w:val="009A5CF4"/>
    <w:rsid w:val="009A6A48"/>
    <w:rsid w:val="009A6F09"/>
    <w:rsid w:val="009A7178"/>
    <w:rsid w:val="009A7C38"/>
    <w:rsid w:val="009B0119"/>
    <w:rsid w:val="009B013E"/>
    <w:rsid w:val="009B068F"/>
    <w:rsid w:val="009B0ADC"/>
    <w:rsid w:val="009B0D0F"/>
    <w:rsid w:val="009B15B0"/>
    <w:rsid w:val="009B1D78"/>
    <w:rsid w:val="009B2377"/>
    <w:rsid w:val="009B2630"/>
    <w:rsid w:val="009B2A51"/>
    <w:rsid w:val="009B31B7"/>
    <w:rsid w:val="009B3A8D"/>
    <w:rsid w:val="009B3AC7"/>
    <w:rsid w:val="009B3EEA"/>
    <w:rsid w:val="009B4238"/>
    <w:rsid w:val="009B474C"/>
    <w:rsid w:val="009B4929"/>
    <w:rsid w:val="009B50C2"/>
    <w:rsid w:val="009B55FD"/>
    <w:rsid w:val="009B57EF"/>
    <w:rsid w:val="009B5F87"/>
    <w:rsid w:val="009B622C"/>
    <w:rsid w:val="009B69F2"/>
    <w:rsid w:val="009B7878"/>
    <w:rsid w:val="009B7CDA"/>
    <w:rsid w:val="009C02CE"/>
    <w:rsid w:val="009C03EC"/>
    <w:rsid w:val="009C0CA0"/>
    <w:rsid w:val="009C1454"/>
    <w:rsid w:val="009C1829"/>
    <w:rsid w:val="009C2F41"/>
    <w:rsid w:val="009C2F99"/>
    <w:rsid w:val="009C2FC4"/>
    <w:rsid w:val="009C52B2"/>
    <w:rsid w:val="009C5675"/>
    <w:rsid w:val="009C5A36"/>
    <w:rsid w:val="009C6086"/>
    <w:rsid w:val="009C6995"/>
    <w:rsid w:val="009C6D09"/>
    <w:rsid w:val="009C6DF1"/>
    <w:rsid w:val="009C6F70"/>
    <w:rsid w:val="009C73F9"/>
    <w:rsid w:val="009C7586"/>
    <w:rsid w:val="009C7EA5"/>
    <w:rsid w:val="009D0950"/>
    <w:rsid w:val="009D0971"/>
    <w:rsid w:val="009D0986"/>
    <w:rsid w:val="009D1E3B"/>
    <w:rsid w:val="009D23F7"/>
    <w:rsid w:val="009D27D6"/>
    <w:rsid w:val="009D2F12"/>
    <w:rsid w:val="009D2FB2"/>
    <w:rsid w:val="009D3C59"/>
    <w:rsid w:val="009D3F46"/>
    <w:rsid w:val="009D4323"/>
    <w:rsid w:val="009D4AF6"/>
    <w:rsid w:val="009D5727"/>
    <w:rsid w:val="009D5B29"/>
    <w:rsid w:val="009D5F7D"/>
    <w:rsid w:val="009D6331"/>
    <w:rsid w:val="009D65D6"/>
    <w:rsid w:val="009D704F"/>
    <w:rsid w:val="009D7B31"/>
    <w:rsid w:val="009D7F04"/>
    <w:rsid w:val="009D7FF5"/>
    <w:rsid w:val="009E09DC"/>
    <w:rsid w:val="009E0C39"/>
    <w:rsid w:val="009E102B"/>
    <w:rsid w:val="009E25EE"/>
    <w:rsid w:val="009E27B8"/>
    <w:rsid w:val="009E2937"/>
    <w:rsid w:val="009E2DFE"/>
    <w:rsid w:val="009E322A"/>
    <w:rsid w:val="009E34AC"/>
    <w:rsid w:val="009E3D11"/>
    <w:rsid w:val="009E4C1B"/>
    <w:rsid w:val="009E4ED5"/>
    <w:rsid w:val="009E51DC"/>
    <w:rsid w:val="009E534F"/>
    <w:rsid w:val="009E59C7"/>
    <w:rsid w:val="009E6791"/>
    <w:rsid w:val="009E713B"/>
    <w:rsid w:val="009E72DF"/>
    <w:rsid w:val="009E77C0"/>
    <w:rsid w:val="009E7C1F"/>
    <w:rsid w:val="009E7FB4"/>
    <w:rsid w:val="009E7FE2"/>
    <w:rsid w:val="009F05A9"/>
    <w:rsid w:val="009F0A43"/>
    <w:rsid w:val="009F0B67"/>
    <w:rsid w:val="009F1241"/>
    <w:rsid w:val="009F1C61"/>
    <w:rsid w:val="009F2141"/>
    <w:rsid w:val="009F2752"/>
    <w:rsid w:val="009F2B01"/>
    <w:rsid w:val="009F326C"/>
    <w:rsid w:val="009F34D1"/>
    <w:rsid w:val="009F39B3"/>
    <w:rsid w:val="009F3AB1"/>
    <w:rsid w:val="009F484D"/>
    <w:rsid w:val="009F51CA"/>
    <w:rsid w:val="009F56F3"/>
    <w:rsid w:val="009F5744"/>
    <w:rsid w:val="009F5DD6"/>
    <w:rsid w:val="009F6800"/>
    <w:rsid w:val="009F74ED"/>
    <w:rsid w:val="009F76A1"/>
    <w:rsid w:val="00A0095E"/>
    <w:rsid w:val="00A01FD6"/>
    <w:rsid w:val="00A024D9"/>
    <w:rsid w:val="00A02571"/>
    <w:rsid w:val="00A026B9"/>
    <w:rsid w:val="00A0270F"/>
    <w:rsid w:val="00A030D4"/>
    <w:rsid w:val="00A0435D"/>
    <w:rsid w:val="00A04890"/>
    <w:rsid w:val="00A057AF"/>
    <w:rsid w:val="00A059B7"/>
    <w:rsid w:val="00A059DB"/>
    <w:rsid w:val="00A05F33"/>
    <w:rsid w:val="00A06476"/>
    <w:rsid w:val="00A0680A"/>
    <w:rsid w:val="00A06969"/>
    <w:rsid w:val="00A06CCA"/>
    <w:rsid w:val="00A06E7C"/>
    <w:rsid w:val="00A07A2A"/>
    <w:rsid w:val="00A10064"/>
    <w:rsid w:val="00A102C8"/>
    <w:rsid w:val="00A10E99"/>
    <w:rsid w:val="00A10FA9"/>
    <w:rsid w:val="00A1131C"/>
    <w:rsid w:val="00A11916"/>
    <w:rsid w:val="00A11A73"/>
    <w:rsid w:val="00A11B52"/>
    <w:rsid w:val="00A11C60"/>
    <w:rsid w:val="00A121E0"/>
    <w:rsid w:val="00A12E1E"/>
    <w:rsid w:val="00A132C9"/>
    <w:rsid w:val="00A13443"/>
    <w:rsid w:val="00A13666"/>
    <w:rsid w:val="00A13A6B"/>
    <w:rsid w:val="00A14967"/>
    <w:rsid w:val="00A14C77"/>
    <w:rsid w:val="00A150E6"/>
    <w:rsid w:val="00A15499"/>
    <w:rsid w:val="00A16400"/>
    <w:rsid w:val="00A16FB4"/>
    <w:rsid w:val="00A20641"/>
    <w:rsid w:val="00A207C3"/>
    <w:rsid w:val="00A209CA"/>
    <w:rsid w:val="00A20A81"/>
    <w:rsid w:val="00A20C02"/>
    <w:rsid w:val="00A2118D"/>
    <w:rsid w:val="00A2227A"/>
    <w:rsid w:val="00A22544"/>
    <w:rsid w:val="00A22784"/>
    <w:rsid w:val="00A23014"/>
    <w:rsid w:val="00A23147"/>
    <w:rsid w:val="00A2353C"/>
    <w:rsid w:val="00A23BD0"/>
    <w:rsid w:val="00A23ED1"/>
    <w:rsid w:val="00A240B3"/>
    <w:rsid w:val="00A2425B"/>
    <w:rsid w:val="00A24D96"/>
    <w:rsid w:val="00A24E50"/>
    <w:rsid w:val="00A2580B"/>
    <w:rsid w:val="00A25F4D"/>
    <w:rsid w:val="00A263C9"/>
    <w:rsid w:val="00A2694D"/>
    <w:rsid w:val="00A26B8C"/>
    <w:rsid w:val="00A26C6F"/>
    <w:rsid w:val="00A2729B"/>
    <w:rsid w:val="00A27B22"/>
    <w:rsid w:val="00A27E30"/>
    <w:rsid w:val="00A27F5A"/>
    <w:rsid w:val="00A3062C"/>
    <w:rsid w:val="00A31596"/>
    <w:rsid w:val="00A319C3"/>
    <w:rsid w:val="00A31BAD"/>
    <w:rsid w:val="00A31F2C"/>
    <w:rsid w:val="00A325F8"/>
    <w:rsid w:val="00A33016"/>
    <w:rsid w:val="00A33489"/>
    <w:rsid w:val="00A33DF6"/>
    <w:rsid w:val="00A33F3E"/>
    <w:rsid w:val="00A3418D"/>
    <w:rsid w:val="00A34D78"/>
    <w:rsid w:val="00A34FE0"/>
    <w:rsid w:val="00A351B3"/>
    <w:rsid w:val="00A35502"/>
    <w:rsid w:val="00A355AA"/>
    <w:rsid w:val="00A35633"/>
    <w:rsid w:val="00A35A08"/>
    <w:rsid w:val="00A35A4C"/>
    <w:rsid w:val="00A35CB4"/>
    <w:rsid w:val="00A3602A"/>
    <w:rsid w:val="00A3605B"/>
    <w:rsid w:val="00A36417"/>
    <w:rsid w:val="00A36C01"/>
    <w:rsid w:val="00A3721B"/>
    <w:rsid w:val="00A377B2"/>
    <w:rsid w:val="00A377F6"/>
    <w:rsid w:val="00A37850"/>
    <w:rsid w:val="00A37DCE"/>
    <w:rsid w:val="00A37E70"/>
    <w:rsid w:val="00A37FB6"/>
    <w:rsid w:val="00A4019C"/>
    <w:rsid w:val="00A403B9"/>
    <w:rsid w:val="00A40A5A"/>
    <w:rsid w:val="00A414AF"/>
    <w:rsid w:val="00A41DEA"/>
    <w:rsid w:val="00A41E17"/>
    <w:rsid w:val="00A42371"/>
    <w:rsid w:val="00A427B9"/>
    <w:rsid w:val="00A42D07"/>
    <w:rsid w:val="00A433EA"/>
    <w:rsid w:val="00A43481"/>
    <w:rsid w:val="00A43773"/>
    <w:rsid w:val="00A439CC"/>
    <w:rsid w:val="00A441B3"/>
    <w:rsid w:val="00A44A8B"/>
    <w:rsid w:val="00A44B23"/>
    <w:rsid w:val="00A4522C"/>
    <w:rsid w:val="00A45660"/>
    <w:rsid w:val="00A45890"/>
    <w:rsid w:val="00A45F7C"/>
    <w:rsid w:val="00A45FFF"/>
    <w:rsid w:val="00A46FBE"/>
    <w:rsid w:val="00A478BC"/>
    <w:rsid w:val="00A47D26"/>
    <w:rsid w:val="00A47D3E"/>
    <w:rsid w:val="00A50100"/>
    <w:rsid w:val="00A50E24"/>
    <w:rsid w:val="00A51627"/>
    <w:rsid w:val="00A51AC9"/>
    <w:rsid w:val="00A52B2C"/>
    <w:rsid w:val="00A53DE5"/>
    <w:rsid w:val="00A54FF0"/>
    <w:rsid w:val="00A55308"/>
    <w:rsid w:val="00A56042"/>
    <w:rsid w:val="00A56100"/>
    <w:rsid w:val="00A56635"/>
    <w:rsid w:val="00A5674E"/>
    <w:rsid w:val="00A57805"/>
    <w:rsid w:val="00A57A84"/>
    <w:rsid w:val="00A57B05"/>
    <w:rsid w:val="00A57F40"/>
    <w:rsid w:val="00A60825"/>
    <w:rsid w:val="00A6124A"/>
    <w:rsid w:val="00A6201E"/>
    <w:rsid w:val="00A63EA1"/>
    <w:rsid w:val="00A645B2"/>
    <w:rsid w:val="00A648E5"/>
    <w:rsid w:val="00A64A69"/>
    <w:rsid w:val="00A655B7"/>
    <w:rsid w:val="00A65711"/>
    <w:rsid w:val="00A70749"/>
    <w:rsid w:val="00A70DDA"/>
    <w:rsid w:val="00A70EFA"/>
    <w:rsid w:val="00A72068"/>
    <w:rsid w:val="00A72279"/>
    <w:rsid w:val="00A72508"/>
    <w:rsid w:val="00A730B0"/>
    <w:rsid w:val="00A730C5"/>
    <w:rsid w:val="00A735B2"/>
    <w:rsid w:val="00A73861"/>
    <w:rsid w:val="00A73B43"/>
    <w:rsid w:val="00A73E53"/>
    <w:rsid w:val="00A740E3"/>
    <w:rsid w:val="00A741DA"/>
    <w:rsid w:val="00A7433D"/>
    <w:rsid w:val="00A74BB7"/>
    <w:rsid w:val="00A74BF1"/>
    <w:rsid w:val="00A74F32"/>
    <w:rsid w:val="00A76088"/>
    <w:rsid w:val="00A771B8"/>
    <w:rsid w:val="00A774BF"/>
    <w:rsid w:val="00A77543"/>
    <w:rsid w:val="00A777BF"/>
    <w:rsid w:val="00A8040C"/>
    <w:rsid w:val="00A80486"/>
    <w:rsid w:val="00A8080B"/>
    <w:rsid w:val="00A809F6"/>
    <w:rsid w:val="00A81300"/>
    <w:rsid w:val="00A8153B"/>
    <w:rsid w:val="00A8157B"/>
    <w:rsid w:val="00A82DB5"/>
    <w:rsid w:val="00A83111"/>
    <w:rsid w:val="00A8343C"/>
    <w:rsid w:val="00A8374E"/>
    <w:rsid w:val="00A84F54"/>
    <w:rsid w:val="00A857D5"/>
    <w:rsid w:val="00A85D89"/>
    <w:rsid w:val="00A86453"/>
    <w:rsid w:val="00A86513"/>
    <w:rsid w:val="00A873E7"/>
    <w:rsid w:val="00A8773C"/>
    <w:rsid w:val="00A87A8C"/>
    <w:rsid w:val="00A87D55"/>
    <w:rsid w:val="00A90046"/>
    <w:rsid w:val="00A90A14"/>
    <w:rsid w:val="00A90C5A"/>
    <w:rsid w:val="00A90D7F"/>
    <w:rsid w:val="00A9140A"/>
    <w:rsid w:val="00A916FE"/>
    <w:rsid w:val="00A92637"/>
    <w:rsid w:val="00A92CF2"/>
    <w:rsid w:val="00A92D4D"/>
    <w:rsid w:val="00A935B7"/>
    <w:rsid w:val="00A93D56"/>
    <w:rsid w:val="00A947B0"/>
    <w:rsid w:val="00A949B5"/>
    <w:rsid w:val="00A94EC5"/>
    <w:rsid w:val="00A9511A"/>
    <w:rsid w:val="00A954F6"/>
    <w:rsid w:val="00A9609F"/>
    <w:rsid w:val="00A96638"/>
    <w:rsid w:val="00A969BC"/>
    <w:rsid w:val="00A97228"/>
    <w:rsid w:val="00A97321"/>
    <w:rsid w:val="00A975ED"/>
    <w:rsid w:val="00A97E20"/>
    <w:rsid w:val="00AA017C"/>
    <w:rsid w:val="00AA1ED0"/>
    <w:rsid w:val="00AA1FB3"/>
    <w:rsid w:val="00AA2510"/>
    <w:rsid w:val="00AA26B6"/>
    <w:rsid w:val="00AA2C8B"/>
    <w:rsid w:val="00AA38D9"/>
    <w:rsid w:val="00AA41F3"/>
    <w:rsid w:val="00AA4B5E"/>
    <w:rsid w:val="00AA4EA9"/>
    <w:rsid w:val="00AA4F66"/>
    <w:rsid w:val="00AA5649"/>
    <w:rsid w:val="00AA5B2A"/>
    <w:rsid w:val="00AA5C74"/>
    <w:rsid w:val="00AA7192"/>
    <w:rsid w:val="00AA75AB"/>
    <w:rsid w:val="00AA76AD"/>
    <w:rsid w:val="00AB03E0"/>
    <w:rsid w:val="00AB07A8"/>
    <w:rsid w:val="00AB1070"/>
    <w:rsid w:val="00AB26B4"/>
    <w:rsid w:val="00AB2B83"/>
    <w:rsid w:val="00AB34B1"/>
    <w:rsid w:val="00AB4384"/>
    <w:rsid w:val="00AB4707"/>
    <w:rsid w:val="00AB4BE3"/>
    <w:rsid w:val="00AB4D81"/>
    <w:rsid w:val="00AB5604"/>
    <w:rsid w:val="00AB5A33"/>
    <w:rsid w:val="00AB5C65"/>
    <w:rsid w:val="00AB5E28"/>
    <w:rsid w:val="00AB70D0"/>
    <w:rsid w:val="00AB7251"/>
    <w:rsid w:val="00AC05D1"/>
    <w:rsid w:val="00AC0964"/>
    <w:rsid w:val="00AC0985"/>
    <w:rsid w:val="00AC0BC4"/>
    <w:rsid w:val="00AC220C"/>
    <w:rsid w:val="00AC2A90"/>
    <w:rsid w:val="00AC3159"/>
    <w:rsid w:val="00AC3FEE"/>
    <w:rsid w:val="00AC4995"/>
    <w:rsid w:val="00AC4DA6"/>
    <w:rsid w:val="00AC5E87"/>
    <w:rsid w:val="00AC63DC"/>
    <w:rsid w:val="00AC6764"/>
    <w:rsid w:val="00AC6C55"/>
    <w:rsid w:val="00AC6E9F"/>
    <w:rsid w:val="00AD04EB"/>
    <w:rsid w:val="00AD079F"/>
    <w:rsid w:val="00AD0ED5"/>
    <w:rsid w:val="00AD0F45"/>
    <w:rsid w:val="00AD2286"/>
    <w:rsid w:val="00AD3B1D"/>
    <w:rsid w:val="00AD3D0C"/>
    <w:rsid w:val="00AD44F0"/>
    <w:rsid w:val="00AD46F0"/>
    <w:rsid w:val="00AD49CC"/>
    <w:rsid w:val="00AD4E21"/>
    <w:rsid w:val="00AD50BE"/>
    <w:rsid w:val="00AD52D7"/>
    <w:rsid w:val="00AD58BF"/>
    <w:rsid w:val="00AD5DEA"/>
    <w:rsid w:val="00AD5E8C"/>
    <w:rsid w:val="00AD5EC3"/>
    <w:rsid w:val="00AD6538"/>
    <w:rsid w:val="00AD76C9"/>
    <w:rsid w:val="00AD7770"/>
    <w:rsid w:val="00AD7F14"/>
    <w:rsid w:val="00AD7FAF"/>
    <w:rsid w:val="00AE0915"/>
    <w:rsid w:val="00AE1505"/>
    <w:rsid w:val="00AE1D18"/>
    <w:rsid w:val="00AE1D92"/>
    <w:rsid w:val="00AE1EE6"/>
    <w:rsid w:val="00AE1F7D"/>
    <w:rsid w:val="00AE22F5"/>
    <w:rsid w:val="00AE2BF9"/>
    <w:rsid w:val="00AE2CC3"/>
    <w:rsid w:val="00AE307B"/>
    <w:rsid w:val="00AE381D"/>
    <w:rsid w:val="00AE4681"/>
    <w:rsid w:val="00AE4EFB"/>
    <w:rsid w:val="00AE4F06"/>
    <w:rsid w:val="00AE55A8"/>
    <w:rsid w:val="00AE5604"/>
    <w:rsid w:val="00AE61A5"/>
    <w:rsid w:val="00AE636B"/>
    <w:rsid w:val="00AE6722"/>
    <w:rsid w:val="00AE70FA"/>
    <w:rsid w:val="00AE77A1"/>
    <w:rsid w:val="00AF017D"/>
    <w:rsid w:val="00AF1076"/>
    <w:rsid w:val="00AF1E0B"/>
    <w:rsid w:val="00AF2094"/>
    <w:rsid w:val="00AF20EE"/>
    <w:rsid w:val="00AF24E4"/>
    <w:rsid w:val="00AF29F3"/>
    <w:rsid w:val="00AF2D94"/>
    <w:rsid w:val="00AF2DF9"/>
    <w:rsid w:val="00AF3FE8"/>
    <w:rsid w:val="00AF4117"/>
    <w:rsid w:val="00AF431B"/>
    <w:rsid w:val="00AF45EA"/>
    <w:rsid w:val="00AF4BBB"/>
    <w:rsid w:val="00AF4D5F"/>
    <w:rsid w:val="00AF56B5"/>
    <w:rsid w:val="00AF5A32"/>
    <w:rsid w:val="00AF6599"/>
    <w:rsid w:val="00AF660B"/>
    <w:rsid w:val="00AF712D"/>
    <w:rsid w:val="00AF7ED6"/>
    <w:rsid w:val="00AF7FF9"/>
    <w:rsid w:val="00B00265"/>
    <w:rsid w:val="00B00B1A"/>
    <w:rsid w:val="00B00C2F"/>
    <w:rsid w:val="00B0191D"/>
    <w:rsid w:val="00B01B69"/>
    <w:rsid w:val="00B01FB1"/>
    <w:rsid w:val="00B02219"/>
    <w:rsid w:val="00B0320E"/>
    <w:rsid w:val="00B03470"/>
    <w:rsid w:val="00B03D3F"/>
    <w:rsid w:val="00B04342"/>
    <w:rsid w:val="00B04479"/>
    <w:rsid w:val="00B04CB1"/>
    <w:rsid w:val="00B04FC0"/>
    <w:rsid w:val="00B055A0"/>
    <w:rsid w:val="00B06AB2"/>
    <w:rsid w:val="00B07B7E"/>
    <w:rsid w:val="00B07BFC"/>
    <w:rsid w:val="00B07C75"/>
    <w:rsid w:val="00B07E02"/>
    <w:rsid w:val="00B108D6"/>
    <w:rsid w:val="00B11128"/>
    <w:rsid w:val="00B11418"/>
    <w:rsid w:val="00B114E1"/>
    <w:rsid w:val="00B11533"/>
    <w:rsid w:val="00B11F4F"/>
    <w:rsid w:val="00B125AA"/>
    <w:rsid w:val="00B1286E"/>
    <w:rsid w:val="00B12E3E"/>
    <w:rsid w:val="00B12EBE"/>
    <w:rsid w:val="00B12F5C"/>
    <w:rsid w:val="00B1353D"/>
    <w:rsid w:val="00B162F2"/>
    <w:rsid w:val="00B163AC"/>
    <w:rsid w:val="00B165BA"/>
    <w:rsid w:val="00B16BF3"/>
    <w:rsid w:val="00B16C1A"/>
    <w:rsid w:val="00B16DF2"/>
    <w:rsid w:val="00B17B77"/>
    <w:rsid w:val="00B17EAB"/>
    <w:rsid w:val="00B20263"/>
    <w:rsid w:val="00B2058E"/>
    <w:rsid w:val="00B205D7"/>
    <w:rsid w:val="00B20C02"/>
    <w:rsid w:val="00B20C54"/>
    <w:rsid w:val="00B21720"/>
    <w:rsid w:val="00B22BB6"/>
    <w:rsid w:val="00B234B2"/>
    <w:rsid w:val="00B235FB"/>
    <w:rsid w:val="00B24341"/>
    <w:rsid w:val="00B24642"/>
    <w:rsid w:val="00B24A30"/>
    <w:rsid w:val="00B24FEB"/>
    <w:rsid w:val="00B257EE"/>
    <w:rsid w:val="00B2580C"/>
    <w:rsid w:val="00B25F7E"/>
    <w:rsid w:val="00B26814"/>
    <w:rsid w:val="00B26A40"/>
    <w:rsid w:val="00B27420"/>
    <w:rsid w:val="00B274C3"/>
    <w:rsid w:val="00B27ABE"/>
    <w:rsid w:val="00B27C77"/>
    <w:rsid w:val="00B27E3D"/>
    <w:rsid w:val="00B27E8F"/>
    <w:rsid w:val="00B27FA2"/>
    <w:rsid w:val="00B30128"/>
    <w:rsid w:val="00B302C8"/>
    <w:rsid w:val="00B30C4D"/>
    <w:rsid w:val="00B30D80"/>
    <w:rsid w:val="00B3146C"/>
    <w:rsid w:val="00B31FA9"/>
    <w:rsid w:val="00B32119"/>
    <w:rsid w:val="00B3223B"/>
    <w:rsid w:val="00B32A94"/>
    <w:rsid w:val="00B332E7"/>
    <w:rsid w:val="00B33956"/>
    <w:rsid w:val="00B340C1"/>
    <w:rsid w:val="00B34D4D"/>
    <w:rsid w:val="00B34E1B"/>
    <w:rsid w:val="00B35972"/>
    <w:rsid w:val="00B35D8F"/>
    <w:rsid w:val="00B366B7"/>
    <w:rsid w:val="00B36913"/>
    <w:rsid w:val="00B37600"/>
    <w:rsid w:val="00B37BF8"/>
    <w:rsid w:val="00B4053D"/>
    <w:rsid w:val="00B40C4D"/>
    <w:rsid w:val="00B40DE8"/>
    <w:rsid w:val="00B412DB"/>
    <w:rsid w:val="00B41CA3"/>
    <w:rsid w:val="00B41D2F"/>
    <w:rsid w:val="00B41E3B"/>
    <w:rsid w:val="00B4207F"/>
    <w:rsid w:val="00B42255"/>
    <w:rsid w:val="00B422C9"/>
    <w:rsid w:val="00B4232F"/>
    <w:rsid w:val="00B42B28"/>
    <w:rsid w:val="00B4341B"/>
    <w:rsid w:val="00B43489"/>
    <w:rsid w:val="00B4420E"/>
    <w:rsid w:val="00B442A5"/>
    <w:rsid w:val="00B44375"/>
    <w:rsid w:val="00B448A8"/>
    <w:rsid w:val="00B4515F"/>
    <w:rsid w:val="00B45339"/>
    <w:rsid w:val="00B457F6"/>
    <w:rsid w:val="00B45979"/>
    <w:rsid w:val="00B45C0C"/>
    <w:rsid w:val="00B4607F"/>
    <w:rsid w:val="00B4647D"/>
    <w:rsid w:val="00B466C5"/>
    <w:rsid w:val="00B46F34"/>
    <w:rsid w:val="00B473E1"/>
    <w:rsid w:val="00B479FA"/>
    <w:rsid w:val="00B508D0"/>
    <w:rsid w:val="00B50D95"/>
    <w:rsid w:val="00B50FDC"/>
    <w:rsid w:val="00B51046"/>
    <w:rsid w:val="00B5113F"/>
    <w:rsid w:val="00B518D3"/>
    <w:rsid w:val="00B5193F"/>
    <w:rsid w:val="00B5250A"/>
    <w:rsid w:val="00B5269B"/>
    <w:rsid w:val="00B527CA"/>
    <w:rsid w:val="00B52F39"/>
    <w:rsid w:val="00B53702"/>
    <w:rsid w:val="00B53AFB"/>
    <w:rsid w:val="00B53C0A"/>
    <w:rsid w:val="00B53D18"/>
    <w:rsid w:val="00B53F89"/>
    <w:rsid w:val="00B54265"/>
    <w:rsid w:val="00B545AD"/>
    <w:rsid w:val="00B5507C"/>
    <w:rsid w:val="00B555FA"/>
    <w:rsid w:val="00B5560C"/>
    <w:rsid w:val="00B55BA6"/>
    <w:rsid w:val="00B57B1B"/>
    <w:rsid w:val="00B57CCC"/>
    <w:rsid w:val="00B57FC5"/>
    <w:rsid w:val="00B601C7"/>
    <w:rsid w:val="00B608E3"/>
    <w:rsid w:val="00B60B9F"/>
    <w:rsid w:val="00B622DA"/>
    <w:rsid w:val="00B6333A"/>
    <w:rsid w:val="00B63848"/>
    <w:rsid w:val="00B63A01"/>
    <w:rsid w:val="00B63E95"/>
    <w:rsid w:val="00B63F45"/>
    <w:rsid w:val="00B641A7"/>
    <w:rsid w:val="00B64B98"/>
    <w:rsid w:val="00B64CA1"/>
    <w:rsid w:val="00B659EF"/>
    <w:rsid w:val="00B67F25"/>
    <w:rsid w:val="00B700A1"/>
    <w:rsid w:val="00B704F7"/>
    <w:rsid w:val="00B70C47"/>
    <w:rsid w:val="00B70F48"/>
    <w:rsid w:val="00B710DE"/>
    <w:rsid w:val="00B710E1"/>
    <w:rsid w:val="00B7118B"/>
    <w:rsid w:val="00B7130D"/>
    <w:rsid w:val="00B7136A"/>
    <w:rsid w:val="00B71E4F"/>
    <w:rsid w:val="00B71F64"/>
    <w:rsid w:val="00B72455"/>
    <w:rsid w:val="00B72D05"/>
    <w:rsid w:val="00B735A3"/>
    <w:rsid w:val="00B737D1"/>
    <w:rsid w:val="00B7410F"/>
    <w:rsid w:val="00B7486A"/>
    <w:rsid w:val="00B7575E"/>
    <w:rsid w:val="00B75BE7"/>
    <w:rsid w:val="00B761B3"/>
    <w:rsid w:val="00B76238"/>
    <w:rsid w:val="00B76745"/>
    <w:rsid w:val="00B77365"/>
    <w:rsid w:val="00B77A1C"/>
    <w:rsid w:val="00B77E9D"/>
    <w:rsid w:val="00B8002A"/>
    <w:rsid w:val="00B80112"/>
    <w:rsid w:val="00B80AD5"/>
    <w:rsid w:val="00B80AD9"/>
    <w:rsid w:val="00B80B04"/>
    <w:rsid w:val="00B81C91"/>
    <w:rsid w:val="00B81F8A"/>
    <w:rsid w:val="00B82231"/>
    <w:rsid w:val="00B8323F"/>
    <w:rsid w:val="00B84731"/>
    <w:rsid w:val="00B84A1B"/>
    <w:rsid w:val="00B84B1D"/>
    <w:rsid w:val="00B85301"/>
    <w:rsid w:val="00B85371"/>
    <w:rsid w:val="00B85460"/>
    <w:rsid w:val="00B855A8"/>
    <w:rsid w:val="00B85BFC"/>
    <w:rsid w:val="00B8610C"/>
    <w:rsid w:val="00B86631"/>
    <w:rsid w:val="00B8699D"/>
    <w:rsid w:val="00B9009E"/>
    <w:rsid w:val="00B90570"/>
    <w:rsid w:val="00B90C3E"/>
    <w:rsid w:val="00B9106E"/>
    <w:rsid w:val="00B911C4"/>
    <w:rsid w:val="00B91657"/>
    <w:rsid w:val="00B91890"/>
    <w:rsid w:val="00B919E6"/>
    <w:rsid w:val="00B91F5F"/>
    <w:rsid w:val="00B925BE"/>
    <w:rsid w:val="00B925D1"/>
    <w:rsid w:val="00B927C1"/>
    <w:rsid w:val="00B928A1"/>
    <w:rsid w:val="00B92918"/>
    <w:rsid w:val="00B9310F"/>
    <w:rsid w:val="00B9319A"/>
    <w:rsid w:val="00B931EA"/>
    <w:rsid w:val="00B93C98"/>
    <w:rsid w:val="00B941C9"/>
    <w:rsid w:val="00B94C7C"/>
    <w:rsid w:val="00B951A4"/>
    <w:rsid w:val="00B95661"/>
    <w:rsid w:val="00B9571F"/>
    <w:rsid w:val="00B95D43"/>
    <w:rsid w:val="00B96B7B"/>
    <w:rsid w:val="00B96CF7"/>
    <w:rsid w:val="00B974FD"/>
    <w:rsid w:val="00BA106F"/>
    <w:rsid w:val="00BA12E6"/>
    <w:rsid w:val="00BA13E4"/>
    <w:rsid w:val="00BA1582"/>
    <w:rsid w:val="00BA22B0"/>
    <w:rsid w:val="00BA2AA7"/>
    <w:rsid w:val="00BA337D"/>
    <w:rsid w:val="00BA338A"/>
    <w:rsid w:val="00BA34D8"/>
    <w:rsid w:val="00BA3517"/>
    <w:rsid w:val="00BA3AEA"/>
    <w:rsid w:val="00BA40D9"/>
    <w:rsid w:val="00BA4F11"/>
    <w:rsid w:val="00BA53EF"/>
    <w:rsid w:val="00BA5705"/>
    <w:rsid w:val="00BA5810"/>
    <w:rsid w:val="00BA5E47"/>
    <w:rsid w:val="00BA6351"/>
    <w:rsid w:val="00BA7040"/>
    <w:rsid w:val="00BA7901"/>
    <w:rsid w:val="00BB026E"/>
    <w:rsid w:val="00BB032F"/>
    <w:rsid w:val="00BB0647"/>
    <w:rsid w:val="00BB106A"/>
    <w:rsid w:val="00BB1422"/>
    <w:rsid w:val="00BB145F"/>
    <w:rsid w:val="00BB16DB"/>
    <w:rsid w:val="00BB1F8E"/>
    <w:rsid w:val="00BB248E"/>
    <w:rsid w:val="00BB24F2"/>
    <w:rsid w:val="00BB2AF3"/>
    <w:rsid w:val="00BB341D"/>
    <w:rsid w:val="00BB48A3"/>
    <w:rsid w:val="00BB56BF"/>
    <w:rsid w:val="00BB58AF"/>
    <w:rsid w:val="00BB6321"/>
    <w:rsid w:val="00BB697C"/>
    <w:rsid w:val="00BB6A41"/>
    <w:rsid w:val="00BB7032"/>
    <w:rsid w:val="00BB73EB"/>
    <w:rsid w:val="00BC037D"/>
    <w:rsid w:val="00BC04DB"/>
    <w:rsid w:val="00BC06C9"/>
    <w:rsid w:val="00BC0E7F"/>
    <w:rsid w:val="00BC132E"/>
    <w:rsid w:val="00BC1A4C"/>
    <w:rsid w:val="00BC2CE1"/>
    <w:rsid w:val="00BC34EE"/>
    <w:rsid w:val="00BC354D"/>
    <w:rsid w:val="00BC3684"/>
    <w:rsid w:val="00BC40A9"/>
    <w:rsid w:val="00BC46CC"/>
    <w:rsid w:val="00BC49C2"/>
    <w:rsid w:val="00BC5020"/>
    <w:rsid w:val="00BC56EF"/>
    <w:rsid w:val="00BC5CEC"/>
    <w:rsid w:val="00BC6210"/>
    <w:rsid w:val="00BC66F9"/>
    <w:rsid w:val="00BC69AF"/>
    <w:rsid w:val="00BC7190"/>
    <w:rsid w:val="00BC7A42"/>
    <w:rsid w:val="00BD0EA7"/>
    <w:rsid w:val="00BD132F"/>
    <w:rsid w:val="00BD1AA0"/>
    <w:rsid w:val="00BD1F32"/>
    <w:rsid w:val="00BD2B2D"/>
    <w:rsid w:val="00BD2BB5"/>
    <w:rsid w:val="00BD354F"/>
    <w:rsid w:val="00BD362D"/>
    <w:rsid w:val="00BD40E4"/>
    <w:rsid w:val="00BD416A"/>
    <w:rsid w:val="00BD474E"/>
    <w:rsid w:val="00BD5D20"/>
    <w:rsid w:val="00BD5D63"/>
    <w:rsid w:val="00BD6A2E"/>
    <w:rsid w:val="00BD752E"/>
    <w:rsid w:val="00BD7DC4"/>
    <w:rsid w:val="00BE108F"/>
    <w:rsid w:val="00BE133F"/>
    <w:rsid w:val="00BE14BA"/>
    <w:rsid w:val="00BE15E1"/>
    <w:rsid w:val="00BE191C"/>
    <w:rsid w:val="00BE23D5"/>
    <w:rsid w:val="00BE33CA"/>
    <w:rsid w:val="00BE34F9"/>
    <w:rsid w:val="00BE3A2C"/>
    <w:rsid w:val="00BE3AA3"/>
    <w:rsid w:val="00BE43A8"/>
    <w:rsid w:val="00BE4AC3"/>
    <w:rsid w:val="00BE4B82"/>
    <w:rsid w:val="00BE548E"/>
    <w:rsid w:val="00BE54EC"/>
    <w:rsid w:val="00BE55EC"/>
    <w:rsid w:val="00BE5BE9"/>
    <w:rsid w:val="00BE5D83"/>
    <w:rsid w:val="00BE5E10"/>
    <w:rsid w:val="00BE6225"/>
    <w:rsid w:val="00BE629B"/>
    <w:rsid w:val="00BE6AA2"/>
    <w:rsid w:val="00BE6EAB"/>
    <w:rsid w:val="00BE7904"/>
    <w:rsid w:val="00BE7E2E"/>
    <w:rsid w:val="00BF0071"/>
    <w:rsid w:val="00BF153A"/>
    <w:rsid w:val="00BF1A4E"/>
    <w:rsid w:val="00BF1DA4"/>
    <w:rsid w:val="00BF25D6"/>
    <w:rsid w:val="00BF2ABC"/>
    <w:rsid w:val="00BF3259"/>
    <w:rsid w:val="00BF3AEF"/>
    <w:rsid w:val="00BF431F"/>
    <w:rsid w:val="00BF4505"/>
    <w:rsid w:val="00BF4DAA"/>
    <w:rsid w:val="00BF5DD5"/>
    <w:rsid w:val="00BF5E1E"/>
    <w:rsid w:val="00BF7203"/>
    <w:rsid w:val="00BF79A1"/>
    <w:rsid w:val="00BF7F3C"/>
    <w:rsid w:val="00C00067"/>
    <w:rsid w:val="00C00073"/>
    <w:rsid w:val="00C00332"/>
    <w:rsid w:val="00C0061A"/>
    <w:rsid w:val="00C00ADD"/>
    <w:rsid w:val="00C00D3A"/>
    <w:rsid w:val="00C01AE5"/>
    <w:rsid w:val="00C01DA2"/>
    <w:rsid w:val="00C022AF"/>
    <w:rsid w:val="00C03CB2"/>
    <w:rsid w:val="00C04057"/>
    <w:rsid w:val="00C04943"/>
    <w:rsid w:val="00C04B61"/>
    <w:rsid w:val="00C04CAD"/>
    <w:rsid w:val="00C053A5"/>
    <w:rsid w:val="00C0665B"/>
    <w:rsid w:val="00C06E8D"/>
    <w:rsid w:val="00C06F4D"/>
    <w:rsid w:val="00C07734"/>
    <w:rsid w:val="00C077C1"/>
    <w:rsid w:val="00C07B93"/>
    <w:rsid w:val="00C07EE3"/>
    <w:rsid w:val="00C112A7"/>
    <w:rsid w:val="00C11373"/>
    <w:rsid w:val="00C11730"/>
    <w:rsid w:val="00C1177F"/>
    <w:rsid w:val="00C11E0A"/>
    <w:rsid w:val="00C11FD6"/>
    <w:rsid w:val="00C121AE"/>
    <w:rsid w:val="00C12223"/>
    <w:rsid w:val="00C12AE9"/>
    <w:rsid w:val="00C1307F"/>
    <w:rsid w:val="00C131C3"/>
    <w:rsid w:val="00C13D74"/>
    <w:rsid w:val="00C13F32"/>
    <w:rsid w:val="00C1422E"/>
    <w:rsid w:val="00C14ECA"/>
    <w:rsid w:val="00C15369"/>
    <w:rsid w:val="00C155E1"/>
    <w:rsid w:val="00C15F7D"/>
    <w:rsid w:val="00C16D03"/>
    <w:rsid w:val="00C17168"/>
    <w:rsid w:val="00C17292"/>
    <w:rsid w:val="00C173EE"/>
    <w:rsid w:val="00C17F50"/>
    <w:rsid w:val="00C2008D"/>
    <w:rsid w:val="00C20418"/>
    <w:rsid w:val="00C215F7"/>
    <w:rsid w:val="00C21A60"/>
    <w:rsid w:val="00C21A67"/>
    <w:rsid w:val="00C21A8D"/>
    <w:rsid w:val="00C22888"/>
    <w:rsid w:val="00C22D4A"/>
    <w:rsid w:val="00C23586"/>
    <w:rsid w:val="00C24670"/>
    <w:rsid w:val="00C24FB1"/>
    <w:rsid w:val="00C250CD"/>
    <w:rsid w:val="00C25195"/>
    <w:rsid w:val="00C254AA"/>
    <w:rsid w:val="00C256C1"/>
    <w:rsid w:val="00C26C3F"/>
    <w:rsid w:val="00C27C7E"/>
    <w:rsid w:val="00C30430"/>
    <w:rsid w:val="00C3092E"/>
    <w:rsid w:val="00C30AA5"/>
    <w:rsid w:val="00C30AF3"/>
    <w:rsid w:val="00C3104B"/>
    <w:rsid w:val="00C3154C"/>
    <w:rsid w:val="00C31594"/>
    <w:rsid w:val="00C32738"/>
    <w:rsid w:val="00C32A90"/>
    <w:rsid w:val="00C33216"/>
    <w:rsid w:val="00C33C8E"/>
    <w:rsid w:val="00C341D3"/>
    <w:rsid w:val="00C352DA"/>
    <w:rsid w:val="00C35C75"/>
    <w:rsid w:val="00C361D8"/>
    <w:rsid w:val="00C361EB"/>
    <w:rsid w:val="00C361F6"/>
    <w:rsid w:val="00C36CDC"/>
    <w:rsid w:val="00C376BC"/>
    <w:rsid w:val="00C37D60"/>
    <w:rsid w:val="00C40291"/>
    <w:rsid w:val="00C4098E"/>
    <w:rsid w:val="00C40E36"/>
    <w:rsid w:val="00C4106D"/>
    <w:rsid w:val="00C41681"/>
    <w:rsid w:val="00C41815"/>
    <w:rsid w:val="00C422E9"/>
    <w:rsid w:val="00C42687"/>
    <w:rsid w:val="00C42FA7"/>
    <w:rsid w:val="00C430FC"/>
    <w:rsid w:val="00C433FF"/>
    <w:rsid w:val="00C43906"/>
    <w:rsid w:val="00C43A07"/>
    <w:rsid w:val="00C43D2E"/>
    <w:rsid w:val="00C43DB3"/>
    <w:rsid w:val="00C43F65"/>
    <w:rsid w:val="00C44C88"/>
    <w:rsid w:val="00C450DF"/>
    <w:rsid w:val="00C45D11"/>
    <w:rsid w:val="00C465E7"/>
    <w:rsid w:val="00C466D4"/>
    <w:rsid w:val="00C46CBF"/>
    <w:rsid w:val="00C47301"/>
    <w:rsid w:val="00C47381"/>
    <w:rsid w:val="00C47648"/>
    <w:rsid w:val="00C47EAD"/>
    <w:rsid w:val="00C50451"/>
    <w:rsid w:val="00C50784"/>
    <w:rsid w:val="00C5113B"/>
    <w:rsid w:val="00C51744"/>
    <w:rsid w:val="00C517F0"/>
    <w:rsid w:val="00C52302"/>
    <w:rsid w:val="00C5286D"/>
    <w:rsid w:val="00C5287E"/>
    <w:rsid w:val="00C52A7A"/>
    <w:rsid w:val="00C52F29"/>
    <w:rsid w:val="00C53857"/>
    <w:rsid w:val="00C54B22"/>
    <w:rsid w:val="00C54B73"/>
    <w:rsid w:val="00C54DC6"/>
    <w:rsid w:val="00C55070"/>
    <w:rsid w:val="00C565F2"/>
    <w:rsid w:val="00C56A22"/>
    <w:rsid w:val="00C56A82"/>
    <w:rsid w:val="00C5749D"/>
    <w:rsid w:val="00C57914"/>
    <w:rsid w:val="00C57B10"/>
    <w:rsid w:val="00C57FDD"/>
    <w:rsid w:val="00C600EB"/>
    <w:rsid w:val="00C60319"/>
    <w:rsid w:val="00C60FB5"/>
    <w:rsid w:val="00C6149E"/>
    <w:rsid w:val="00C61E7F"/>
    <w:rsid w:val="00C62C37"/>
    <w:rsid w:val="00C63774"/>
    <w:rsid w:val="00C637AE"/>
    <w:rsid w:val="00C63B3F"/>
    <w:rsid w:val="00C64590"/>
    <w:rsid w:val="00C64D65"/>
    <w:rsid w:val="00C65354"/>
    <w:rsid w:val="00C6571C"/>
    <w:rsid w:val="00C65945"/>
    <w:rsid w:val="00C66958"/>
    <w:rsid w:val="00C66B5C"/>
    <w:rsid w:val="00C671C6"/>
    <w:rsid w:val="00C7008A"/>
    <w:rsid w:val="00C7062D"/>
    <w:rsid w:val="00C70EFB"/>
    <w:rsid w:val="00C715F5"/>
    <w:rsid w:val="00C71883"/>
    <w:rsid w:val="00C71FD4"/>
    <w:rsid w:val="00C721AD"/>
    <w:rsid w:val="00C722C4"/>
    <w:rsid w:val="00C7314A"/>
    <w:rsid w:val="00C732B2"/>
    <w:rsid w:val="00C735B9"/>
    <w:rsid w:val="00C737BB"/>
    <w:rsid w:val="00C738E2"/>
    <w:rsid w:val="00C744A1"/>
    <w:rsid w:val="00C7494D"/>
    <w:rsid w:val="00C74AED"/>
    <w:rsid w:val="00C74BEA"/>
    <w:rsid w:val="00C7507B"/>
    <w:rsid w:val="00C7519C"/>
    <w:rsid w:val="00C75293"/>
    <w:rsid w:val="00C7568B"/>
    <w:rsid w:val="00C766EE"/>
    <w:rsid w:val="00C76775"/>
    <w:rsid w:val="00C768ED"/>
    <w:rsid w:val="00C76F16"/>
    <w:rsid w:val="00C76FFC"/>
    <w:rsid w:val="00C80690"/>
    <w:rsid w:val="00C81002"/>
    <w:rsid w:val="00C81570"/>
    <w:rsid w:val="00C82449"/>
    <w:rsid w:val="00C82B5B"/>
    <w:rsid w:val="00C830FB"/>
    <w:rsid w:val="00C8317F"/>
    <w:rsid w:val="00C83331"/>
    <w:rsid w:val="00C83AE1"/>
    <w:rsid w:val="00C83E5D"/>
    <w:rsid w:val="00C83F89"/>
    <w:rsid w:val="00C84963"/>
    <w:rsid w:val="00C84C6F"/>
    <w:rsid w:val="00C85418"/>
    <w:rsid w:val="00C854CD"/>
    <w:rsid w:val="00C8592E"/>
    <w:rsid w:val="00C85BE6"/>
    <w:rsid w:val="00C85F50"/>
    <w:rsid w:val="00C85F5D"/>
    <w:rsid w:val="00C86479"/>
    <w:rsid w:val="00C869F0"/>
    <w:rsid w:val="00C86D70"/>
    <w:rsid w:val="00C86DBA"/>
    <w:rsid w:val="00C8701F"/>
    <w:rsid w:val="00C878D5"/>
    <w:rsid w:val="00C87ADA"/>
    <w:rsid w:val="00C87DF2"/>
    <w:rsid w:val="00C87F20"/>
    <w:rsid w:val="00C90269"/>
    <w:rsid w:val="00C902E5"/>
    <w:rsid w:val="00C90586"/>
    <w:rsid w:val="00C919F3"/>
    <w:rsid w:val="00C91CB7"/>
    <w:rsid w:val="00C91EEB"/>
    <w:rsid w:val="00C9220A"/>
    <w:rsid w:val="00C9265E"/>
    <w:rsid w:val="00C92E23"/>
    <w:rsid w:val="00C93501"/>
    <w:rsid w:val="00C935E8"/>
    <w:rsid w:val="00C93A28"/>
    <w:rsid w:val="00C94404"/>
    <w:rsid w:val="00C945FF"/>
    <w:rsid w:val="00C948A9"/>
    <w:rsid w:val="00C94A75"/>
    <w:rsid w:val="00C94F72"/>
    <w:rsid w:val="00C9624F"/>
    <w:rsid w:val="00C9658A"/>
    <w:rsid w:val="00C968D1"/>
    <w:rsid w:val="00C969E3"/>
    <w:rsid w:val="00C97036"/>
    <w:rsid w:val="00C975D6"/>
    <w:rsid w:val="00C97890"/>
    <w:rsid w:val="00C97920"/>
    <w:rsid w:val="00CA04D3"/>
    <w:rsid w:val="00CA06A2"/>
    <w:rsid w:val="00CA096B"/>
    <w:rsid w:val="00CA0A23"/>
    <w:rsid w:val="00CA1B88"/>
    <w:rsid w:val="00CA2075"/>
    <w:rsid w:val="00CA2E11"/>
    <w:rsid w:val="00CA33C3"/>
    <w:rsid w:val="00CA365B"/>
    <w:rsid w:val="00CA37CA"/>
    <w:rsid w:val="00CA3897"/>
    <w:rsid w:val="00CA3B95"/>
    <w:rsid w:val="00CA3D28"/>
    <w:rsid w:val="00CA3EA8"/>
    <w:rsid w:val="00CA49E7"/>
    <w:rsid w:val="00CA4B56"/>
    <w:rsid w:val="00CA4C5A"/>
    <w:rsid w:val="00CA51C8"/>
    <w:rsid w:val="00CA52A9"/>
    <w:rsid w:val="00CA665E"/>
    <w:rsid w:val="00CA6FFC"/>
    <w:rsid w:val="00CA7268"/>
    <w:rsid w:val="00CA7617"/>
    <w:rsid w:val="00CB0548"/>
    <w:rsid w:val="00CB0ED5"/>
    <w:rsid w:val="00CB18FA"/>
    <w:rsid w:val="00CB1D53"/>
    <w:rsid w:val="00CB25DF"/>
    <w:rsid w:val="00CB282F"/>
    <w:rsid w:val="00CB2A6C"/>
    <w:rsid w:val="00CB3C2B"/>
    <w:rsid w:val="00CB3CDB"/>
    <w:rsid w:val="00CB4742"/>
    <w:rsid w:val="00CB499F"/>
    <w:rsid w:val="00CB49CF"/>
    <w:rsid w:val="00CB4AA5"/>
    <w:rsid w:val="00CB5919"/>
    <w:rsid w:val="00CB63ED"/>
    <w:rsid w:val="00CB7787"/>
    <w:rsid w:val="00CB7A0B"/>
    <w:rsid w:val="00CB7C77"/>
    <w:rsid w:val="00CB7FEE"/>
    <w:rsid w:val="00CC005A"/>
    <w:rsid w:val="00CC04E0"/>
    <w:rsid w:val="00CC0759"/>
    <w:rsid w:val="00CC0AFD"/>
    <w:rsid w:val="00CC0C1E"/>
    <w:rsid w:val="00CC1144"/>
    <w:rsid w:val="00CC11CA"/>
    <w:rsid w:val="00CC2F3B"/>
    <w:rsid w:val="00CC431D"/>
    <w:rsid w:val="00CC49F5"/>
    <w:rsid w:val="00CC5867"/>
    <w:rsid w:val="00CC6770"/>
    <w:rsid w:val="00CC67BA"/>
    <w:rsid w:val="00CC6AE3"/>
    <w:rsid w:val="00CC76DD"/>
    <w:rsid w:val="00CC7C85"/>
    <w:rsid w:val="00CC7E0D"/>
    <w:rsid w:val="00CD0238"/>
    <w:rsid w:val="00CD055D"/>
    <w:rsid w:val="00CD0747"/>
    <w:rsid w:val="00CD11E0"/>
    <w:rsid w:val="00CD15F4"/>
    <w:rsid w:val="00CD1788"/>
    <w:rsid w:val="00CD18D8"/>
    <w:rsid w:val="00CD21F8"/>
    <w:rsid w:val="00CD24FD"/>
    <w:rsid w:val="00CD2C9E"/>
    <w:rsid w:val="00CD32E8"/>
    <w:rsid w:val="00CD3719"/>
    <w:rsid w:val="00CD3E45"/>
    <w:rsid w:val="00CD4223"/>
    <w:rsid w:val="00CD4B57"/>
    <w:rsid w:val="00CD52A9"/>
    <w:rsid w:val="00CD5645"/>
    <w:rsid w:val="00CD566E"/>
    <w:rsid w:val="00CD631E"/>
    <w:rsid w:val="00CD6657"/>
    <w:rsid w:val="00CD6787"/>
    <w:rsid w:val="00CD6B34"/>
    <w:rsid w:val="00CD73CF"/>
    <w:rsid w:val="00CD7974"/>
    <w:rsid w:val="00CE02CC"/>
    <w:rsid w:val="00CE0ACD"/>
    <w:rsid w:val="00CE0F79"/>
    <w:rsid w:val="00CE1776"/>
    <w:rsid w:val="00CE3329"/>
    <w:rsid w:val="00CE3497"/>
    <w:rsid w:val="00CE3D22"/>
    <w:rsid w:val="00CE41E5"/>
    <w:rsid w:val="00CE4711"/>
    <w:rsid w:val="00CE56DF"/>
    <w:rsid w:val="00CE5A51"/>
    <w:rsid w:val="00CE5AFB"/>
    <w:rsid w:val="00CE5EC9"/>
    <w:rsid w:val="00CE6458"/>
    <w:rsid w:val="00CE655B"/>
    <w:rsid w:val="00CE6A5B"/>
    <w:rsid w:val="00CE6D7D"/>
    <w:rsid w:val="00CE73E8"/>
    <w:rsid w:val="00CE7474"/>
    <w:rsid w:val="00CE7D00"/>
    <w:rsid w:val="00CF0C90"/>
    <w:rsid w:val="00CF0D3E"/>
    <w:rsid w:val="00CF179E"/>
    <w:rsid w:val="00CF1BCC"/>
    <w:rsid w:val="00CF1BEF"/>
    <w:rsid w:val="00CF2C69"/>
    <w:rsid w:val="00CF38E8"/>
    <w:rsid w:val="00CF416B"/>
    <w:rsid w:val="00CF4BF5"/>
    <w:rsid w:val="00CF4E32"/>
    <w:rsid w:val="00CF5416"/>
    <w:rsid w:val="00CF5418"/>
    <w:rsid w:val="00CF5E33"/>
    <w:rsid w:val="00CF6342"/>
    <w:rsid w:val="00CF717C"/>
    <w:rsid w:val="00CF7211"/>
    <w:rsid w:val="00CF73BB"/>
    <w:rsid w:val="00CF77E4"/>
    <w:rsid w:val="00CF7AF5"/>
    <w:rsid w:val="00CF7F04"/>
    <w:rsid w:val="00D00965"/>
    <w:rsid w:val="00D02E6F"/>
    <w:rsid w:val="00D0329A"/>
    <w:rsid w:val="00D032AD"/>
    <w:rsid w:val="00D03A83"/>
    <w:rsid w:val="00D03B41"/>
    <w:rsid w:val="00D03E57"/>
    <w:rsid w:val="00D03F87"/>
    <w:rsid w:val="00D04159"/>
    <w:rsid w:val="00D0425A"/>
    <w:rsid w:val="00D04EF2"/>
    <w:rsid w:val="00D04FDF"/>
    <w:rsid w:val="00D05148"/>
    <w:rsid w:val="00D0642F"/>
    <w:rsid w:val="00D06626"/>
    <w:rsid w:val="00D06D2E"/>
    <w:rsid w:val="00D071E9"/>
    <w:rsid w:val="00D075B7"/>
    <w:rsid w:val="00D10000"/>
    <w:rsid w:val="00D10730"/>
    <w:rsid w:val="00D1118D"/>
    <w:rsid w:val="00D1138D"/>
    <w:rsid w:val="00D1139E"/>
    <w:rsid w:val="00D11787"/>
    <w:rsid w:val="00D12A87"/>
    <w:rsid w:val="00D12B85"/>
    <w:rsid w:val="00D12D00"/>
    <w:rsid w:val="00D136FB"/>
    <w:rsid w:val="00D13D15"/>
    <w:rsid w:val="00D14066"/>
    <w:rsid w:val="00D14131"/>
    <w:rsid w:val="00D14973"/>
    <w:rsid w:val="00D157D8"/>
    <w:rsid w:val="00D15AA0"/>
    <w:rsid w:val="00D15EA9"/>
    <w:rsid w:val="00D16292"/>
    <w:rsid w:val="00D1693B"/>
    <w:rsid w:val="00D16C6C"/>
    <w:rsid w:val="00D16FC1"/>
    <w:rsid w:val="00D201CD"/>
    <w:rsid w:val="00D20672"/>
    <w:rsid w:val="00D23241"/>
    <w:rsid w:val="00D23A36"/>
    <w:rsid w:val="00D23FFF"/>
    <w:rsid w:val="00D24729"/>
    <w:rsid w:val="00D250E4"/>
    <w:rsid w:val="00D262CC"/>
    <w:rsid w:val="00D27040"/>
    <w:rsid w:val="00D2715A"/>
    <w:rsid w:val="00D30030"/>
    <w:rsid w:val="00D3144B"/>
    <w:rsid w:val="00D31D7D"/>
    <w:rsid w:val="00D3202D"/>
    <w:rsid w:val="00D32312"/>
    <w:rsid w:val="00D33634"/>
    <w:rsid w:val="00D33B5B"/>
    <w:rsid w:val="00D3458C"/>
    <w:rsid w:val="00D346BD"/>
    <w:rsid w:val="00D35597"/>
    <w:rsid w:val="00D35EF8"/>
    <w:rsid w:val="00D36658"/>
    <w:rsid w:val="00D36C54"/>
    <w:rsid w:val="00D379D8"/>
    <w:rsid w:val="00D40619"/>
    <w:rsid w:val="00D40813"/>
    <w:rsid w:val="00D4084D"/>
    <w:rsid w:val="00D408D7"/>
    <w:rsid w:val="00D419B6"/>
    <w:rsid w:val="00D41B3D"/>
    <w:rsid w:val="00D42269"/>
    <w:rsid w:val="00D42458"/>
    <w:rsid w:val="00D42CF4"/>
    <w:rsid w:val="00D4350E"/>
    <w:rsid w:val="00D43AFD"/>
    <w:rsid w:val="00D43CD2"/>
    <w:rsid w:val="00D43E52"/>
    <w:rsid w:val="00D442AF"/>
    <w:rsid w:val="00D4439D"/>
    <w:rsid w:val="00D444A4"/>
    <w:rsid w:val="00D453F5"/>
    <w:rsid w:val="00D45DBF"/>
    <w:rsid w:val="00D462C0"/>
    <w:rsid w:val="00D4661A"/>
    <w:rsid w:val="00D466A3"/>
    <w:rsid w:val="00D477C0"/>
    <w:rsid w:val="00D47D54"/>
    <w:rsid w:val="00D50214"/>
    <w:rsid w:val="00D5075A"/>
    <w:rsid w:val="00D5090B"/>
    <w:rsid w:val="00D50D86"/>
    <w:rsid w:val="00D5183B"/>
    <w:rsid w:val="00D51F51"/>
    <w:rsid w:val="00D52A98"/>
    <w:rsid w:val="00D52B56"/>
    <w:rsid w:val="00D52C86"/>
    <w:rsid w:val="00D52F75"/>
    <w:rsid w:val="00D53046"/>
    <w:rsid w:val="00D53835"/>
    <w:rsid w:val="00D5399E"/>
    <w:rsid w:val="00D53CCC"/>
    <w:rsid w:val="00D54557"/>
    <w:rsid w:val="00D54BF5"/>
    <w:rsid w:val="00D552EF"/>
    <w:rsid w:val="00D553D3"/>
    <w:rsid w:val="00D55475"/>
    <w:rsid w:val="00D5568E"/>
    <w:rsid w:val="00D55853"/>
    <w:rsid w:val="00D55B6B"/>
    <w:rsid w:val="00D55DA0"/>
    <w:rsid w:val="00D561BD"/>
    <w:rsid w:val="00D56389"/>
    <w:rsid w:val="00D56696"/>
    <w:rsid w:val="00D56A7C"/>
    <w:rsid w:val="00D56C1B"/>
    <w:rsid w:val="00D56CE4"/>
    <w:rsid w:val="00D57354"/>
    <w:rsid w:val="00D575A1"/>
    <w:rsid w:val="00D57A84"/>
    <w:rsid w:val="00D601D8"/>
    <w:rsid w:val="00D60CF1"/>
    <w:rsid w:val="00D6110B"/>
    <w:rsid w:val="00D614D3"/>
    <w:rsid w:val="00D617C5"/>
    <w:rsid w:val="00D61A98"/>
    <w:rsid w:val="00D62073"/>
    <w:rsid w:val="00D62511"/>
    <w:rsid w:val="00D6306B"/>
    <w:rsid w:val="00D63CF8"/>
    <w:rsid w:val="00D64E95"/>
    <w:rsid w:val="00D65B69"/>
    <w:rsid w:val="00D65CED"/>
    <w:rsid w:val="00D65E99"/>
    <w:rsid w:val="00D66547"/>
    <w:rsid w:val="00D66615"/>
    <w:rsid w:val="00D677E8"/>
    <w:rsid w:val="00D70946"/>
    <w:rsid w:val="00D714C1"/>
    <w:rsid w:val="00D7190B"/>
    <w:rsid w:val="00D7217A"/>
    <w:rsid w:val="00D72219"/>
    <w:rsid w:val="00D727DD"/>
    <w:rsid w:val="00D72A0B"/>
    <w:rsid w:val="00D73A89"/>
    <w:rsid w:val="00D73BBA"/>
    <w:rsid w:val="00D7400C"/>
    <w:rsid w:val="00D7480B"/>
    <w:rsid w:val="00D74F3C"/>
    <w:rsid w:val="00D74FB2"/>
    <w:rsid w:val="00D74FB5"/>
    <w:rsid w:val="00D750C7"/>
    <w:rsid w:val="00D75128"/>
    <w:rsid w:val="00D75149"/>
    <w:rsid w:val="00D75DDB"/>
    <w:rsid w:val="00D75F57"/>
    <w:rsid w:val="00D761B3"/>
    <w:rsid w:val="00D76948"/>
    <w:rsid w:val="00D769A9"/>
    <w:rsid w:val="00D7733A"/>
    <w:rsid w:val="00D80065"/>
    <w:rsid w:val="00D8069C"/>
    <w:rsid w:val="00D808CF"/>
    <w:rsid w:val="00D80CE5"/>
    <w:rsid w:val="00D81C0C"/>
    <w:rsid w:val="00D81C7B"/>
    <w:rsid w:val="00D82134"/>
    <w:rsid w:val="00D82C25"/>
    <w:rsid w:val="00D835D7"/>
    <w:rsid w:val="00D83F43"/>
    <w:rsid w:val="00D842E3"/>
    <w:rsid w:val="00D84503"/>
    <w:rsid w:val="00D845EE"/>
    <w:rsid w:val="00D84967"/>
    <w:rsid w:val="00D85432"/>
    <w:rsid w:val="00D85C90"/>
    <w:rsid w:val="00D866F2"/>
    <w:rsid w:val="00D868C1"/>
    <w:rsid w:val="00D870F3"/>
    <w:rsid w:val="00D8719B"/>
    <w:rsid w:val="00D87CD6"/>
    <w:rsid w:val="00D90C23"/>
    <w:rsid w:val="00D91488"/>
    <w:rsid w:val="00D9276B"/>
    <w:rsid w:val="00D9358F"/>
    <w:rsid w:val="00D93730"/>
    <w:rsid w:val="00D93B38"/>
    <w:rsid w:val="00D94465"/>
    <w:rsid w:val="00D94EAC"/>
    <w:rsid w:val="00D957B5"/>
    <w:rsid w:val="00D959C5"/>
    <w:rsid w:val="00D96250"/>
    <w:rsid w:val="00D962D6"/>
    <w:rsid w:val="00D96764"/>
    <w:rsid w:val="00D96E31"/>
    <w:rsid w:val="00D96F2C"/>
    <w:rsid w:val="00D9729A"/>
    <w:rsid w:val="00D978E4"/>
    <w:rsid w:val="00D97974"/>
    <w:rsid w:val="00D97C37"/>
    <w:rsid w:val="00D97EC0"/>
    <w:rsid w:val="00DA0266"/>
    <w:rsid w:val="00DA0E90"/>
    <w:rsid w:val="00DA195A"/>
    <w:rsid w:val="00DA1D9F"/>
    <w:rsid w:val="00DA2034"/>
    <w:rsid w:val="00DA217C"/>
    <w:rsid w:val="00DA26A4"/>
    <w:rsid w:val="00DA3AD9"/>
    <w:rsid w:val="00DA3D32"/>
    <w:rsid w:val="00DA4425"/>
    <w:rsid w:val="00DA462D"/>
    <w:rsid w:val="00DA5108"/>
    <w:rsid w:val="00DA5254"/>
    <w:rsid w:val="00DA53B3"/>
    <w:rsid w:val="00DA5626"/>
    <w:rsid w:val="00DA5656"/>
    <w:rsid w:val="00DA5794"/>
    <w:rsid w:val="00DA5813"/>
    <w:rsid w:val="00DA5AC9"/>
    <w:rsid w:val="00DA5C58"/>
    <w:rsid w:val="00DA606A"/>
    <w:rsid w:val="00DA615E"/>
    <w:rsid w:val="00DA63A8"/>
    <w:rsid w:val="00DA6F22"/>
    <w:rsid w:val="00DA7079"/>
    <w:rsid w:val="00DA76B3"/>
    <w:rsid w:val="00DA76BD"/>
    <w:rsid w:val="00DA7C84"/>
    <w:rsid w:val="00DB02CA"/>
    <w:rsid w:val="00DB04BD"/>
    <w:rsid w:val="00DB05A0"/>
    <w:rsid w:val="00DB192F"/>
    <w:rsid w:val="00DB1B98"/>
    <w:rsid w:val="00DB227C"/>
    <w:rsid w:val="00DB2E6D"/>
    <w:rsid w:val="00DB3030"/>
    <w:rsid w:val="00DB3640"/>
    <w:rsid w:val="00DB3D24"/>
    <w:rsid w:val="00DB4BEF"/>
    <w:rsid w:val="00DB4C71"/>
    <w:rsid w:val="00DB51CA"/>
    <w:rsid w:val="00DB54BC"/>
    <w:rsid w:val="00DB770E"/>
    <w:rsid w:val="00DC0629"/>
    <w:rsid w:val="00DC0CB1"/>
    <w:rsid w:val="00DC17BA"/>
    <w:rsid w:val="00DC1AFF"/>
    <w:rsid w:val="00DC2122"/>
    <w:rsid w:val="00DC245A"/>
    <w:rsid w:val="00DC27D0"/>
    <w:rsid w:val="00DC32A8"/>
    <w:rsid w:val="00DC36BD"/>
    <w:rsid w:val="00DC3937"/>
    <w:rsid w:val="00DC3BB6"/>
    <w:rsid w:val="00DC3D25"/>
    <w:rsid w:val="00DC46F1"/>
    <w:rsid w:val="00DC4ACD"/>
    <w:rsid w:val="00DC4C97"/>
    <w:rsid w:val="00DC58FF"/>
    <w:rsid w:val="00DC5C2E"/>
    <w:rsid w:val="00DC5C5D"/>
    <w:rsid w:val="00DC7354"/>
    <w:rsid w:val="00DD016F"/>
    <w:rsid w:val="00DD0488"/>
    <w:rsid w:val="00DD0672"/>
    <w:rsid w:val="00DD07F2"/>
    <w:rsid w:val="00DD0CF0"/>
    <w:rsid w:val="00DD1C28"/>
    <w:rsid w:val="00DD27F5"/>
    <w:rsid w:val="00DD2D95"/>
    <w:rsid w:val="00DD2F25"/>
    <w:rsid w:val="00DD31D5"/>
    <w:rsid w:val="00DD34E4"/>
    <w:rsid w:val="00DD3C7D"/>
    <w:rsid w:val="00DD4430"/>
    <w:rsid w:val="00DD4523"/>
    <w:rsid w:val="00DD4968"/>
    <w:rsid w:val="00DD4AEE"/>
    <w:rsid w:val="00DD5463"/>
    <w:rsid w:val="00DD553F"/>
    <w:rsid w:val="00DD6108"/>
    <w:rsid w:val="00DD6129"/>
    <w:rsid w:val="00DD63AD"/>
    <w:rsid w:val="00DD65B0"/>
    <w:rsid w:val="00DD7038"/>
    <w:rsid w:val="00DE0026"/>
    <w:rsid w:val="00DE01FA"/>
    <w:rsid w:val="00DE05D1"/>
    <w:rsid w:val="00DE0C2C"/>
    <w:rsid w:val="00DE13F3"/>
    <w:rsid w:val="00DE1A1C"/>
    <w:rsid w:val="00DE1C17"/>
    <w:rsid w:val="00DE2548"/>
    <w:rsid w:val="00DE2855"/>
    <w:rsid w:val="00DE2918"/>
    <w:rsid w:val="00DE31EE"/>
    <w:rsid w:val="00DE3408"/>
    <w:rsid w:val="00DE3BCD"/>
    <w:rsid w:val="00DE3C4B"/>
    <w:rsid w:val="00DE3E83"/>
    <w:rsid w:val="00DE4B09"/>
    <w:rsid w:val="00DE4CD6"/>
    <w:rsid w:val="00DE51B0"/>
    <w:rsid w:val="00DE5986"/>
    <w:rsid w:val="00DE5D27"/>
    <w:rsid w:val="00DE5F5F"/>
    <w:rsid w:val="00DE61C0"/>
    <w:rsid w:val="00DE700D"/>
    <w:rsid w:val="00DE70AA"/>
    <w:rsid w:val="00DE763E"/>
    <w:rsid w:val="00DF094F"/>
    <w:rsid w:val="00DF0BCB"/>
    <w:rsid w:val="00DF190B"/>
    <w:rsid w:val="00DF1A9A"/>
    <w:rsid w:val="00DF1E15"/>
    <w:rsid w:val="00DF20E3"/>
    <w:rsid w:val="00DF24CB"/>
    <w:rsid w:val="00DF2B6B"/>
    <w:rsid w:val="00DF37BE"/>
    <w:rsid w:val="00DF3922"/>
    <w:rsid w:val="00DF46F9"/>
    <w:rsid w:val="00DF4757"/>
    <w:rsid w:val="00DF490F"/>
    <w:rsid w:val="00DF4A6A"/>
    <w:rsid w:val="00DF53EC"/>
    <w:rsid w:val="00DF5C0E"/>
    <w:rsid w:val="00DF651B"/>
    <w:rsid w:val="00DF6AFD"/>
    <w:rsid w:val="00DF76F9"/>
    <w:rsid w:val="00DF7AC9"/>
    <w:rsid w:val="00E00420"/>
    <w:rsid w:val="00E0084E"/>
    <w:rsid w:val="00E01AF5"/>
    <w:rsid w:val="00E01DCD"/>
    <w:rsid w:val="00E02D12"/>
    <w:rsid w:val="00E0389F"/>
    <w:rsid w:val="00E048AE"/>
    <w:rsid w:val="00E06C8E"/>
    <w:rsid w:val="00E06CF3"/>
    <w:rsid w:val="00E06E79"/>
    <w:rsid w:val="00E06F5B"/>
    <w:rsid w:val="00E07D6F"/>
    <w:rsid w:val="00E11491"/>
    <w:rsid w:val="00E11E1C"/>
    <w:rsid w:val="00E120F3"/>
    <w:rsid w:val="00E122A7"/>
    <w:rsid w:val="00E12BD7"/>
    <w:rsid w:val="00E13731"/>
    <w:rsid w:val="00E13E89"/>
    <w:rsid w:val="00E13F8E"/>
    <w:rsid w:val="00E14AE0"/>
    <w:rsid w:val="00E14E04"/>
    <w:rsid w:val="00E15D65"/>
    <w:rsid w:val="00E16062"/>
    <w:rsid w:val="00E1618E"/>
    <w:rsid w:val="00E1625E"/>
    <w:rsid w:val="00E16B88"/>
    <w:rsid w:val="00E16C9C"/>
    <w:rsid w:val="00E177E0"/>
    <w:rsid w:val="00E179F1"/>
    <w:rsid w:val="00E17E31"/>
    <w:rsid w:val="00E17E80"/>
    <w:rsid w:val="00E20549"/>
    <w:rsid w:val="00E2069A"/>
    <w:rsid w:val="00E20978"/>
    <w:rsid w:val="00E21C3C"/>
    <w:rsid w:val="00E21D6A"/>
    <w:rsid w:val="00E225AB"/>
    <w:rsid w:val="00E23699"/>
    <w:rsid w:val="00E2390B"/>
    <w:rsid w:val="00E23B73"/>
    <w:rsid w:val="00E23FD8"/>
    <w:rsid w:val="00E242B2"/>
    <w:rsid w:val="00E2453E"/>
    <w:rsid w:val="00E24679"/>
    <w:rsid w:val="00E24E8E"/>
    <w:rsid w:val="00E24EB6"/>
    <w:rsid w:val="00E25369"/>
    <w:rsid w:val="00E25651"/>
    <w:rsid w:val="00E25E84"/>
    <w:rsid w:val="00E2620F"/>
    <w:rsid w:val="00E26433"/>
    <w:rsid w:val="00E2670D"/>
    <w:rsid w:val="00E26F8E"/>
    <w:rsid w:val="00E273AB"/>
    <w:rsid w:val="00E27F1A"/>
    <w:rsid w:val="00E304CC"/>
    <w:rsid w:val="00E30B9C"/>
    <w:rsid w:val="00E30F25"/>
    <w:rsid w:val="00E312C9"/>
    <w:rsid w:val="00E31F7E"/>
    <w:rsid w:val="00E32A94"/>
    <w:rsid w:val="00E32CC4"/>
    <w:rsid w:val="00E32CE5"/>
    <w:rsid w:val="00E32DED"/>
    <w:rsid w:val="00E331DE"/>
    <w:rsid w:val="00E33353"/>
    <w:rsid w:val="00E33747"/>
    <w:rsid w:val="00E34655"/>
    <w:rsid w:val="00E34666"/>
    <w:rsid w:val="00E34964"/>
    <w:rsid w:val="00E34E9A"/>
    <w:rsid w:val="00E3557E"/>
    <w:rsid w:val="00E35B04"/>
    <w:rsid w:val="00E36963"/>
    <w:rsid w:val="00E36E93"/>
    <w:rsid w:val="00E4070A"/>
    <w:rsid w:val="00E40AB9"/>
    <w:rsid w:val="00E40FDE"/>
    <w:rsid w:val="00E4106C"/>
    <w:rsid w:val="00E41E06"/>
    <w:rsid w:val="00E42093"/>
    <w:rsid w:val="00E424CD"/>
    <w:rsid w:val="00E42805"/>
    <w:rsid w:val="00E442F5"/>
    <w:rsid w:val="00E443C5"/>
    <w:rsid w:val="00E455D5"/>
    <w:rsid w:val="00E457BF"/>
    <w:rsid w:val="00E45C6C"/>
    <w:rsid w:val="00E4617A"/>
    <w:rsid w:val="00E4679C"/>
    <w:rsid w:val="00E469AA"/>
    <w:rsid w:val="00E46B61"/>
    <w:rsid w:val="00E475C0"/>
    <w:rsid w:val="00E50150"/>
    <w:rsid w:val="00E50226"/>
    <w:rsid w:val="00E5039C"/>
    <w:rsid w:val="00E5043F"/>
    <w:rsid w:val="00E504EA"/>
    <w:rsid w:val="00E5113A"/>
    <w:rsid w:val="00E51E71"/>
    <w:rsid w:val="00E522FC"/>
    <w:rsid w:val="00E53877"/>
    <w:rsid w:val="00E53D45"/>
    <w:rsid w:val="00E54003"/>
    <w:rsid w:val="00E545AC"/>
    <w:rsid w:val="00E549E0"/>
    <w:rsid w:val="00E553DE"/>
    <w:rsid w:val="00E5555A"/>
    <w:rsid w:val="00E55A16"/>
    <w:rsid w:val="00E55C02"/>
    <w:rsid w:val="00E56177"/>
    <w:rsid w:val="00E56AFA"/>
    <w:rsid w:val="00E56E8D"/>
    <w:rsid w:val="00E57CAC"/>
    <w:rsid w:val="00E57F32"/>
    <w:rsid w:val="00E57FC6"/>
    <w:rsid w:val="00E60E7E"/>
    <w:rsid w:val="00E6173C"/>
    <w:rsid w:val="00E618CF"/>
    <w:rsid w:val="00E61912"/>
    <w:rsid w:val="00E62364"/>
    <w:rsid w:val="00E6246F"/>
    <w:rsid w:val="00E63873"/>
    <w:rsid w:val="00E63CD8"/>
    <w:rsid w:val="00E645A4"/>
    <w:rsid w:val="00E64A1E"/>
    <w:rsid w:val="00E651AA"/>
    <w:rsid w:val="00E658C9"/>
    <w:rsid w:val="00E65DF5"/>
    <w:rsid w:val="00E66703"/>
    <w:rsid w:val="00E67545"/>
    <w:rsid w:val="00E67C12"/>
    <w:rsid w:val="00E67EA6"/>
    <w:rsid w:val="00E70183"/>
    <w:rsid w:val="00E7032E"/>
    <w:rsid w:val="00E703C5"/>
    <w:rsid w:val="00E712E3"/>
    <w:rsid w:val="00E71395"/>
    <w:rsid w:val="00E71809"/>
    <w:rsid w:val="00E71985"/>
    <w:rsid w:val="00E71F5F"/>
    <w:rsid w:val="00E723DC"/>
    <w:rsid w:val="00E728B2"/>
    <w:rsid w:val="00E728D3"/>
    <w:rsid w:val="00E72EEE"/>
    <w:rsid w:val="00E730F1"/>
    <w:rsid w:val="00E745F3"/>
    <w:rsid w:val="00E74715"/>
    <w:rsid w:val="00E74C3E"/>
    <w:rsid w:val="00E75262"/>
    <w:rsid w:val="00E75678"/>
    <w:rsid w:val="00E7568A"/>
    <w:rsid w:val="00E7628E"/>
    <w:rsid w:val="00E766C1"/>
    <w:rsid w:val="00E76F96"/>
    <w:rsid w:val="00E7739E"/>
    <w:rsid w:val="00E77558"/>
    <w:rsid w:val="00E7778A"/>
    <w:rsid w:val="00E77878"/>
    <w:rsid w:val="00E80188"/>
    <w:rsid w:val="00E8033A"/>
    <w:rsid w:val="00E80435"/>
    <w:rsid w:val="00E80678"/>
    <w:rsid w:val="00E806AB"/>
    <w:rsid w:val="00E80BCA"/>
    <w:rsid w:val="00E80D6C"/>
    <w:rsid w:val="00E81580"/>
    <w:rsid w:val="00E81BDA"/>
    <w:rsid w:val="00E81F80"/>
    <w:rsid w:val="00E826B2"/>
    <w:rsid w:val="00E82AAE"/>
    <w:rsid w:val="00E82C51"/>
    <w:rsid w:val="00E82D79"/>
    <w:rsid w:val="00E84552"/>
    <w:rsid w:val="00E84CB1"/>
    <w:rsid w:val="00E856FA"/>
    <w:rsid w:val="00E858BB"/>
    <w:rsid w:val="00E85ED6"/>
    <w:rsid w:val="00E8647D"/>
    <w:rsid w:val="00E8741B"/>
    <w:rsid w:val="00E87BCF"/>
    <w:rsid w:val="00E87D8B"/>
    <w:rsid w:val="00E87DF4"/>
    <w:rsid w:val="00E87FC3"/>
    <w:rsid w:val="00E90665"/>
    <w:rsid w:val="00E907C8"/>
    <w:rsid w:val="00E9088D"/>
    <w:rsid w:val="00E90B92"/>
    <w:rsid w:val="00E914A6"/>
    <w:rsid w:val="00E92FB6"/>
    <w:rsid w:val="00E93569"/>
    <w:rsid w:val="00E93826"/>
    <w:rsid w:val="00E93AB7"/>
    <w:rsid w:val="00E940AD"/>
    <w:rsid w:val="00E94427"/>
    <w:rsid w:val="00E94919"/>
    <w:rsid w:val="00E94BC1"/>
    <w:rsid w:val="00E96850"/>
    <w:rsid w:val="00E96C62"/>
    <w:rsid w:val="00E96D4A"/>
    <w:rsid w:val="00EA0474"/>
    <w:rsid w:val="00EA06FB"/>
    <w:rsid w:val="00EA10EA"/>
    <w:rsid w:val="00EA1A88"/>
    <w:rsid w:val="00EA1CB7"/>
    <w:rsid w:val="00EA20CC"/>
    <w:rsid w:val="00EA2717"/>
    <w:rsid w:val="00EA2B95"/>
    <w:rsid w:val="00EA332F"/>
    <w:rsid w:val="00EA3477"/>
    <w:rsid w:val="00EA3FF0"/>
    <w:rsid w:val="00EA433C"/>
    <w:rsid w:val="00EA4FB1"/>
    <w:rsid w:val="00EA5802"/>
    <w:rsid w:val="00EA58C6"/>
    <w:rsid w:val="00EA5C18"/>
    <w:rsid w:val="00EA645D"/>
    <w:rsid w:val="00EA6D4B"/>
    <w:rsid w:val="00EA6F7A"/>
    <w:rsid w:val="00EB02E0"/>
    <w:rsid w:val="00EB08D6"/>
    <w:rsid w:val="00EB0A18"/>
    <w:rsid w:val="00EB0E90"/>
    <w:rsid w:val="00EB13A1"/>
    <w:rsid w:val="00EB1E15"/>
    <w:rsid w:val="00EB1EC3"/>
    <w:rsid w:val="00EB2D97"/>
    <w:rsid w:val="00EB3279"/>
    <w:rsid w:val="00EB34B1"/>
    <w:rsid w:val="00EB4A1B"/>
    <w:rsid w:val="00EB4A3B"/>
    <w:rsid w:val="00EB5443"/>
    <w:rsid w:val="00EB545D"/>
    <w:rsid w:val="00EB5868"/>
    <w:rsid w:val="00EB5CC5"/>
    <w:rsid w:val="00EB5D9C"/>
    <w:rsid w:val="00EB62FA"/>
    <w:rsid w:val="00EB6348"/>
    <w:rsid w:val="00EB6854"/>
    <w:rsid w:val="00EB6DA2"/>
    <w:rsid w:val="00EB72F7"/>
    <w:rsid w:val="00EB7516"/>
    <w:rsid w:val="00EC0398"/>
    <w:rsid w:val="00EC040C"/>
    <w:rsid w:val="00EC2533"/>
    <w:rsid w:val="00EC2806"/>
    <w:rsid w:val="00EC2996"/>
    <w:rsid w:val="00EC3149"/>
    <w:rsid w:val="00EC37B9"/>
    <w:rsid w:val="00EC3B01"/>
    <w:rsid w:val="00EC5AE6"/>
    <w:rsid w:val="00EC6246"/>
    <w:rsid w:val="00EC63E5"/>
    <w:rsid w:val="00EC676F"/>
    <w:rsid w:val="00EC6B9E"/>
    <w:rsid w:val="00EC6BC4"/>
    <w:rsid w:val="00ED10F6"/>
    <w:rsid w:val="00ED145F"/>
    <w:rsid w:val="00ED189D"/>
    <w:rsid w:val="00ED1B92"/>
    <w:rsid w:val="00ED2FAB"/>
    <w:rsid w:val="00ED33C0"/>
    <w:rsid w:val="00ED3651"/>
    <w:rsid w:val="00ED37A1"/>
    <w:rsid w:val="00ED3F5F"/>
    <w:rsid w:val="00ED4354"/>
    <w:rsid w:val="00ED66FD"/>
    <w:rsid w:val="00ED67F2"/>
    <w:rsid w:val="00ED72D7"/>
    <w:rsid w:val="00ED7637"/>
    <w:rsid w:val="00ED7B97"/>
    <w:rsid w:val="00EE06E2"/>
    <w:rsid w:val="00EE0BF8"/>
    <w:rsid w:val="00EE1420"/>
    <w:rsid w:val="00EE19F8"/>
    <w:rsid w:val="00EE20D7"/>
    <w:rsid w:val="00EE2A8E"/>
    <w:rsid w:val="00EE2B65"/>
    <w:rsid w:val="00EE2B73"/>
    <w:rsid w:val="00EE34DB"/>
    <w:rsid w:val="00EE3885"/>
    <w:rsid w:val="00EE38B0"/>
    <w:rsid w:val="00EE41A8"/>
    <w:rsid w:val="00EE430F"/>
    <w:rsid w:val="00EE51B9"/>
    <w:rsid w:val="00EE5A44"/>
    <w:rsid w:val="00EE5D38"/>
    <w:rsid w:val="00EE6207"/>
    <w:rsid w:val="00EE7D4E"/>
    <w:rsid w:val="00EF0611"/>
    <w:rsid w:val="00EF1822"/>
    <w:rsid w:val="00EF19E7"/>
    <w:rsid w:val="00EF1EDD"/>
    <w:rsid w:val="00EF2F4A"/>
    <w:rsid w:val="00EF3A15"/>
    <w:rsid w:val="00EF3CA0"/>
    <w:rsid w:val="00EF3CD9"/>
    <w:rsid w:val="00EF3F18"/>
    <w:rsid w:val="00EF3FFC"/>
    <w:rsid w:val="00EF42F5"/>
    <w:rsid w:val="00EF4F4C"/>
    <w:rsid w:val="00EF5AD3"/>
    <w:rsid w:val="00EF5BBB"/>
    <w:rsid w:val="00EF5DAA"/>
    <w:rsid w:val="00EF613A"/>
    <w:rsid w:val="00EF615B"/>
    <w:rsid w:val="00EF6858"/>
    <w:rsid w:val="00EF6D40"/>
    <w:rsid w:val="00EF6EC0"/>
    <w:rsid w:val="00EF6F52"/>
    <w:rsid w:val="00F00193"/>
    <w:rsid w:val="00F00201"/>
    <w:rsid w:val="00F00410"/>
    <w:rsid w:val="00F005BF"/>
    <w:rsid w:val="00F00617"/>
    <w:rsid w:val="00F0100A"/>
    <w:rsid w:val="00F01939"/>
    <w:rsid w:val="00F02599"/>
    <w:rsid w:val="00F02752"/>
    <w:rsid w:val="00F02B78"/>
    <w:rsid w:val="00F02EB6"/>
    <w:rsid w:val="00F03925"/>
    <w:rsid w:val="00F04DC1"/>
    <w:rsid w:val="00F04FCE"/>
    <w:rsid w:val="00F053B0"/>
    <w:rsid w:val="00F05B29"/>
    <w:rsid w:val="00F05C2A"/>
    <w:rsid w:val="00F06070"/>
    <w:rsid w:val="00F065B3"/>
    <w:rsid w:val="00F06D35"/>
    <w:rsid w:val="00F07F21"/>
    <w:rsid w:val="00F10368"/>
    <w:rsid w:val="00F10F34"/>
    <w:rsid w:val="00F1155C"/>
    <w:rsid w:val="00F115A2"/>
    <w:rsid w:val="00F12A58"/>
    <w:rsid w:val="00F12A92"/>
    <w:rsid w:val="00F1372A"/>
    <w:rsid w:val="00F13A49"/>
    <w:rsid w:val="00F150C6"/>
    <w:rsid w:val="00F15D89"/>
    <w:rsid w:val="00F16644"/>
    <w:rsid w:val="00F16FE5"/>
    <w:rsid w:val="00F2036F"/>
    <w:rsid w:val="00F20700"/>
    <w:rsid w:val="00F20963"/>
    <w:rsid w:val="00F20A6C"/>
    <w:rsid w:val="00F21095"/>
    <w:rsid w:val="00F21D60"/>
    <w:rsid w:val="00F21FCA"/>
    <w:rsid w:val="00F22154"/>
    <w:rsid w:val="00F2249E"/>
    <w:rsid w:val="00F22E7F"/>
    <w:rsid w:val="00F23F57"/>
    <w:rsid w:val="00F24DBB"/>
    <w:rsid w:val="00F25025"/>
    <w:rsid w:val="00F252C7"/>
    <w:rsid w:val="00F259F3"/>
    <w:rsid w:val="00F2629E"/>
    <w:rsid w:val="00F2680F"/>
    <w:rsid w:val="00F26827"/>
    <w:rsid w:val="00F2689C"/>
    <w:rsid w:val="00F2697A"/>
    <w:rsid w:val="00F275FD"/>
    <w:rsid w:val="00F27933"/>
    <w:rsid w:val="00F30859"/>
    <w:rsid w:val="00F310F8"/>
    <w:rsid w:val="00F31361"/>
    <w:rsid w:val="00F33653"/>
    <w:rsid w:val="00F342F1"/>
    <w:rsid w:val="00F3459C"/>
    <w:rsid w:val="00F346B4"/>
    <w:rsid w:val="00F34EAF"/>
    <w:rsid w:val="00F35BC2"/>
    <w:rsid w:val="00F35CF8"/>
    <w:rsid w:val="00F365DE"/>
    <w:rsid w:val="00F37186"/>
    <w:rsid w:val="00F37E3F"/>
    <w:rsid w:val="00F40437"/>
    <w:rsid w:val="00F40706"/>
    <w:rsid w:val="00F40A25"/>
    <w:rsid w:val="00F40CF5"/>
    <w:rsid w:val="00F41D00"/>
    <w:rsid w:val="00F42457"/>
    <w:rsid w:val="00F42CA1"/>
    <w:rsid w:val="00F44199"/>
    <w:rsid w:val="00F44DB8"/>
    <w:rsid w:val="00F4509C"/>
    <w:rsid w:val="00F45426"/>
    <w:rsid w:val="00F46473"/>
    <w:rsid w:val="00F46E95"/>
    <w:rsid w:val="00F47CA0"/>
    <w:rsid w:val="00F503E2"/>
    <w:rsid w:val="00F50972"/>
    <w:rsid w:val="00F50C19"/>
    <w:rsid w:val="00F50CA9"/>
    <w:rsid w:val="00F50DE5"/>
    <w:rsid w:val="00F50FB5"/>
    <w:rsid w:val="00F51068"/>
    <w:rsid w:val="00F513E2"/>
    <w:rsid w:val="00F5172D"/>
    <w:rsid w:val="00F5173C"/>
    <w:rsid w:val="00F51BCD"/>
    <w:rsid w:val="00F51F8B"/>
    <w:rsid w:val="00F51FE3"/>
    <w:rsid w:val="00F52488"/>
    <w:rsid w:val="00F529BA"/>
    <w:rsid w:val="00F53B0E"/>
    <w:rsid w:val="00F5455B"/>
    <w:rsid w:val="00F54664"/>
    <w:rsid w:val="00F54BD3"/>
    <w:rsid w:val="00F55351"/>
    <w:rsid w:val="00F5564C"/>
    <w:rsid w:val="00F57990"/>
    <w:rsid w:val="00F57FFE"/>
    <w:rsid w:val="00F60188"/>
    <w:rsid w:val="00F60752"/>
    <w:rsid w:val="00F60C99"/>
    <w:rsid w:val="00F6115F"/>
    <w:rsid w:val="00F61267"/>
    <w:rsid w:val="00F613A2"/>
    <w:rsid w:val="00F61C86"/>
    <w:rsid w:val="00F61D9A"/>
    <w:rsid w:val="00F629C6"/>
    <w:rsid w:val="00F62D4D"/>
    <w:rsid w:val="00F63565"/>
    <w:rsid w:val="00F63658"/>
    <w:rsid w:val="00F63D0A"/>
    <w:rsid w:val="00F63FA8"/>
    <w:rsid w:val="00F644CE"/>
    <w:rsid w:val="00F64A83"/>
    <w:rsid w:val="00F64B63"/>
    <w:rsid w:val="00F64C17"/>
    <w:rsid w:val="00F6509D"/>
    <w:rsid w:val="00F6525F"/>
    <w:rsid w:val="00F6532F"/>
    <w:rsid w:val="00F6586D"/>
    <w:rsid w:val="00F658AC"/>
    <w:rsid w:val="00F65C2F"/>
    <w:rsid w:val="00F65F8D"/>
    <w:rsid w:val="00F66716"/>
    <w:rsid w:val="00F669D0"/>
    <w:rsid w:val="00F66B93"/>
    <w:rsid w:val="00F66D85"/>
    <w:rsid w:val="00F675A7"/>
    <w:rsid w:val="00F6763F"/>
    <w:rsid w:val="00F67648"/>
    <w:rsid w:val="00F71379"/>
    <w:rsid w:val="00F7165E"/>
    <w:rsid w:val="00F71F3D"/>
    <w:rsid w:val="00F72535"/>
    <w:rsid w:val="00F72563"/>
    <w:rsid w:val="00F72AF0"/>
    <w:rsid w:val="00F73AC4"/>
    <w:rsid w:val="00F73D4A"/>
    <w:rsid w:val="00F73E62"/>
    <w:rsid w:val="00F73F3A"/>
    <w:rsid w:val="00F742D6"/>
    <w:rsid w:val="00F74546"/>
    <w:rsid w:val="00F75A98"/>
    <w:rsid w:val="00F75CA1"/>
    <w:rsid w:val="00F75F01"/>
    <w:rsid w:val="00F76681"/>
    <w:rsid w:val="00F771A4"/>
    <w:rsid w:val="00F77E4B"/>
    <w:rsid w:val="00F80214"/>
    <w:rsid w:val="00F80524"/>
    <w:rsid w:val="00F805FC"/>
    <w:rsid w:val="00F80943"/>
    <w:rsid w:val="00F81406"/>
    <w:rsid w:val="00F81D49"/>
    <w:rsid w:val="00F8358B"/>
    <w:rsid w:val="00F83CFD"/>
    <w:rsid w:val="00F85510"/>
    <w:rsid w:val="00F85CC3"/>
    <w:rsid w:val="00F862F1"/>
    <w:rsid w:val="00F867BA"/>
    <w:rsid w:val="00F86B46"/>
    <w:rsid w:val="00F86F0F"/>
    <w:rsid w:val="00F8735A"/>
    <w:rsid w:val="00F873F6"/>
    <w:rsid w:val="00F876C8"/>
    <w:rsid w:val="00F90091"/>
    <w:rsid w:val="00F90198"/>
    <w:rsid w:val="00F90394"/>
    <w:rsid w:val="00F90626"/>
    <w:rsid w:val="00F9065F"/>
    <w:rsid w:val="00F9229E"/>
    <w:rsid w:val="00F93366"/>
    <w:rsid w:val="00F93623"/>
    <w:rsid w:val="00F94F75"/>
    <w:rsid w:val="00F9546B"/>
    <w:rsid w:val="00F96615"/>
    <w:rsid w:val="00F97E9A"/>
    <w:rsid w:val="00FA0429"/>
    <w:rsid w:val="00FA054A"/>
    <w:rsid w:val="00FA08EF"/>
    <w:rsid w:val="00FA0C95"/>
    <w:rsid w:val="00FA2074"/>
    <w:rsid w:val="00FA2C7A"/>
    <w:rsid w:val="00FA3148"/>
    <w:rsid w:val="00FA3DC9"/>
    <w:rsid w:val="00FA502D"/>
    <w:rsid w:val="00FA503B"/>
    <w:rsid w:val="00FA551A"/>
    <w:rsid w:val="00FA5C54"/>
    <w:rsid w:val="00FA6678"/>
    <w:rsid w:val="00FA6B57"/>
    <w:rsid w:val="00FA7042"/>
    <w:rsid w:val="00FA76B6"/>
    <w:rsid w:val="00FA7868"/>
    <w:rsid w:val="00FB06E0"/>
    <w:rsid w:val="00FB0E62"/>
    <w:rsid w:val="00FB10BF"/>
    <w:rsid w:val="00FB1885"/>
    <w:rsid w:val="00FB1EDC"/>
    <w:rsid w:val="00FB20DA"/>
    <w:rsid w:val="00FB2EE2"/>
    <w:rsid w:val="00FB329F"/>
    <w:rsid w:val="00FB3459"/>
    <w:rsid w:val="00FB3ADC"/>
    <w:rsid w:val="00FB4417"/>
    <w:rsid w:val="00FB4A80"/>
    <w:rsid w:val="00FB506D"/>
    <w:rsid w:val="00FB5A8D"/>
    <w:rsid w:val="00FB5D13"/>
    <w:rsid w:val="00FB6982"/>
    <w:rsid w:val="00FB6B36"/>
    <w:rsid w:val="00FB6EF7"/>
    <w:rsid w:val="00FB70EA"/>
    <w:rsid w:val="00FB7571"/>
    <w:rsid w:val="00FB7671"/>
    <w:rsid w:val="00FB7B4B"/>
    <w:rsid w:val="00FB7E5B"/>
    <w:rsid w:val="00FB7F23"/>
    <w:rsid w:val="00FC00C4"/>
    <w:rsid w:val="00FC069A"/>
    <w:rsid w:val="00FC06CE"/>
    <w:rsid w:val="00FC0A26"/>
    <w:rsid w:val="00FC11F3"/>
    <w:rsid w:val="00FC1809"/>
    <w:rsid w:val="00FC1E91"/>
    <w:rsid w:val="00FC3209"/>
    <w:rsid w:val="00FC4407"/>
    <w:rsid w:val="00FC44D7"/>
    <w:rsid w:val="00FC55AE"/>
    <w:rsid w:val="00FC5691"/>
    <w:rsid w:val="00FC5A2D"/>
    <w:rsid w:val="00FC613B"/>
    <w:rsid w:val="00FC6226"/>
    <w:rsid w:val="00FC64C4"/>
    <w:rsid w:val="00FC69AC"/>
    <w:rsid w:val="00FC6B65"/>
    <w:rsid w:val="00FC6D8B"/>
    <w:rsid w:val="00FC7FFA"/>
    <w:rsid w:val="00FD0441"/>
    <w:rsid w:val="00FD08B3"/>
    <w:rsid w:val="00FD0BBF"/>
    <w:rsid w:val="00FD0BC8"/>
    <w:rsid w:val="00FD0D3C"/>
    <w:rsid w:val="00FD0DF1"/>
    <w:rsid w:val="00FD0E79"/>
    <w:rsid w:val="00FD19E0"/>
    <w:rsid w:val="00FD25D2"/>
    <w:rsid w:val="00FD276F"/>
    <w:rsid w:val="00FD28F8"/>
    <w:rsid w:val="00FD2ADA"/>
    <w:rsid w:val="00FD2C72"/>
    <w:rsid w:val="00FD3FB3"/>
    <w:rsid w:val="00FD43F3"/>
    <w:rsid w:val="00FD4906"/>
    <w:rsid w:val="00FD49BB"/>
    <w:rsid w:val="00FD4BCA"/>
    <w:rsid w:val="00FD4D07"/>
    <w:rsid w:val="00FD4FE2"/>
    <w:rsid w:val="00FD57EB"/>
    <w:rsid w:val="00FD5C5E"/>
    <w:rsid w:val="00FD61D2"/>
    <w:rsid w:val="00FD61E8"/>
    <w:rsid w:val="00FD64A6"/>
    <w:rsid w:val="00FD66AB"/>
    <w:rsid w:val="00FD66BA"/>
    <w:rsid w:val="00FD67DF"/>
    <w:rsid w:val="00FD6A25"/>
    <w:rsid w:val="00FD6E93"/>
    <w:rsid w:val="00FD6F92"/>
    <w:rsid w:val="00FD6FE5"/>
    <w:rsid w:val="00FD7513"/>
    <w:rsid w:val="00FD7BCF"/>
    <w:rsid w:val="00FE0204"/>
    <w:rsid w:val="00FE0312"/>
    <w:rsid w:val="00FE06C3"/>
    <w:rsid w:val="00FE0825"/>
    <w:rsid w:val="00FE0A5D"/>
    <w:rsid w:val="00FE0AA1"/>
    <w:rsid w:val="00FE0E43"/>
    <w:rsid w:val="00FE1172"/>
    <w:rsid w:val="00FE15B3"/>
    <w:rsid w:val="00FE184A"/>
    <w:rsid w:val="00FE1958"/>
    <w:rsid w:val="00FE1A6E"/>
    <w:rsid w:val="00FE2422"/>
    <w:rsid w:val="00FE2687"/>
    <w:rsid w:val="00FE2979"/>
    <w:rsid w:val="00FE2A84"/>
    <w:rsid w:val="00FE2C02"/>
    <w:rsid w:val="00FE324A"/>
    <w:rsid w:val="00FE3AA4"/>
    <w:rsid w:val="00FE4143"/>
    <w:rsid w:val="00FE414B"/>
    <w:rsid w:val="00FE419C"/>
    <w:rsid w:val="00FE4644"/>
    <w:rsid w:val="00FE4D22"/>
    <w:rsid w:val="00FE4D7B"/>
    <w:rsid w:val="00FE4DEA"/>
    <w:rsid w:val="00FE5769"/>
    <w:rsid w:val="00FE6192"/>
    <w:rsid w:val="00FE6E60"/>
    <w:rsid w:val="00FE732A"/>
    <w:rsid w:val="00FE7919"/>
    <w:rsid w:val="00FF1B27"/>
    <w:rsid w:val="00FF1CF9"/>
    <w:rsid w:val="00FF1D21"/>
    <w:rsid w:val="00FF20B2"/>
    <w:rsid w:val="00FF2CE5"/>
    <w:rsid w:val="00FF31D5"/>
    <w:rsid w:val="00FF3460"/>
    <w:rsid w:val="00FF39EC"/>
    <w:rsid w:val="00FF4B76"/>
    <w:rsid w:val="00FF4F55"/>
    <w:rsid w:val="00FF5781"/>
    <w:rsid w:val="00FF5C35"/>
    <w:rsid w:val="00FF5E71"/>
    <w:rsid w:val="00FF5FF9"/>
    <w:rsid w:val="00FF617E"/>
    <w:rsid w:val="00FF71DE"/>
    <w:rsid w:val="00FF7665"/>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25A6B5"/>
  <w15:chartTrackingRefBased/>
  <w15:docId w15:val="{4DAF7392-03BB-724F-8873-722A82D68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18"/>
        <w:szCs w:val="18"/>
        <w:lang w:val="da-DK" w:eastAsia="en-US" w:bidi="ar-SA"/>
      </w:rPr>
    </w:rPrDefault>
    <w:pPrDefault>
      <w:pPr>
        <w:spacing w:line="240" w:lineRule="atLeast"/>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1D92"/>
    <w:pPr>
      <w:spacing w:before="120"/>
      <w:jc w:val="both"/>
    </w:pPr>
    <w:rPr>
      <w:lang w:val="en-GB"/>
    </w:rPr>
  </w:style>
  <w:style w:type="paragraph" w:styleId="Heading1">
    <w:name w:val="heading 1"/>
    <w:basedOn w:val="Normal"/>
    <w:next w:val="Normal"/>
    <w:link w:val="Heading1Char"/>
    <w:uiPriority w:val="9"/>
    <w:qFormat/>
    <w:rsid w:val="00651F74"/>
    <w:pPr>
      <w:keepNext/>
      <w:keepLines/>
      <w:pageBreakBefore/>
      <w:numPr>
        <w:numId w:val="11"/>
      </w:numPr>
      <w:suppressAutoHyphens/>
      <w:spacing w:before="0" w:after="454" w:line="440" w:lineRule="atLeast"/>
      <w:ind w:left="567" w:hanging="567"/>
      <w:jc w:val="left"/>
      <w:outlineLvl w:val="0"/>
    </w:pPr>
    <w:rPr>
      <w:rFonts w:asciiTheme="majorHAnsi" w:eastAsiaTheme="majorEastAsia" w:hAnsiTheme="majorHAnsi" w:cstheme="majorBidi"/>
      <w:b/>
      <w:color w:val="164194"/>
      <w:sz w:val="40"/>
      <w:szCs w:val="32"/>
    </w:rPr>
  </w:style>
  <w:style w:type="paragraph" w:styleId="Heading2">
    <w:name w:val="heading 2"/>
    <w:basedOn w:val="Normal"/>
    <w:next w:val="Normal"/>
    <w:link w:val="Heading2Char"/>
    <w:uiPriority w:val="9"/>
    <w:qFormat/>
    <w:rsid w:val="00651F74"/>
    <w:pPr>
      <w:keepNext/>
      <w:keepLines/>
      <w:numPr>
        <w:ilvl w:val="1"/>
        <w:numId w:val="11"/>
      </w:numPr>
      <w:tabs>
        <w:tab w:val="left" w:pos="737"/>
      </w:tabs>
      <w:suppressAutoHyphens/>
      <w:spacing w:before="240" w:after="120" w:line="300" w:lineRule="atLeast"/>
      <w:jc w:val="left"/>
      <w:outlineLvl w:val="1"/>
    </w:pPr>
    <w:rPr>
      <w:rFonts w:asciiTheme="majorHAnsi" w:eastAsiaTheme="majorEastAsia" w:hAnsiTheme="majorHAnsi" w:cstheme="majorBidi"/>
      <w:b/>
      <w:color w:val="164194"/>
      <w:sz w:val="26"/>
      <w:szCs w:val="26"/>
    </w:rPr>
  </w:style>
  <w:style w:type="paragraph" w:styleId="Heading3">
    <w:name w:val="heading 3"/>
    <w:basedOn w:val="Normal"/>
    <w:next w:val="Normal"/>
    <w:link w:val="Heading3Char"/>
    <w:uiPriority w:val="9"/>
    <w:qFormat/>
    <w:rsid w:val="00651F74"/>
    <w:pPr>
      <w:keepNext/>
      <w:keepLines/>
      <w:numPr>
        <w:ilvl w:val="2"/>
        <w:numId w:val="11"/>
      </w:numPr>
      <w:tabs>
        <w:tab w:val="left" w:pos="993"/>
      </w:tabs>
      <w:suppressAutoHyphens/>
      <w:spacing w:before="240" w:line="260" w:lineRule="atLeast"/>
      <w:ind w:left="993" w:hanging="993"/>
      <w:jc w:val="left"/>
      <w:outlineLvl w:val="2"/>
    </w:pPr>
    <w:rPr>
      <w:rFonts w:asciiTheme="majorHAnsi" w:eastAsiaTheme="majorEastAsia" w:hAnsiTheme="majorHAnsi" w:cstheme="majorBidi"/>
      <w:b/>
      <w:color w:val="164194"/>
      <w:sz w:val="21"/>
      <w:szCs w:val="24"/>
      <w:lang w:val="en-US"/>
    </w:rPr>
  </w:style>
  <w:style w:type="paragraph" w:styleId="Heading4">
    <w:name w:val="heading 4"/>
    <w:basedOn w:val="Normal"/>
    <w:next w:val="Normal"/>
    <w:link w:val="Heading4Char"/>
    <w:uiPriority w:val="9"/>
    <w:qFormat/>
    <w:rsid w:val="00651F74"/>
    <w:pPr>
      <w:keepNext/>
      <w:keepLines/>
      <w:numPr>
        <w:ilvl w:val="3"/>
        <w:numId w:val="11"/>
      </w:numPr>
      <w:tabs>
        <w:tab w:val="left" w:pos="1049"/>
      </w:tabs>
      <w:suppressAutoHyphens/>
      <w:spacing w:before="240" w:line="260" w:lineRule="atLeast"/>
      <w:ind w:left="1049" w:hanging="1049"/>
      <w:jc w:val="left"/>
      <w:outlineLvl w:val="3"/>
    </w:pPr>
    <w:rPr>
      <w:rFonts w:asciiTheme="majorHAnsi" w:eastAsiaTheme="majorEastAsia" w:hAnsiTheme="majorHAnsi" w:cstheme="majorBidi"/>
      <w:b/>
      <w:iCs/>
      <w:color w:val="164194"/>
      <w:lang w:val="en-US"/>
    </w:rPr>
  </w:style>
  <w:style w:type="paragraph" w:styleId="Heading5">
    <w:name w:val="heading 5"/>
    <w:basedOn w:val="Normal"/>
    <w:next w:val="Normal"/>
    <w:link w:val="Heading5Char"/>
    <w:uiPriority w:val="9"/>
    <w:semiHidden/>
    <w:rsid w:val="00DD0CF0"/>
    <w:pPr>
      <w:keepNext/>
      <w:keepLines/>
      <w:numPr>
        <w:ilvl w:val="4"/>
        <w:numId w:val="11"/>
      </w:numPr>
      <w:tabs>
        <w:tab w:val="num" w:pos="360"/>
      </w:tabs>
      <w:spacing w:before="40"/>
      <w:outlineLvl w:val="4"/>
    </w:pPr>
    <w:rPr>
      <w:rFonts w:asciiTheme="majorHAnsi" w:eastAsiaTheme="majorEastAsia" w:hAnsiTheme="majorHAnsi" w:cstheme="majorBidi"/>
      <w:color w:val="081130"/>
    </w:rPr>
  </w:style>
  <w:style w:type="paragraph" w:styleId="Heading6">
    <w:name w:val="heading 6"/>
    <w:basedOn w:val="Normal"/>
    <w:next w:val="Normal"/>
    <w:link w:val="Heading6Char"/>
    <w:uiPriority w:val="9"/>
    <w:semiHidden/>
    <w:rsid w:val="00DD0CF0"/>
    <w:pPr>
      <w:keepNext/>
      <w:keepLines/>
      <w:numPr>
        <w:ilvl w:val="5"/>
        <w:numId w:val="11"/>
      </w:numPr>
      <w:tabs>
        <w:tab w:val="num" w:pos="360"/>
      </w:tabs>
      <w:spacing w:before="40"/>
      <w:outlineLvl w:val="5"/>
    </w:pPr>
    <w:rPr>
      <w:rFonts w:asciiTheme="majorHAnsi" w:eastAsiaTheme="majorEastAsia" w:hAnsiTheme="majorHAnsi" w:cstheme="majorBidi"/>
      <w:color w:val="050B20"/>
    </w:rPr>
  </w:style>
  <w:style w:type="paragraph" w:styleId="Heading7">
    <w:name w:val="heading 7"/>
    <w:basedOn w:val="Normal"/>
    <w:next w:val="Normal"/>
    <w:link w:val="Heading7Char"/>
    <w:uiPriority w:val="9"/>
    <w:semiHidden/>
    <w:rsid w:val="00DD0CF0"/>
    <w:pPr>
      <w:keepNext/>
      <w:keepLines/>
      <w:numPr>
        <w:ilvl w:val="6"/>
        <w:numId w:val="11"/>
      </w:numPr>
      <w:tabs>
        <w:tab w:val="num" w:pos="360"/>
      </w:tabs>
      <w:spacing w:before="40"/>
      <w:outlineLvl w:val="6"/>
    </w:pPr>
    <w:rPr>
      <w:rFonts w:asciiTheme="majorHAnsi" w:eastAsiaTheme="majorEastAsia" w:hAnsiTheme="majorHAnsi" w:cstheme="majorBidi"/>
      <w:i/>
      <w:iCs/>
      <w:color w:val="050B20"/>
    </w:rPr>
  </w:style>
  <w:style w:type="paragraph" w:styleId="Heading8">
    <w:name w:val="heading 8"/>
    <w:basedOn w:val="Normal"/>
    <w:next w:val="Normal"/>
    <w:link w:val="Heading8Char"/>
    <w:uiPriority w:val="9"/>
    <w:semiHidden/>
    <w:rsid w:val="00DD0CF0"/>
    <w:pPr>
      <w:keepNext/>
      <w:keepLines/>
      <w:numPr>
        <w:ilvl w:val="7"/>
        <w:numId w:val="11"/>
      </w:numPr>
      <w:tabs>
        <w:tab w:val="num" w:pos="360"/>
      </w:tabs>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semiHidden/>
    <w:rsid w:val="00DD0CF0"/>
    <w:pPr>
      <w:keepNext/>
      <w:keepLines/>
      <w:numPr>
        <w:ilvl w:val="8"/>
        <w:numId w:val="11"/>
      </w:numPr>
      <w:tabs>
        <w:tab w:val="num" w:pos="360"/>
      </w:tabs>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1F74"/>
    <w:rPr>
      <w:rFonts w:asciiTheme="majorHAnsi" w:eastAsiaTheme="majorEastAsia" w:hAnsiTheme="majorHAnsi" w:cstheme="majorBidi"/>
      <w:b/>
      <w:color w:val="164194"/>
      <w:sz w:val="40"/>
      <w:szCs w:val="32"/>
      <w:lang w:val="en-GB"/>
    </w:rPr>
  </w:style>
  <w:style w:type="paragraph" w:styleId="BalloonText">
    <w:name w:val="Balloon Text"/>
    <w:basedOn w:val="Normal"/>
    <w:link w:val="BalloonTextChar"/>
    <w:uiPriority w:val="99"/>
    <w:semiHidden/>
    <w:rsid w:val="00DD0CF0"/>
    <w:pPr>
      <w:spacing w:line="240" w:lineRule="auto"/>
    </w:pPr>
    <w:rPr>
      <w:rFonts w:ascii="Segoe UI" w:hAnsi="Segoe UI" w:cs="Segoe UI"/>
    </w:rPr>
  </w:style>
  <w:style w:type="character" w:customStyle="1" w:styleId="BalloonTextChar">
    <w:name w:val="Balloon Text Char"/>
    <w:basedOn w:val="DefaultParagraphFont"/>
    <w:link w:val="BalloonText"/>
    <w:uiPriority w:val="99"/>
    <w:semiHidden/>
    <w:rsid w:val="00ED37A1"/>
    <w:rPr>
      <w:rFonts w:ascii="Segoe UI" w:hAnsi="Segoe UI" w:cs="Segoe UI"/>
      <w:lang w:val="en-GB"/>
    </w:rPr>
  </w:style>
  <w:style w:type="paragraph" w:styleId="Bibliography">
    <w:name w:val="Bibliography"/>
    <w:basedOn w:val="Normal"/>
    <w:next w:val="Normal"/>
    <w:uiPriority w:val="37"/>
    <w:rsid w:val="00AE1D92"/>
    <w:pPr>
      <w:jc w:val="left"/>
    </w:pPr>
  </w:style>
  <w:style w:type="paragraph" w:styleId="BlockText">
    <w:name w:val="Block Text"/>
    <w:basedOn w:val="Normal"/>
    <w:uiPriority w:val="99"/>
    <w:semiHidden/>
    <w:rsid w:val="00DD0CF0"/>
    <w:pPr>
      <w:pBdr>
        <w:top w:val="single" w:sz="2" w:space="10" w:color="0B1741"/>
        <w:left w:val="single" w:sz="2" w:space="10" w:color="0B1741"/>
        <w:bottom w:val="single" w:sz="2" w:space="10" w:color="0B1741"/>
        <w:right w:val="single" w:sz="2" w:space="10" w:color="0B1741"/>
      </w:pBdr>
      <w:ind w:left="1152" w:right="1152"/>
    </w:pPr>
    <w:rPr>
      <w:rFonts w:eastAsiaTheme="minorEastAsia"/>
      <w:i/>
      <w:iCs/>
      <w:color w:val="0B1741"/>
    </w:rPr>
  </w:style>
  <w:style w:type="paragraph" w:styleId="BodyText">
    <w:name w:val="Body Text"/>
    <w:basedOn w:val="Normal"/>
    <w:link w:val="BodyTextChar"/>
    <w:uiPriority w:val="1"/>
    <w:qFormat/>
    <w:rsid w:val="00DD0CF0"/>
    <w:pPr>
      <w:spacing w:after="120"/>
    </w:pPr>
  </w:style>
  <w:style w:type="character" w:customStyle="1" w:styleId="BodyTextChar">
    <w:name w:val="Body Text Char"/>
    <w:basedOn w:val="DefaultParagraphFont"/>
    <w:link w:val="BodyText"/>
    <w:uiPriority w:val="99"/>
    <w:rsid w:val="00ED37A1"/>
    <w:rPr>
      <w:lang w:val="en-GB"/>
    </w:rPr>
  </w:style>
  <w:style w:type="paragraph" w:styleId="BodyText2">
    <w:name w:val="Body Text 2"/>
    <w:basedOn w:val="Normal"/>
    <w:link w:val="BodyText2Char"/>
    <w:uiPriority w:val="99"/>
    <w:semiHidden/>
    <w:rsid w:val="00DD0CF0"/>
    <w:pPr>
      <w:spacing w:after="120" w:line="480" w:lineRule="auto"/>
    </w:pPr>
  </w:style>
  <w:style w:type="character" w:customStyle="1" w:styleId="BodyText2Char">
    <w:name w:val="Body Text 2 Char"/>
    <w:basedOn w:val="DefaultParagraphFont"/>
    <w:link w:val="BodyText2"/>
    <w:uiPriority w:val="99"/>
    <w:semiHidden/>
    <w:rsid w:val="00ED37A1"/>
    <w:rPr>
      <w:lang w:val="en-GB"/>
    </w:rPr>
  </w:style>
  <w:style w:type="paragraph" w:styleId="BodyText3">
    <w:name w:val="Body Text 3"/>
    <w:basedOn w:val="Normal"/>
    <w:link w:val="BodyText3Char"/>
    <w:uiPriority w:val="99"/>
    <w:semiHidden/>
    <w:rsid w:val="00DD0CF0"/>
    <w:pPr>
      <w:spacing w:after="120"/>
    </w:pPr>
    <w:rPr>
      <w:sz w:val="16"/>
      <w:szCs w:val="16"/>
    </w:rPr>
  </w:style>
  <w:style w:type="character" w:customStyle="1" w:styleId="BodyText3Char">
    <w:name w:val="Body Text 3 Char"/>
    <w:basedOn w:val="DefaultParagraphFont"/>
    <w:link w:val="BodyText3"/>
    <w:uiPriority w:val="99"/>
    <w:semiHidden/>
    <w:rsid w:val="00ED37A1"/>
    <w:rPr>
      <w:sz w:val="16"/>
      <w:szCs w:val="16"/>
      <w:lang w:val="en-GB"/>
    </w:rPr>
  </w:style>
  <w:style w:type="paragraph" w:styleId="BodyTextFirstIndent">
    <w:name w:val="Body Text First Indent"/>
    <w:basedOn w:val="BodyText"/>
    <w:link w:val="BodyTextFirstIndentChar"/>
    <w:uiPriority w:val="99"/>
    <w:semiHidden/>
    <w:rsid w:val="00DD0CF0"/>
    <w:pPr>
      <w:spacing w:after="0"/>
      <w:ind w:firstLine="360"/>
    </w:pPr>
  </w:style>
  <w:style w:type="character" w:customStyle="1" w:styleId="BodyTextFirstIndentChar">
    <w:name w:val="Body Text First Indent Char"/>
    <w:basedOn w:val="BodyTextChar"/>
    <w:link w:val="BodyTextFirstIndent"/>
    <w:uiPriority w:val="99"/>
    <w:semiHidden/>
    <w:rsid w:val="00ED37A1"/>
    <w:rPr>
      <w:lang w:val="en-GB"/>
    </w:rPr>
  </w:style>
  <w:style w:type="paragraph" w:styleId="BodyTextIndent">
    <w:name w:val="Body Text Indent"/>
    <w:basedOn w:val="Normal"/>
    <w:link w:val="BodyTextIndentChar"/>
    <w:uiPriority w:val="99"/>
    <w:semiHidden/>
    <w:rsid w:val="00DD0CF0"/>
    <w:pPr>
      <w:spacing w:after="120"/>
      <w:ind w:left="283"/>
    </w:pPr>
  </w:style>
  <w:style w:type="character" w:customStyle="1" w:styleId="BodyTextIndentChar">
    <w:name w:val="Body Text Indent Char"/>
    <w:basedOn w:val="DefaultParagraphFont"/>
    <w:link w:val="BodyTextIndent"/>
    <w:uiPriority w:val="99"/>
    <w:semiHidden/>
    <w:rsid w:val="00ED37A1"/>
    <w:rPr>
      <w:lang w:val="en-GB"/>
    </w:rPr>
  </w:style>
  <w:style w:type="paragraph" w:styleId="BodyTextFirstIndent2">
    <w:name w:val="Body Text First Indent 2"/>
    <w:basedOn w:val="BodyTextIndent"/>
    <w:link w:val="BodyTextFirstIndent2Char"/>
    <w:uiPriority w:val="99"/>
    <w:semiHidden/>
    <w:rsid w:val="00DD0CF0"/>
    <w:pPr>
      <w:spacing w:after="0"/>
      <w:ind w:left="360" w:firstLine="360"/>
    </w:pPr>
  </w:style>
  <w:style w:type="character" w:customStyle="1" w:styleId="BodyTextFirstIndent2Char">
    <w:name w:val="Body Text First Indent 2 Char"/>
    <w:basedOn w:val="BodyTextIndentChar"/>
    <w:link w:val="BodyTextFirstIndent2"/>
    <w:uiPriority w:val="99"/>
    <w:semiHidden/>
    <w:rsid w:val="00ED37A1"/>
    <w:rPr>
      <w:lang w:val="en-GB"/>
    </w:rPr>
  </w:style>
  <w:style w:type="paragraph" w:styleId="BodyTextIndent2">
    <w:name w:val="Body Text Indent 2"/>
    <w:basedOn w:val="Normal"/>
    <w:link w:val="BodyTextIndent2Char"/>
    <w:uiPriority w:val="99"/>
    <w:semiHidden/>
    <w:rsid w:val="00DD0CF0"/>
    <w:pPr>
      <w:spacing w:after="120" w:line="480" w:lineRule="auto"/>
      <w:ind w:left="283"/>
    </w:pPr>
  </w:style>
  <w:style w:type="character" w:customStyle="1" w:styleId="BodyTextIndent2Char">
    <w:name w:val="Body Text Indent 2 Char"/>
    <w:basedOn w:val="DefaultParagraphFont"/>
    <w:link w:val="BodyTextIndent2"/>
    <w:uiPriority w:val="99"/>
    <w:semiHidden/>
    <w:rsid w:val="00ED37A1"/>
    <w:rPr>
      <w:lang w:val="en-GB"/>
    </w:rPr>
  </w:style>
  <w:style w:type="paragraph" w:styleId="BodyTextIndent3">
    <w:name w:val="Body Text Indent 3"/>
    <w:basedOn w:val="Normal"/>
    <w:link w:val="BodyTextIndent3Char"/>
    <w:uiPriority w:val="99"/>
    <w:semiHidden/>
    <w:rsid w:val="00DD0CF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ED37A1"/>
    <w:rPr>
      <w:sz w:val="16"/>
      <w:szCs w:val="16"/>
      <w:lang w:val="en-GB"/>
    </w:rPr>
  </w:style>
  <w:style w:type="character" w:styleId="BookTitle">
    <w:name w:val="Book Title"/>
    <w:basedOn w:val="DefaultParagraphFont"/>
    <w:uiPriority w:val="33"/>
    <w:semiHidden/>
    <w:rsid w:val="00DD0CF0"/>
    <w:rPr>
      <w:b/>
      <w:bCs/>
      <w:i/>
      <w:iCs/>
      <w:spacing w:val="5"/>
    </w:rPr>
  </w:style>
  <w:style w:type="paragraph" w:styleId="Caption">
    <w:name w:val="caption"/>
    <w:basedOn w:val="Normal"/>
    <w:next w:val="Normal"/>
    <w:link w:val="CaptionChar"/>
    <w:uiPriority w:val="35"/>
    <w:qFormat/>
    <w:rsid w:val="00980A03"/>
    <w:pPr>
      <w:keepNext/>
      <w:tabs>
        <w:tab w:val="left" w:pos="2268"/>
      </w:tabs>
      <w:suppressAutoHyphens/>
      <w:spacing w:before="0" w:after="227" w:line="260" w:lineRule="atLeast"/>
      <w:contextualSpacing/>
      <w:jc w:val="left"/>
    </w:pPr>
    <w:rPr>
      <w:b/>
      <w:iCs/>
      <w:color w:val="EE7D00"/>
      <w:sz w:val="21"/>
    </w:rPr>
  </w:style>
  <w:style w:type="paragraph" w:styleId="Closing">
    <w:name w:val="Closing"/>
    <w:basedOn w:val="Normal"/>
    <w:link w:val="ClosingChar"/>
    <w:uiPriority w:val="99"/>
    <w:semiHidden/>
    <w:rsid w:val="00DD0CF0"/>
    <w:pPr>
      <w:spacing w:line="240" w:lineRule="auto"/>
      <w:ind w:left="4252"/>
    </w:pPr>
  </w:style>
  <w:style w:type="character" w:customStyle="1" w:styleId="ClosingChar">
    <w:name w:val="Closing Char"/>
    <w:basedOn w:val="DefaultParagraphFont"/>
    <w:link w:val="Closing"/>
    <w:uiPriority w:val="99"/>
    <w:semiHidden/>
    <w:rsid w:val="00ED37A1"/>
    <w:rPr>
      <w:lang w:val="en-GB"/>
    </w:rPr>
  </w:style>
  <w:style w:type="character" w:styleId="CommentReference">
    <w:name w:val="annotation reference"/>
    <w:basedOn w:val="DefaultParagraphFont"/>
    <w:uiPriority w:val="99"/>
    <w:semiHidden/>
    <w:rsid w:val="00DD0CF0"/>
    <w:rPr>
      <w:sz w:val="16"/>
      <w:szCs w:val="16"/>
    </w:rPr>
  </w:style>
  <w:style w:type="paragraph" w:styleId="CommentText">
    <w:name w:val="annotation text"/>
    <w:basedOn w:val="Normal"/>
    <w:link w:val="CommentTextChar"/>
    <w:uiPriority w:val="99"/>
    <w:semiHidden/>
    <w:rsid w:val="00DD0CF0"/>
    <w:pPr>
      <w:spacing w:line="240" w:lineRule="auto"/>
    </w:pPr>
    <w:rPr>
      <w:sz w:val="20"/>
      <w:szCs w:val="20"/>
    </w:rPr>
  </w:style>
  <w:style w:type="character" w:customStyle="1" w:styleId="CommentTextChar">
    <w:name w:val="Comment Text Char"/>
    <w:basedOn w:val="DefaultParagraphFont"/>
    <w:link w:val="CommentText"/>
    <w:uiPriority w:val="99"/>
    <w:semiHidden/>
    <w:rsid w:val="004F1C51"/>
    <w:rPr>
      <w:sz w:val="20"/>
      <w:szCs w:val="20"/>
      <w:lang w:val="en-GB"/>
    </w:rPr>
  </w:style>
  <w:style w:type="paragraph" w:styleId="CommentSubject">
    <w:name w:val="annotation subject"/>
    <w:basedOn w:val="CommentText"/>
    <w:next w:val="CommentText"/>
    <w:link w:val="CommentSubjectChar"/>
    <w:uiPriority w:val="99"/>
    <w:semiHidden/>
    <w:rsid w:val="00DD0CF0"/>
    <w:rPr>
      <w:b/>
      <w:bCs/>
    </w:rPr>
  </w:style>
  <w:style w:type="character" w:customStyle="1" w:styleId="CommentSubjectChar">
    <w:name w:val="Comment Subject Char"/>
    <w:basedOn w:val="CommentTextChar"/>
    <w:link w:val="CommentSubject"/>
    <w:uiPriority w:val="99"/>
    <w:semiHidden/>
    <w:rsid w:val="004F1C51"/>
    <w:rPr>
      <w:b/>
      <w:bCs/>
      <w:sz w:val="20"/>
      <w:szCs w:val="20"/>
      <w:lang w:val="en-GB"/>
    </w:rPr>
  </w:style>
  <w:style w:type="paragraph" w:styleId="Date">
    <w:name w:val="Date"/>
    <w:basedOn w:val="Normal"/>
    <w:next w:val="Normal"/>
    <w:link w:val="DateChar"/>
    <w:uiPriority w:val="99"/>
    <w:semiHidden/>
    <w:rsid w:val="00DD0CF0"/>
  </w:style>
  <w:style w:type="character" w:customStyle="1" w:styleId="DateChar">
    <w:name w:val="Date Char"/>
    <w:basedOn w:val="DefaultParagraphFont"/>
    <w:link w:val="Date"/>
    <w:uiPriority w:val="99"/>
    <w:semiHidden/>
    <w:rsid w:val="004F1C51"/>
    <w:rPr>
      <w:lang w:val="en-GB"/>
    </w:rPr>
  </w:style>
  <w:style w:type="paragraph" w:styleId="DocumentMap">
    <w:name w:val="Document Map"/>
    <w:basedOn w:val="Normal"/>
    <w:link w:val="DocumentMapChar"/>
    <w:uiPriority w:val="99"/>
    <w:semiHidden/>
    <w:rsid w:val="00DD0CF0"/>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C85F5D"/>
    <w:rPr>
      <w:rFonts w:ascii="Segoe UI" w:hAnsi="Segoe UI" w:cs="Segoe UI"/>
      <w:sz w:val="16"/>
      <w:szCs w:val="16"/>
      <w:lang w:val="en-GB"/>
    </w:rPr>
  </w:style>
  <w:style w:type="paragraph" w:styleId="EmailSignature">
    <w:name w:val="E-mail Signature"/>
    <w:basedOn w:val="Normal"/>
    <w:link w:val="EmailSignatureChar"/>
    <w:uiPriority w:val="99"/>
    <w:semiHidden/>
    <w:rsid w:val="00DD0CF0"/>
    <w:pPr>
      <w:spacing w:line="240" w:lineRule="auto"/>
    </w:pPr>
  </w:style>
  <w:style w:type="character" w:customStyle="1" w:styleId="EmailSignatureChar">
    <w:name w:val="Email Signature Char"/>
    <w:basedOn w:val="DefaultParagraphFont"/>
    <w:link w:val="EmailSignature"/>
    <w:uiPriority w:val="99"/>
    <w:semiHidden/>
    <w:rsid w:val="00ED37A1"/>
    <w:rPr>
      <w:lang w:val="en-GB"/>
    </w:rPr>
  </w:style>
  <w:style w:type="character" w:styleId="Emphasis">
    <w:name w:val="Emphasis"/>
    <w:basedOn w:val="DefaultParagraphFont"/>
    <w:uiPriority w:val="20"/>
    <w:semiHidden/>
    <w:rsid w:val="00DD0CF0"/>
    <w:rPr>
      <w:i/>
      <w:iCs/>
    </w:rPr>
  </w:style>
  <w:style w:type="character" w:styleId="EndnoteReference">
    <w:name w:val="endnote reference"/>
    <w:basedOn w:val="DefaultParagraphFont"/>
    <w:uiPriority w:val="99"/>
    <w:semiHidden/>
    <w:rsid w:val="00DD0CF0"/>
    <w:rPr>
      <w:vertAlign w:val="superscript"/>
    </w:rPr>
  </w:style>
  <w:style w:type="paragraph" w:styleId="EndnoteText">
    <w:name w:val="endnote text"/>
    <w:basedOn w:val="Normal"/>
    <w:link w:val="EndnoteTextChar"/>
    <w:uiPriority w:val="99"/>
    <w:semiHidden/>
    <w:rsid w:val="00DD0CF0"/>
    <w:pPr>
      <w:spacing w:line="240" w:lineRule="auto"/>
    </w:pPr>
    <w:rPr>
      <w:sz w:val="20"/>
      <w:szCs w:val="20"/>
    </w:rPr>
  </w:style>
  <w:style w:type="character" w:customStyle="1" w:styleId="EndnoteTextChar">
    <w:name w:val="Endnote Text Char"/>
    <w:basedOn w:val="DefaultParagraphFont"/>
    <w:link w:val="EndnoteText"/>
    <w:uiPriority w:val="99"/>
    <w:semiHidden/>
    <w:rsid w:val="004F1C51"/>
    <w:rPr>
      <w:sz w:val="20"/>
      <w:szCs w:val="20"/>
      <w:lang w:val="en-GB"/>
    </w:rPr>
  </w:style>
  <w:style w:type="paragraph" w:styleId="EnvelopeAddress">
    <w:name w:val="envelope address"/>
    <w:basedOn w:val="Normal"/>
    <w:uiPriority w:val="99"/>
    <w:semiHidden/>
    <w:rsid w:val="00DD0CF0"/>
    <w:pPr>
      <w:framePr w:w="7920" w:h="1980" w:hRule="exact" w:hSpace="141"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rsid w:val="00DD0CF0"/>
    <w:pPr>
      <w:spacing w:line="240" w:lineRule="auto"/>
    </w:pPr>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rsid w:val="00DD0CF0"/>
    <w:rPr>
      <w:color w:val="954F72"/>
      <w:u w:val="single"/>
    </w:rPr>
  </w:style>
  <w:style w:type="paragraph" w:styleId="Footer">
    <w:name w:val="footer"/>
    <w:basedOn w:val="Normal"/>
    <w:link w:val="FooterChar"/>
    <w:uiPriority w:val="99"/>
    <w:semiHidden/>
    <w:rsid w:val="00DD0CF0"/>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B16C1A"/>
    <w:rPr>
      <w:lang w:val="en-GB"/>
    </w:rPr>
  </w:style>
  <w:style w:type="character" w:styleId="FootnoteReference">
    <w:name w:val="footnote reference"/>
    <w:aliases w:val="ESPON Footnote No,Footnote,Footnote symbol,Footnote reference number,Times 10 Point,Exposant 3 Point,EN Footnote Reference,note TESI,-E Fu§notenzeichen,SUPERS,Fussnota,Footnote Reference Number,-E Fußnotenzeichen,Char Char4"/>
    <w:basedOn w:val="DefaultParagraphFont"/>
    <w:uiPriority w:val="99"/>
    <w:unhideWhenUsed/>
    <w:rsid w:val="00782DFC"/>
    <w:rPr>
      <w:sz w:val="16"/>
      <w:vertAlign w:val="superscript"/>
    </w:rPr>
  </w:style>
  <w:style w:type="paragraph" w:styleId="FootnoteText">
    <w:name w:val="footnote text"/>
    <w:aliases w:val="Fußnotentextf,Fußnotentextr,stile 1,Footnote1,Footnote2,Footnote3,Footnote4,Footnote5,Footnote6,Footnote7,Footnote8,Footnote9,Footnote10,Footnote11,Footnote21,Footnote31,Footnote41,Footnote51,Footnote61,Footnote71"/>
    <w:basedOn w:val="Normal"/>
    <w:link w:val="FootnoteTextChar"/>
    <w:uiPriority w:val="99"/>
    <w:unhideWhenUsed/>
    <w:rsid w:val="00782DFC"/>
    <w:pPr>
      <w:spacing w:line="220" w:lineRule="atLeast"/>
    </w:pPr>
    <w:rPr>
      <w:sz w:val="16"/>
      <w:szCs w:val="20"/>
    </w:rPr>
  </w:style>
  <w:style w:type="character" w:customStyle="1" w:styleId="FootnoteTextChar">
    <w:name w:val="Footnote Text Char"/>
    <w:aliases w:val="Fußnotentextf Char,Fußnotentextr Char,stile 1 Char,Footnote1 Char,Footnote2 Char,Footnote3 Char,Footnote4 Char,Footnote5 Char,Footnote6 Char,Footnote7 Char,Footnote8 Char,Footnote9 Char,Footnote10 Char,Footnote11 Char,Footnote21 Char"/>
    <w:basedOn w:val="DefaultParagraphFont"/>
    <w:link w:val="FootnoteText"/>
    <w:uiPriority w:val="99"/>
    <w:rsid w:val="00B00C2F"/>
    <w:rPr>
      <w:sz w:val="16"/>
      <w:szCs w:val="20"/>
      <w:lang w:val="en-GB"/>
    </w:rPr>
  </w:style>
  <w:style w:type="character" w:styleId="Hashtag">
    <w:name w:val="Hashtag"/>
    <w:basedOn w:val="DefaultParagraphFont"/>
    <w:uiPriority w:val="99"/>
    <w:semiHidden/>
    <w:rsid w:val="00DD0CF0"/>
    <w:rPr>
      <w:color w:val="2B579A"/>
      <w:shd w:val="clear" w:color="auto" w:fill="E1DFDD"/>
    </w:rPr>
  </w:style>
  <w:style w:type="paragraph" w:styleId="Header">
    <w:name w:val="header"/>
    <w:basedOn w:val="Normal"/>
    <w:link w:val="HeaderChar"/>
    <w:uiPriority w:val="99"/>
    <w:rsid w:val="00251584"/>
    <w:pPr>
      <w:tabs>
        <w:tab w:val="left" w:pos="340"/>
        <w:tab w:val="center" w:pos="4513"/>
        <w:tab w:val="right" w:pos="9026"/>
      </w:tabs>
      <w:spacing w:before="0"/>
      <w:jc w:val="left"/>
    </w:pPr>
    <w:rPr>
      <w:caps/>
      <w:color w:val="164194"/>
      <w:sz w:val="15"/>
    </w:rPr>
  </w:style>
  <w:style w:type="character" w:customStyle="1" w:styleId="HeaderChar">
    <w:name w:val="Header Char"/>
    <w:basedOn w:val="DefaultParagraphFont"/>
    <w:link w:val="Header"/>
    <w:uiPriority w:val="99"/>
    <w:rsid w:val="00251584"/>
    <w:rPr>
      <w:caps/>
      <w:color w:val="164194"/>
      <w:sz w:val="15"/>
      <w:lang w:val="en-GB"/>
    </w:rPr>
  </w:style>
  <w:style w:type="character" w:customStyle="1" w:styleId="Heading2Char">
    <w:name w:val="Heading 2 Char"/>
    <w:basedOn w:val="DefaultParagraphFont"/>
    <w:link w:val="Heading2"/>
    <w:uiPriority w:val="9"/>
    <w:rsid w:val="00651F74"/>
    <w:rPr>
      <w:rFonts w:asciiTheme="majorHAnsi" w:eastAsiaTheme="majorEastAsia" w:hAnsiTheme="majorHAnsi" w:cstheme="majorBidi"/>
      <w:b/>
      <w:color w:val="164194"/>
      <w:sz w:val="26"/>
      <w:szCs w:val="26"/>
      <w:lang w:val="en-GB"/>
    </w:rPr>
  </w:style>
  <w:style w:type="character" w:customStyle="1" w:styleId="Heading3Char">
    <w:name w:val="Heading 3 Char"/>
    <w:basedOn w:val="DefaultParagraphFont"/>
    <w:link w:val="Heading3"/>
    <w:uiPriority w:val="9"/>
    <w:rsid w:val="00651F74"/>
    <w:rPr>
      <w:rFonts w:asciiTheme="majorHAnsi" w:eastAsiaTheme="majorEastAsia" w:hAnsiTheme="majorHAnsi" w:cstheme="majorBidi"/>
      <w:b/>
      <w:color w:val="164194"/>
      <w:sz w:val="21"/>
      <w:szCs w:val="24"/>
      <w:lang w:val="en-US"/>
    </w:rPr>
  </w:style>
  <w:style w:type="character" w:customStyle="1" w:styleId="Heading4Char">
    <w:name w:val="Heading 4 Char"/>
    <w:basedOn w:val="DefaultParagraphFont"/>
    <w:link w:val="Heading4"/>
    <w:uiPriority w:val="9"/>
    <w:rsid w:val="00651F74"/>
    <w:rPr>
      <w:rFonts w:asciiTheme="majorHAnsi" w:eastAsiaTheme="majorEastAsia" w:hAnsiTheme="majorHAnsi" w:cstheme="majorBidi"/>
      <w:b/>
      <w:iCs/>
      <w:color w:val="164194"/>
      <w:lang w:val="en-US"/>
    </w:rPr>
  </w:style>
  <w:style w:type="character" w:customStyle="1" w:styleId="Heading5Char">
    <w:name w:val="Heading 5 Char"/>
    <w:basedOn w:val="DefaultParagraphFont"/>
    <w:link w:val="Heading5"/>
    <w:uiPriority w:val="9"/>
    <w:semiHidden/>
    <w:rsid w:val="00D03E57"/>
    <w:rPr>
      <w:rFonts w:asciiTheme="majorHAnsi" w:eastAsiaTheme="majorEastAsia" w:hAnsiTheme="majorHAnsi" w:cstheme="majorBidi"/>
      <w:color w:val="081130"/>
      <w:lang w:val="en-GB"/>
    </w:rPr>
  </w:style>
  <w:style w:type="character" w:customStyle="1" w:styleId="Heading6Char">
    <w:name w:val="Heading 6 Char"/>
    <w:basedOn w:val="DefaultParagraphFont"/>
    <w:link w:val="Heading6"/>
    <w:uiPriority w:val="9"/>
    <w:semiHidden/>
    <w:rsid w:val="00D03E57"/>
    <w:rPr>
      <w:rFonts w:asciiTheme="majorHAnsi" w:eastAsiaTheme="majorEastAsia" w:hAnsiTheme="majorHAnsi" w:cstheme="majorBidi"/>
      <w:color w:val="050B20"/>
      <w:lang w:val="en-GB"/>
    </w:rPr>
  </w:style>
  <w:style w:type="character" w:customStyle="1" w:styleId="Heading7Char">
    <w:name w:val="Heading 7 Char"/>
    <w:basedOn w:val="DefaultParagraphFont"/>
    <w:link w:val="Heading7"/>
    <w:uiPriority w:val="9"/>
    <w:semiHidden/>
    <w:rsid w:val="00D03E57"/>
    <w:rPr>
      <w:rFonts w:asciiTheme="majorHAnsi" w:eastAsiaTheme="majorEastAsia" w:hAnsiTheme="majorHAnsi" w:cstheme="majorBidi"/>
      <w:i/>
      <w:iCs/>
      <w:color w:val="050B20"/>
      <w:lang w:val="en-GB"/>
    </w:rPr>
  </w:style>
  <w:style w:type="character" w:customStyle="1" w:styleId="Heading8Char">
    <w:name w:val="Heading 8 Char"/>
    <w:basedOn w:val="DefaultParagraphFont"/>
    <w:link w:val="Heading8"/>
    <w:uiPriority w:val="9"/>
    <w:semiHidden/>
    <w:rsid w:val="00D03E57"/>
    <w:rPr>
      <w:rFonts w:asciiTheme="majorHAnsi" w:eastAsiaTheme="majorEastAsia" w:hAnsiTheme="majorHAnsi" w:cstheme="majorBidi"/>
      <w:color w:val="272727"/>
      <w:sz w:val="21"/>
      <w:szCs w:val="21"/>
      <w:lang w:val="en-GB"/>
    </w:rPr>
  </w:style>
  <w:style w:type="character" w:customStyle="1" w:styleId="Heading9Char">
    <w:name w:val="Heading 9 Char"/>
    <w:basedOn w:val="DefaultParagraphFont"/>
    <w:link w:val="Heading9"/>
    <w:uiPriority w:val="9"/>
    <w:semiHidden/>
    <w:rsid w:val="00D03E57"/>
    <w:rPr>
      <w:rFonts w:asciiTheme="majorHAnsi" w:eastAsiaTheme="majorEastAsia" w:hAnsiTheme="majorHAnsi" w:cstheme="majorBidi"/>
      <w:i/>
      <w:iCs/>
      <w:color w:val="272727"/>
      <w:sz w:val="21"/>
      <w:szCs w:val="21"/>
      <w:lang w:val="en-GB"/>
    </w:rPr>
  </w:style>
  <w:style w:type="character" w:styleId="HTMLAcronym">
    <w:name w:val="HTML Acronym"/>
    <w:basedOn w:val="DefaultParagraphFont"/>
    <w:uiPriority w:val="99"/>
    <w:semiHidden/>
    <w:rsid w:val="00DD0CF0"/>
  </w:style>
  <w:style w:type="paragraph" w:styleId="HTMLAddress">
    <w:name w:val="HTML Address"/>
    <w:basedOn w:val="Normal"/>
    <w:link w:val="HTMLAddressChar"/>
    <w:uiPriority w:val="99"/>
    <w:semiHidden/>
    <w:rsid w:val="00DD0CF0"/>
    <w:pPr>
      <w:spacing w:line="240" w:lineRule="auto"/>
    </w:pPr>
    <w:rPr>
      <w:i/>
      <w:iCs/>
    </w:rPr>
  </w:style>
  <w:style w:type="character" w:customStyle="1" w:styleId="HTMLAddressChar">
    <w:name w:val="HTML Address Char"/>
    <w:basedOn w:val="DefaultParagraphFont"/>
    <w:link w:val="HTMLAddress"/>
    <w:uiPriority w:val="99"/>
    <w:semiHidden/>
    <w:rsid w:val="00ED37A1"/>
    <w:rPr>
      <w:i/>
      <w:iCs/>
      <w:lang w:val="en-GB"/>
    </w:rPr>
  </w:style>
  <w:style w:type="character" w:styleId="HTMLCite">
    <w:name w:val="HTML Cite"/>
    <w:basedOn w:val="DefaultParagraphFont"/>
    <w:uiPriority w:val="99"/>
    <w:semiHidden/>
    <w:rsid w:val="00DD0CF0"/>
    <w:rPr>
      <w:i/>
      <w:iCs/>
    </w:rPr>
  </w:style>
  <w:style w:type="character" w:styleId="HTMLCode">
    <w:name w:val="HTML Code"/>
    <w:basedOn w:val="DefaultParagraphFont"/>
    <w:uiPriority w:val="99"/>
    <w:semiHidden/>
    <w:rsid w:val="00DD0CF0"/>
    <w:rPr>
      <w:rFonts w:ascii="Consolas" w:hAnsi="Consolas"/>
      <w:sz w:val="20"/>
      <w:szCs w:val="20"/>
    </w:rPr>
  </w:style>
  <w:style w:type="character" w:styleId="HTMLDefinition">
    <w:name w:val="HTML Definition"/>
    <w:basedOn w:val="DefaultParagraphFont"/>
    <w:uiPriority w:val="99"/>
    <w:semiHidden/>
    <w:rsid w:val="00DD0CF0"/>
    <w:rPr>
      <w:i/>
      <w:iCs/>
    </w:rPr>
  </w:style>
  <w:style w:type="character" w:styleId="HTMLKeyboard">
    <w:name w:val="HTML Keyboard"/>
    <w:basedOn w:val="DefaultParagraphFont"/>
    <w:uiPriority w:val="99"/>
    <w:semiHidden/>
    <w:rsid w:val="00DD0CF0"/>
    <w:rPr>
      <w:rFonts w:ascii="Consolas" w:hAnsi="Consolas"/>
      <w:sz w:val="20"/>
      <w:szCs w:val="20"/>
    </w:rPr>
  </w:style>
  <w:style w:type="paragraph" w:styleId="HTMLPreformatted">
    <w:name w:val="HTML Preformatted"/>
    <w:basedOn w:val="Normal"/>
    <w:link w:val="HTMLPreformattedChar"/>
    <w:uiPriority w:val="99"/>
    <w:semiHidden/>
    <w:rsid w:val="00DD0CF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D37A1"/>
    <w:rPr>
      <w:rFonts w:ascii="Consolas" w:hAnsi="Consolas"/>
      <w:sz w:val="20"/>
      <w:szCs w:val="20"/>
      <w:lang w:val="en-GB"/>
    </w:rPr>
  </w:style>
  <w:style w:type="character" w:styleId="HTMLSample">
    <w:name w:val="HTML Sample"/>
    <w:basedOn w:val="DefaultParagraphFont"/>
    <w:uiPriority w:val="99"/>
    <w:semiHidden/>
    <w:rsid w:val="00DD0CF0"/>
    <w:rPr>
      <w:rFonts w:ascii="Consolas" w:hAnsi="Consolas"/>
      <w:sz w:val="24"/>
      <w:szCs w:val="24"/>
    </w:rPr>
  </w:style>
  <w:style w:type="character" w:styleId="HTMLTypewriter">
    <w:name w:val="HTML Typewriter"/>
    <w:basedOn w:val="DefaultParagraphFont"/>
    <w:uiPriority w:val="99"/>
    <w:semiHidden/>
    <w:rsid w:val="00DD0CF0"/>
    <w:rPr>
      <w:rFonts w:ascii="Consolas" w:hAnsi="Consolas"/>
      <w:sz w:val="20"/>
      <w:szCs w:val="20"/>
    </w:rPr>
  </w:style>
  <w:style w:type="character" w:styleId="HTMLVariable">
    <w:name w:val="HTML Variable"/>
    <w:basedOn w:val="DefaultParagraphFont"/>
    <w:uiPriority w:val="99"/>
    <w:semiHidden/>
    <w:rsid w:val="00DD0CF0"/>
    <w:rPr>
      <w:i/>
      <w:iCs/>
    </w:rPr>
  </w:style>
  <w:style w:type="character" w:styleId="Hyperlink">
    <w:name w:val="Hyperlink"/>
    <w:basedOn w:val="DefaultParagraphFont"/>
    <w:uiPriority w:val="99"/>
    <w:rsid w:val="00DD0CF0"/>
    <w:rPr>
      <w:color w:val="0563C1"/>
      <w:u w:val="single"/>
    </w:rPr>
  </w:style>
  <w:style w:type="paragraph" w:styleId="Index1">
    <w:name w:val="index 1"/>
    <w:basedOn w:val="Normal"/>
    <w:next w:val="Normal"/>
    <w:autoRedefine/>
    <w:uiPriority w:val="99"/>
    <w:semiHidden/>
    <w:rsid w:val="00DD0CF0"/>
    <w:pPr>
      <w:spacing w:line="240" w:lineRule="auto"/>
      <w:ind w:left="220" w:hanging="220"/>
    </w:pPr>
  </w:style>
  <w:style w:type="paragraph" w:styleId="Index2">
    <w:name w:val="index 2"/>
    <w:basedOn w:val="Normal"/>
    <w:next w:val="Normal"/>
    <w:autoRedefine/>
    <w:uiPriority w:val="99"/>
    <w:semiHidden/>
    <w:rsid w:val="00DD0CF0"/>
    <w:pPr>
      <w:spacing w:line="240" w:lineRule="auto"/>
      <w:ind w:left="440" w:hanging="220"/>
    </w:pPr>
  </w:style>
  <w:style w:type="paragraph" w:styleId="Index3">
    <w:name w:val="index 3"/>
    <w:basedOn w:val="Normal"/>
    <w:next w:val="Normal"/>
    <w:autoRedefine/>
    <w:uiPriority w:val="99"/>
    <w:semiHidden/>
    <w:rsid w:val="00DD0CF0"/>
    <w:pPr>
      <w:spacing w:line="240" w:lineRule="auto"/>
      <w:ind w:left="660" w:hanging="220"/>
    </w:pPr>
  </w:style>
  <w:style w:type="paragraph" w:styleId="Index4">
    <w:name w:val="index 4"/>
    <w:basedOn w:val="Normal"/>
    <w:next w:val="Normal"/>
    <w:autoRedefine/>
    <w:uiPriority w:val="99"/>
    <w:semiHidden/>
    <w:rsid w:val="00DD0CF0"/>
    <w:pPr>
      <w:spacing w:line="240" w:lineRule="auto"/>
      <w:ind w:left="880" w:hanging="220"/>
    </w:pPr>
  </w:style>
  <w:style w:type="paragraph" w:styleId="Index5">
    <w:name w:val="index 5"/>
    <w:basedOn w:val="Normal"/>
    <w:next w:val="Normal"/>
    <w:autoRedefine/>
    <w:uiPriority w:val="99"/>
    <w:semiHidden/>
    <w:rsid w:val="00DD0CF0"/>
    <w:pPr>
      <w:spacing w:line="240" w:lineRule="auto"/>
      <w:ind w:left="1100" w:hanging="220"/>
    </w:pPr>
  </w:style>
  <w:style w:type="paragraph" w:styleId="Index6">
    <w:name w:val="index 6"/>
    <w:basedOn w:val="Normal"/>
    <w:next w:val="Normal"/>
    <w:autoRedefine/>
    <w:uiPriority w:val="99"/>
    <w:semiHidden/>
    <w:rsid w:val="00DD0CF0"/>
    <w:pPr>
      <w:spacing w:line="240" w:lineRule="auto"/>
      <w:ind w:left="1320" w:hanging="220"/>
    </w:pPr>
  </w:style>
  <w:style w:type="paragraph" w:styleId="Index7">
    <w:name w:val="index 7"/>
    <w:basedOn w:val="Normal"/>
    <w:next w:val="Normal"/>
    <w:autoRedefine/>
    <w:uiPriority w:val="99"/>
    <w:semiHidden/>
    <w:rsid w:val="00DD0CF0"/>
    <w:pPr>
      <w:spacing w:line="240" w:lineRule="auto"/>
      <w:ind w:left="1540" w:hanging="220"/>
    </w:pPr>
  </w:style>
  <w:style w:type="paragraph" w:styleId="Index8">
    <w:name w:val="index 8"/>
    <w:basedOn w:val="Normal"/>
    <w:next w:val="Normal"/>
    <w:autoRedefine/>
    <w:uiPriority w:val="99"/>
    <w:semiHidden/>
    <w:rsid w:val="00DD0CF0"/>
    <w:pPr>
      <w:spacing w:line="240" w:lineRule="auto"/>
      <w:ind w:left="1760" w:hanging="220"/>
    </w:pPr>
  </w:style>
  <w:style w:type="paragraph" w:styleId="Index9">
    <w:name w:val="index 9"/>
    <w:basedOn w:val="Normal"/>
    <w:next w:val="Normal"/>
    <w:autoRedefine/>
    <w:uiPriority w:val="99"/>
    <w:semiHidden/>
    <w:rsid w:val="00DD0CF0"/>
    <w:pPr>
      <w:spacing w:line="240" w:lineRule="auto"/>
      <w:ind w:left="1980" w:hanging="220"/>
    </w:pPr>
  </w:style>
  <w:style w:type="paragraph" w:styleId="IndexHeading">
    <w:name w:val="index heading"/>
    <w:basedOn w:val="Normal"/>
    <w:next w:val="Index1"/>
    <w:uiPriority w:val="99"/>
    <w:semiHidden/>
    <w:rsid w:val="00DD0CF0"/>
    <w:rPr>
      <w:rFonts w:asciiTheme="majorHAnsi" w:eastAsiaTheme="majorEastAsia" w:hAnsiTheme="majorHAnsi" w:cstheme="majorBidi"/>
      <w:b/>
      <w:bCs/>
    </w:rPr>
  </w:style>
  <w:style w:type="character" w:styleId="IntenseEmphasis">
    <w:name w:val="Intense Emphasis"/>
    <w:basedOn w:val="DefaultParagraphFont"/>
    <w:uiPriority w:val="21"/>
    <w:semiHidden/>
    <w:rsid w:val="00DD0CF0"/>
    <w:rPr>
      <w:i/>
      <w:iCs/>
      <w:color w:val="0B1741"/>
    </w:rPr>
  </w:style>
  <w:style w:type="paragraph" w:styleId="IntenseQuote">
    <w:name w:val="Intense Quote"/>
    <w:basedOn w:val="Normal"/>
    <w:next w:val="Normal"/>
    <w:link w:val="IntenseQuoteChar"/>
    <w:uiPriority w:val="30"/>
    <w:semiHidden/>
    <w:rsid w:val="00DD0CF0"/>
    <w:pPr>
      <w:pBdr>
        <w:top w:val="single" w:sz="4" w:space="10" w:color="0B1741"/>
        <w:bottom w:val="single" w:sz="4" w:space="10" w:color="0B1741"/>
      </w:pBdr>
      <w:spacing w:before="360" w:after="360"/>
      <w:ind w:left="864" w:right="864"/>
      <w:jc w:val="center"/>
    </w:pPr>
    <w:rPr>
      <w:i/>
      <w:iCs/>
      <w:color w:val="0B1741"/>
    </w:rPr>
  </w:style>
  <w:style w:type="character" w:customStyle="1" w:styleId="IntenseQuoteChar">
    <w:name w:val="Intense Quote Char"/>
    <w:basedOn w:val="DefaultParagraphFont"/>
    <w:link w:val="IntenseQuote"/>
    <w:uiPriority w:val="30"/>
    <w:semiHidden/>
    <w:rsid w:val="00ED37A1"/>
    <w:rPr>
      <w:i/>
      <w:iCs/>
      <w:color w:val="0B1741"/>
      <w:lang w:val="en-GB"/>
    </w:rPr>
  </w:style>
  <w:style w:type="character" w:styleId="IntenseReference">
    <w:name w:val="Intense Reference"/>
    <w:basedOn w:val="DefaultParagraphFont"/>
    <w:uiPriority w:val="32"/>
    <w:semiHidden/>
    <w:rsid w:val="00DD0CF0"/>
    <w:rPr>
      <w:b/>
      <w:bCs/>
      <w:smallCaps/>
      <w:color w:val="0B1741"/>
      <w:spacing w:val="5"/>
    </w:rPr>
  </w:style>
  <w:style w:type="character" w:styleId="LineNumber">
    <w:name w:val="line number"/>
    <w:basedOn w:val="DefaultParagraphFont"/>
    <w:uiPriority w:val="99"/>
    <w:semiHidden/>
    <w:rsid w:val="00DD0CF0"/>
  </w:style>
  <w:style w:type="paragraph" w:styleId="List">
    <w:name w:val="List"/>
    <w:basedOn w:val="Normal"/>
    <w:uiPriority w:val="99"/>
    <w:semiHidden/>
    <w:rsid w:val="00DD0CF0"/>
    <w:pPr>
      <w:ind w:left="283" w:hanging="283"/>
      <w:contextualSpacing/>
    </w:pPr>
  </w:style>
  <w:style w:type="paragraph" w:styleId="List2">
    <w:name w:val="List 2"/>
    <w:basedOn w:val="Normal"/>
    <w:uiPriority w:val="99"/>
    <w:semiHidden/>
    <w:rsid w:val="00DD0CF0"/>
    <w:pPr>
      <w:ind w:left="566" w:hanging="283"/>
      <w:contextualSpacing/>
    </w:pPr>
  </w:style>
  <w:style w:type="paragraph" w:styleId="List3">
    <w:name w:val="List 3"/>
    <w:basedOn w:val="Normal"/>
    <w:uiPriority w:val="99"/>
    <w:semiHidden/>
    <w:rsid w:val="00DD0CF0"/>
    <w:pPr>
      <w:ind w:left="849" w:hanging="283"/>
      <w:contextualSpacing/>
    </w:pPr>
  </w:style>
  <w:style w:type="paragraph" w:styleId="List4">
    <w:name w:val="List 4"/>
    <w:basedOn w:val="Normal"/>
    <w:uiPriority w:val="99"/>
    <w:semiHidden/>
    <w:rsid w:val="00DD0CF0"/>
    <w:pPr>
      <w:ind w:left="1132" w:hanging="283"/>
      <w:contextualSpacing/>
    </w:pPr>
  </w:style>
  <w:style w:type="paragraph" w:styleId="List5">
    <w:name w:val="List 5"/>
    <w:basedOn w:val="Normal"/>
    <w:uiPriority w:val="99"/>
    <w:semiHidden/>
    <w:rsid w:val="00DD0CF0"/>
    <w:pPr>
      <w:ind w:left="1415" w:hanging="283"/>
      <w:contextualSpacing/>
    </w:pPr>
  </w:style>
  <w:style w:type="paragraph" w:styleId="ListBullet">
    <w:name w:val="List Bullet"/>
    <w:basedOn w:val="Normal"/>
    <w:uiPriority w:val="99"/>
    <w:semiHidden/>
    <w:rsid w:val="00DD0CF0"/>
    <w:pPr>
      <w:numPr>
        <w:numId w:val="1"/>
      </w:numPr>
      <w:contextualSpacing/>
    </w:pPr>
  </w:style>
  <w:style w:type="paragraph" w:styleId="ListBullet2">
    <w:name w:val="List Bullet 2"/>
    <w:basedOn w:val="Normal"/>
    <w:uiPriority w:val="99"/>
    <w:semiHidden/>
    <w:rsid w:val="00DD0CF0"/>
    <w:pPr>
      <w:numPr>
        <w:numId w:val="2"/>
      </w:numPr>
      <w:contextualSpacing/>
    </w:pPr>
  </w:style>
  <w:style w:type="paragraph" w:styleId="ListBullet3">
    <w:name w:val="List Bullet 3"/>
    <w:basedOn w:val="Normal"/>
    <w:uiPriority w:val="99"/>
    <w:semiHidden/>
    <w:rsid w:val="00DD0CF0"/>
    <w:pPr>
      <w:numPr>
        <w:numId w:val="3"/>
      </w:numPr>
      <w:contextualSpacing/>
    </w:pPr>
  </w:style>
  <w:style w:type="paragraph" w:styleId="ListBullet4">
    <w:name w:val="List Bullet 4"/>
    <w:basedOn w:val="Normal"/>
    <w:uiPriority w:val="99"/>
    <w:semiHidden/>
    <w:rsid w:val="00DD0CF0"/>
    <w:pPr>
      <w:numPr>
        <w:numId w:val="4"/>
      </w:numPr>
      <w:contextualSpacing/>
    </w:pPr>
  </w:style>
  <w:style w:type="paragraph" w:styleId="ListBullet5">
    <w:name w:val="List Bullet 5"/>
    <w:basedOn w:val="Normal"/>
    <w:uiPriority w:val="99"/>
    <w:semiHidden/>
    <w:rsid w:val="00DD0CF0"/>
    <w:pPr>
      <w:numPr>
        <w:numId w:val="5"/>
      </w:numPr>
      <w:contextualSpacing/>
    </w:pPr>
  </w:style>
  <w:style w:type="paragraph" w:styleId="ListContinue">
    <w:name w:val="List Continue"/>
    <w:basedOn w:val="Normal"/>
    <w:uiPriority w:val="99"/>
    <w:semiHidden/>
    <w:rsid w:val="00DD0CF0"/>
    <w:pPr>
      <w:spacing w:after="120"/>
      <w:ind w:left="283"/>
      <w:contextualSpacing/>
    </w:pPr>
  </w:style>
  <w:style w:type="paragraph" w:styleId="ListContinue2">
    <w:name w:val="List Continue 2"/>
    <w:basedOn w:val="Normal"/>
    <w:uiPriority w:val="99"/>
    <w:semiHidden/>
    <w:rsid w:val="00DD0CF0"/>
    <w:pPr>
      <w:spacing w:after="120"/>
      <w:ind w:left="566"/>
      <w:contextualSpacing/>
    </w:pPr>
  </w:style>
  <w:style w:type="paragraph" w:styleId="ListContinue3">
    <w:name w:val="List Continue 3"/>
    <w:basedOn w:val="Normal"/>
    <w:uiPriority w:val="99"/>
    <w:semiHidden/>
    <w:rsid w:val="00DD0CF0"/>
    <w:pPr>
      <w:spacing w:after="120"/>
      <w:ind w:left="849"/>
      <w:contextualSpacing/>
    </w:pPr>
  </w:style>
  <w:style w:type="paragraph" w:styleId="ListContinue4">
    <w:name w:val="List Continue 4"/>
    <w:basedOn w:val="Normal"/>
    <w:uiPriority w:val="99"/>
    <w:semiHidden/>
    <w:rsid w:val="00DD0CF0"/>
    <w:pPr>
      <w:spacing w:after="120"/>
      <w:ind w:left="1132"/>
      <w:contextualSpacing/>
    </w:pPr>
  </w:style>
  <w:style w:type="paragraph" w:styleId="ListContinue5">
    <w:name w:val="List Continue 5"/>
    <w:basedOn w:val="Normal"/>
    <w:uiPriority w:val="99"/>
    <w:semiHidden/>
    <w:rsid w:val="00DD0CF0"/>
    <w:pPr>
      <w:spacing w:after="120"/>
      <w:ind w:left="1415"/>
      <w:contextualSpacing/>
    </w:pPr>
  </w:style>
  <w:style w:type="paragraph" w:styleId="ListNumber">
    <w:name w:val="List Number"/>
    <w:basedOn w:val="Normal"/>
    <w:uiPriority w:val="99"/>
    <w:semiHidden/>
    <w:rsid w:val="00DD0CF0"/>
    <w:pPr>
      <w:numPr>
        <w:numId w:val="6"/>
      </w:numPr>
      <w:contextualSpacing/>
    </w:pPr>
  </w:style>
  <w:style w:type="paragraph" w:styleId="ListNumber2">
    <w:name w:val="List Number 2"/>
    <w:basedOn w:val="Normal"/>
    <w:uiPriority w:val="99"/>
    <w:semiHidden/>
    <w:rsid w:val="00DD0CF0"/>
    <w:pPr>
      <w:numPr>
        <w:numId w:val="7"/>
      </w:numPr>
      <w:contextualSpacing/>
    </w:pPr>
  </w:style>
  <w:style w:type="paragraph" w:styleId="ListNumber3">
    <w:name w:val="List Number 3"/>
    <w:basedOn w:val="Normal"/>
    <w:uiPriority w:val="99"/>
    <w:semiHidden/>
    <w:rsid w:val="00DD0CF0"/>
    <w:pPr>
      <w:numPr>
        <w:numId w:val="8"/>
      </w:numPr>
      <w:contextualSpacing/>
    </w:pPr>
  </w:style>
  <w:style w:type="paragraph" w:styleId="ListNumber4">
    <w:name w:val="List Number 4"/>
    <w:basedOn w:val="Normal"/>
    <w:uiPriority w:val="99"/>
    <w:semiHidden/>
    <w:rsid w:val="00DD0CF0"/>
    <w:pPr>
      <w:numPr>
        <w:numId w:val="9"/>
      </w:numPr>
      <w:contextualSpacing/>
    </w:pPr>
  </w:style>
  <w:style w:type="paragraph" w:styleId="ListNumber5">
    <w:name w:val="List Number 5"/>
    <w:basedOn w:val="Normal"/>
    <w:uiPriority w:val="99"/>
    <w:semiHidden/>
    <w:rsid w:val="00DD0CF0"/>
    <w:pPr>
      <w:numPr>
        <w:numId w:val="10"/>
      </w:numPr>
      <w:contextualSpacing/>
    </w:pPr>
  </w:style>
  <w:style w:type="paragraph" w:styleId="ListParagraph">
    <w:name w:val="List Paragraph"/>
    <w:basedOn w:val="Normal"/>
    <w:uiPriority w:val="34"/>
    <w:qFormat/>
    <w:rsid w:val="002479F1"/>
    <w:pPr>
      <w:ind w:left="720"/>
    </w:pPr>
  </w:style>
  <w:style w:type="paragraph" w:styleId="MacroText">
    <w:name w:val="macro"/>
    <w:link w:val="MacroTextChar"/>
    <w:uiPriority w:val="99"/>
    <w:semiHidden/>
    <w:rsid w:val="00DD0CF0"/>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uiPriority w:val="99"/>
    <w:semiHidden/>
    <w:rsid w:val="00ED37A1"/>
    <w:rPr>
      <w:rFonts w:ascii="Consolas" w:hAnsi="Consolas"/>
      <w:sz w:val="20"/>
      <w:szCs w:val="20"/>
    </w:rPr>
  </w:style>
  <w:style w:type="character" w:styleId="Mention">
    <w:name w:val="Mention"/>
    <w:basedOn w:val="DefaultParagraphFont"/>
    <w:uiPriority w:val="99"/>
    <w:semiHidden/>
    <w:rsid w:val="00DD0CF0"/>
    <w:rPr>
      <w:color w:val="2B579A"/>
      <w:shd w:val="clear" w:color="auto" w:fill="E1DFDD"/>
    </w:rPr>
  </w:style>
  <w:style w:type="paragraph" w:styleId="MessageHeader">
    <w:name w:val="Message Header"/>
    <w:basedOn w:val="Normal"/>
    <w:link w:val="MessageHeaderChar"/>
    <w:uiPriority w:val="99"/>
    <w:semiHidden/>
    <w:rsid w:val="00DD0CF0"/>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D37A1"/>
    <w:rPr>
      <w:rFonts w:asciiTheme="majorHAnsi" w:eastAsiaTheme="majorEastAsia" w:hAnsiTheme="majorHAnsi" w:cstheme="majorBidi"/>
      <w:sz w:val="24"/>
      <w:szCs w:val="24"/>
      <w:shd w:val="pct20" w:color="auto" w:fill="auto"/>
      <w:lang w:val="en-GB"/>
    </w:rPr>
  </w:style>
  <w:style w:type="paragraph" w:styleId="NoSpacing">
    <w:name w:val="No Spacing"/>
    <w:uiPriority w:val="1"/>
    <w:qFormat/>
    <w:rsid w:val="0075494A"/>
    <w:rPr>
      <w:lang w:val="en-GB"/>
    </w:rPr>
  </w:style>
  <w:style w:type="paragraph" w:styleId="NormalWeb">
    <w:name w:val="Normal (Web)"/>
    <w:basedOn w:val="Normal"/>
    <w:uiPriority w:val="99"/>
    <w:semiHidden/>
    <w:rsid w:val="00DD0CF0"/>
    <w:rPr>
      <w:rFonts w:ascii="Times New Roman" w:hAnsi="Times New Roman" w:cs="Times New Roman"/>
      <w:sz w:val="24"/>
      <w:szCs w:val="24"/>
    </w:rPr>
  </w:style>
  <w:style w:type="paragraph" w:styleId="NormalIndent">
    <w:name w:val="Normal Indent"/>
    <w:basedOn w:val="Normal"/>
    <w:uiPriority w:val="99"/>
    <w:semiHidden/>
    <w:rsid w:val="00DD0CF0"/>
    <w:pPr>
      <w:ind w:left="1304"/>
    </w:pPr>
  </w:style>
  <w:style w:type="paragraph" w:styleId="NoteHeading">
    <w:name w:val="Note Heading"/>
    <w:basedOn w:val="Normal"/>
    <w:next w:val="Normal"/>
    <w:link w:val="NoteHeadingChar"/>
    <w:uiPriority w:val="99"/>
    <w:semiHidden/>
    <w:rsid w:val="00DD0CF0"/>
    <w:pPr>
      <w:spacing w:line="240" w:lineRule="auto"/>
    </w:pPr>
  </w:style>
  <w:style w:type="character" w:customStyle="1" w:styleId="NoteHeadingChar">
    <w:name w:val="Note Heading Char"/>
    <w:basedOn w:val="DefaultParagraphFont"/>
    <w:link w:val="NoteHeading"/>
    <w:uiPriority w:val="99"/>
    <w:semiHidden/>
    <w:rsid w:val="00ED37A1"/>
    <w:rPr>
      <w:lang w:val="en-GB"/>
    </w:rPr>
  </w:style>
  <w:style w:type="character" w:styleId="PageNumber">
    <w:name w:val="page number"/>
    <w:basedOn w:val="DefaultParagraphFont"/>
    <w:uiPriority w:val="99"/>
    <w:semiHidden/>
    <w:rsid w:val="00DD0CF0"/>
  </w:style>
  <w:style w:type="character" w:styleId="PlaceholderText">
    <w:name w:val="Placeholder Text"/>
    <w:basedOn w:val="DefaultParagraphFont"/>
    <w:uiPriority w:val="99"/>
    <w:semiHidden/>
    <w:rsid w:val="00DD0CF0"/>
    <w:rPr>
      <w:color w:val="808080"/>
    </w:rPr>
  </w:style>
  <w:style w:type="paragraph" w:styleId="PlainText">
    <w:name w:val="Plain Text"/>
    <w:basedOn w:val="Normal"/>
    <w:link w:val="PlainTextChar"/>
    <w:uiPriority w:val="99"/>
    <w:semiHidden/>
    <w:rsid w:val="00DD0CF0"/>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D37A1"/>
    <w:rPr>
      <w:rFonts w:ascii="Consolas" w:hAnsi="Consolas"/>
      <w:sz w:val="21"/>
      <w:szCs w:val="21"/>
      <w:lang w:val="en-GB"/>
    </w:rPr>
  </w:style>
  <w:style w:type="paragraph" w:styleId="Quote">
    <w:name w:val="Quote"/>
    <w:basedOn w:val="Normal"/>
    <w:next w:val="Normal"/>
    <w:link w:val="QuoteChar"/>
    <w:uiPriority w:val="29"/>
    <w:semiHidden/>
    <w:rsid w:val="00DD0CF0"/>
    <w:pPr>
      <w:spacing w:before="200" w:after="160"/>
      <w:ind w:left="864" w:right="864"/>
      <w:jc w:val="center"/>
    </w:pPr>
    <w:rPr>
      <w:i/>
      <w:iCs/>
      <w:color w:val="404040"/>
    </w:rPr>
  </w:style>
  <w:style w:type="character" w:customStyle="1" w:styleId="QuoteChar">
    <w:name w:val="Quote Char"/>
    <w:basedOn w:val="DefaultParagraphFont"/>
    <w:link w:val="Quote"/>
    <w:uiPriority w:val="29"/>
    <w:semiHidden/>
    <w:rsid w:val="00ED37A1"/>
    <w:rPr>
      <w:i/>
      <w:iCs/>
      <w:color w:val="404040"/>
      <w:lang w:val="en-GB"/>
    </w:rPr>
  </w:style>
  <w:style w:type="paragraph" w:styleId="Salutation">
    <w:name w:val="Salutation"/>
    <w:basedOn w:val="Normal"/>
    <w:next w:val="Normal"/>
    <w:link w:val="SalutationChar"/>
    <w:uiPriority w:val="99"/>
    <w:semiHidden/>
    <w:rsid w:val="00DD0CF0"/>
  </w:style>
  <w:style w:type="character" w:customStyle="1" w:styleId="SalutationChar">
    <w:name w:val="Salutation Char"/>
    <w:basedOn w:val="DefaultParagraphFont"/>
    <w:link w:val="Salutation"/>
    <w:uiPriority w:val="99"/>
    <w:semiHidden/>
    <w:rsid w:val="00ED37A1"/>
    <w:rPr>
      <w:lang w:val="en-GB"/>
    </w:rPr>
  </w:style>
  <w:style w:type="paragraph" w:styleId="Signature">
    <w:name w:val="Signature"/>
    <w:basedOn w:val="Normal"/>
    <w:link w:val="SignatureChar"/>
    <w:uiPriority w:val="99"/>
    <w:semiHidden/>
    <w:rsid w:val="00DD0CF0"/>
    <w:pPr>
      <w:spacing w:line="240" w:lineRule="auto"/>
      <w:ind w:left="4252"/>
    </w:pPr>
  </w:style>
  <w:style w:type="character" w:customStyle="1" w:styleId="SignatureChar">
    <w:name w:val="Signature Char"/>
    <w:basedOn w:val="DefaultParagraphFont"/>
    <w:link w:val="Signature"/>
    <w:uiPriority w:val="99"/>
    <w:semiHidden/>
    <w:rsid w:val="00ED37A1"/>
    <w:rPr>
      <w:lang w:val="en-GB"/>
    </w:rPr>
  </w:style>
  <w:style w:type="character" w:styleId="SmartHyperlink">
    <w:name w:val="Smart Hyperlink"/>
    <w:basedOn w:val="DefaultParagraphFont"/>
    <w:uiPriority w:val="99"/>
    <w:semiHidden/>
    <w:rsid w:val="00DD0CF0"/>
    <w:rPr>
      <w:u w:val="dotted"/>
    </w:rPr>
  </w:style>
  <w:style w:type="character" w:styleId="SmartLink">
    <w:name w:val="Smart Link"/>
    <w:basedOn w:val="DefaultParagraphFont"/>
    <w:uiPriority w:val="99"/>
    <w:semiHidden/>
    <w:rsid w:val="00DD0CF0"/>
    <w:rPr>
      <w:color w:val="0000FF"/>
      <w:u w:val="single"/>
      <w:shd w:val="clear" w:color="auto" w:fill="F3F2F1"/>
    </w:rPr>
  </w:style>
  <w:style w:type="character" w:styleId="Strong">
    <w:name w:val="Strong"/>
    <w:basedOn w:val="DefaultParagraphFont"/>
    <w:uiPriority w:val="22"/>
    <w:semiHidden/>
    <w:rsid w:val="00DD0CF0"/>
    <w:rPr>
      <w:b/>
      <w:bCs/>
    </w:rPr>
  </w:style>
  <w:style w:type="paragraph" w:styleId="Subtitle">
    <w:name w:val="Subtitle"/>
    <w:basedOn w:val="Normal"/>
    <w:next w:val="Reporttype"/>
    <w:link w:val="SubtitleChar"/>
    <w:uiPriority w:val="11"/>
    <w:rsid w:val="00D05148"/>
    <w:pPr>
      <w:numPr>
        <w:ilvl w:val="1"/>
      </w:numPr>
      <w:suppressAutoHyphens/>
      <w:spacing w:after="120" w:line="340" w:lineRule="exact"/>
      <w:ind w:left="567" w:right="851"/>
      <w:jc w:val="left"/>
    </w:pPr>
    <w:rPr>
      <w:rFonts w:eastAsiaTheme="minorEastAsia"/>
      <w:color w:val="5071AF"/>
      <w:sz w:val="30"/>
    </w:rPr>
  </w:style>
  <w:style w:type="character" w:customStyle="1" w:styleId="SubtitleChar">
    <w:name w:val="Subtitle Char"/>
    <w:basedOn w:val="DefaultParagraphFont"/>
    <w:link w:val="Subtitle"/>
    <w:uiPriority w:val="11"/>
    <w:rsid w:val="00D05148"/>
    <w:rPr>
      <w:rFonts w:eastAsiaTheme="minorEastAsia"/>
      <w:color w:val="5071AF"/>
      <w:sz w:val="30"/>
      <w:lang w:val="en-GB"/>
    </w:rPr>
  </w:style>
  <w:style w:type="character" w:styleId="SubtleEmphasis">
    <w:name w:val="Subtle Emphasis"/>
    <w:basedOn w:val="DefaultParagraphFont"/>
    <w:uiPriority w:val="19"/>
    <w:semiHidden/>
    <w:rsid w:val="00DD0CF0"/>
    <w:rPr>
      <w:i/>
      <w:iCs/>
      <w:color w:val="404040"/>
    </w:rPr>
  </w:style>
  <w:style w:type="character" w:styleId="SubtleReference">
    <w:name w:val="Subtle Reference"/>
    <w:basedOn w:val="DefaultParagraphFont"/>
    <w:uiPriority w:val="31"/>
    <w:semiHidden/>
    <w:rsid w:val="00DD0CF0"/>
    <w:rPr>
      <w:smallCaps/>
      <w:color w:val="5A5A5A"/>
    </w:rPr>
  </w:style>
  <w:style w:type="paragraph" w:styleId="TableofAuthorities">
    <w:name w:val="table of authorities"/>
    <w:basedOn w:val="Normal"/>
    <w:next w:val="Normal"/>
    <w:uiPriority w:val="99"/>
    <w:semiHidden/>
    <w:rsid w:val="00DD0CF0"/>
    <w:pPr>
      <w:ind w:left="220" w:hanging="220"/>
    </w:pPr>
  </w:style>
  <w:style w:type="paragraph" w:styleId="TableofFigures">
    <w:name w:val="table of figures"/>
    <w:basedOn w:val="Normal"/>
    <w:next w:val="Normal"/>
    <w:uiPriority w:val="99"/>
    <w:rsid w:val="00D05148"/>
    <w:pPr>
      <w:tabs>
        <w:tab w:val="right" w:leader="dot" w:pos="8494"/>
      </w:tabs>
      <w:spacing w:before="0" w:line="260" w:lineRule="atLeast"/>
      <w:ind w:left="1134" w:right="454" w:hanging="1134"/>
      <w:jc w:val="left"/>
    </w:pPr>
  </w:style>
  <w:style w:type="paragraph" w:styleId="Title">
    <w:name w:val="Title"/>
    <w:basedOn w:val="Normal"/>
    <w:next w:val="Subtitle"/>
    <w:link w:val="TitleChar"/>
    <w:uiPriority w:val="10"/>
    <w:rsid w:val="00041912"/>
    <w:pPr>
      <w:suppressAutoHyphens/>
      <w:spacing w:before="0" w:after="80" w:line="460" w:lineRule="exact"/>
      <w:ind w:left="567" w:right="851"/>
    </w:pPr>
    <w:rPr>
      <w:rFonts w:asciiTheme="majorHAnsi" w:eastAsiaTheme="majorEastAsia" w:hAnsiTheme="majorHAnsi" w:cstheme="majorBidi"/>
      <w:b/>
      <w:color w:val="0B1741"/>
      <w:sz w:val="42"/>
      <w:szCs w:val="56"/>
    </w:rPr>
  </w:style>
  <w:style w:type="character" w:customStyle="1" w:styleId="TitleChar">
    <w:name w:val="Title Char"/>
    <w:basedOn w:val="DefaultParagraphFont"/>
    <w:link w:val="Title"/>
    <w:uiPriority w:val="10"/>
    <w:rsid w:val="00041912"/>
    <w:rPr>
      <w:rFonts w:asciiTheme="majorHAnsi" w:eastAsiaTheme="majorEastAsia" w:hAnsiTheme="majorHAnsi" w:cstheme="majorBidi"/>
      <w:b/>
      <w:color w:val="0B1741"/>
      <w:sz w:val="42"/>
      <w:szCs w:val="56"/>
      <w:lang w:val="en-GB"/>
    </w:rPr>
  </w:style>
  <w:style w:type="paragraph" w:styleId="TOAHeading">
    <w:name w:val="toa heading"/>
    <w:basedOn w:val="Normal"/>
    <w:next w:val="Normal"/>
    <w:uiPriority w:val="99"/>
    <w:semiHidden/>
    <w:rsid w:val="00DD0CF0"/>
    <w:rPr>
      <w:rFonts w:asciiTheme="majorHAnsi" w:eastAsiaTheme="majorEastAsia" w:hAnsiTheme="majorHAnsi" w:cstheme="majorBidi"/>
      <w:b/>
      <w:bCs/>
      <w:sz w:val="24"/>
      <w:szCs w:val="24"/>
    </w:rPr>
  </w:style>
  <w:style w:type="paragraph" w:styleId="TOC1">
    <w:name w:val="toc 1"/>
    <w:basedOn w:val="Normal"/>
    <w:next w:val="Normal"/>
    <w:autoRedefine/>
    <w:uiPriority w:val="39"/>
    <w:rsid w:val="00D05148"/>
    <w:pPr>
      <w:tabs>
        <w:tab w:val="right" w:leader="dot" w:pos="8493"/>
      </w:tabs>
      <w:spacing w:line="260" w:lineRule="atLeast"/>
      <w:ind w:left="907" w:hanging="907"/>
      <w:jc w:val="left"/>
    </w:pPr>
    <w:rPr>
      <w:b/>
      <w:color w:val="164194"/>
      <w:sz w:val="19"/>
    </w:rPr>
  </w:style>
  <w:style w:type="paragraph" w:styleId="TOC2">
    <w:name w:val="toc 2"/>
    <w:basedOn w:val="Normal"/>
    <w:next w:val="Normal"/>
    <w:autoRedefine/>
    <w:uiPriority w:val="39"/>
    <w:rsid w:val="00D05148"/>
    <w:pPr>
      <w:tabs>
        <w:tab w:val="right" w:leader="dot" w:pos="8494"/>
      </w:tabs>
      <w:spacing w:before="0" w:line="260" w:lineRule="atLeast"/>
      <w:ind w:left="907" w:hanging="907"/>
      <w:jc w:val="left"/>
    </w:pPr>
  </w:style>
  <w:style w:type="paragraph" w:styleId="TOC3">
    <w:name w:val="toc 3"/>
    <w:basedOn w:val="TOC2"/>
    <w:next w:val="Normal"/>
    <w:autoRedefine/>
    <w:uiPriority w:val="39"/>
    <w:rsid w:val="00710589"/>
    <w:rPr>
      <w:noProof/>
    </w:rPr>
  </w:style>
  <w:style w:type="paragraph" w:styleId="TOC4">
    <w:name w:val="toc 4"/>
    <w:basedOn w:val="TableofFigures"/>
    <w:next w:val="Normal"/>
    <w:autoRedefine/>
    <w:uiPriority w:val="39"/>
    <w:rsid w:val="00710589"/>
    <w:pPr>
      <w:ind w:left="907" w:hanging="907"/>
    </w:pPr>
  </w:style>
  <w:style w:type="paragraph" w:styleId="TOC5">
    <w:name w:val="toc 5"/>
    <w:basedOn w:val="Normal"/>
    <w:next w:val="Normal"/>
    <w:autoRedefine/>
    <w:uiPriority w:val="39"/>
    <w:semiHidden/>
    <w:rsid w:val="00DD0CF0"/>
    <w:pPr>
      <w:spacing w:after="100"/>
      <w:ind w:left="880"/>
    </w:pPr>
  </w:style>
  <w:style w:type="paragraph" w:styleId="TOC6">
    <w:name w:val="toc 6"/>
    <w:basedOn w:val="Normal"/>
    <w:next w:val="Normal"/>
    <w:autoRedefine/>
    <w:uiPriority w:val="39"/>
    <w:semiHidden/>
    <w:rsid w:val="00DD0CF0"/>
    <w:pPr>
      <w:spacing w:after="100"/>
      <w:ind w:left="1100"/>
    </w:pPr>
  </w:style>
  <w:style w:type="paragraph" w:styleId="TOC7">
    <w:name w:val="toc 7"/>
    <w:basedOn w:val="Normal"/>
    <w:next w:val="Normal"/>
    <w:autoRedefine/>
    <w:uiPriority w:val="39"/>
    <w:semiHidden/>
    <w:rsid w:val="00DD0CF0"/>
    <w:pPr>
      <w:spacing w:after="100"/>
      <w:ind w:left="1320"/>
    </w:pPr>
  </w:style>
  <w:style w:type="paragraph" w:styleId="TOC8">
    <w:name w:val="toc 8"/>
    <w:basedOn w:val="Normal"/>
    <w:next w:val="Normal"/>
    <w:autoRedefine/>
    <w:uiPriority w:val="39"/>
    <w:semiHidden/>
    <w:rsid w:val="00DD0CF0"/>
    <w:pPr>
      <w:spacing w:after="100"/>
      <w:ind w:left="1540"/>
    </w:pPr>
  </w:style>
  <w:style w:type="paragraph" w:styleId="TOC9">
    <w:name w:val="toc 9"/>
    <w:basedOn w:val="Normal"/>
    <w:next w:val="Normal"/>
    <w:autoRedefine/>
    <w:uiPriority w:val="39"/>
    <w:semiHidden/>
    <w:rsid w:val="00DD0CF0"/>
    <w:pPr>
      <w:spacing w:after="100"/>
      <w:ind w:left="1760"/>
    </w:pPr>
  </w:style>
  <w:style w:type="paragraph" w:styleId="TOCHeading">
    <w:name w:val="TOC Heading"/>
    <w:basedOn w:val="Heading1"/>
    <w:next w:val="Normal"/>
    <w:uiPriority w:val="39"/>
    <w:rsid w:val="008F6C52"/>
    <w:pPr>
      <w:numPr>
        <w:numId w:val="0"/>
      </w:numPr>
      <w:outlineLvl w:val="9"/>
    </w:pPr>
  </w:style>
  <w:style w:type="character" w:styleId="UnresolvedMention">
    <w:name w:val="Unresolved Mention"/>
    <w:basedOn w:val="DefaultParagraphFont"/>
    <w:uiPriority w:val="99"/>
    <w:semiHidden/>
    <w:rsid w:val="00DD0CF0"/>
    <w:rPr>
      <w:color w:val="605E5C"/>
      <w:shd w:val="clear" w:color="auto" w:fill="E1DFDD"/>
    </w:rPr>
  </w:style>
  <w:style w:type="paragraph" w:customStyle="1" w:styleId="Heading1NoNumber">
    <w:name w:val="Heading 1 NoNumber"/>
    <w:basedOn w:val="Heading1"/>
    <w:next w:val="Normal"/>
    <w:uiPriority w:val="19"/>
    <w:qFormat/>
    <w:rsid w:val="00AE1D92"/>
    <w:pPr>
      <w:numPr>
        <w:numId w:val="0"/>
      </w:numPr>
    </w:pPr>
  </w:style>
  <w:style w:type="paragraph" w:customStyle="1" w:styleId="Imprintheading">
    <w:name w:val="Imprint heading"/>
    <w:basedOn w:val="Normal"/>
    <w:next w:val="Imprintbody"/>
    <w:uiPriority w:val="39"/>
    <w:qFormat/>
    <w:rsid w:val="0027522D"/>
    <w:pPr>
      <w:keepNext/>
      <w:suppressAutoHyphens/>
      <w:spacing w:before="0" w:line="220" w:lineRule="atLeast"/>
    </w:pPr>
    <w:rPr>
      <w:b/>
      <w:color w:val="0B1741"/>
      <w:sz w:val="16"/>
    </w:rPr>
  </w:style>
  <w:style w:type="paragraph" w:customStyle="1" w:styleId="Imprintbody">
    <w:name w:val="Imprint body"/>
    <w:basedOn w:val="Imprintheading"/>
    <w:uiPriority w:val="40"/>
    <w:qFormat/>
    <w:rsid w:val="00411959"/>
    <w:pPr>
      <w:keepNext w:val="0"/>
      <w:spacing w:after="220"/>
    </w:pPr>
    <w:rPr>
      <w:b w:val="0"/>
    </w:rPr>
  </w:style>
  <w:style w:type="paragraph" w:customStyle="1" w:styleId="Publicationtype">
    <w:name w:val="Publicationtype"/>
    <w:rsid w:val="008501EF"/>
    <w:pPr>
      <w:suppressAutoHyphens/>
      <w:spacing w:after="113" w:line="360" w:lineRule="atLeast"/>
      <w:ind w:left="567" w:right="851"/>
    </w:pPr>
    <w:rPr>
      <w:rFonts w:asciiTheme="majorHAnsi" w:hAnsiTheme="majorHAnsi"/>
      <w:b/>
      <w:caps/>
      <w:color w:val="EE7D00"/>
      <w:sz w:val="28"/>
    </w:rPr>
  </w:style>
  <w:style w:type="paragraph" w:customStyle="1" w:styleId="Reporttype">
    <w:name w:val="Reporttype"/>
    <w:basedOn w:val="Normal"/>
    <w:unhideWhenUsed/>
    <w:rsid w:val="00D05148"/>
    <w:pPr>
      <w:spacing w:before="0" w:line="300" w:lineRule="atLeast"/>
      <w:ind w:left="567" w:right="851"/>
      <w:jc w:val="left"/>
    </w:pPr>
    <w:rPr>
      <w:color w:val="5071AF"/>
      <w:sz w:val="24"/>
    </w:rPr>
  </w:style>
  <w:style w:type="table" w:styleId="TableGrid">
    <w:name w:val="Table Grid"/>
    <w:basedOn w:val="TableNormal"/>
    <w:uiPriority w:val="39"/>
    <w:rsid w:val="007A640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isclaimerbody">
    <w:name w:val="Disclaimer body"/>
    <w:basedOn w:val="Disclaimerheading"/>
    <w:rsid w:val="00237C07"/>
    <w:rPr>
      <w:b w:val="0"/>
    </w:rPr>
  </w:style>
  <w:style w:type="paragraph" w:customStyle="1" w:styleId="Disclaimerheading">
    <w:name w:val="Disclaimer heading"/>
    <w:basedOn w:val="Imprintheading"/>
    <w:next w:val="Disclaimerbody"/>
    <w:rsid w:val="00AE1D92"/>
    <w:pPr>
      <w:spacing w:before="110"/>
      <w:ind w:left="567" w:right="1928"/>
      <w:jc w:val="left"/>
    </w:pPr>
  </w:style>
  <w:style w:type="character" w:customStyle="1" w:styleId="HeaderFooterGrey">
    <w:name w:val="Header_Footer_Grey"/>
    <w:basedOn w:val="DefaultParagraphFont"/>
    <w:uiPriority w:val="1"/>
    <w:rsid w:val="00E120F3"/>
    <w:rPr>
      <w:caps w:val="0"/>
      <w:smallCaps w:val="0"/>
      <w:color w:val="777776"/>
    </w:rPr>
  </w:style>
  <w:style w:type="paragraph" w:customStyle="1" w:styleId="Picturetext">
    <w:name w:val="Picturetext"/>
    <w:basedOn w:val="Normal"/>
    <w:qFormat/>
    <w:rsid w:val="00356A94"/>
    <w:pPr>
      <w:suppressAutoHyphens/>
      <w:spacing w:before="113" w:after="397" w:line="220" w:lineRule="atLeast"/>
      <w:contextualSpacing/>
    </w:pPr>
    <w:rPr>
      <w:sz w:val="16"/>
    </w:rPr>
  </w:style>
  <w:style w:type="paragraph" w:customStyle="1" w:styleId="Heading2NoNumber">
    <w:name w:val="Heading 2 NoNumber"/>
    <w:basedOn w:val="Heading2"/>
    <w:next w:val="Normal"/>
    <w:uiPriority w:val="20"/>
    <w:qFormat/>
    <w:rsid w:val="00A263C9"/>
    <w:pPr>
      <w:numPr>
        <w:ilvl w:val="0"/>
        <w:numId w:val="0"/>
      </w:numPr>
      <w:outlineLvl w:val="9"/>
    </w:pPr>
    <w:rPr>
      <w:lang w:val="en-US"/>
    </w:rPr>
  </w:style>
  <w:style w:type="paragraph" w:customStyle="1" w:styleId="Heading3NoNumber">
    <w:name w:val="Heading 3 NoNumber"/>
    <w:basedOn w:val="Heading3"/>
    <w:next w:val="Normal"/>
    <w:uiPriority w:val="21"/>
    <w:qFormat/>
    <w:rsid w:val="00A263C9"/>
    <w:pPr>
      <w:numPr>
        <w:ilvl w:val="0"/>
        <w:numId w:val="0"/>
      </w:numPr>
      <w:outlineLvl w:val="9"/>
    </w:pPr>
  </w:style>
  <w:style w:type="paragraph" w:customStyle="1" w:styleId="Heading4NoNumber">
    <w:name w:val="Heading 4 NoNumber"/>
    <w:basedOn w:val="Heading4"/>
    <w:uiPriority w:val="22"/>
    <w:qFormat/>
    <w:rsid w:val="00A263C9"/>
    <w:pPr>
      <w:numPr>
        <w:ilvl w:val="0"/>
        <w:numId w:val="0"/>
      </w:numPr>
      <w:outlineLvl w:val="9"/>
    </w:pPr>
  </w:style>
  <w:style w:type="paragraph" w:customStyle="1" w:styleId="BigchapterNumber">
    <w:name w:val="Big chapter Number"/>
    <w:basedOn w:val="Normal"/>
    <w:rsid w:val="004E49DB"/>
    <w:pPr>
      <w:spacing w:before="268" w:line="1480" w:lineRule="atLeast"/>
      <w:jc w:val="center"/>
    </w:pPr>
    <w:rPr>
      <w:b/>
      <w:color w:val="EE7D00"/>
      <w:spacing w:val="-60"/>
      <w:sz w:val="140"/>
    </w:rPr>
  </w:style>
  <w:style w:type="paragraph" w:customStyle="1" w:styleId="Bigchapter">
    <w:name w:val="Big chapter"/>
    <w:basedOn w:val="Normal"/>
    <w:rsid w:val="00323BAA"/>
    <w:pPr>
      <w:suppressAutoHyphens/>
      <w:spacing w:before="0" w:line="800" w:lineRule="atLeast"/>
      <w:jc w:val="left"/>
    </w:pPr>
    <w:rPr>
      <w:b/>
      <w:color w:val="0B1741"/>
      <w:sz w:val="72"/>
    </w:rPr>
  </w:style>
  <w:style w:type="paragraph" w:customStyle="1" w:styleId="Iconpullquote">
    <w:name w:val="Icon/pullquote"/>
    <w:basedOn w:val="Normal"/>
    <w:rsid w:val="001D3C17"/>
    <w:pPr>
      <w:spacing w:before="113" w:after="120" w:line="270" w:lineRule="atLeast"/>
      <w:contextualSpacing/>
    </w:pPr>
    <w:rPr>
      <w:color w:val="164194"/>
      <w:sz w:val="21"/>
    </w:rPr>
  </w:style>
  <w:style w:type="paragraph" w:customStyle="1" w:styleId="Quotedperson">
    <w:name w:val="Quoted person"/>
    <w:basedOn w:val="Normal"/>
    <w:rsid w:val="00A9609F"/>
    <w:pPr>
      <w:suppressAutoHyphens/>
      <w:spacing w:line="270" w:lineRule="atLeast"/>
    </w:pPr>
    <w:rPr>
      <w:b/>
      <w:color w:val="164194"/>
      <w:sz w:val="17"/>
    </w:rPr>
  </w:style>
  <w:style w:type="paragraph" w:customStyle="1" w:styleId="Boxtop">
    <w:name w:val="Box top"/>
    <w:basedOn w:val="Normal"/>
    <w:semiHidden/>
    <w:rsid w:val="006B084A"/>
    <w:pPr>
      <w:spacing w:before="284" w:line="260" w:lineRule="atLeast"/>
      <w:ind w:left="340" w:right="340"/>
    </w:pPr>
    <w:rPr>
      <w:b/>
      <w:caps/>
      <w:color w:val="EE7D00"/>
    </w:rPr>
  </w:style>
  <w:style w:type="paragraph" w:customStyle="1" w:styleId="Boxheading">
    <w:name w:val="Box heading"/>
    <w:basedOn w:val="Normal"/>
    <w:semiHidden/>
    <w:rsid w:val="006B084A"/>
    <w:pPr>
      <w:suppressAutoHyphens/>
      <w:spacing w:before="0" w:after="250" w:line="340" w:lineRule="atLeast"/>
      <w:ind w:left="340" w:right="340"/>
      <w:jc w:val="left"/>
    </w:pPr>
    <w:rPr>
      <w:sz w:val="26"/>
    </w:rPr>
  </w:style>
  <w:style w:type="paragraph" w:customStyle="1" w:styleId="Boxtext">
    <w:name w:val="Box text"/>
    <w:basedOn w:val="Normal"/>
    <w:semiHidden/>
    <w:rsid w:val="006B084A"/>
    <w:pPr>
      <w:spacing w:before="0" w:after="397" w:line="250" w:lineRule="atLeast"/>
      <w:ind w:left="340" w:right="340"/>
      <w:contextualSpacing/>
    </w:pPr>
    <w:rPr>
      <w:sz w:val="19"/>
    </w:rPr>
  </w:style>
  <w:style w:type="paragraph" w:customStyle="1" w:styleId="Boxtextwhite">
    <w:name w:val="Box text white"/>
    <w:basedOn w:val="Boxtext"/>
    <w:rsid w:val="006B084A"/>
    <w:pPr>
      <w:ind w:left="0" w:right="0"/>
    </w:pPr>
  </w:style>
  <w:style w:type="paragraph" w:customStyle="1" w:styleId="Boxtextlightblue">
    <w:name w:val="Box text lightblue"/>
    <w:basedOn w:val="Boxtext"/>
    <w:rsid w:val="001D420A"/>
    <w:pPr>
      <w:ind w:left="0" w:right="0"/>
    </w:pPr>
  </w:style>
  <w:style w:type="paragraph" w:customStyle="1" w:styleId="Boxtextdarkblue">
    <w:name w:val="Box text darkblue"/>
    <w:basedOn w:val="Boxtext"/>
    <w:rsid w:val="001D420A"/>
    <w:pPr>
      <w:keepNext/>
      <w:ind w:left="0" w:right="0"/>
      <w:jc w:val="left"/>
    </w:pPr>
    <w:rPr>
      <w:color w:val="FFFFFF"/>
    </w:rPr>
  </w:style>
  <w:style w:type="paragraph" w:customStyle="1" w:styleId="Boxheadingwhite">
    <w:name w:val="Box heading white"/>
    <w:basedOn w:val="Boxheading"/>
    <w:next w:val="Boxtextwhite"/>
    <w:rsid w:val="00AE1D92"/>
    <w:pPr>
      <w:ind w:left="0" w:right="0"/>
    </w:pPr>
  </w:style>
  <w:style w:type="paragraph" w:customStyle="1" w:styleId="Boxheadinglightblue">
    <w:name w:val="Box heading lightblue"/>
    <w:basedOn w:val="Boxheading"/>
    <w:next w:val="Boxtextlightblue"/>
    <w:rsid w:val="001D420A"/>
    <w:pPr>
      <w:ind w:left="0" w:right="0"/>
    </w:pPr>
  </w:style>
  <w:style w:type="paragraph" w:customStyle="1" w:styleId="Boxheadingdarkblue">
    <w:name w:val="Box heading darkblue"/>
    <w:basedOn w:val="Boxheading"/>
    <w:next w:val="Boxtextdarkblue"/>
    <w:rsid w:val="001D420A"/>
    <w:pPr>
      <w:keepNext/>
      <w:ind w:left="0" w:right="0"/>
    </w:pPr>
    <w:rPr>
      <w:color w:val="FFFFFF"/>
    </w:rPr>
  </w:style>
  <w:style w:type="paragraph" w:customStyle="1" w:styleId="Boxtopwhite">
    <w:name w:val="Box top white"/>
    <w:basedOn w:val="Boxtop"/>
    <w:next w:val="Boxheadingwhite"/>
    <w:rsid w:val="006B084A"/>
    <w:pPr>
      <w:ind w:left="0" w:right="0"/>
    </w:pPr>
  </w:style>
  <w:style w:type="paragraph" w:customStyle="1" w:styleId="Boxtoplightblue">
    <w:name w:val="Box top lightblue"/>
    <w:basedOn w:val="Boxtop"/>
    <w:next w:val="Boxheadinglightblue"/>
    <w:rsid w:val="001D420A"/>
    <w:pPr>
      <w:ind w:left="0" w:right="0"/>
      <w:jc w:val="left"/>
    </w:pPr>
  </w:style>
  <w:style w:type="paragraph" w:customStyle="1" w:styleId="Boxtopdarkblue">
    <w:name w:val="Box top darkblue"/>
    <w:basedOn w:val="Boxtop"/>
    <w:next w:val="Boxheadingdarkblue"/>
    <w:rsid w:val="001D420A"/>
    <w:pPr>
      <w:keepNext/>
      <w:ind w:left="0" w:right="0"/>
      <w:jc w:val="left"/>
    </w:pPr>
  </w:style>
  <w:style w:type="paragraph" w:customStyle="1" w:styleId="Minipara">
    <w:name w:val="Minipara"/>
    <w:basedOn w:val="Normal"/>
    <w:next w:val="Normal"/>
    <w:semiHidden/>
    <w:rsid w:val="00174D34"/>
    <w:pPr>
      <w:spacing w:before="0" w:line="20" w:lineRule="exact"/>
    </w:pPr>
    <w:rPr>
      <w:sz w:val="4"/>
    </w:rPr>
  </w:style>
  <w:style w:type="paragraph" w:customStyle="1" w:styleId="SpaceBeforeBoxes">
    <w:name w:val="SpaceBeforeBoxes"/>
    <w:basedOn w:val="Normal"/>
    <w:qFormat/>
    <w:rsid w:val="00174D34"/>
    <w:pPr>
      <w:spacing w:before="329"/>
    </w:pPr>
  </w:style>
  <w:style w:type="character" w:customStyle="1" w:styleId="CaptionText">
    <w:name w:val="CaptionText"/>
    <w:uiPriority w:val="1"/>
    <w:rsid w:val="001A7BA3"/>
    <w:rPr>
      <w:color w:val="164194"/>
    </w:rPr>
  </w:style>
  <w:style w:type="paragraph" w:customStyle="1" w:styleId="TOCBold">
    <w:name w:val="TOC Bold"/>
    <w:basedOn w:val="Normal"/>
    <w:rsid w:val="00D05148"/>
    <w:pPr>
      <w:spacing w:line="260" w:lineRule="atLeast"/>
      <w:jc w:val="left"/>
    </w:pPr>
    <w:rPr>
      <w:b/>
      <w:color w:val="164194"/>
      <w:sz w:val="19"/>
    </w:rPr>
  </w:style>
  <w:style w:type="table" w:customStyle="1" w:styleId="ESPONtable">
    <w:name w:val="ESPON table"/>
    <w:basedOn w:val="TableNormal"/>
    <w:uiPriority w:val="99"/>
    <w:rsid w:val="00710C63"/>
    <w:pPr>
      <w:spacing w:before="60" w:after="80" w:line="220" w:lineRule="atLeast"/>
      <w:jc w:val="right"/>
    </w:pPr>
    <w:rPr>
      <w:sz w:val="17"/>
    </w:rPr>
    <w:tblPr>
      <w:tblBorders>
        <w:insideV w:val="single" w:sz="4" w:space="0" w:color="FFFFFF"/>
      </w:tblBorders>
    </w:tblPr>
    <w:trPr>
      <w:cantSplit/>
    </w:trPr>
    <w:tcPr>
      <w:shd w:val="clear" w:color="auto" w:fill="E5EBF8"/>
    </w:tcPr>
    <w:tblStylePr w:type="firstRow">
      <w:pPr>
        <w:wordWrap/>
        <w:spacing w:beforeLines="0" w:before="60" w:beforeAutospacing="0" w:afterLines="0" w:after="60" w:afterAutospacing="0"/>
      </w:pPr>
      <w:rPr>
        <w:b/>
        <w:color w:val="FFFFFF"/>
      </w:rPr>
      <w:tblPr/>
      <w:trPr>
        <w:cantSplit w:val="0"/>
        <w:tblHeader/>
      </w:trPr>
      <w:tcPr>
        <w:shd w:val="clear" w:color="auto" w:fill="0B1741"/>
      </w:tcPr>
    </w:tblStylePr>
    <w:tblStylePr w:type="firstCol">
      <w:pPr>
        <w:jc w:val="left"/>
      </w:pPr>
    </w:tblStylePr>
  </w:style>
  <w:style w:type="numbering" w:customStyle="1" w:styleId="ESPONNumbers">
    <w:name w:val="ESPON Numbers"/>
    <w:uiPriority w:val="99"/>
    <w:rsid w:val="000C229D"/>
    <w:pPr>
      <w:numPr>
        <w:numId w:val="12"/>
      </w:numPr>
    </w:pPr>
  </w:style>
  <w:style w:type="numbering" w:customStyle="1" w:styleId="ESPONLetters">
    <w:name w:val="ESPON Letters"/>
    <w:uiPriority w:val="99"/>
    <w:rsid w:val="000C229D"/>
    <w:pPr>
      <w:numPr>
        <w:numId w:val="13"/>
      </w:numPr>
    </w:pPr>
  </w:style>
  <w:style w:type="numbering" w:customStyle="1" w:styleId="ESPONBullets">
    <w:name w:val="ESPON Bullets"/>
    <w:uiPriority w:val="99"/>
    <w:rsid w:val="002479F1"/>
    <w:pPr>
      <w:numPr>
        <w:numId w:val="14"/>
      </w:numPr>
    </w:pPr>
  </w:style>
  <w:style w:type="paragraph" w:customStyle="1" w:styleId="Backcover">
    <w:name w:val="Backcover"/>
    <w:basedOn w:val="Normal"/>
    <w:rsid w:val="00A57A84"/>
    <w:pPr>
      <w:suppressAutoHyphens/>
      <w:spacing w:before="0" w:line="220" w:lineRule="atLeast"/>
      <w:ind w:right="1701"/>
    </w:pPr>
    <w:rPr>
      <w:sz w:val="17"/>
    </w:rPr>
  </w:style>
  <w:style w:type="paragraph" w:customStyle="1" w:styleId="Backcoverbold">
    <w:name w:val="Backcover bold"/>
    <w:basedOn w:val="Backcover"/>
    <w:next w:val="Backcover"/>
    <w:rsid w:val="003867A3"/>
    <w:pPr>
      <w:spacing w:after="220"/>
    </w:pPr>
    <w:rPr>
      <w:b/>
    </w:rPr>
  </w:style>
  <w:style w:type="paragraph" w:customStyle="1" w:styleId="1FBF4FCF2905483FABC50A767EC5C8B71">
    <w:name w:val="1FBF4FCF2905483FABC50A767EC5C8B71"/>
    <w:rsid w:val="0017495C"/>
    <w:pPr>
      <w:keepNext/>
      <w:keepLines/>
      <w:pageBreakBefore/>
      <w:tabs>
        <w:tab w:val="num" w:pos="567"/>
        <w:tab w:val="num" w:pos="720"/>
      </w:tabs>
      <w:suppressAutoHyphens/>
      <w:spacing w:after="454" w:line="440" w:lineRule="atLeast"/>
      <w:ind w:left="720" w:hanging="720"/>
      <w:outlineLvl w:val="0"/>
    </w:pPr>
    <w:rPr>
      <w:rFonts w:asciiTheme="majorHAnsi" w:eastAsiaTheme="majorEastAsia" w:hAnsiTheme="majorHAnsi" w:cstheme="majorBidi"/>
      <w:b/>
      <w:color w:val="164194"/>
      <w:sz w:val="40"/>
      <w:szCs w:val="32"/>
      <w:lang w:val="en-GB"/>
    </w:rPr>
  </w:style>
  <w:style w:type="paragraph" w:customStyle="1" w:styleId="1FBF4FCF2905483FABC50A767EC5C8B72">
    <w:name w:val="1FBF4FCF2905483FABC50A767EC5C8B72"/>
    <w:rsid w:val="0017495C"/>
    <w:pPr>
      <w:keepNext/>
      <w:keepLines/>
      <w:pageBreakBefore/>
      <w:tabs>
        <w:tab w:val="num" w:pos="567"/>
        <w:tab w:val="num" w:pos="720"/>
      </w:tabs>
      <w:suppressAutoHyphens/>
      <w:spacing w:after="454" w:line="440" w:lineRule="atLeast"/>
      <w:ind w:left="720" w:hanging="720"/>
      <w:outlineLvl w:val="0"/>
    </w:pPr>
    <w:rPr>
      <w:rFonts w:asciiTheme="majorHAnsi" w:eastAsiaTheme="majorEastAsia" w:hAnsiTheme="majorHAnsi" w:cstheme="majorBidi"/>
      <w:b/>
      <w:color w:val="164194"/>
      <w:sz w:val="40"/>
      <w:szCs w:val="32"/>
      <w:lang w:val="en-GB"/>
    </w:rPr>
  </w:style>
  <w:style w:type="paragraph" w:customStyle="1" w:styleId="1FBF4FCF2905483FABC50A767EC5C8B73">
    <w:name w:val="1FBF4FCF2905483FABC50A767EC5C8B73"/>
    <w:rsid w:val="0017495C"/>
    <w:pPr>
      <w:keepNext/>
      <w:keepLines/>
      <w:pageBreakBefore/>
      <w:numPr>
        <w:numId w:val="15"/>
      </w:numPr>
      <w:tabs>
        <w:tab w:val="num" w:pos="567"/>
      </w:tabs>
      <w:suppressAutoHyphens/>
      <w:spacing w:after="454" w:line="440" w:lineRule="atLeast"/>
      <w:outlineLvl w:val="0"/>
    </w:pPr>
    <w:rPr>
      <w:rFonts w:asciiTheme="majorHAnsi" w:eastAsiaTheme="majorEastAsia" w:hAnsiTheme="majorHAnsi" w:cstheme="majorBidi"/>
      <w:b/>
      <w:color w:val="164194"/>
      <w:sz w:val="40"/>
      <w:szCs w:val="32"/>
      <w:lang w:val="en-GB"/>
    </w:rPr>
  </w:style>
  <w:style w:type="table" w:customStyle="1" w:styleId="Abbreviations">
    <w:name w:val="Abbreviations"/>
    <w:basedOn w:val="TableNormal"/>
    <w:uiPriority w:val="99"/>
    <w:rsid w:val="00776D9E"/>
    <w:tblPr/>
    <w:tblStylePr w:type="firstCol">
      <w:rPr>
        <w:caps w:val="0"/>
        <w:smallCaps w:val="0"/>
      </w:rPr>
    </w:tblStylePr>
  </w:style>
  <w:style w:type="character" w:customStyle="1" w:styleId="CaptionChar">
    <w:name w:val="Caption Char"/>
    <w:link w:val="Caption"/>
    <w:uiPriority w:val="35"/>
    <w:rsid w:val="00D84503"/>
    <w:rPr>
      <w:b/>
      <w:iCs/>
      <w:color w:val="EE7D00"/>
      <w:sz w:val="21"/>
      <w:lang w:val="en-GB"/>
    </w:rPr>
  </w:style>
  <w:style w:type="paragraph" w:customStyle="1" w:styleId="Bulletpoints">
    <w:name w:val="Bullet_points"/>
    <w:basedOn w:val="Normal"/>
    <w:next w:val="Bulletpoints-end"/>
    <w:qFormat/>
    <w:rsid w:val="008308D0"/>
    <w:pPr>
      <w:numPr>
        <w:numId w:val="17"/>
      </w:numPr>
      <w:spacing w:before="0" w:line="280" w:lineRule="atLeast"/>
      <w:contextualSpacing/>
    </w:pPr>
    <w:rPr>
      <w:rFonts w:ascii="Arial" w:eastAsia="Times New Roman" w:hAnsi="Arial" w:cs="Times New Roman"/>
      <w:szCs w:val="24"/>
      <w:lang w:eastAsia="sv-SE"/>
    </w:rPr>
  </w:style>
  <w:style w:type="paragraph" w:customStyle="1" w:styleId="Bulletpoints-end">
    <w:name w:val="Bullet_points-end"/>
    <w:basedOn w:val="Bulletpoints"/>
    <w:next w:val="BodyText"/>
    <w:qFormat/>
    <w:rsid w:val="008308D0"/>
    <w:pPr>
      <w:spacing w:after="280"/>
    </w:pPr>
  </w:style>
  <w:style w:type="paragraph" w:customStyle="1" w:styleId="EText">
    <w:name w:val="E Text"/>
    <w:qFormat/>
    <w:rsid w:val="00532DC4"/>
    <w:pPr>
      <w:spacing w:after="120" w:line="360" w:lineRule="auto"/>
      <w:jc w:val="both"/>
    </w:pPr>
    <w:rPr>
      <w:rFonts w:ascii="Arial" w:eastAsia="Times New Roman" w:hAnsi="Arial" w:cs="Times New Roman"/>
      <w:sz w:val="20"/>
      <w:szCs w:val="20"/>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5879">
      <w:bodyDiv w:val="1"/>
      <w:marLeft w:val="0"/>
      <w:marRight w:val="0"/>
      <w:marTop w:val="0"/>
      <w:marBottom w:val="0"/>
      <w:divBdr>
        <w:top w:val="none" w:sz="0" w:space="0" w:color="auto"/>
        <w:left w:val="none" w:sz="0" w:space="0" w:color="auto"/>
        <w:bottom w:val="none" w:sz="0" w:space="0" w:color="auto"/>
        <w:right w:val="none" w:sz="0" w:space="0" w:color="auto"/>
      </w:divBdr>
    </w:div>
    <w:div w:id="34432473">
      <w:bodyDiv w:val="1"/>
      <w:marLeft w:val="0"/>
      <w:marRight w:val="0"/>
      <w:marTop w:val="0"/>
      <w:marBottom w:val="0"/>
      <w:divBdr>
        <w:top w:val="none" w:sz="0" w:space="0" w:color="auto"/>
        <w:left w:val="none" w:sz="0" w:space="0" w:color="auto"/>
        <w:bottom w:val="none" w:sz="0" w:space="0" w:color="auto"/>
        <w:right w:val="none" w:sz="0" w:space="0" w:color="auto"/>
      </w:divBdr>
    </w:div>
    <w:div w:id="66848153">
      <w:bodyDiv w:val="1"/>
      <w:marLeft w:val="0"/>
      <w:marRight w:val="0"/>
      <w:marTop w:val="0"/>
      <w:marBottom w:val="0"/>
      <w:divBdr>
        <w:top w:val="none" w:sz="0" w:space="0" w:color="auto"/>
        <w:left w:val="none" w:sz="0" w:space="0" w:color="auto"/>
        <w:bottom w:val="none" w:sz="0" w:space="0" w:color="auto"/>
        <w:right w:val="none" w:sz="0" w:space="0" w:color="auto"/>
      </w:divBdr>
      <w:divsChild>
        <w:div w:id="257640127">
          <w:marLeft w:val="446"/>
          <w:marRight w:val="0"/>
          <w:marTop w:val="0"/>
          <w:marBottom w:val="0"/>
          <w:divBdr>
            <w:top w:val="none" w:sz="0" w:space="0" w:color="auto"/>
            <w:left w:val="none" w:sz="0" w:space="0" w:color="auto"/>
            <w:bottom w:val="none" w:sz="0" w:space="0" w:color="auto"/>
            <w:right w:val="none" w:sz="0" w:space="0" w:color="auto"/>
          </w:divBdr>
        </w:div>
        <w:div w:id="1493985217">
          <w:marLeft w:val="446"/>
          <w:marRight w:val="0"/>
          <w:marTop w:val="0"/>
          <w:marBottom w:val="0"/>
          <w:divBdr>
            <w:top w:val="none" w:sz="0" w:space="0" w:color="auto"/>
            <w:left w:val="none" w:sz="0" w:space="0" w:color="auto"/>
            <w:bottom w:val="none" w:sz="0" w:space="0" w:color="auto"/>
            <w:right w:val="none" w:sz="0" w:space="0" w:color="auto"/>
          </w:divBdr>
        </w:div>
      </w:divsChild>
    </w:div>
    <w:div w:id="84687846">
      <w:bodyDiv w:val="1"/>
      <w:marLeft w:val="0"/>
      <w:marRight w:val="0"/>
      <w:marTop w:val="0"/>
      <w:marBottom w:val="0"/>
      <w:divBdr>
        <w:top w:val="none" w:sz="0" w:space="0" w:color="auto"/>
        <w:left w:val="none" w:sz="0" w:space="0" w:color="auto"/>
        <w:bottom w:val="none" w:sz="0" w:space="0" w:color="auto"/>
        <w:right w:val="none" w:sz="0" w:space="0" w:color="auto"/>
      </w:divBdr>
    </w:div>
    <w:div w:id="129636423">
      <w:bodyDiv w:val="1"/>
      <w:marLeft w:val="0"/>
      <w:marRight w:val="0"/>
      <w:marTop w:val="0"/>
      <w:marBottom w:val="0"/>
      <w:divBdr>
        <w:top w:val="none" w:sz="0" w:space="0" w:color="auto"/>
        <w:left w:val="none" w:sz="0" w:space="0" w:color="auto"/>
        <w:bottom w:val="none" w:sz="0" w:space="0" w:color="auto"/>
        <w:right w:val="none" w:sz="0" w:space="0" w:color="auto"/>
      </w:divBdr>
    </w:div>
    <w:div w:id="137191326">
      <w:bodyDiv w:val="1"/>
      <w:marLeft w:val="0"/>
      <w:marRight w:val="0"/>
      <w:marTop w:val="0"/>
      <w:marBottom w:val="0"/>
      <w:divBdr>
        <w:top w:val="none" w:sz="0" w:space="0" w:color="auto"/>
        <w:left w:val="none" w:sz="0" w:space="0" w:color="auto"/>
        <w:bottom w:val="none" w:sz="0" w:space="0" w:color="auto"/>
        <w:right w:val="none" w:sz="0" w:space="0" w:color="auto"/>
      </w:divBdr>
    </w:div>
    <w:div w:id="187451776">
      <w:bodyDiv w:val="1"/>
      <w:marLeft w:val="0"/>
      <w:marRight w:val="0"/>
      <w:marTop w:val="0"/>
      <w:marBottom w:val="0"/>
      <w:divBdr>
        <w:top w:val="none" w:sz="0" w:space="0" w:color="auto"/>
        <w:left w:val="none" w:sz="0" w:space="0" w:color="auto"/>
        <w:bottom w:val="none" w:sz="0" w:space="0" w:color="auto"/>
        <w:right w:val="none" w:sz="0" w:space="0" w:color="auto"/>
      </w:divBdr>
    </w:div>
    <w:div w:id="218981145">
      <w:bodyDiv w:val="1"/>
      <w:marLeft w:val="0"/>
      <w:marRight w:val="0"/>
      <w:marTop w:val="0"/>
      <w:marBottom w:val="0"/>
      <w:divBdr>
        <w:top w:val="none" w:sz="0" w:space="0" w:color="auto"/>
        <w:left w:val="none" w:sz="0" w:space="0" w:color="auto"/>
        <w:bottom w:val="none" w:sz="0" w:space="0" w:color="auto"/>
        <w:right w:val="none" w:sz="0" w:space="0" w:color="auto"/>
      </w:divBdr>
    </w:div>
    <w:div w:id="277026580">
      <w:bodyDiv w:val="1"/>
      <w:marLeft w:val="0"/>
      <w:marRight w:val="0"/>
      <w:marTop w:val="0"/>
      <w:marBottom w:val="0"/>
      <w:divBdr>
        <w:top w:val="none" w:sz="0" w:space="0" w:color="auto"/>
        <w:left w:val="none" w:sz="0" w:space="0" w:color="auto"/>
        <w:bottom w:val="none" w:sz="0" w:space="0" w:color="auto"/>
        <w:right w:val="none" w:sz="0" w:space="0" w:color="auto"/>
      </w:divBdr>
      <w:divsChild>
        <w:div w:id="1428309284">
          <w:marLeft w:val="360"/>
          <w:marRight w:val="0"/>
          <w:marTop w:val="200"/>
          <w:marBottom w:val="0"/>
          <w:divBdr>
            <w:top w:val="none" w:sz="0" w:space="0" w:color="auto"/>
            <w:left w:val="none" w:sz="0" w:space="0" w:color="auto"/>
            <w:bottom w:val="none" w:sz="0" w:space="0" w:color="auto"/>
            <w:right w:val="none" w:sz="0" w:space="0" w:color="auto"/>
          </w:divBdr>
        </w:div>
      </w:divsChild>
    </w:div>
    <w:div w:id="314182547">
      <w:bodyDiv w:val="1"/>
      <w:marLeft w:val="0"/>
      <w:marRight w:val="0"/>
      <w:marTop w:val="0"/>
      <w:marBottom w:val="0"/>
      <w:divBdr>
        <w:top w:val="none" w:sz="0" w:space="0" w:color="auto"/>
        <w:left w:val="none" w:sz="0" w:space="0" w:color="auto"/>
        <w:bottom w:val="none" w:sz="0" w:space="0" w:color="auto"/>
        <w:right w:val="none" w:sz="0" w:space="0" w:color="auto"/>
      </w:divBdr>
    </w:div>
    <w:div w:id="351566827">
      <w:bodyDiv w:val="1"/>
      <w:marLeft w:val="0"/>
      <w:marRight w:val="0"/>
      <w:marTop w:val="0"/>
      <w:marBottom w:val="0"/>
      <w:divBdr>
        <w:top w:val="none" w:sz="0" w:space="0" w:color="auto"/>
        <w:left w:val="none" w:sz="0" w:space="0" w:color="auto"/>
        <w:bottom w:val="none" w:sz="0" w:space="0" w:color="auto"/>
        <w:right w:val="none" w:sz="0" w:space="0" w:color="auto"/>
      </w:divBdr>
      <w:divsChild>
        <w:div w:id="350498877">
          <w:marLeft w:val="446"/>
          <w:marRight w:val="0"/>
          <w:marTop w:val="0"/>
          <w:marBottom w:val="0"/>
          <w:divBdr>
            <w:top w:val="none" w:sz="0" w:space="0" w:color="auto"/>
            <w:left w:val="none" w:sz="0" w:space="0" w:color="auto"/>
            <w:bottom w:val="none" w:sz="0" w:space="0" w:color="auto"/>
            <w:right w:val="none" w:sz="0" w:space="0" w:color="auto"/>
          </w:divBdr>
        </w:div>
        <w:div w:id="713694070">
          <w:marLeft w:val="446"/>
          <w:marRight w:val="0"/>
          <w:marTop w:val="0"/>
          <w:marBottom w:val="0"/>
          <w:divBdr>
            <w:top w:val="none" w:sz="0" w:space="0" w:color="auto"/>
            <w:left w:val="none" w:sz="0" w:space="0" w:color="auto"/>
            <w:bottom w:val="none" w:sz="0" w:space="0" w:color="auto"/>
            <w:right w:val="none" w:sz="0" w:space="0" w:color="auto"/>
          </w:divBdr>
        </w:div>
        <w:div w:id="1780834138">
          <w:marLeft w:val="446"/>
          <w:marRight w:val="0"/>
          <w:marTop w:val="0"/>
          <w:marBottom w:val="0"/>
          <w:divBdr>
            <w:top w:val="none" w:sz="0" w:space="0" w:color="auto"/>
            <w:left w:val="none" w:sz="0" w:space="0" w:color="auto"/>
            <w:bottom w:val="none" w:sz="0" w:space="0" w:color="auto"/>
            <w:right w:val="none" w:sz="0" w:space="0" w:color="auto"/>
          </w:divBdr>
        </w:div>
      </w:divsChild>
    </w:div>
    <w:div w:id="380521872">
      <w:bodyDiv w:val="1"/>
      <w:marLeft w:val="0"/>
      <w:marRight w:val="0"/>
      <w:marTop w:val="0"/>
      <w:marBottom w:val="0"/>
      <w:divBdr>
        <w:top w:val="none" w:sz="0" w:space="0" w:color="auto"/>
        <w:left w:val="none" w:sz="0" w:space="0" w:color="auto"/>
        <w:bottom w:val="none" w:sz="0" w:space="0" w:color="auto"/>
        <w:right w:val="none" w:sz="0" w:space="0" w:color="auto"/>
      </w:divBdr>
      <w:divsChild>
        <w:div w:id="568612013">
          <w:marLeft w:val="446"/>
          <w:marRight w:val="0"/>
          <w:marTop w:val="0"/>
          <w:marBottom w:val="0"/>
          <w:divBdr>
            <w:top w:val="none" w:sz="0" w:space="0" w:color="auto"/>
            <w:left w:val="none" w:sz="0" w:space="0" w:color="auto"/>
            <w:bottom w:val="none" w:sz="0" w:space="0" w:color="auto"/>
            <w:right w:val="none" w:sz="0" w:space="0" w:color="auto"/>
          </w:divBdr>
        </w:div>
        <w:div w:id="1225531699">
          <w:marLeft w:val="446"/>
          <w:marRight w:val="0"/>
          <w:marTop w:val="0"/>
          <w:marBottom w:val="0"/>
          <w:divBdr>
            <w:top w:val="none" w:sz="0" w:space="0" w:color="auto"/>
            <w:left w:val="none" w:sz="0" w:space="0" w:color="auto"/>
            <w:bottom w:val="none" w:sz="0" w:space="0" w:color="auto"/>
            <w:right w:val="none" w:sz="0" w:space="0" w:color="auto"/>
          </w:divBdr>
        </w:div>
      </w:divsChild>
    </w:div>
    <w:div w:id="406734365">
      <w:bodyDiv w:val="1"/>
      <w:marLeft w:val="0"/>
      <w:marRight w:val="0"/>
      <w:marTop w:val="0"/>
      <w:marBottom w:val="0"/>
      <w:divBdr>
        <w:top w:val="none" w:sz="0" w:space="0" w:color="auto"/>
        <w:left w:val="none" w:sz="0" w:space="0" w:color="auto"/>
        <w:bottom w:val="none" w:sz="0" w:space="0" w:color="auto"/>
        <w:right w:val="none" w:sz="0" w:space="0" w:color="auto"/>
      </w:divBdr>
    </w:div>
    <w:div w:id="515120589">
      <w:bodyDiv w:val="1"/>
      <w:marLeft w:val="0"/>
      <w:marRight w:val="0"/>
      <w:marTop w:val="0"/>
      <w:marBottom w:val="0"/>
      <w:divBdr>
        <w:top w:val="none" w:sz="0" w:space="0" w:color="auto"/>
        <w:left w:val="none" w:sz="0" w:space="0" w:color="auto"/>
        <w:bottom w:val="none" w:sz="0" w:space="0" w:color="auto"/>
        <w:right w:val="none" w:sz="0" w:space="0" w:color="auto"/>
      </w:divBdr>
      <w:divsChild>
        <w:div w:id="141587020">
          <w:marLeft w:val="1166"/>
          <w:marRight w:val="0"/>
          <w:marTop w:val="0"/>
          <w:marBottom w:val="0"/>
          <w:divBdr>
            <w:top w:val="none" w:sz="0" w:space="0" w:color="auto"/>
            <w:left w:val="none" w:sz="0" w:space="0" w:color="auto"/>
            <w:bottom w:val="none" w:sz="0" w:space="0" w:color="auto"/>
            <w:right w:val="none" w:sz="0" w:space="0" w:color="auto"/>
          </w:divBdr>
        </w:div>
        <w:div w:id="315425377">
          <w:marLeft w:val="1166"/>
          <w:marRight w:val="0"/>
          <w:marTop w:val="0"/>
          <w:marBottom w:val="0"/>
          <w:divBdr>
            <w:top w:val="none" w:sz="0" w:space="0" w:color="auto"/>
            <w:left w:val="none" w:sz="0" w:space="0" w:color="auto"/>
            <w:bottom w:val="none" w:sz="0" w:space="0" w:color="auto"/>
            <w:right w:val="none" w:sz="0" w:space="0" w:color="auto"/>
          </w:divBdr>
        </w:div>
        <w:div w:id="1745837981">
          <w:marLeft w:val="446"/>
          <w:marRight w:val="0"/>
          <w:marTop w:val="0"/>
          <w:marBottom w:val="0"/>
          <w:divBdr>
            <w:top w:val="none" w:sz="0" w:space="0" w:color="auto"/>
            <w:left w:val="none" w:sz="0" w:space="0" w:color="auto"/>
            <w:bottom w:val="none" w:sz="0" w:space="0" w:color="auto"/>
            <w:right w:val="none" w:sz="0" w:space="0" w:color="auto"/>
          </w:divBdr>
        </w:div>
        <w:div w:id="1791779844">
          <w:marLeft w:val="1166"/>
          <w:marRight w:val="0"/>
          <w:marTop w:val="0"/>
          <w:marBottom w:val="0"/>
          <w:divBdr>
            <w:top w:val="none" w:sz="0" w:space="0" w:color="auto"/>
            <w:left w:val="none" w:sz="0" w:space="0" w:color="auto"/>
            <w:bottom w:val="none" w:sz="0" w:space="0" w:color="auto"/>
            <w:right w:val="none" w:sz="0" w:space="0" w:color="auto"/>
          </w:divBdr>
        </w:div>
        <w:div w:id="2055082275">
          <w:marLeft w:val="446"/>
          <w:marRight w:val="0"/>
          <w:marTop w:val="0"/>
          <w:marBottom w:val="0"/>
          <w:divBdr>
            <w:top w:val="none" w:sz="0" w:space="0" w:color="auto"/>
            <w:left w:val="none" w:sz="0" w:space="0" w:color="auto"/>
            <w:bottom w:val="none" w:sz="0" w:space="0" w:color="auto"/>
            <w:right w:val="none" w:sz="0" w:space="0" w:color="auto"/>
          </w:divBdr>
        </w:div>
      </w:divsChild>
    </w:div>
    <w:div w:id="641235844">
      <w:bodyDiv w:val="1"/>
      <w:marLeft w:val="0"/>
      <w:marRight w:val="0"/>
      <w:marTop w:val="0"/>
      <w:marBottom w:val="0"/>
      <w:divBdr>
        <w:top w:val="none" w:sz="0" w:space="0" w:color="auto"/>
        <w:left w:val="none" w:sz="0" w:space="0" w:color="auto"/>
        <w:bottom w:val="none" w:sz="0" w:space="0" w:color="auto"/>
        <w:right w:val="none" w:sz="0" w:space="0" w:color="auto"/>
      </w:divBdr>
    </w:div>
    <w:div w:id="793138223">
      <w:bodyDiv w:val="1"/>
      <w:marLeft w:val="0"/>
      <w:marRight w:val="0"/>
      <w:marTop w:val="0"/>
      <w:marBottom w:val="0"/>
      <w:divBdr>
        <w:top w:val="none" w:sz="0" w:space="0" w:color="auto"/>
        <w:left w:val="none" w:sz="0" w:space="0" w:color="auto"/>
        <w:bottom w:val="none" w:sz="0" w:space="0" w:color="auto"/>
        <w:right w:val="none" w:sz="0" w:space="0" w:color="auto"/>
      </w:divBdr>
      <w:divsChild>
        <w:div w:id="104934788">
          <w:marLeft w:val="446"/>
          <w:marRight w:val="0"/>
          <w:marTop w:val="0"/>
          <w:marBottom w:val="0"/>
          <w:divBdr>
            <w:top w:val="none" w:sz="0" w:space="0" w:color="auto"/>
            <w:left w:val="none" w:sz="0" w:space="0" w:color="auto"/>
            <w:bottom w:val="none" w:sz="0" w:space="0" w:color="auto"/>
            <w:right w:val="none" w:sz="0" w:space="0" w:color="auto"/>
          </w:divBdr>
        </w:div>
        <w:div w:id="249896277">
          <w:marLeft w:val="446"/>
          <w:marRight w:val="0"/>
          <w:marTop w:val="0"/>
          <w:marBottom w:val="0"/>
          <w:divBdr>
            <w:top w:val="none" w:sz="0" w:space="0" w:color="auto"/>
            <w:left w:val="none" w:sz="0" w:space="0" w:color="auto"/>
            <w:bottom w:val="none" w:sz="0" w:space="0" w:color="auto"/>
            <w:right w:val="none" w:sz="0" w:space="0" w:color="auto"/>
          </w:divBdr>
        </w:div>
        <w:div w:id="621035189">
          <w:marLeft w:val="446"/>
          <w:marRight w:val="0"/>
          <w:marTop w:val="0"/>
          <w:marBottom w:val="0"/>
          <w:divBdr>
            <w:top w:val="none" w:sz="0" w:space="0" w:color="auto"/>
            <w:left w:val="none" w:sz="0" w:space="0" w:color="auto"/>
            <w:bottom w:val="none" w:sz="0" w:space="0" w:color="auto"/>
            <w:right w:val="none" w:sz="0" w:space="0" w:color="auto"/>
          </w:divBdr>
        </w:div>
      </w:divsChild>
    </w:div>
    <w:div w:id="811794829">
      <w:bodyDiv w:val="1"/>
      <w:marLeft w:val="0"/>
      <w:marRight w:val="0"/>
      <w:marTop w:val="0"/>
      <w:marBottom w:val="0"/>
      <w:divBdr>
        <w:top w:val="none" w:sz="0" w:space="0" w:color="auto"/>
        <w:left w:val="none" w:sz="0" w:space="0" w:color="auto"/>
        <w:bottom w:val="none" w:sz="0" w:space="0" w:color="auto"/>
        <w:right w:val="none" w:sz="0" w:space="0" w:color="auto"/>
      </w:divBdr>
      <w:divsChild>
        <w:div w:id="320961873">
          <w:marLeft w:val="446"/>
          <w:marRight w:val="0"/>
          <w:marTop w:val="0"/>
          <w:marBottom w:val="0"/>
          <w:divBdr>
            <w:top w:val="none" w:sz="0" w:space="0" w:color="auto"/>
            <w:left w:val="none" w:sz="0" w:space="0" w:color="auto"/>
            <w:bottom w:val="none" w:sz="0" w:space="0" w:color="auto"/>
            <w:right w:val="none" w:sz="0" w:space="0" w:color="auto"/>
          </w:divBdr>
        </w:div>
        <w:div w:id="534928807">
          <w:marLeft w:val="446"/>
          <w:marRight w:val="0"/>
          <w:marTop w:val="0"/>
          <w:marBottom w:val="0"/>
          <w:divBdr>
            <w:top w:val="none" w:sz="0" w:space="0" w:color="auto"/>
            <w:left w:val="none" w:sz="0" w:space="0" w:color="auto"/>
            <w:bottom w:val="none" w:sz="0" w:space="0" w:color="auto"/>
            <w:right w:val="none" w:sz="0" w:space="0" w:color="auto"/>
          </w:divBdr>
        </w:div>
        <w:div w:id="585501440">
          <w:marLeft w:val="446"/>
          <w:marRight w:val="0"/>
          <w:marTop w:val="0"/>
          <w:marBottom w:val="0"/>
          <w:divBdr>
            <w:top w:val="none" w:sz="0" w:space="0" w:color="auto"/>
            <w:left w:val="none" w:sz="0" w:space="0" w:color="auto"/>
            <w:bottom w:val="none" w:sz="0" w:space="0" w:color="auto"/>
            <w:right w:val="none" w:sz="0" w:space="0" w:color="auto"/>
          </w:divBdr>
        </w:div>
      </w:divsChild>
    </w:div>
    <w:div w:id="864633675">
      <w:bodyDiv w:val="1"/>
      <w:marLeft w:val="0"/>
      <w:marRight w:val="0"/>
      <w:marTop w:val="0"/>
      <w:marBottom w:val="0"/>
      <w:divBdr>
        <w:top w:val="none" w:sz="0" w:space="0" w:color="auto"/>
        <w:left w:val="none" w:sz="0" w:space="0" w:color="auto"/>
        <w:bottom w:val="none" w:sz="0" w:space="0" w:color="auto"/>
        <w:right w:val="none" w:sz="0" w:space="0" w:color="auto"/>
      </w:divBdr>
      <w:divsChild>
        <w:div w:id="475151829">
          <w:marLeft w:val="446"/>
          <w:marRight w:val="0"/>
          <w:marTop w:val="0"/>
          <w:marBottom w:val="0"/>
          <w:divBdr>
            <w:top w:val="none" w:sz="0" w:space="0" w:color="auto"/>
            <w:left w:val="none" w:sz="0" w:space="0" w:color="auto"/>
            <w:bottom w:val="none" w:sz="0" w:space="0" w:color="auto"/>
            <w:right w:val="none" w:sz="0" w:space="0" w:color="auto"/>
          </w:divBdr>
        </w:div>
        <w:div w:id="2030256760">
          <w:marLeft w:val="446"/>
          <w:marRight w:val="0"/>
          <w:marTop w:val="0"/>
          <w:marBottom w:val="0"/>
          <w:divBdr>
            <w:top w:val="none" w:sz="0" w:space="0" w:color="auto"/>
            <w:left w:val="none" w:sz="0" w:space="0" w:color="auto"/>
            <w:bottom w:val="none" w:sz="0" w:space="0" w:color="auto"/>
            <w:right w:val="none" w:sz="0" w:space="0" w:color="auto"/>
          </w:divBdr>
        </w:div>
        <w:div w:id="2033334919">
          <w:marLeft w:val="446"/>
          <w:marRight w:val="0"/>
          <w:marTop w:val="0"/>
          <w:marBottom w:val="0"/>
          <w:divBdr>
            <w:top w:val="none" w:sz="0" w:space="0" w:color="auto"/>
            <w:left w:val="none" w:sz="0" w:space="0" w:color="auto"/>
            <w:bottom w:val="none" w:sz="0" w:space="0" w:color="auto"/>
            <w:right w:val="none" w:sz="0" w:space="0" w:color="auto"/>
          </w:divBdr>
        </w:div>
        <w:div w:id="2111731002">
          <w:marLeft w:val="446"/>
          <w:marRight w:val="0"/>
          <w:marTop w:val="0"/>
          <w:marBottom w:val="0"/>
          <w:divBdr>
            <w:top w:val="none" w:sz="0" w:space="0" w:color="auto"/>
            <w:left w:val="none" w:sz="0" w:space="0" w:color="auto"/>
            <w:bottom w:val="none" w:sz="0" w:space="0" w:color="auto"/>
            <w:right w:val="none" w:sz="0" w:space="0" w:color="auto"/>
          </w:divBdr>
        </w:div>
      </w:divsChild>
    </w:div>
    <w:div w:id="923758679">
      <w:bodyDiv w:val="1"/>
      <w:marLeft w:val="0"/>
      <w:marRight w:val="0"/>
      <w:marTop w:val="0"/>
      <w:marBottom w:val="0"/>
      <w:divBdr>
        <w:top w:val="none" w:sz="0" w:space="0" w:color="auto"/>
        <w:left w:val="none" w:sz="0" w:space="0" w:color="auto"/>
        <w:bottom w:val="none" w:sz="0" w:space="0" w:color="auto"/>
        <w:right w:val="none" w:sz="0" w:space="0" w:color="auto"/>
      </w:divBdr>
    </w:div>
    <w:div w:id="973562313">
      <w:bodyDiv w:val="1"/>
      <w:marLeft w:val="0"/>
      <w:marRight w:val="0"/>
      <w:marTop w:val="0"/>
      <w:marBottom w:val="0"/>
      <w:divBdr>
        <w:top w:val="none" w:sz="0" w:space="0" w:color="auto"/>
        <w:left w:val="none" w:sz="0" w:space="0" w:color="auto"/>
        <w:bottom w:val="none" w:sz="0" w:space="0" w:color="auto"/>
        <w:right w:val="none" w:sz="0" w:space="0" w:color="auto"/>
      </w:divBdr>
    </w:div>
    <w:div w:id="1012491513">
      <w:bodyDiv w:val="1"/>
      <w:marLeft w:val="0"/>
      <w:marRight w:val="0"/>
      <w:marTop w:val="0"/>
      <w:marBottom w:val="0"/>
      <w:divBdr>
        <w:top w:val="none" w:sz="0" w:space="0" w:color="auto"/>
        <w:left w:val="none" w:sz="0" w:space="0" w:color="auto"/>
        <w:bottom w:val="none" w:sz="0" w:space="0" w:color="auto"/>
        <w:right w:val="none" w:sz="0" w:space="0" w:color="auto"/>
      </w:divBdr>
    </w:div>
    <w:div w:id="1084835264">
      <w:bodyDiv w:val="1"/>
      <w:marLeft w:val="0"/>
      <w:marRight w:val="0"/>
      <w:marTop w:val="0"/>
      <w:marBottom w:val="0"/>
      <w:divBdr>
        <w:top w:val="none" w:sz="0" w:space="0" w:color="auto"/>
        <w:left w:val="none" w:sz="0" w:space="0" w:color="auto"/>
        <w:bottom w:val="none" w:sz="0" w:space="0" w:color="auto"/>
        <w:right w:val="none" w:sz="0" w:space="0" w:color="auto"/>
      </w:divBdr>
    </w:div>
    <w:div w:id="1093819787">
      <w:bodyDiv w:val="1"/>
      <w:marLeft w:val="0"/>
      <w:marRight w:val="0"/>
      <w:marTop w:val="0"/>
      <w:marBottom w:val="0"/>
      <w:divBdr>
        <w:top w:val="none" w:sz="0" w:space="0" w:color="auto"/>
        <w:left w:val="none" w:sz="0" w:space="0" w:color="auto"/>
        <w:bottom w:val="none" w:sz="0" w:space="0" w:color="auto"/>
        <w:right w:val="none" w:sz="0" w:space="0" w:color="auto"/>
      </w:divBdr>
    </w:div>
    <w:div w:id="1168061594">
      <w:bodyDiv w:val="1"/>
      <w:marLeft w:val="0"/>
      <w:marRight w:val="0"/>
      <w:marTop w:val="0"/>
      <w:marBottom w:val="0"/>
      <w:divBdr>
        <w:top w:val="none" w:sz="0" w:space="0" w:color="auto"/>
        <w:left w:val="none" w:sz="0" w:space="0" w:color="auto"/>
        <w:bottom w:val="none" w:sz="0" w:space="0" w:color="auto"/>
        <w:right w:val="none" w:sz="0" w:space="0" w:color="auto"/>
      </w:divBdr>
    </w:div>
    <w:div w:id="1223760865">
      <w:bodyDiv w:val="1"/>
      <w:marLeft w:val="0"/>
      <w:marRight w:val="0"/>
      <w:marTop w:val="0"/>
      <w:marBottom w:val="0"/>
      <w:divBdr>
        <w:top w:val="none" w:sz="0" w:space="0" w:color="auto"/>
        <w:left w:val="none" w:sz="0" w:space="0" w:color="auto"/>
        <w:bottom w:val="none" w:sz="0" w:space="0" w:color="auto"/>
        <w:right w:val="none" w:sz="0" w:space="0" w:color="auto"/>
      </w:divBdr>
    </w:div>
    <w:div w:id="1311135869">
      <w:bodyDiv w:val="1"/>
      <w:marLeft w:val="0"/>
      <w:marRight w:val="0"/>
      <w:marTop w:val="0"/>
      <w:marBottom w:val="0"/>
      <w:divBdr>
        <w:top w:val="none" w:sz="0" w:space="0" w:color="auto"/>
        <w:left w:val="none" w:sz="0" w:space="0" w:color="auto"/>
        <w:bottom w:val="none" w:sz="0" w:space="0" w:color="auto"/>
        <w:right w:val="none" w:sz="0" w:space="0" w:color="auto"/>
      </w:divBdr>
    </w:div>
    <w:div w:id="1330675604">
      <w:bodyDiv w:val="1"/>
      <w:marLeft w:val="0"/>
      <w:marRight w:val="0"/>
      <w:marTop w:val="0"/>
      <w:marBottom w:val="0"/>
      <w:divBdr>
        <w:top w:val="none" w:sz="0" w:space="0" w:color="auto"/>
        <w:left w:val="none" w:sz="0" w:space="0" w:color="auto"/>
        <w:bottom w:val="none" w:sz="0" w:space="0" w:color="auto"/>
        <w:right w:val="none" w:sz="0" w:space="0" w:color="auto"/>
      </w:divBdr>
      <w:divsChild>
        <w:div w:id="42146002">
          <w:marLeft w:val="446"/>
          <w:marRight w:val="0"/>
          <w:marTop w:val="0"/>
          <w:marBottom w:val="0"/>
          <w:divBdr>
            <w:top w:val="none" w:sz="0" w:space="0" w:color="auto"/>
            <w:left w:val="none" w:sz="0" w:space="0" w:color="auto"/>
            <w:bottom w:val="none" w:sz="0" w:space="0" w:color="auto"/>
            <w:right w:val="none" w:sz="0" w:space="0" w:color="auto"/>
          </w:divBdr>
        </w:div>
        <w:div w:id="953824822">
          <w:marLeft w:val="446"/>
          <w:marRight w:val="0"/>
          <w:marTop w:val="0"/>
          <w:marBottom w:val="0"/>
          <w:divBdr>
            <w:top w:val="none" w:sz="0" w:space="0" w:color="auto"/>
            <w:left w:val="none" w:sz="0" w:space="0" w:color="auto"/>
            <w:bottom w:val="none" w:sz="0" w:space="0" w:color="auto"/>
            <w:right w:val="none" w:sz="0" w:space="0" w:color="auto"/>
          </w:divBdr>
        </w:div>
        <w:div w:id="1496340725">
          <w:marLeft w:val="446"/>
          <w:marRight w:val="0"/>
          <w:marTop w:val="0"/>
          <w:marBottom w:val="0"/>
          <w:divBdr>
            <w:top w:val="none" w:sz="0" w:space="0" w:color="auto"/>
            <w:left w:val="none" w:sz="0" w:space="0" w:color="auto"/>
            <w:bottom w:val="none" w:sz="0" w:space="0" w:color="auto"/>
            <w:right w:val="none" w:sz="0" w:space="0" w:color="auto"/>
          </w:divBdr>
        </w:div>
        <w:div w:id="1679844725">
          <w:marLeft w:val="446"/>
          <w:marRight w:val="0"/>
          <w:marTop w:val="0"/>
          <w:marBottom w:val="0"/>
          <w:divBdr>
            <w:top w:val="none" w:sz="0" w:space="0" w:color="auto"/>
            <w:left w:val="none" w:sz="0" w:space="0" w:color="auto"/>
            <w:bottom w:val="none" w:sz="0" w:space="0" w:color="auto"/>
            <w:right w:val="none" w:sz="0" w:space="0" w:color="auto"/>
          </w:divBdr>
        </w:div>
      </w:divsChild>
    </w:div>
    <w:div w:id="1358652608">
      <w:bodyDiv w:val="1"/>
      <w:marLeft w:val="0"/>
      <w:marRight w:val="0"/>
      <w:marTop w:val="0"/>
      <w:marBottom w:val="0"/>
      <w:divBdr>
        <w:top w:val="none" w:sz="0" w:space="0" w:color="auto"/>
        <w:left w:val="none" w:sz="0" w:space="0" w:color="auto"/>
        <w:bottom w:val="none" w:sz="0" w:space="0" w:color="auto"/>
        <w:right w:val="none" w:sz="0" w:space="0" w:color="auto"/>
      </w:divBdr>
    </w:div>
    <w:div w:id="1416056096">
      <w:bodyDiv w:val="1"/>
      <w:marLeft w:val="0"/>
      <w:marRight w:val="0"/>
      <w:marTop w:val="0"/>
      <w:marBottom w:val="0"/>
      <w:divBdr>
        <w:top w:val="none" w:sz="0" w:space="0" w:color="auto"/>
        <w:left w:val="none" w:sz="0" w:space="0" w:color="auto"/>
        <w:bottom w:val="none" w:sz="0" w:space="0" w:color="auto"/>
        <w:right w:val="none" w:sz="0" w:space="0" w:color="auto"/>
      </w:divBdr>
      <w:divsChild>
        <w:div w:id="670913996">
          <w:marLeft w:val="446"/>
          <w:marRight w:val="0"/>
          <w:marTop w:val="0"/>
          <w:marBottom w:val="0"/>
          <w:divBdr>
            <w:top w:val="none" w:sz="0" w:space="0" w:color="auto"/>
            <w:left w:val="none" w:sz="0" w:space="0" w:color="auto"/>
            <w:bottom w:val="none" w:sz="0" w:space="0" w:color="auto"/>
            <w:right w:val="none" w:sz="0" w:space="0" w:color="auto"/>
          </w:divBdr>
        </w:div>
        <w:div w:id="969167416">
          <w:marLeft w:val="446"/>
          <w:marRight w:val="0"/>
          <w:marTop w:val="0"/>
          <w:marBottom w:val="0"/>
          <w:divBdr>
            <w:top w:val="none" w:sz="0" w:space="0" w:color="auto"/>
            <w:left w:val="none" w:sz="0" w:space="0" w:color="auto"/>
            <w:bottom w:val="none" w:sz="0" w:space="0" w:color="auto"/>
            <w:right w:val="none" w:sz="0" w:space="0" w:color="auto"/>
          </w:divBdr>
        </w:div>
        <w:div w:id="1364139159">
          <w:marLeft w:val="446"/>
          <w:marRight w:val="0"/>
          <w:marTop w:val="0"/>
          <w:marBottom w:val="0"/>
          <w:divBdr>
            <w:top w:val="none" w:sz="0" w:space="0" w:color="auto"/>
            <w:left w:val="none" w:sz="0" w:space="0" w:color="auto"/>
            <w:bottom w:val="none" w:sz="0" w:space="0" w:color="auto"/>
            <w:right w:val="none" w:sz="0" w:space="0" w:color="auto"/>
          </w:divBdr>
        </w:div>
      </w:divsChild>
    </w:div>
    <w:div w:id="1511486644">
      <w:bodyDiv w:val="1"/>
      <w:marLeft w:val="0"/>
      <w:marRight w:val="0"/>
      <w:marTop w:val="0"/>
      <w:marBottom w:val="0"/>
      <w:divBdr>
        <w:top w:val="none" w:sz="0" w:space="0" w:color="auto"/>
        <w:left w:val="none" w:sz="0" w:space="0" w:color="auto"/>
        <w:bottom w:val="none" w:sz="0" w:space="0" w:color="auto"/>
        <w:right w:val="none" w:sz="0" w:space="0" w:color="auto"/>
      </w:divBdr>
    </w:div>
    <w:div w:id="1662000486">
      <w:bodyDiv w:val="1"/>
      <w:marLeft w:val="0"/>
      <w:marRight w:val="0"/>
      <w:marTop w:val="0"/>
      <w:marBottom w:val="0"/>
      <w:divBdr>
        <w:top w:val="none" w:sz="0" w:space="0" w:color="auto"/>
        <w:left w:val="none" w:sz="0" w:space="0" w:color="auto"/>
        <w:bottom w:val="none" w:sz="0" w:space="0" w:color="auto"/>
        <w:right w:val="none" w:sz="0" w:space="0" w:color="auto"/>
      </w:divBdr>
      <w:divsChild>
        <w:div w:id="1671788869">
          <w:marLeft w:val="446"/>
          <w:marRight w:val="0"/>
          <w:marTop w:val="0"/>
          <w:marBottom w:val="0"/>
          <w:divBdr>
            <w:top w:val="none" w:sz="0" w:space="0" w:color="auto"/>
            <w:left w:val="none" w:sz="0" w:space="0" w:color="auto"/>
            <w:bottom w:val="none" w:sz="0" w:space="0" w:color="auto"/>
            <w:right w:val="none" w:sz="0" w:space="0" w:color="auto"/>
          </w:divBdr>
        </w:div>
        <w:div w:id="1729497995">
          <w:marLeft w:val="446"/>
          <w:marRight w:val="0"/>
          <w:marTop w:val="0"/>
          <w:marBottom w:val="0"/>
          <w:divBdr>
            <w:top w:val="none" w:sz="0" w:space="0" w:color="auto"/>
            <w:left w:val="none" w:sz="0" w:space="0" w:color="auto"/>
            <w:bottom w:val="none" w:sz="0" w:space="0" w:color="auto"/>
            <w:right w:val="none" w:sz="0" w:space="0" w:color="auto"/>
          </w:divBdr>
        </w:div>
        <w:div w:id="1941256955">
          <w:marLeft w:val="446"/>
          <w:marRight w:val="0"/>
          <w:marTop w:val="0"/>
          <w:marBottom w:val="0"/>
          <w:divBdr>
            <w:top w:val="none" w:sz="0" w:space="0" w:color="auto"/>
            <w:left w:val="none" w:sz="0" w:space="0" w:color="auto"/>
            <w:bottom w:val="none" w:sz="0" w:space="0" w:color="auto"/>
            <w:right w:val="none" w:sz="0" w:space="0" w:color="auto"/>
          </w:divBdr>
        </w:div>
      </w:divsChild>
    </w:div>
    <w:div w:id="1706324606">
      <w:bodyDiv w:val="1"/>
      <w:marLeft w:val="0"/>
      <w:marRight w:val="0"/>
      <w:marTop w:val="0"/>
      <w:marBottom w:val="0"/>
      <w:divBdr>
        <w:top w:val="none" w:sz="0" w:space="0" w:color="auto"/>
        <w:left w:val="none" w:sz="0" w:space="0" w:color="auto"/>
        <w:bottom w:val="none" w:sz="0" w:space="0" w:color="auto"/>
        <w:right w:val="none" w:sz="0" w:space="0" w:color="auto"/>
      </w:divBdr>
    </w:div>
    <w:div w:id="1793591313">
      <w:bodyDiv w:val="1"/>
      <w:marLeft w:val="0"/>
      <w:marRight w:val="0"/>
      <w:marTop w:val="0"/>
      <w:marBottom w:val="0"/>
      <w:divBdr>
        <w:top w:val="none" w:sz="0" w:space="0" w:color="auto"/>
        <w:left w:val="none" w:sz="0" w:space="0" w:color="auto"/>
        <w:bottom w:val="none" w:sz="0" w:space="0" w:color="auto"/>
        <w:right w:val="none" w:sz="0" w:space="0" w:color="auto"/>
      </w:divBdr>
    </w:div>
    <w:div w:id="1856380179">
      <w:bodyDiv w:val="1"/>
      <w:marLeft w:val="0"/>
      <w:marRight w:val="0"/>
      <w:marTop w:val="0"/>
      <w:marBottom w:val="0"/>
      <w:divBdr>
        <w:top w:val="none" w:sz="0" w:space="0" w:color="auto"/>
        <w:left w:val="none" w:sz="0" w:space="0" w:color="auto"/>
        <w:bottom w:val="none" w:sz="0" w:space="0" w:color="auto"/>
        <w:right w:val="none" w:sz="0" w:space="0" w:color="auto"/>
      </w:divBdr>
    </w:div>
    <w:div w:id="1899171123">
      <w:bodyDiv w:val="1"/>
      <w:marLeft w:val="0"/>
      <w:marRight w:val="0"/>
      <w:marTop w:val="0"/>
      <w:marBottom w:val="0"/>
      <w:divBdr>
        <w:top w:val="none" w:sz="0" w:space="0" w:color="auto"/>
        <w:left w:val="none" w:sz="0" w:space="0" w:color="auto"/>
        <w:bottom w:val="none" w:sz="0" w:space="0" w:color="auto"/>
        <w:right w:val="none" w:sz="0" w:space="0" w:color="auto"/>
      </w:divBdr>
    </w:div>
    <w:div w:id="1943296723">
      <w:bodyDiv w:val="1"/>
      <w:marLeft w:val="0"/>
      <w:marRight w:val="0"/>
      <w:marTop w:val="0"/>
      <w:marBottom w:val="0"/>
      <w:divBdr>
        <w:top w:val="none" w:sz="0" w:space="0" w:color="auto"/>
        <w:left w:val="none" w:sz="0" w:space="0" w:color="auto"/>
        <w:bottom w:val="none" w:sz="0" w:space="0" w:color="auto"/>
        <w:right w:val="none" w:sz="0" w:space="0" w:color="auto"/>
      </w:divBdr>
    </w:div>
    <w:div w:id="2061201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info@espon.eu" TargetMode="External"/><Relationship Id="rId18" Type="http://schemas.openxmlformats.org/officeDocument/2006/relationships/image" Target="media/image3.jpeg"/><Relationship Id="rId26" Type="http://schemas.openxmlformats.org/officeDocument/2006/relationships/image" Target="media/image11.jpeg"/><Relationship Id="rId39" Type="http://schemas.openxmlformats.org/officeDocument/2006/relationships/hyperlink" Target="http://www.espon.eu" TargetMode="External"/><Relationship Id="rId21" Type="http://schemas.openxmlformats.org/officeDocument/2006/relationships/image" Target="media/image6.emf"/><Relationship Id="rId34" Type="http://schemas.openxmlformats.org/officeDocument/2006/relationships/image" Target="media/image15.png"/><Relationship Id="rId42" Type="http://schemas.openxmlformats.org/officeDocument/2006/relationships/header" Target="header6.xml"/><Relationship Id="rId47" Type="http://schemas.openxmlformats.org/officeDocument/2006/relationships/glossaryDocument" Target="glossary/document.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9.png"/><Relationship Id="rId32" Type="http://schemas.openxmlformats.org/officeDocument/2006/relationships/image" Target="media/image13.emf"/><Relationship Id="rId37" Type="http://schemas.openxmlformats.org/officeDocument/2006/relationships/image" Target="media/image18.png"/><Relationship Id="rId40" Type="http://schemas.openxmlformats.org/officeDocument/2006/relationships/hyperlink" Target="mailto:info@espon.eu" TargetMode="External"/><Relationship Id="rId45" Type="http://schemas.openxmlformats.org/officeDocument/2006/relationships/footer" Target="footer4.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image" Target="media/image8.svg"/><Relationship Id="rId28" Type="http://schemas.openxmlformats.org/officeDocument/2006/relationships/header" Target="header4.xml"/><Relationship Id="rId36" Type="http://schemas.openxmlformats.org/officeDocument/2006/relationships/image" Target="media/image17.emf"/><Relationship Id="rId10" Type="http://schemas.openxmlformats.org/officeDocument/2006/relationships/footnotes" Target="footnotes.xml"/><Relationship Id="rId19" Type="http://schemas.openxmlformats.org/officeDocument/2006/relationships/image" Target="media/image4.png"/><Relationship Id="rId31" Type="http://schemas.openxmlformats.org/officeDocument/2006/relationships/footer" Target="footer2.xml"/><Relationship Id="rId44" Type="http://schemas.openxmlformats.org/officeDocument/2006/relationships/header" Target="header7.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footer" Target="footer1.xml"/><Relationship Id="rId35" Type="http://schemas.openxmlformats.org/officeDocument/2006/relationships/image" Target="media/image16.emf"/><Relationship Id="rId43" Type="http://schemas.openxmlformats.org/officeDocument/2006/relationships/footer" Target="footer3.xml"/><Relationship Id="rId48"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eader" Target="header3.xml"/><Relationship Id="rId25" Type="http://schemas.openxmlformats.org/officeDocument/2006/relationships/image" Target="media/image10.svg"/><Relationship Id="rId33" Type="http://schemas.openxmlformats.org/officeDocument/2006/relationships/image" Target="media/image14.png"/><Relationship Id="rId38" Type="http://schemas.openxmlformats.org/officeDocument/2006/relationships/hyperlink" Target="mailto:info@espon.eu" TargetMode="External"/><Relationship Id="rId46"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www.espon.e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ariatoptsidou/Spatial%2520Foresight/2021-217%2520ESPON%2520TEVI%25202050%2520-%2520Documents/_DROPBOX/5_Reports/ESPON%2520Templates_2020/Annex3_Report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62966A14E7AC94EB6ADB51DAE6D1BC9"/>
        <w:category>
          <w:name w:val="General"/>
          <w:gallery w:val="placeholder"/>
        </w:category>
        <w:types>
          <w:type w:val="bbPlcHdr"/>
        </w:types>
        <w:behaviors>
          <w:behavior w:val="content"/>
        </w:behaviors>
        <w:guid w:val="{42035F45-08C8-C847-96DC-66F64BAE8892}"/>
      </w:docPartPr>
      <w:docPartBody>
        <w:p w:rsidR="007A4C65" w:rsidRDefault="00567778">
          <w:pPr>
            <w:pStyle w:val="062966A14E7AC94EB6ADB51DAE6D1BC9"/>
          </w:pPr>
          <w:r>
            <w:rPr>
              <w:rStyle w:val="PlaceholderText"/>
            </w:rPr>
            <w:t>Type of publication</w:t>
          </w:r>
        </w:p>
      </w:docPartBody>
    </w:docPart>
    <w:docPart>
      <w:docPartPr>
        <w:name w:val="AEF4166D8B042B44B45EFF54C562F9FA"/>
        <w:category>
          <w:name w:val="General"/>
          <w:gallery w:val="placeholder"/>
        </w:category>
        <w:types>
          <w:type w:val="bbPlcHdr"/>
        </w:types>
        <w:behaviors>
          <w:behavior w:val="content"/>
        </w:behaviors>
        <w:guid w:val="{05E0ED1F-6B7B-334A-8E1A-917DCDBDE5BB}"/>
      </w:docPartPr>
      <w:docPartBody>
        <w:p w:rsidR="007A4C65" w:rsidRDefault="00567778">
          <w:pPr>
            <w:pStyle w:val="AEF4166D8B042B44B45EFF54C562F9FA"/>
          </w:pPr>
          <w:r w:rsidRPr="00EB34B1">
            <w:rPr>
              <w:rStyle w:val="PlaceholderText"/>
            </w:rPr>
            <w:t>Click or tap here to enter text.</w:t>
          </w:r>
        </w:p>
      </w:docPartBody>
    </w:docPart>
    <w:docPart>
      <w:docPartPr>
        <w:name w:val="FD5D4DF5964DDD40A3DE5EC13505C6B4"/>
        <w:category>
          <w:name w:val="General"/>
          <w:gallery w:val="placeholder"/>
        </w:category>
        <w:types>
          <w:type w:val="bbPlcHdr"/>
        </w:types>
        <w:behaviors>
          <w:behavior w:val="content"/>
        </w:behaviors>
        <w:guid w:val="{7AFCA143-6F16-4C4F-AFF5-F13876606C03}"/>
      </w:docPartPr>
      <w:docPartBody>
        <w:p w:rsidR="007A4C65" w:rsidRDefault="00567778">
          <w:pPr>
            <w:pStyle w:val="FD5D4DF5964DDD40A3DE5EC13505C6B4"/>
          </w:pPr>
          <w:r w:rsidRPr="00EB34B1">
            <w:rPr>
              <w:rStyle w:val="PlaceholderText"/>
            </w:rPr>
            <w:t>Click or tap here to enter text.</w:t>
          </w:r>
        </w:p>
      </w:docPartBody>
    </w:docPart>
    <w:docPart>
      <w:docPartPr>
        <w:name w:val="04C3FD4F8FFE7242968CE8649C9A9438"/>
        <w:category>
          <w:name w:val="General"/>
          <w:gallery w:val="placeholder"/>
        </w:category>
        <w:types>
          <w:type w:val="bbPlcHdr"/>
        </w:types>
        <w:behaviors>
          <w:behavior w:val="content"/>
        </w:behaviors>
        <w:guid w:val="{48F4E2E8-C6D1-9048-B4D5-8D8DB53AC59D}"/>
      </w:docPartPr>
      <w:docPartBody>
        <w:p w:rsidR="007A4C65" w:rsidRDefault="00567778">
          <w:pPr>
            <w:pStyle w:val="04C3FD4F8FFE7242968CE8649C9A9438"/>
          </w:pPr>
          <w:r w:rsidRPr="00EB34B1">
            <w:rPr>
              <w:lang w:val="en-GB"/>
            </w:rPr>
            <w:t>type of publication</w:t>
          </w:r>
        </w:p>
      </w:docPartBody>
    </w:docPart>
    <w:docPart>
      <w:docPartPr>
        <w:name w:val="D69785AC108FAB4DBAB96BCDEB29D37C"/>
        <w:category>
          <w:name w:val="General"/>
          <w:gallery w:val="placeholder"/>
        </w:category>
        <w:types>
          <w:type w:val="bbPlcHdr"/>
        </w:types>
        <w:behaviors>
          <w:behavior w:val="content"/>
        </w:behaviors>
        <w:guid w:val="{06F5054A-4245-6D40-B8D3-7224E857A1D9}"/>
      </w:docPartPr>
      <w:docPartBody>
        <w:p w:rsidR="007A4C65" w:rsidRDefault="00567778">
          <w:pPr>
            <w:pStyle w:val="D69785AC108FAB4DBAB96BCDEB29D37C"/>
          </w:pPr>
          <w:r w:rsidRPr="00EB34B1">
            <w:t>Title</w:t>
          </w:r>
        </w:p>
      </w:docPartBody>
    </w:docPart>
    <w:docPart>
      <w:docPartPr>
        <w:name w:val="716503AC85AEFC46AA5840CC0F9C4390"/>
        <w:category>
          <w:name w:val="General"/>
          <w:gallery w:val="placeholder"/>
        </w:category>
        <w:types>
          <w:type w:val="bbPlcHdr"/>
        </w:types>
        <w:behaviors>
          <w:behavior w:val="content"/>
        </w:behaviors>
        <w:guid w:val="{23CD28B4-EF05-2646-9A13-8D011558E6DC}"/>
      </w:docPartPr>
      <w:docPartBody>
        <w:p w:rsidR="007A4C65" w:rsidRDefault="00567778">
          <w:pPr>
            <w:pStyle w:val="716503AC85AEFC46AA5840CC0F9C4390"/>
          </w:pPr>
          <w:r w:rsidRPr="00EB34B1">
            <w:t>Subtitle</w:t>
          </w:r>
        </w:p>
      </w:docPartBody>
    </w:docPart>
    <w:docPart>
      <w:docPartPr>
        <w:name w:val="C9A7C9819E48714C996C6480E50396F5"/>
        <w:category>
          <w:name w:val="General"/>
          <w:gallery w:val="placeholder"/>
        </w:category>
        <w:types>
          <w:type w:val="bbPlcHdr"/>
        </w:types>
        <w:behaviors>
          <w:behavior w:val="content"/>
        </w:behaviors>
        <w:guid w:val="{E4180603-AAF5-4741-8445-EFDEBA048BAD}"/>
      </w:docPartPr>
      <w:docPartBody>
        <w:p w:rsidR="007A4C65" w:rsidRDefault="00567778">
          <w:pPr>
            <w:pStyle w:val="C9A7C9819E48714C996C6480E50396F5"/>
          </w:pPr>
          <w:r w:rsidRPr="00EB34B1">
            <w:t>Type of Report, Annex, etc.</w:t>
          </w:r>
        </w:p>
      </w:docPartBody>
    </w:docPart>
    <w:docPart>
      <w:docPartPr>
        <w:name w:val="89129A2E5270B14E94F9401F5333E95C"/>
        <w:category>
          <w:name w:val="General"/>
          <w:gallery w:val="placeholder"/>
        </w:category>
        <w:types>
          <w:type w:val="bbPlcHdr"/>
        </w:types>
        <w:behaviors>
          <w:behavior w:val="content"/>
        </w:behaviors>
        <w:guid w:val="{0EF85258-A5C8-EC47-9B56-8673231C1B83}"/>
      </w:docPartPr>
      <w:docPartBody>
        <w:p w:rsidR="007A4C65" w:rsidRDefault="00567778">
          <w:pPr>
            <w:pStyle w:val="89129A2E5270B14E94F9401F5333E95C"/>
          </w:pPr>
          <w:r w:rsidRPr="00EB34B1">
            <w:t>Month Year</w:t>
          </w:r>
        </w:p>
      </w:docPartBody>
    </w:docPart>
    <w:docPart>
      <w:docPartPr>
        <w:name w:val="A8DD16DD25FA2549AEB36E6CABC270A1"/>
        <w:category>
          <w:name w:val="General"/>
          <w:gallery w:val="placeholder"/>
        </w:category>
        <w:types>
          <w:type w:val="bbPlcHdr"/>
        </w:types>
        <w:behaviors>
          <w:behavior w:val="content"/>
        </w:behaviors>
        <w:guid w:val="{1242B3C2-3229-834C-9234-237EF83AB2EE}"/>
      </w:docPartPr>
      <w:docPartBody>
        <w:p w:rsidR="007A4C65" w:rsidRDefault="00567778">
          <w:pPr>
            <w:pStyle w:val="A8DD16DD25FA2549AEB36E6CABC270A1"/>
          </w:pPr>
          <w:r w:rsidRPr="00C93125">
            <w:rPr>
              <w:rStyle w:val="PlaceholderText"/>
            </w:rPr>
            <w:t>Choose an item.</w:t>
          </w:r>
        </w:p>
      </w:docPartBody>
    </w:docPart>
    <w:docPart>
      <w:docPartPr>
        <w:name w:val="EAA3B44C3571994B8C699F0177BF4327"/>
        <w:category>
          <w:name w:val="General"/>
          <w:gallery w:val="placeholder"/>
        </w:category>
        <w:types>
          <w:type w:val="bbPlcHdr"/>
        </w:types>
        <w:behaviors>
          <w:behavior w:val="content"/>
        </w:behaviors>
        <w:guid w:val="{51032757-0621-8445-BB90-AB77305331FA}"/>
      </w:docPartPr>
      <w:docPartBody>
        <w:p w:rsidR="007A4C65" w:rsidRDefault="00567778">
          <w:pPr>
            <w:pStyle w:val="EAA3B44C3571994B8C699F0177BF4327"/>
          </w:pPr>
          <w:r w:rsidRPr="001952A3">
            <w:t>Title</w:t>
          </w:r>
        </w:p>
      </w:docPartBody>
    </w:docPart>
    <w:docPart>
      <w:docPartPr>
        <w:name w:val="E4839C2DD4595041BF7F95C9FA6F004F"/>
        <w:category>
          <w:name w:val="General"/>
          <w:gallery w:val="placeholder"/>
        </w:category>
        <w:types>
          <w:type w:val="bbPlcHdr"/>
        </w:types>
        <w:behaviors>
          <w:behavior w:val="content"/>
        </w:behaviors>
        <w:guid w:val="{DE9ED989-7CF7-D541-8894-54E6A2009F52}"/>
      </w:docPartPr>
      <w:docPartBody>
        <w:p w:rsidR="007A4C65" w:rsidRDefault="00567778">
          <w:pPr>
            <w:pStyle w:val="E4839C2DD4595041BF7F95C9FA6F004F"/>
          </w:pPr>
          <w:r w:rsidRPr="001952A3">
            <w:t>Subtitle</w:t>
          </w:r>
        </w:p>
      </w:docPartBody>
    </w:docPart>
    <w:docPart>
      <w:docPartPr>
        <w:name w:val="7E48E9A832FC1F4C9A2DB0DB4CFF7A14"/>
        <w:category>
          <w:name w:val="General"/>
          <w:gallery w:val="placeholder"/>
        </w:category>
        <w:types>
          <w:type w:val="bbPlcHdr"/>
        </w:types>
        <w:behaviors>
          <w:behavior w:val="content"/>
        </w:behaviors>
        <w:guid w:val="{17EF8E0D-D46E-E84F-AA8F-3E294CD90650}"/>
      </w:docPartPr>
      <w:docPartBody>
        <w:p w:rsidR="007A4C65" w:rsidRDefault="00567778">
          <w:pPr>
            <w:pStyle w:val="7E48E9A832FC1F4C9A2DB0DB4CFF7A14"/>
          </w:pPr>
          <w:r w:rsidRPr="001952A3">
            <w:t>Type of Report, Annex, etc.</w:t>
          </w:r>
        </w:p>
      </w:docPartBody>
    </w:docPart>
    <w:docPart>
      <w:docPartPr>
        <w:name w:val="B1E8066E4A97484DBFFFE7ED539029CD"/>
        <w:category>
          <w:name w:val="General"/>
          <w:gallery w:val="placeholder"/>
        </w:category>
        <w:types>
          <w:type w:val="bbPlcHdr"/>
        </w:types>
        <w:behaviors>
          <w:behavior w:val="content"/>
        </w:behaviors>
        <w:guid w:val="{F6FF54C7-BF66-3D46-900F-EEDC19F99C19}"/>
      </w:docPartPr>
      <w:docPartBody>
        <w:p w:rsidR="007A4C65" w:rsidRDefault="00567778">
          <w:pPr>
            <w:pStyle w:val="B1E8066E4A97484DBFFFE7ED539029CD"/>
          </w:pPr>
          <w:r w:rsidRPr="001952A3">
            <w:t>Month Year</w:t>
          </w:r>
        </w:p>
      </w:docPartBody>
    </w:docPart>
    <w:docPart>
      <w:docPartPr>
        <w:name w:val="1C96597ED83D8A448C1BD8C31F94FE60"/>
        <w:category>
          <w:name w:val="General"/>
          <w:gallery w:val="placeholder"/>
        </w:category>
        <w:types>
          <w:type w:val="bbPlcHdr"/>
        </w:types>
        <w:behaviors>
          <w:behavior w:val="content"/>
        </w:behaviors>
        <w:guid w:val="{07982FC0-0E08-8D4B-936A-5C9A5DBE2BEF}"/>
      </w:docPartPr>
      <w:docPartBody>
        <w:p w:rsidR="007A4C65" w:rsidRDefault="00567778">
          <w:pPr>
            <w:pStyle w:val="1C96597ED83D8A448C1BD8C31F94FE60"/>
          </w:pPr>
          <w:r w:rsidRPr="00397C07">
            <w:t>type of publication</w:t>
          </w:r>
        </w:p>
      </w:docPartBody>
    </w:docPart>
    <w:docPart>
      <w:docPartPr>
        <w:name w:val="9253BB8FC00F08488A98D8557FEFD52A"/>
        <w:category>
          <w:name w:val="General"/>
          <w:gallery w:val="placeholder"/>
        </w:category>
        <w:types>
          <w:type w:val="bbPlcHdr"/>
        </w:types>
        <w:behaviors>
          <w:behavior w:val="content"/>
        </w:behaviors>
        <w:guid w:val="{2AE9A91E-65EC-0047-8378-469025076EDC}"/>
      </w:docPartPr>
      <w:docPartBody>
        <w:p w:rsidR="007A4C65" w:rsidRDefault="00567778">
          <w:pPr>
            <w:pStyle w:val="9253BB8FC00F08488A98D8557FEFD52A"/>
          </w:pPr>
          <w:r w:rsidRPr="00397C07">
            <w:rPr>
              <w:rStyle w:val="HeaderFooterGrey"/>
            </w:rPr>
            <w:t>Title</w:t>
          </w:r>
        </w:p>
      </w:docPartBody>
    </w:docPart>
    <w:docPart>
      <w:docPartPr>
        <w:name w:val="00F3EEAF8898D14EA0E3D5884A16C8CB"/>
        <w:category>
          <w:name w:val="General"/>
          <w:gallery w:val="placeholder"/>
        </w:category>
        <w:types>
          <w:type w:val="bbPlcHdr"/>
        </w:types>
        <w:behaviors>
          <w:behavior w:val="content"/>
        </w:behaviors>
        <w:guid w:val="{D6416547-75FA-494C-AAEE-79C4F7338F63}"/>
      </w:docPartPr>
      <w:docPartBody>
        <w:p w:rsidR="007A4C65" w:rsidRDefault="00567778">
          <w:pPr>
            <w:pStyle w:val="00F3EEAF8898D14EA0E3D5884A16C8CB"/>
          </w:pPr>
          <w:r w:rsidRPr="00397C07">
            <w:t>type of publication</w:t>
          </w:r>
        </w:p>
      </w:docPartBody>
    </w:docPart>
    <w:docPart>
      <w:docPartPr>
        <w:name w:val="ACB21E3C39E4FA4290057C69F635E9E5"/>
        <w:category>
          <w:name w:val="General"/>
          <w:gallery w:val="placeholder"/>
        </w:category>
        <w:types>
          <w:type w:val="bbPlcHdr"/>
        </w:types>
        <w:behaviors>
          <w:behavior w:val="content"/>
        </w:behaviors>
        <w:guid w:val="{FF7C4E77-D778-0A48-B7B3-7D9128FE49E1}"/>
      </w:docPartPr>
      <w:docPartBody>
        <w:p w:rsidR="007A4C65" w:rsidRDefault="00567778">
          <w:pPr>
            <w:pStyle w:val="ACB21E3C39E4FA4290057C69F635E9E5"/>
          </w:pPr>
          <w:r w:rsidRPr="00397C07">
            <w:rPr>
              <w:rStyle w:val="HeaderFooterGrey"/>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A1"/>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A1"/>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7778"/>
    <w:rsid w:val="00002C04"/>
    <w:rsid w:val="000123C4"/>
    <w:rsid w:val="00127684"/>
    <w:rsid w:val="00201676"/>
    <w:rsid w:val="00256EF2"/>
    <w:rsid w:val="00257701"/>
    <w:rsid w:val="00282EF2"/>
    <w:rsid w:val="00296CA2"/>
    <w:rsid w:val="00400FFB"/>
    <w:rsid w:val="00413E52"/>
    <w:rsid w:val="00435FDD"/>
    <w:rsid w:val="00535204"/>
    <w:rsid w:val="00552948"/>
    <w:rsid w:val="00567778"/>
    <w:rsid w:val="00584A8A"/>
    <w:rsid w:val="006651D9"/>
    <w:rsid w:val="00701AAA"/>
    <w:rsid w:val="007A1CBE"/>
    <w:rsid w:val="007A4C65"/>
    <w:rsid w:val="008578DB"/>
    <w:rsid w:val="00884E69"/>
    <w:rsid w:val="00921664"/>
    <w:rsid w:val="00930241"/>
    <w:rsid w:val="00963DE9"/>
    <w:rsid w:val="009A567E"/>
    <w:rsid w:val="009F7A94"/>
    <w:rsid w:val="00A247B8"/>
    <w:rsid w:val="00A65597"/>
    <w:rsid w:val="00BB1366"/>
    <w:rsid w:val="00D54352"/>
    <w:rsid w:val="00DB3A42"/>
    <w:rsid w:val="00E36E8F"/>
    <w:rsid w:val="00EE1B60"/>
    <w:rsid w:val="00EE3673"/>
    <w:rsid w:val="00EF266E"/>
    <w:rsid w:val="00F07191"/>
    <w:rsid w:val="00F44941"/>
    <w:rsid w:val="00FC0D51"/>
    <w:rsid w:val="00FD4BD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062966A14E7AC94EB6ADB51DAE6D1BC9">
    <w:name w:val="062966A14E7AC94EB6ADB51DAE6D1BC9"/>
  </w:style>
  <w:style w:type="paragraph" w:customStyle="1" w:styleId="AEF4166D8B042B44B45EFF54C562F9FA">
    <w:name w:val="AEF4166D8B042B44B45EFF54C562F9FA"/>
  </w:style>
  <w:style w:type="paragraph" w:customStyle="1" w:styleId="FD5D4DF5964DDD40A3DE5EC13505C6B4">
    <w:name w:val="FD5D4DF5964DDD40A3DE5EC13505C6B4"/>
  </w:style>
  <w:style w:type="paragraph" w:customStyle="1" w:styleId="04C3FD4F8FFE7242968CE8649C9A9438">
    <w:name w:val="04C3FD4F8FFE7242968CE8649C9A9438"/>
  </w:style>
  <w:style w:type="paragraph" w:customStyle="1" w:styleId="D69785AC108FAB4DBAB96BCDEB29D37C">
    <w:name w:val="D69785AC108FAB4DBAB96BCDEB29D37C"/>
  </w:style>
  <w:style w:type="paragraph" w:customStyle="1" w:styleId="716503AC85AEFC46AA5840CC0F9C4390">
    <w:name w:val="716503AC85AEFC46AA5840CC0F9C4390"/>
  </w:style>
  <w:style w:type="paragraph" w:customStyle="1" w:styleId="C9A7C9819E48714C996C6480E50396F5">
    <w:name w:val="C9A7C9819E48714C996C6480E50396F5"/>
  </w:style>
  <w:style w:type="paragraph" w:customStyle="1" w:styleId="89129A2E5270B14E94F9401F5333E95C">
    <w:name w:val="89129A2E5270B14E94F9401F5333E95C"/>
  </w:style>
  <w:style w:type="paragraph" w:customStyle="1" w:styleId="A8DD16DD25FA2549AEB36E6CABC270A1">
    <w:name w:val="A8DD16DD25FA2549AEB36E6CABC270A1"/>
  </w:style>
  <w:style w:type="paragraph" w:customStyle="1" w:styleId="EAA3B44C3571994B8C699F0177BF4327">
    <w:name w:val="EAA3B44C3571994B8C699F0177BF4327"/>
  </w:style>
  <w:style w:type="paragraph" w:customStyle="1" w:styleId="E4839C2DD4595041BF7F95C9FA6F004F">
    <w:name w:val="E4839C2DD4595041BF7F95C9FA6F004F"/>
  </w:style>
  <w:style w:type="paragraph" w:customStyle="1" w:styleId="7E48E9A832FC1F4C9A2DB0DB4CFF7A14">
    <w:name w:val="7E48E9A832FC1F4C9A2DB0DB4CFF7A14"/>
  </w:style>
  <w:style w:type="paragraph" w:customStyle="1" w:styleId="B1E8066E4A97484DBFFFE7ED539029CD">
    <w:name w:val="B1E8066E4A97484DBFFFE7ED539029CD"/>
  </w:style>
  <w:style w:type="paragraph" w:customStyle="1" w:styleId="1C96597ED83D8A448C1BD8C31F94FE60">
    <w:name w:val="1C96597ED83D8A448C1BD8C31F94FE60"/>
  </w:style>
  <w:style w:type="character" w:customStyle="1" w:styleId="HeaderFooterGrey">
    <w:name w:val="Header_Footer_Grey"/>
    <w:basedOn w:val="DefaultParagraphFont"/>
    <w:uiPriority w:val="1"/>
    <w:rPr>
      <w:caps w:val="0"/>
      <w:smallCaps w:val="0"/>
      <w:color w:val="777776"/>
    </w:rPr>
  </w:style>
  <w:style w:type="paragraph" w:customStyle="1" w:styleId="9253BB8FC00F08488A98D8557FEFD52A">
    <w:name w:val="9253BB8FC00F08488A98D8557FEFD52A"/>
  </w:style>
  <w:style w:type="paragraph" w:customStyle="1" w:styleId="00F3EEAF8898D14EA0E3D5884A16C8CB">
    <w:name w:val="00F3EEAF8898D14EA0E3D5884A16C8CB"/>
  </w:style>
  <w:style w:type="paragraph" w:customStyle="1" w:styleId="ACB21E3C39E4FA4290057C69F635E9E5">
    <w:name w:val="ACB21E3C39E4FA4290057C69F635E9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theme/theme1.xml><?xml version="1.0" encoding="utf-8"?>
<a:theme xmlns:a="http://schemas.openxmlformats.org/drawingml/2006/main" name="Office Theme">
  <a:themeElements>
    <a:clrScheme name="ESPON PowerPoint">
      <a:dk1>
        <a:sysClr val="windowText" lastClr="000000"/>
      </a:dk1>
      <a:lt1>
        <a:sysClr val="window" lastClr="FFFFFF"/>
      </a:lt1>
      <a:dk2>
        <a:srgbClr val="0B1741"/>
      </a:dk2>
      <a:lt2>
        <a:srgbClr val="D9D9D9"/>
      </a:lt2>
      <a:accent1>
        <a:srgbClr val="164193"/>
      </a:accent1>
      <a:accent2>
        <a:srgbClr val="EE7D00"/>
      </a:accent2>
      <a:accent3>
        <a:srgbClr val="4779B2"/>
      </a:accent3>
      <a:accent4>
        <a:srgbClr val="75B566"/>
      </a:accent4>
      <a:accent5>
        <a:srgbClr val="77BEDB"/>
      </a:accent5>
      <a:accent6>
        <a:srgbClr val="C85C54"/>
      </a:accent6>
      <a:hlink>
        <a:srgbClr val="308DAA"/>
      </a:hlink>
      <a:folHlink>
        <a:srgbClr val="783F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F7C52382EAEA54D9390D8ACAED8808A" ma:contentTypeVersion="13" ma:contentTypeDescription="Create a new document." ma:contentTypeScope="" ma:versionID="7fdc15d593a5b472801279383b303caf">
  <xsd:schema xmlns:xsd="http://www.w3.org/2001/XMLSchema" xmlns:xs="http://www.w3.org/2001/XMLSchema" xmlns:p="http://schemas.microsoft.com/office/2006/metadata/properties" xmlns:ns2="b264460c-6b94-418e-95f3-3fdf4e9ab72c" xmlns:ns3="93ba97d9-6800-48fe-81bf-c413e55fe923" targetNamespace="http://schemas.microsoft.com/office/2006/metadata/properties" ma:root="true" ma:fieldsID="71f718e1479a39687945b0ca3ab0651d" ns2:_="" ns3:_="">
    <xsd:import namespace="b264460c-6b94-418e-95f3-3fdf4e9ab72c"/>
    <xsd:import namespace="93ba97d9-6800-48fe-81bf-c413e55fe923"/>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element ref="ns2:MediaServiceAutoKeyPoints" minOccurs="0"/>
                <xsd:element ref="ns2:MediaServiceKeyPoints"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64460c-6b94-418e-95f3-3fdf4e9ab7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3ba97d9-6800-48fe-81bf-c413e55fe923"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ns:gsit_espon_report xmlns:ns="http://www.getsharp.dk/gsit_espon_report">
  <ns:publicationdata>
    <ns:publicationtype>ESPON targeted analysis</ns:publicationtype>
    <ns:reporttype>Final Report, PART III _ Possible territorial scenarios for the EUSAIR</ns:reporttype>
    <ns:reporttitle>TEVI 2050</ns:reporttitle>
    <ns:reportsubtitle>Territorial Scenarios for the Danube and Adriatic Ionian Macro-regions</ns:reportsubtitle>
    <ns:published>11 April 2022</ns:published>
  </ns:publicationdata>
  <ns:boxelements>
    <ns:white>case study</ns:white>
    <ns:lightblue>methodology</ns:lightblue>
    <ns:darkblue>digression</ns:darkblue>
  </ns:boxelements>
  <ns:templatedata>
    <ns:version>4</ns:version>
  </ns:templatedata>
</ns:gsit_espon_report>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3E021D5-D00A-41B7-9F5D-BB6F693273FA}"/>
</file>

<file path=customXml/itemProps2.xml><?xml version="1.0" encoding="utf-8"?>
<ds:datastoreItem xmlns:ds="http://schemas.openxmlformats.org/officeDocument/2006/customXml" ds:itemID="{A9FD399A-B783-48CD-9A92-4847D56C8A13}">
  <ds:schemaRefs>
    <ds:schemaRef ds:uri="http://www.getsharp.dk/gsit_espon_report"/>
  </ds:schemaRefs>
</ds:datastoreItem>
</file>

<file path=customXml/itemProps3.xml><?xml version="1.0" encoding="utf-8"?>
<ds:datastoreItem xmlns:ds="http://schemas.openxmlformats.org/officeDocument/2006/customXml" ds:itemID="{FBBD0065-F046-427E-8984-921577F1565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F92E3C3-BF33-4AA5-9AD2-245D1C0D34C2}">
  <ds:schemaRefs>
    <ds:schemaRef ds:uri="http://schemas.openxmlformats.org/officeDocument/2006/bibliography"/>
  </ds:schemaRefs>
</ds:datastoreItem>
</file>

<file path=customXml/itemProps5.xml><?xml version="1.0" encoding="utf-8"?>
<ds:datastoreItem xmlns:ds="http://schemas.openxmlformats.org/officeDocument/2006/customXml" ds:itemID="{D22377F7-A7FE-43F1-96DF-002832AC82C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Annex3_ReportTemplate.dotx</Template>
  <TotalTime>4631</TotalTime>
  <Pages>62</Pages>
  <Words>53493</Words>
  <Characters>304912</Characters>
  <Application>Microsoft Office Word</Application>
  <DocSecurity>0</DocSecurity>
  <Lines>2540</Lines>
  <Paragraphs>7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690</CharactersWithSpaces>
  <SharedDoc>false</SharedDoc>
  <HLinks>
    <vt:vector size="372" baseType="variant">
      <vt:variant>
        <vt:i4>1900593</vt:i4>
      </vt:variant>
      <vt:variant>
        <vt:i4>353</vt:i4>
      </vt:variant>
      <vt:variant>
        <vt:i4>0</vt:i4>
      </vt:variant>
      <vt:variant>
        <vt:i4>5</vt:i4>
      </vt:variant>
      <vt:variant>
        <vt:lpwstr/>
      </vt:variant>
      <vt:variant>
        <vt:lpwstr>_Toc97879399</vt:lpwstr>
      </vt:variant>
      <vt:variant>
        <vt:i4>1835057</vt:i4>
      </vt:variant>
      <vt:variant>
        <vt:i4>347</vt:i4>
      </vt:variant>
      <vt:variant>
        <vt:i4>0</vt:i4>
      </vt:variant>
      <vt:variant>
        <vt:i4>5</vt:i4>
      </vt:variant>
      <vt:variant>
        <vt:lpwstr/>
      </vt:variant>
      <vt:variant>
        <vt:lpwstr>_Toc97879398</vt:lpwstr>
      </vt:variant>
      <vt:variant>
        <vt:i4>1245233</vt:i4>
      </vt:variant>
      <vt:variant>
        <vt:i4>341</vt:i4>
      </vt:variant>
      <vt:variant>
        <vt:i4>0</vt:i4>
      </vt:variant>
      <vt:variant>
        <vt:i4>5</vt:i4>
      </vt:variant>
      <vt:variant>
        <vt:lpwstr/>
      </vt:variant>
      <vt:variant>
        <vt:lpwstr>_Toc97879397</vt:lpwstr>
      </vt:variant>
      <vt:variant>
        <vt:i4>1179697</vt:i4>
      </vt:variant>
      <vt:variant>
        <vt:i4>335</vt:i4>
      </vt:variant>
      <vt:variant>
        <vt:i4>0</vt:i4>
      </vt:variant>
      <vt:variant>
        <vt:i4>5</vt:i4>
      </vt:variant>
      <vt:variant>
        <vt:lpwstr/>
      </vt:variant>
      <vt:variant>
        <vt:lpwstr>_Toc97879396</vt:lpwstr>
      </vt:variant>
      <vt:variant>
        <vt:i4>1114161</vt:i4>
      </vt:variant>
      <vt:variant>
        <vt:i4>329</vt:i4>
      </vt:variant>
      <vt:variant>
        <vt:i4>0</vt:i4>
      </vt:variant>
      <vt:variant>
        <vt:i4>5</vt:i4>
      </vt:variant>
      <vt:variant>
        <vt:lpwstr/>
      </vt:variant>
      <vt:variant>
        <vt:lpwstr>_Toc97879395</vt:lpwstr>
      </vt:variant>
      <vt:variant>
        <vt:i4>1048625</vt:i4>
      </vt:variant>
      <vt:variant>
        <vt:i4>323</vt:i4>
      </vt:variant>
      <vt:variant>
        <vt:i4>0</vt:i4>
      </vt:variant>
      <vt:variant>
        <vt:i4>5</vt:i4>
      </vt:variant>
      <vt:variant>
        <vt:lpwstr/>
      </vt:variant>
      <vt:variant>
        <vt:lpwstr>_Toc97879394</vt:lpwstr>
      </vt:variant>
      <vt:variant>
        <vt:i4>1507377</vt:i4>
      </vt:variant>
      <vt:variant>
        <vt:i4>317</vt:i4>
      </vt:variant>
      <vt:variant>
        <vt:i4>0</vt:i4>
      </vt:variant>
      <vt:variant>
        <vt:i4>5</vt:i4>
      </vt:variant>
      <vt:variant>
        <vt:lpwstr/>
      </vt:variant>
      <vt:variant>
        <vt:lpwstr>_Toc97879393</vt:lpwstr>
      </vt:variant>
      <vt:variant>
        <vt:i4>1441841</vt:i4>
      </vt:variant>
      <vt:variant>
        <vt:i4>311</vt:i4>
      </vt:variant>
      <vt:variant>
        <vt:i4>0</vt:i4>
      </vt:variant>
      <vt:variant>
        <vt:i4>5</vt:i4>
      </vt:variant>
      <vt:variant>
        <vt:lpwstr/>
      </vt:variant>
      <vt:variant>
        <vt:lpwstr>_Toc97879392</vt:lpwstr>
      </vt:variant>
      <vt:variant>
        <vt:i4>1376305</vt:i4>
      </vt:variant>
      <vt:variant>
        <vt:i4>305</vt:i4>
      </vt:variant>
      <vt:variant>
        <vt:i4>0</vt:i4>
      </vt:variant>
      <vt:variant>
        <vt:i4>5</vt:i4>
      </vt:variant>
      <vt:variant>
        <vt:lpwstr/>
      </vt:variant>
      <vt:variant>
        <vt:lpwstr>_Toc97879391</vt:lpwstr>
      </vt:variant>
      <vt:variant>
        <vt:i4>1310769</vt:i4>
      </vt:variant>
      <vt:variant>
        <vt:i4>299</vt:i4>
      </vt:variant>
      <vt:variant>
        <vt:i4>0</vt:i4>
      </vt:variant>
      <vt:variant>
        <vt:i4>5</vt:i4>
      </vt:variant>
      <vt:variant>
        <vt:lpwstr/>
      </vt:variant>
      <vt:variant>
        <vt:lpwstr>_Toc97879390</vt:lpwstr>
      </vt:variant>
      <vt:variant>
        <vt:i4>1900592</vt:i4>
      </vt:variant>
      <vt:variant>
        <vt:i4>293</vt:i4>
      </vt:variant>
      <vt:variant>
        <vt:i4>0</vt:i4>
      </vt:variant>
      <vt:variant>
        <vt:i4>5</vt:i4>
      </vt:variant>
      <vt:variant>
        <vt:lpwstr/>
      </vt:variant>
      <vt:variant>
        <vt:lpwstr>_Toc97879389</vt:lpwstr>
      </vt:variant>
      <vt:variant>
        <vt:i4>1835056</vt:i4>
      </vt:variant>
      <vt:variant>
        <vt:i4>287</vt:i4>
      </vt:variant>
      <vt:variant>
        <vt:i4>0</vt:i4>
      </vt:variant>
      <vt:variant>
        <vt:i4>5</vt:i4>
      </vt:variant>
      <vt:variant>
        <vt:lpwstr/>
      </vt:variant>
      <vt:variant>
        <vt:lpwstr>_Toc97879388</vt:lpwstr>
      </vt:variant>
      <vt:variant>
        <vt:i4>1245232</vt:i4>
      </vt:variant>
      <vt:variant>
        <vt:i4>281</vt:i4>
      </vt:variant>
      <vt:variant>
        <vt:i4>0</vt:i4>
      </vt:variant>
      <vt:variant>
        <vt:i4>5</vt:i4>
      </vt:variant>
      <vt:variant>
        <vt:lpwstr/>
      </vt:variant>
      <vt:variant>
        <vt:lpwstr>_Toc97879387</vt:lpwstr>
      </vt:variant>
      <vt:variant>
        <vt:i4>1179696</vt:i4>
      </vt:variant>
      <vt:variant>
        <vt:i4>275</vt:i4>
      </vt:variant>
      <vt:variant>
        <vt:i4>0</vt:i4>
      </vt:variant>
      <vt:variant>
        <vt:i4>5</vt:i4>
      </vt:variant>
      <vt:variant>
        <vt:lpwstr/>
      </vt:variant>
      <vt:variant>
        <vt:lpwstr>_Toc97879386</vt:lpwstr>
      </vt:variant>
      <vt:variant>
        <vt:i4>1114160</vt:i4>
      </vt:variant>
      <vt:variant>
        <vt:i4>269</vt:i4>
      </vt:variant>
      <vt:variant>
        <vt:i4>0</vt:i4>
      </vt:variant>
      <vt:variant>
        <vt:i4>5</vt:i4>
      </vt:variant>
      <vt:variant>
        <vt:lpwstr/>
      </vt:variant>
      <vt:variant>
        <vt:lpwstr>_Toc97879385</vt:lpwstr>
      </vt:variant>
      <vt:variant>
        <vt:i4>1048624</vt:i4>
      </vt:variant>
      <vt:variant>
        <vt:i4>263</vt:i4>
      </vt:variant>
      <vt:variant>
        <vt:i4>0</vt:i4>
      </vt:variant>
      <vt:variant>
        <vt:i4>5</vt:i4>
      </vt:variant>
      <vt:variant>
        <vt:lpwstr/>
      </vt:variant>
      <vt:variant>
        <vt:lpwstr>_Toc97879384</vt:lpwstr>
      </vt:variant>
      <vt:variant>
        <vt:i4>1507376</vt:i4>
      </vt:variant>
      <vt:variant>
        <vt:i4>257</vt:i4>
      </vt:variant>
      <vt:variant>
        <vt:i4>0</vt:i4>
      </vt:variant>
      <vt:variant>
        <vt:i4>5</vt:i4>
      </vt:variant>
      <vt:variant>
        <vt:lpwstr/>
      </vt:variant>
      <vt:variant>
        <vt:lpwstr>_Toc97879383</vt:lpwstr>
      </vt:variant>
      <vt:variant>
        <vt:i4>1441840</vt:i4>
      </vt:variant>
      <vt:variant>
        <vt:i4>251</vt:i4>
      </vt:variant>
      <vt:variant>
        <vt:i4>0</vt:i4>
      </vt:variant>
      <vt:variant>
        <vt:i4>5</vt:i4>
      </vt:variant>
      <vt:variant>
        <vt:lpwstr/>
      </vt:variant>
      <vt:variant>
        <vt:lpwstr>_Toc97879382</vt:lpwstr>
      </vt:variant>
      <vt:variant>
        <vt:i4>1376304</vt:i4>
      </vt:variant>
      <vt:variant>
        <vt:i4>245</vt:i4>
      </vt:variant>
      <vt:variant>
        <vt:i4>0</vt:i4>
      </vt:variant>
      <vt:variant>
        <vt:i4>5</vt:i4>
      </vt:variant>
      <vt:variant>
        <vt:lpwstr/>
      </vt:variant>
      <vt:variant>
        <vt:lpwstr>_Toc97879381</vt:lpwstr>
      </vt:variant>
      <vt:variant>
        <vt:i4>1310768</vt:i4>
      </vt:variant>
      <vt:variant>
        <vt:i4>239</vt:i4>
      </vt:variant>
      <vt:variant>
        <vt:i4>0</vt:i4>
      </vt:variant>
      <vt:variant>
        <vt:i4>5</vt:i4>
      </vt:variant>
      <vt:variant>
        <vt:lpwstr/>
      </vt:variant>
      <vt:variant>
        <vt:lpwstr>_Toc97879380</vt:lpwstr>
      </vt:variant>
      <vt:variant>
        <vt:i4>1900607</vt:i4>
      </vt:variant>
      <vt:variant>
        <vt:i4>233</vt:i4>
      </vt:variant>
      <vt:variant>
        <vt:i4>0</vt:i4>
      </vt:variant>
      <vt:variant>
        <vt:i4>5</vt:i4>
      </vt:variant>
      <vt:variant>
        <vt:lpwstr/>
      </vt:variant>
      <vt:variant>
        <vt:lpwstr>_Toc97879379</vt:lpwstr>
      </vt:variant>
      <vt:variant>
        <vt:i4>1835071</vt:i4>
      </vt:variant>
      <vt:variant>
        <vt:i4>227</vt:i4>
      </vt:variant>
      <vt:variant>
        <vt:i4>0</vt:i4>
      </vt:variant>
      <vt:variant>
        <vt:i4>5</vt:i4>
      </vt:variant>
      <vt:variant>
        <vt:lpwstr/>
      </vt:variant>
      <vt:variant>
        <vt:lpwstr>_Toc97879378</vt:lpwstr>
      </vt:variant>
      <vt:variant>
        <vt:i4>1245247</vt:i4>
      </vt:variant>
      <vt:variant>
        <vt:i4>221</vt:i4>
      </vt:variant>
      <vt:variant>
        <vt:i4>0</vt:i4>
      </vt:variant>
      <vt:variant>
        <vt:i4>5</vt:i4>
      </vt:variant>
      <vt:variant>
        <vt:lpwstr/>
      </vt:variant>
      <vt:variant>
        <vt:lpwstr>_Toc97879377</vt:lpwstr>
      </vt:variant>
      <vt:variant>
        <vt:i4>1179711</vt:i4>
      </vt:variant>
      <vt:variant>
        <vt:i4>215</vt:i4>
      </vt:variant>
      <vt:variant>
        <vt:i4>0</vt:i4>
      </vt:variant>
      <vt:variant>
        <vt:i4>5</vt:i4>
      </vt:variant>
      <vt:variant>
        <vt:lpwstr/>
      </vt:variant>
      <vt:variant>
        <vt:lpwstr>_Toc97879376</vt:lpwstr>
      </vt:variant>
      <vt:variant>
        <vt:i4>1114175</vt:i4>
      </vt:variant>
      <vt:variant>
        <vt:i4>209</vt:i4>
      </vt:variant>
      <vt:variant>
        <vt:i4>0</vt:i4>
      </vt:variant>
      <vt:variant>
        <vt:i4>5</vt:i4>
      </vt:variant>
      <vt:variant>
        <vt:lpwstr/>
      </vt:variant>
      <vt:variant>
        <vt:lpwstr>_Toc97879375</vt:lpwstr>
      </vt:variant>
      <vt:variant>
        <vt:i4>1048639</vt:i4>
      </vt:variant>
      <vt:variant>
        <vt:i4>203</vt:i4>
      </vt:variant>
      <vt:variant>
        <vt:i4>0</vt:i4>
      </vt:variant>
      <vt:variant>
        <vt:i4>5</vt:i4>
      </vt:variant>
      <vt:variant>
        <vt:lpwstr/>
      </vt:variant>
      <vt:variant>
        <vt:lpwstr>_Toc97879374</vt:lpwstr>
      </vt:variant>
      <vt:variant>
        <vt:i4>1507391</vt:i4>
      </vt:variant>
      <vt:variant>
        <vt:i4>197</vt:i4>
      </vt:variant>
      <vt:variant>
        <vt:i4>0</vt:i4>
      </vt:variant>
      <vt:variant>
        <vt:i4>5</vt:i4>
      </vt:variant>
      <vt:variant>
        <vt:lpwstr/>
      </vt:variant>
      <vt:variant>
        <vt:lpwstr>_Toc97879373</vt:lpwstr>
      </vt:variant>
      <vt:variant>
        <vt:i4>1441855</vt:i4>
      </vt:variant>
      <vt:variant>
        <vt:i4>191</vt:i4>
      </vt:variant>
      <vt:variant>
        <vt:i4>0</vt:i4>
      </vt:variant>
      <vt:variant>
        <vt:i4>5</vt:i4>
      </vt:variant>
      <vt:variant>
        <vt:lpwstr/>
      </vt:variant>
      <vt:variant>
        <vt:lpwstr>_Toc97879372</vt:lpwstr>
      </vt:variant>
      <vt:variant>
        <vt:i4>1376319</vt:i4>
      </vt:variant>
      <vt:variant>
        <vt:i4>185</vt:i4>
      </vt:variant>
      <vt:variant>
        <vt:i4>0</vt:i4>
      </vt:variant>
      <vt:variant>
        <vt:i4>5</vt:i4>
      </vt:variant>
      <vt:variant>
        <vt:lpwstr/>
      </vt:variant>
      <vt:variant>
        <vt:lpwstr>_Toc97879371</vt:lpwstr>
      </vt:variant>
      <vt:variant>
        <vt:i4>1310783</vt:i4>
      </vt:variant>
      <vt:variant>
        <vt:i4>179</vt:i4>
      </vt:variant>
      <vt:variant>
        <vt:i4>0</vt:i4>
      </vt:variant>
      <vt:variant>
        <vt:i4>5</vt:i4>
      </vt:variant>
      <vt:variant>
        <vt:lpwstr/>
      </vt:variant>
      <vt:variant>
        <vt:lpwstr>_Toc97879370</vt:lpwstr>
      </vt:variant>
      <vt:variant>
        <vt:i4>1900606</vt:i4>
      </vt:variant>
      <vt:variant>
        <vt:i4>173</vt:i4>
      </vt:variant>
      <vt:variant>
        <vt:i4>0</vt:i4>
      </vt:variant>
      <vt:variant>
        <vt:i4>5</vt:i4>
      </vt:variant>
      <vt:variant>
        <vt:lpwstr/>
      </vt:variant>
      <vt:variant>
        <vt:lpwstr>_Toc97879369</vt:lpwstr>
      </vt:variant>
      <vt:variant>
        <vt:i4>1835070</vt:i4>
      </vt:variant>
      <vt:variant>
        <vt:i4>167</vt:i4>
      </vt:variant>
      <vt:variant>
        <vt:i4>0</vt:i4>
      </vt:variant>
      <vt:variant>
        <vt:i4>5</vt:i4>
      </vt:variant>
      <vt:variant>
        <vt:lpwstr/>
      </vt:variant>
      <vt:variant>
        <vt:lpwstr>_Toc97879368</vt:lpwstr>
      </vt:variant>
      <vt:variant>
        <vt:i4>1245246</vt:i4>
      </vt:variant>
      <vt:variant>
        <vt:i4>161</vt:i4>
      </vt:variant>
      <vt:variant>
        <vt:i4>0</vt:i4>
      </vt:variant>
      <vt:variant>
        <vt:i4>5</vt:i4>
      </vt:variant>
      <vt:variant>
        <vt:lpwstr/>
      </vt:variant>
      <vt:variant>
        <vt:lpwstr>_Toc97879367</vt:lpwstr>
      </vt:variant>
      <vt:variant>
        <vt:i4>1179710</vt:i4>
      </vt:variant>
      <vt:variant>
        <vt:i4>155</vt:i4>
      </vt:variant>
      <vt:variant>
        <vt:i4>0</vt:i4>
      </vt:variant>
      <vt:variant>
        <vt:i4>5</vt:i4>
      </vt:variant>
      <vt:variant>
        <vt:lpwstr/>
      </vt:variant>
      <vt:variant>
        <vt:lpwstr>_Toc97879366</vt:lpwstr>
      </vt:variant>
      <vt:variant>
        <vt:i4>1114174</vt:i4>
      </vt:variant>
      <vt:variant>
        <vt:i4>149</vt:i4>
      </vt:variant>
      <vt:variant>
        <vt:i4>0</vt:i4>
      </vt:variant>
      <vt:variant>
        <vt:i4>5</vt:i4>
      </vt:variant>
      <vt:variant>
        <vt:lpwstr/>
      </vt:variant>
      <vt:variant>
        <vt:lpwstr>_Toc97879365</vt:lpwstr>
      </vt:variant>
      <vt:variant>
        <vt:i4>1048638</vt:i4>
      </vt:variant>
      <vt:variant>
        <vt:i4>143</vt:i4>
      </vt:variant>
      <vt:variant>
        <vt:i4>0</vt:i4>
      </vt:variant>
      <vt:variant>
        <vt:i4>5</vt:i4>
      </vt:variant>
      <vt:variant>
        <vt:lpwstr/>
      </vt:variant>
      <vt:variant>
        <vt:lpwstr>_Toc97879364</vt:lpwstr>
      </vt:variant>
      <vt:variant>
        <vt:i4>1507390</vt:i4>
      </vt:variant>
      <vt:variant>
        <vt:i4>137</vt:i4>
      </vt:variant>
      <vt:variant>
        <vt:i4>0</vt:i4>
      </vt:variant>
      <vt:variant>
        <vt:i4>5</vt:i4>
      </vt:variant>
      <vt:variant>
        <vt:lpwstr/>
      </vt:variant>
      <vt:variant>
        <vt:lpwstr>_Toc97879363</vt:lpwstr>
      </vt:variant>
      <vt:variant>
        <vt:i4>1441854</vt:i4>
      </vt:variant>
      <vt:variant>
        <vt:i4>131</vt:i4>
      </vt:variant>
      <vt:variant>
        <vt:i4>0</vt:i4>
      </vt:variant>
      <vt:variant>
        <vt:i4>5</vt:i4>
      </vt:variant>
      <vt:variant>
        <vt:lpwstr/>
      </vt:variant>
      <vt:variant>
        <vt:lpwstr>_Toc97879362</vt:lpwstr>
      </vt:variant>
      <vt:variant>
        <vt:i4>1376318</vt:i4>
      </vt:variant>
      <vt:variant>
        <vt:i4>125</vt:i4>
      </vt:variant>
      <vt:variant>
        <vt:i4>0</vt:i4>
      </vt:variant>
      <vt:variant>
        <vt:i4>5</vt:i4>
      </vt:variant>
      <vt:variant>
        <vt:lpwstr/>
      </vt:variant>
      <vt:variant>
        <vt:lpwstr>_Toc97879361</vt:lpwstr>
      </vt:variant>
      <vt:variant>
        <vt:i4>1310782</vt:i4>
      </vt:variant>
      <vt:variant>
        <vt:i4>119</vt:i4>
      </vt:variant>
      <vt:variant>
        <vt:i4>0</vt:i4>
      </vt:variant>
      <vt:variant>
        <vt:i4>5</vt:i4>
      </vt:variant>
      <vt:variant>
        <vt:lpwstr/>
      </vt:variant>
      <vt:variant>
        <vt:lpwstr>_Toc97879360</vt:lpwstr>
      </vt:variant>
      <vt:variant>
        <vt:i4>1900605</vt:i4>
      </vt:variant>
      <vt:variant>
        <vt:i4>113</vt:i4>
      </vt:variant>
      <vt:variant>
        <vt:i4>0</vt:i4>
      </vt:variant>
      <vt:variant>
        <vt:i4>5</vt:i4>
      </vt:variant>
      <vt:variant>
        <vt:lpwstr/>
      </vt:variant>
      <vt:variant>
        <vt:lpwstr>_Toc97879359</vt:lpwstr>
      </vt:variant>
      <vt:variant>
        <vt:i4>1835069</vt:i4>
      </vt:variant>
      <vt:variant>
        <vt:i4>107</vt:i4>
      </vt:variant>
      <vt:variant>
        <vt:i4>0</vt:i4>
      </vt:variant>
      <vt:variant>
        <vt:i4>5</vt:i4>
      </vt:variant>
      <vt:variant>
        <vt:lpwstr/>
      </vt:variant>
      <vt:variant>
        <vt:lpwstr>_Toc97879358</vt:lpwstr>
      </vt:variant>
      <vt:variant>
        <vt:i4>1245245</vt:i4>
      </vt:variant>
      <vt:variant>
        <vt:i4>101</vt:i4>
      </vt:variant>
      <vt:variant>
        <vt:i4>0</vt:i4>
      </vt:variant>
      <vt:variant>
        <vt:i4>5</vt:i4>
      </vt:variant>
      <vt:variant>
        <vt:lpwstr/>
      </vt:variant>
      <vt:variant>
        <vt:lpwstr>_Toc97879357</vt:lpwstr>
      </vt:variant>
      <vt:variant>
        <vt:i4>1179709</vt:i4>
      </vt:variant>
      <vt:variant>
        <vt:i4>95</vt:i4>
      </vt:variant>
      <vt:variant>
        <vt:i4>0</vt:i4>
      </vt:variant>
      <vt:variant>
        <vt:i4>5</vt:i4>
      </vt:variant>
      <vt:variant>
        <vt:lpwstr/>
      </vt:variant>
      <vt:variant>
        <vt:lpwstr>_Toc97879356</vt:lpwstr>
      </vt:variant>
      <vt:variant>
        <vt:i4>1114173</vt:i4>
      </vt:variant>
      <vt:variant>
        <vt:i4>89</vt:i4>
      </vt:variant>
      <vt:variant>
        <vt:i4>0</vt:i4>
      </vt:variant>
      <vt:variant>
        <vt:i4>5</vt:i4>
      </vt:variant>
      <vt:variant>
        <vt:lpwstr/>
      </vt:variant>
      <vt:variant>
        <vt:lpwstr>_Toc97879355</vt:lpwstr>
      </vt:variant>
      <vt:variant>
        <vt:i4>1048637</vt:i4>
      </vt:variant>
      <vt:variant>
        <vt:i4>83</vt:i4>
      </vt:variant>
      <vt:variant>
        <vt:i4>0</vt:i4>
      </vt:variant>
      <vt:variant>
        <vt:i4>5</vt:i4>
      </vt:variant>
      <vt:variant>
        <vt:lpwstr/>
      </vt:variant>
      <vt:variant>
        <vt:lpwstr>_Toc97879354</vt:lpwstr>
      </vt:variant>
      <vt:variant>
        <vt:i4>1507389</vt:i4>
      </vt:variant>
      <vt:variant>
        <vt:i4>77</vt:i4>
      </vt:variant>
      <vt:variant>
        <vt:i4>0</vt:i4>
      </vt:variant>
      <vt:variant>
        <vt:i4>5</vt:i4>
      </vt:variant>
      <vt:variant>
        <vt:lpwstr/>
      </vt:variant>
      <vt:variant>
        <vt:lpwstr>_Toc97879353</vt:lpwstr>
      </vt:variant>
      <vt:variant>
        <vt:i4>1441853</vt:i4>
      </vt:variant>
      <vt:variant>
        <vt:i4>71</vt:i4>
      </vt:variant>
      <vt:variant>
        <vt:i4>0</vt:i4>
      </vt:variant>
      <vt:variant>
        <vt:i4>5</vt:i4>
      </vt:variant>
      <vt:variant>
        <vt:lpwstr/>
      </vt:variant>
      <vt:variant>
        <vt:lpwstr>_Toc97879352</vt:lpwstr>
      </vt:variant>
      <vt:variant>
        <vt:i4>1376317</vt:i4>
      </vt:variant>
      <vt:variant>
        <vt:i4>65</vt:i4>
      </vt:variant>
      <vt:variant>
        <vt:i4>0</vt:i4>
      </vt:variant>
      <vt:variant>
        <vt:i4>5</vt:i4>
      </vt:variant>
      <vt:variant>
        <vt:lpwstr/>
      </vt:variant>
      <vt:variant>
        <vt:lpwstr>_Toc97879351</vt:lpwstr>
      </vt:variant>
      <vt:variant>
        <vt:i4>1310781</vt:i4>
      </vt:variant>
      <vt:variant>
        <vt:i4>59</vt:i4>
      </vt:variant>
      <vt:variant>
        <vt:i4>0</vt:i4>
      </vt:variant>
      <vt:variant>
        <vt:i4>5</vt:i4>
      </vt:variant>
      <vt:variant>
        <vt:lpwstr/>
      </vt:variant>
      <vt:variant>
        <vt:lpwstr>_Toc97879350</vt:lpwstr>
      </vt:variant>
      <vt:variant>
        <vt:i4>1900604</vt:i4>
      </vt:variant>
      <vt:variant>
        <vt:i4>53</vt:i4>
      </vt:variant>
      <vt:variant>
        <vt:i4>0</vt:i4>
      </vt:variant>
      <vt:variant>
        <vt:i4>5</vt:i4>
      </vt:variant>
      <vt:variant>
        <vt:lpwstr/>
      </vt:variant>
      <vt:variant>
        <vt:lpwstr>_Toc97879349</vt:lpwstr>
      </vt:variant>
      <vt:variant>
        <vt:i4>1835068</vt:i4>
      </vt:variant>
      <vt:variant>
        <vt:i4>47</vt:i4>
      </vt:variant>
      <vt:variant>
        <vt:i4>0</vt:i4>
      </vt:variant>
      <vt:variant>
        <vt:i4>5</vt:i4>
      </vt:variant>
      <vt:variant>
        <vt:lpwstr/>
      </vt:variant>
      <vt:variant>
        <vt:lpwstr>_Toc97879348</vt:lpwstr>
      </vt:variant>
      <vt:variant>
        <vt:i4>1245244</vt:i4>
      </vt:variant>
      <vt:variant>
        <vt:i4>41</vt:i4>
      </vt:variant>
      <vt:variant>
        <vt:i4>0</vt:i4>
      </vt:variant>
      <vt:variant>
        <vt:i4>5</vt:i4>
      </vt:variant>
      <vt:variant>
        <vt:lpwstr/>
      </vt:variant>
      <vt:variant>
        <vt:lpwstr>_Toc97879347</vt:lpwstr>
      </vt:variant>
      <vt:variant>
        <vt:i4>1179708</vt:i4>
      </vt:variant>
      <vt:variant>
        <vt:i4>35</vt:i4>
      </vt:variant>
      <vt:variant>
        <vt:i4>0</vt:i4>
      </vt:variant>
      <vt:variant>
        <vt:i4>5</vt:i4>
      </vt:variant>
      <vt:variant>
        <vt:lpwstr/>
      </vt:variant>
      <vt:variant>
        <vt:lpwstr>_Toc97879346</vt:lpwstr>
      </vt:variant>
      <vt:variant>
        <vt:i4>1114172</vt:i4>
      </vt:variant>
      <vt:variant>
        <vt:i4>29</vt:i4>
      </vt:variant>
      <vt:variant>
        <vt:i4>0</vt:i4>
      </vt:variant>
      <vt:variant>
        <vt:i4>5</vt:i4>
      </vt:variant>
      <vt:variant>
        <vt:lpwstr/>
      </vt:variant>
      <vt:variant>
        <vt:lpwstr>_Toc97879345</vt:lpwstr>
      </vt:variant>
      <vt:variant>
        <vt:i4>1048636</vt:i4>
      </vt:variant>
      <vt:variant>
        <vt:i4>23</vt:i4>
      </vt:variant>
      <vt:variant>
        <vt:i4>0</vt:i4>
      </vt:variant>
      <vt:variant>
        <vt:i4>5</vt:i4>
      </vt:variant>
      <vt:variant>
        <vt:lpwstr/>
      </vt:variant>
      <vt:variant>
        <vt:lpwstr>_Toc97879344</vt:lpwstr>
      </vt:variant>
      <vt:variant>
        <vt:i4>1507388</vt:i4>
      </vt:variant>
      <vt:variant>
        <vt:i4>17</vt:i4>
      </vt:variant>
      <vt:variant>
        <vt:i4>0</vt:i4>
      </vt:variant>
      <vt:variant>
        <vt:i4>5</vt:i4>
      </vt:variant>
      <vt:variant>
        <vt:lpwstr/>
      </vt:variant>
      <vt:variant>
        <vt:lpwstr>_Toc97879343</vt:lpwstr>
      </vt:variant>
      <vt:variant>
        <vt:i4>1441852</vt:i4>
      </vt:variant>
      <vt:variant>
        <vt:i4>11</vt:i4>
      </vt:variant>
      <vt:variant>
        <vt:i4>0</vt:i4>
      </vt:variant>
      <vt:variant>
        <vt:i4>5</vt:i4>
      </vt:variant>
      <vt:variant>
        <vt:lpwstr/>
      </vt:variant>
      <vt:variant>
        <vt:lpwstr>_Toc97879342</vt:lpwstr>
      </vt:variant>
      <vt:variant>
        <vt:i4>1376316</vt:i4>
      </vt:variant>
      <vt:variant>
        <vt:i4>5</vt:i4>
      </vt:variant>
      <vt:variant>
        <vt:i4>0</vt:i4>
      </vt:variant>
      <vt:variant>
        <vt:i4>5</vt:i4>
      </vt:variant>
      <vt:variant>
        <vt:lpwstr/>
      </vt:variant>
      <vt:variant>
        <vt:lpwstr>_Toc97879341</vt:lpwstr>
      </vt:variant>
      <vt:variant>
        <vt:i4>6946901</vt:i4>
      </vt:variant>
      <vt:variant>
        <vt:i4>0</vt:i4>
      </vt:variant>
      <vt:variant>
        <vt:i4>0</vt:i4>
      </vt:variant>
      <vt:variant>
        <vt:i4>5</vt:i4>
      </vt:variant>
      <vt:variant>
        <vt:lpwstr>mailto:info@espon.eu</vt:lpwstr>
      </vt:variant>
      <vt:variant>
        <vt:lpwstr/>
      </vt:variant>
      <vt:variant>
        <vt:i4>1703959</vt:i4>
      </vt:variant>
      <vt:variant>
        <vt:i4>3</vt:i4>
      </vt:variant>
      <vt:variant>
        <vt:i4>0</vt:i4>
      </vt:variant>
      <vt:variant>
        <vt:i4>5</vt:i4>
      </vt:variant>
      <vt:variant>
        <vt:lpwstr>http://www.espon.eu/</vt:lpwstr>
      </vt:variant>
      <vt:variant>
        <vt:lpwstr/>
      </vt:variant>
      <vt:variant>
        <vt:i4>6946901</vt:i4>
      </vt:variant>
      <vt:variant>
        <vt:i4>0</vt:i4>
      </vt:variant>
      <vt:variant>
        <vt:i4>0</vt:i4>
      </vt:variant>
      <vt:variant>
        <vt:i4>5</vt:i4>
      </vt:variant>
      <vt:variant>
        <vt:lpwstr>mailto:info@espon.e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ia Toptsidou</cp:lastModifiedBy>
  <cp:revision>4729</cp:revision>
  <cp:lastPrinted>2022-04-11T14:30:00Z</cp:lastPrinted>
  <dcterms:created xsi:type="dcterms:W3CDTF">2022-02-15T14:16:00Z</dcterms:created>
  <dcterms:modified xsi:type="dcterms:W3CDTF">2022-04-11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7C52382EAEA54D9390D8ACAED8808A</vt:lpwstr>
  </property>
  <property fmtid="{D5CDD505-2E9C-101B-9397-08002B2CF9AE}" pid="3" name="ZOTERO_PREF_1">
    <vt:lpwstr>&lt;data data-version="3" zotero-version="6.0.4"&gt;&lt;session id="6zWAB4Ww"/&gt;&lt;style id="http://www.zotero.org/styles/spf" locale="en-GB" hasBibliography="1" bibliographyStyleHasBeenSet="1"/&gt;&lt;prefs&gt;&lt;pref name="fieldType" value="Field"/&gt;&lt;pref name="automaticJourna</vt:lpwstr>
  </property>
  <property fmtid="{D5CDD505-2E9C-101B-9397-08002B2CF9AE}" pid="4" name="ZOTERO_PREF_2">
    <vt:lpwstr>lAbbreviations" value="true"/&gt;&lt;pref name="delayCitationUpdates" value="true"/&gt;&lt;pref name="dontAskDelayCitationUpdates" value="true"/&gt;&lt;/prefs&gt;&lt;/data&gt;</vt:lpwstr>
  </property>
</Properties>
</file>